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06CF0D" w14:textId="03B7C839" w:rsidR="0057697D" w:rsidRPr="009E1035" w:rsidRDefault="00FF22DD" w:rsidP="003F3F9F">
      <w:pPr>
        <w:pStyle w:val="NoSpacing"/>
        <w:rPr>
          <w:sz w:val="2"/>
        </w:rPr>
      </w:pPr>
      <w:r>
        <w:rPr>
          <w:noProof/>
        </w:rPr>
        <mc:AlternateContent>
          <mc:Choice Requires="wps">
            <w:drawing>
              <wp:anchor distT="45720" distB="45720" distL="114300" distR="114300" simplePos="0" relativeHeight="251681280" behindDoc="0" locked="0" layoutInCell="1" allowOverlap="1" wp14:anchorId="1D64C131" wp14:editId="3C88D7F2">
                <wp:simplePos x="0" y="0"/>
                <wp:positionH relativeFrom="column">
                  <wp:posOffset>2196837</wp:posOffset>
                </wp:positionH>
                <wp:positionV relativeFrom="paragraph">
                  <wp:posOffset>-393790</wp:posOffset>
                </wp:positionV>
                <wp:extent cx="4127842" cy="629836"/>
                <wp:effectExtent l="0" t="0" r="0" b="0"/>
                <wp:wrapNone/>
                <wp:docPr id="20160739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842" cy="629836"/>
                        </a:xfrm>
                        <a:prstGeom prst="rect">
                          <a:avLst/>
                        </a:prstGeom>
                        <a:noFill/>
                        <a:ln w="9525">
                          <a:noFill/>
                          <a:miter lim="800000"/>
                          <a:headEnd/>
                          <a:tailEnd/>
                        </a:ln>
                      </wps:spPr>
                      <wps:txbx>
                        <w:txbxContent>
                          <w:p w14:paraId="3492C2F8" w14:textId="67E0C808" w:rsidR="00FF22DD" w:rsidRPr="000D0945" w:rsidRDefault="00FF22DD" w:rsidP="00E41E51">
                            <w:pPr>
                              <w:pStyle w:val="pageheadsidhuvud"/>
                              <w:rPr>
                                <w:lang w:val="en-GB"/>
                              </w:rPr>
                            </w:pPr>
                            <w:r w:rsidRPr="000D0945">
                              <w:rPr>
                                <w:lang w:val="en-GB"/>
                              </w:rPr>
                              <w:t>Linköping University | Department of Management and Engineering</w:t>
                            </w:r>
                          </w:p>
                          <w:p w14:paraId="7D4E7C6E" w14:textId="325F5A26" w:rsidR="00FF22DD" w:rsidRPr="000D0945" w:rsidRDefault="00000000" w:rsidP="00E41E51">
                            <w:pPr>
                              <w:pStyle w:val="pageheadsidhuvud"/>
                              <w:rPr>
                                <w:lang w:val="en-GB"/>
                              </w:rPr>
                            </w:pPr>
                            <w:sdt>
                              <w:sdtPr>
                                <w:rPr>
                                  <w:lang w:val="en-GB"/>
                                </w:rPr>
                                <w:id w:val="1375269169"/>
                                <w:placeholder>
                                  <w:docPart w:val="A85568CB0B9347E4AC3C49D2F41E2DA8"/>
                                </w:placeholder>
                                <w:text/>
                              </w:sdtPr>
                              <w:sdtContent>
                                <w:r w:rsidR="00B97331" w:rsidRPr="000D0945">
                                  <w:rPr>
                                    <w:lang w:val="en-GB"/>
                                  </w:rPr>
                                  <w:t>Master’s Thesis, 30 credits</w:t>
                                </w:r>
                              </w:sdtContent>
                            </w:sdt>
                            <w:r w:rsidR="00FF22DD" w:rsidRPr="000D0945">
                              <w:rPr>
                                <w:lang w:val="en-GB"/>
                              </w:rPr>
                              <w:t xml:space="preserve"> | </w:t>
                            </w:r>
                            <w:sdt>
                              <w:sdtPr>
                                <w:rPr>
                                  <w:lang w:val="en-GB"/>
                                </w:rPr>
                                <w:id w:val="1824231485"/>
                                <w:placeholder>
                                  <w:docPart w:val="CAAFA349AF5A4A26A7B3A93708B0D464"/>
                                </w:placeholder>
                                <w:text/>
                              </w:sdtPr>
                              <w:sdtContent>
                                <w:r w:rsidR="004214C5" w:rsidRPr="000D0945">
                                  <w:rPr>
                                    <w:lang w:val="en-GB"/>
                                  </w:rPr>
                                  <w:t>Mechanical Engineering</w:t>
                                </w:r>
                              </w:sdtContent>
                            </w:sdt>
                          </w:p>
                          <w:p w14:paraId="2DF97FE6" w14:textId="167873D6" w:rsidR="00FF22DD" w:rsidRPr="00CC6424" w:rsidRDefault="00000000" w:rsidP="00E41E51">
                            <w:pPr>
                              <w:pStyle w:val="pageheadsidhuvud"/>
                            </w:pPr>
                            <w:sdt>
                              <w:sdtPr>
                                <w:id w:val="-1553924237"/>
                                <w:placeholder>
                                  <w:docPart w:val="4E0ADC2ADCA14D38873C91D0AC5BE8B2"/>
                                </w:placeholder>
                                <w:text/>
                              </w:sdtPr>
                              <w:sdtContent>
                                <w:r w:rsidR="004214C5" w:rsidRPr="00CC6424">
                                  <w:t>Spring 2025</w:t>
                                </w:r>
                              </w:sdtContent>
                            </w:sdt>
                            <w:r w:rsidR="00FF22DD" w:rsidRPr="00CC6424">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64C131" id="_x0000_t202" coordsize="21600,21600" o:spt="202" path="m,l,21600r21600,l21600,xe">
                <v:stroke joinstyle="miter"/>
                <v:path gradientshapeok="t" o:connecttype="rect"/>
              </v:shapetype>
              <v:shape id="_x0000_s1026" type="#_x0000_t202" style="position:absolute;margin-left:173pt;margin-top:-31pt;width:325.05pt;height:49.6pt;z-index:251681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" filled="f" stroked="f">
                <v:textbox>
                  <w:txbxContent>
                    <w:p w14:paraId="3492C2F8" w14:textId="67E0C808" w:rsidR="00FF22DD" w:rsidRPr="000D0945" w:rsidRDefault="00FF22DD" w:rsidP="00E41E51">
                      <w:pPr>
                        <w:pStyle w:val="pageheadsidhuvud"/>
                        <w:rPr>
                          <w:lang w:val="en-GB"/>
                        </w:rPr>
                      </w:pPr>
                      <w:r w:rsidRPr="000D0945">
                        <w:rPr>
                          <w:lang w:val="en-GB"/>
                        </w:rPr>
                        <w:t>Linköping University | Department of Management and Engineering</w:t>
                      </w:r>
                    </w:p>
                    <w:p w14:paraId="7D4E7C6E" w14:textId="325F5A26" w:rsidR="00FF22DD" w:rsidRPr="000D0945" w:rsidRDefault="00000000" w:rsidP="00E41E51">
                      <w:pPr>
                        <w:pStyle w:val="pageheadsidhuvud"/>
                        <w:rPr>
                          <w:lang w:val="en-GB"/>
                        </w:rPr>
                      </w:pPr>
                      <w:sdt>
                        <w:sdtPr>
                          <w:rPr>
                            <w:lang w:val="en-GB"/>
                          </w:rPr>
                          <w:id w:val="1375269169"/>
                          <w:placeholder>
                            <w:docPart w:val="A85568CB0B9347E4AC3C49D2F41E2DA8"/>
                          </w:placeholder>
                          <w:text/>
                        </w:sdtPr>
                        <w:sdtContent>
                          <w:r w:rsidR="00B97331" w:rsidRPr="000D0945">
                            <w:rPr>
                              <w:lang w:val="en-GB"/>
                            </w:rPr>
                            <w:t>Master’s Thesis, 30 credits</w:t>
                          </w:r>
                        </w:sdtContent>
                      </w:sdt>
                      <w:r w:rsidR="00FF22DD" w:rsidRPr="000D0945">
                        <w:rPr>
                          <w:lang w:val="en-GB"/>
                        </w:rPr>
                        <w:t xml:space="preserve"> | </w:t>
                      </w:r>
                      <w:sdt>
                        <w:sdtPr>
                          <w:rPr>
                            <w:lang w:val="en-GB"/>
                          </w:rPr>
                          <w:id w:val="1824231485"/>
                          <w:placeholder>
                            <w:docPart w:val="CAAFA349AF5A4A26A7B3A93708B0D464"/>
                          </w:placeholder>
                          <w:text/>
                        </w:sdtPr>
                        <w:sdtContent>
                          <w:r w:rsidR="004214C5" w:rsidRPr="000D0945">
                            <w:rPr>
                              <w:lang w:val="en-GB"/>
                            </w:rPr>
                            <w:t>Mechanical Engineering</w:t>
                          </w:r>
                        </w:sdtContent>
                      </w:sdt>
                    </w:p>
                    <w:p w14:paraId="2DF97FE6" w14:textId="167873D6" w:rsidR="00FF22DD" w:rsidRPr="00CC6424" w:rsidRDefault="00000000" w:rsidP="00E41E51">
                      <w:pPr>
                        <w:pStyle w:val="pageheadsidhuvud"/>
                      </w:pPr>
                      <w:sdt>
                        <w:sdtPr>
                          <w:id w:val="-1553924237"/>
                          <w:placeholder>
                            <w:docPart w:val="4E0ADC2ADCA14D38873C91D0AC5BE8B2"/>
                          </w:placeholder>
                          <w:text/>
                        </w:sdtPr>
                        <w:sdtContent>
                          <w:r w:rsidR="004214C5" w:rsidRPr="00CC6424">
                            <w:t>Spring 2025</w:t>
                          </w:r>
                        </w:sdtContent>
                      </w:sdt>
                      <w:r w:rsidR="00FF22DD" w:rsidRPr="00CC6424">
                        <w:t xml:space="preserve"> </w:t>
                      </w:r>
                    </w:p>
                  </w:txbxContent>
                </v:textbox>
              </v:shape>
            </w:pict>
          </mc:Fallback>
        </mc:AlternateContent>
      </w:r>
      <w:sdt>
        <w:sdtPr>
          <w:rPr>
            <w:rFonts w:ascii="CMU Serif" w:eastAsiaTheme="minorHAnsi" w:hAnsi="CMU Serif"/>
            <w:kern w:val="2"/>
            <w:sz w:val="2"/>
            <w:szCs w:val="24"/>
            <w:lang w:eastAsia="en-US"/>
            <w14:ligatures w14:val="standardContextual"/>
          </w:rPr>
          <w:id w:val="-790209056"/>
          <w:docPartObj>
            <w:docPartGallery w:val="Cover Pages"/>
            <w:docPartUnique/>
          </w:docPartObj>
        </w:sdtPr>
        <w:sdtEndPr>
          <w:rPr>
            <w:rFonts w:asciiTheme="minorHAnsi" w:eastAsiaTheme="minorEastAsia" w:hAnsiTheme="minorHAnsi" w:cs="CMU Serif"/>
            <w:kern w:val="0"/>
            <w:sz w:val="56"/>
            <w:szCs w:val="56"/>
            <w:lang w:eastAsia="en-GB"/>
            <w14:ligatures w14:val="none"/>
          </w:rPr>
        </w:sdtEndPr>
        <w:sdtContent/>
      </w:sdt>
    </w:p>
    <w:p w14:paraId="7D0BBCE2" w14:textId="7BA2457F" w:rsidR="00B93BCA" w:rsidRPr="009E1035" w:rsidRDefault="000840CE" w:rsidP="00105A60">
      <w:pPr>
        <w:sectPr w:rsidR="00B93BCA" w:rsidRPr="009E1035" w:rsidSect="008830BA">
          <w:headerReference w:type="even" r:id="rId8"/>
          <w:headerReference w:type="default" r:id="rId9"/>
          <w:footerReference w:type="even" r:id="rId10"/>
          <w:footerReference w:type="default" r:id="rId11"/>
          <w:headerReference w:type="first" r:id="rId12"/>
          <w:footerReference w:type="first" r:id="rId13"/>
          <w:pgSz w:w="11906" w:h="16838"/>
          <w:pgMar w:top="1134" w:right="1440" w:bottom="567" w:left="1440" w:header="0" w:footer="0" w:gutter="0"/>
          <w:pgBorders w:display="firstPage" w:offsetFrom="page">
            <w:top w:val="single" w:sz="4" w:space="20" w:color="auto"/>
            <w:left w:val="single" w:sz="4" w:space="20" w:color="auto"/>
            <w:bottom w:val="single" w:sz="4" w:space="20" w:color="auto"/>
            <w:right w:val="single" w:sz="4" w:space="20" w:color="auto"/>
          </w:pgBorders>
          <w:pgNumType w:fmt="lowerRoman" w:start="1"/>
          <w:cols w:space="708"/>
          <w:titlePg/>
          <w:docGrid w:linePitch="360"/>
        </w:sectPr>
      </w:pPr>
      <w:r w:rsidRPr="009E1035">
        <w:rPr>
          <w:rFonts w:cs="CMU Serif"/>
          <w:noProof/>
          <w:sz w:val="56"/>
          <w:szCs w:val="56"/>
        </w:rPr>
        <mc:AlternateContent>
          <mc:Choice Requires="wps">
            <w:drawing>
              <wp:anchor distT="0" distB="0" distL="114300" distR="114300" simplePos="0" relativeHeight="251650560" behindDoc="0" locked="0" layoutInCell="1" allowOverlap="1" wp14:anchorId="718A4860" wp14:editId="517DC75C">
                <wp:simplePos x="0" y="0"/>
                <wp:positionH relativeFrom="column">
                  <wp:posOffset>93980</wp:posOffset>
                </wp:positionH>
                <wp:positionV relativeFrom="paragraph">
                  <wp:posOffset>105410</wp:posOffset>
                </wp:positionV>
                <wp:extent cx="5495925" cy="8724900"/>
                <wp:effectExtent l="0" t="0" r="0" b="0"/>
                <wp:wrapTopAndBottom/>
                <wp:docPr id="648524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8724900"/>
                        </a:xfrm>
                        <a:prstGeom prst="rect">
                          <a:avLst/>
                        </a:prstGeom>
                        <a:noFill/>
                        <a:ln w="9525">
                          <a:noFill/>
                          <a:miter lim="800000"/>
                          <a:headEnd/>
                          <a:tailEnd/>
                        </a:ln>
                      </wps:spPr>
                      <wps:txbx>
                        <w:txbxContent>
                          <w:p w14:paraId="460B9BFE" w14:textId="77777777" w:rsidR="007B3B80" w:rsidRPr="00C65F10" w:rsidRDefault="004974B1" w:rsidP="004A2158">
                            <w:pPr>
                              <w:pStyle w:val="Title"/>
                              <w:pBdr>
                                <w:top w:val="single" w:sz="2" w:space="6" w:color="auto"/>
                                <w:bottom w:val="single" w:sz="2" w:space="7" w:color="auto"/>
                              </w:pBdr>
                              <w:spacing w:after="0"/>
                              <w:jc w:val="center"/>
                              <w:rPr>
                                <w:rFonts w:ascii="Grandview" w:hAnsi="Grandview" w:cs="CMU Serif"/>
                                <w:color w:val="auto"/>
                                <w:sz w:val="44"/>
                                <w:szCs w:val="44"/>
                              </w:rPr>
                            </w:pPr>
                            <w:r w:rsidRPr="00C65F10">
                              <w:rPr>
                                <w:rFonts w:ascii="Grandview" w:hAnsi="Grandview" w:cs="CMU Serif"/>
                                <w:color w:val="auto"/>
                                <w:sz w:val="44"/>
                                <w:szCs w:val="44"/>
                              </w:rPr>
                              <w:t xml:space="preserve">Integrating </w:t>
                            </w:r>
                          </w:p>
                          <w:p w14:paraId="4A9B8DF5" w14:textId="77777777" w:rsidR="00963215" w:rsidRPr="00C65F10" w:rsidRDefault="004974B1" w:rsidP="004A2158">
                            <w:pPr>
                              <w:pStyle w:val="Title"/>
                              <w:pBdr>
                                <w:top w:val="single" w:sz="2" w:space="6" w:color="auto"/>
                                <w:bottom w:val="single" w:sz="2" w:space="7" w:color="auto"/>
                              </w:pBdr>
                              <w:spacing w:after="0"/>
                              <w:jc w:val="center"/>
                              <w:rPr>
                                <w:rFonts w:ascii="Grandview" w:hAnsi="Grandview" w:cs="CMU Serif"/>
                                <w:color w:val="auto"/>
                                <w:sz w:val="44"/>
                                <w:szCs w:val="44"/>
                              </w:rPr>
                            </w:pPr>
                            <w:r w:rsidRPr="00C65F10">
                              <w:rPr>
                                <w:rFonts w:ascii="Grandview" w:hAnsi="Grandview" w:cs="CMU Serif"/>
                                <w:color w:val="auto"/>
                                <w:sz w:val="44"/>
                                <w:szCs w:val="44"/>
                              </w:rPr>
                              <w:t xml:space="preserve">Vision, Language Models, </w:t>
                            </w:r>
                            <w:r w:rsidR="007B3B80" w:rsidRPr="00C65F10">
                              <w:rPr>
                                <w:rFonts w:ascii="Grandview" w:hAnsi="Grandview" w:cs="CMU Serif"/>
                                <w:color w:val="auto"/>
                                <w:sz w:val="44"/>
                                <w:szCs w:val="44"/>
                              </w:rPr>
                              <w:t>&amp;</w:t>
                            </w:r>
                            <w:r w:rsidRPr="00C65F10">
                              <w:rPr>
                                <w:rFonts w:ascii="Grandview" w:hAnsi="Grandview" w:cs="CMU Serif"/>
                                <w:color w:val="auto"/>
                                <w:sz w:val="44"/>
                                <w:szCs w:val="44"/>
                              </w:rPr>
                              <w:t xml:space="preserve"> Robotic Control </w:t>
                            </w:r>
                          </w:p>
                          <w:p w14:paraId="0C68DB56" w14:textId="2DB3178F" w:rsidR="00963215" w:rsidRPr="00C65F10" w:rsidRDefault="004974B1" w:rsidP="004A2158">
                            <w:pPr>
                              <w:pStyle w:val="Title"/>
                              <w:pBdr>
                                <w:top w:val="single" w:sz="2" w:space="6" w:color="auto"/>
                                <w:bottom w:val="single" w:sz="2" w:space="7" w:color="auto"/>
                              </w:pBdr>
                              <w:spacing w:after="0"/>
                              <w:jc w:val="center"/>
                              <w:rPr>
                                <w:rFonts w:ascii="Grandview" w:hAnsi="Grandview" w:cs="CMU Serif"/>
                                <w:color w:val="auto"/>
                                <w:sz w:val="44"/>
                                <w:szCs w:val="44"/>
                              </w:rPr>
                            </w:pPr>
                            <w:r w:rsidRPr="00C65F10">
                              <w:rPr>
                                <w:rFonts w:ascii="Grandview" w:hAnsi="Grandview" w:cs="CMU Serif"/>
                                <w:color w:val="auto"/>
                                <w:sz w:val="44"/>
                                <w:szCs w:val="44"/>
                              </w:rPr>
                              <w:t xml:space="preserve">for Personalized Task Execution </w:t>
                            </w:r>
                          </w:p>
                          <w:p w14:paraId="184B977E" w14:textId="2FD2F388" w:rsidR="00F65087" w:rsidRPr="00C65F10" w:rsidRDefault="004974B1" w:rsidP="004A2158">
                            <w:pPr>
                              <w:pStyle w:val="Title"/>
                              <w:pBdr>
                                <w:top w:val="single" w:sz="2" w:space="6" w:color="auto"/>
                                <w:bottom w:val="single" w:sz="2" w:space="7" w:color="auto"/>
                              </w:pBdr>
                              <w:spacing w:after="0"/>
                              <w:jc w:val="center"/>
                              <w:rPr>
                                <w:rFonts w:ascii="Grandview" w:hAnsi="Grandview" w:cs="CMU Serif"/>
                                <w:color w:val="auto"/>
                                <w:sz w:val="44"/>
                                <w:szCs w:val="44"/>
                              </w:rPr>
                            </w:pPr>
                            <w:r w:rsidRPr="00C65F10">
                              <w:rPr>
                                <w:rFonts w:ascii="Grandview" w:hAnsi="Grandview" w:cs="CMU Serif"/>
                                <w:color w:val="auto"/>
                                <w:sz w:val="44"/>
                                <w:szCs w:val="44"/>
                              </w:rPr>
                              <w:t xml:space="preserve">in </w:t>
                            </w:r>
                            <w:r w:rsidR="00D8465A" w:rsidRPr="00C65F10">
                              <w:rPr>
                                <w:rFonts w:ascii="Grandview" w:hAnsi="Grandview" w:cs="CMU Serif"/>
                                <w:color w:val="auto"/>
                                <w:sz w:val="44"/>
                                <w:szCs w:val="44"/>
                              </w:rPr>
                              <w:t>Virtual Environments</w:t>
                            </w:r>
                          </w:p>
                          <w:p w14:paraId="7D67E21B" w14:textId="43044EB2" w:rsidR="004974B1" w:rsidRPr="004A2158" w:rsidRDefault="003A0BAF" w:rsidP="00594E96">
                            <w:pPr>
                              <w:pStyle w:val="ListParagraph"/>
                              <w:numPr>
                                <w:ilvl w:val="0"/>
                                <w:numId w:val="0"/>
                              </w:numPr>
                              <w:spacing w:before="120" w:after="0"/>
                              <w:ind w:left="1440" w:firstLine="720"/>
                              <w:rPr>
                                <w:rFonts w:cs="CMU Serif"/>
                                <w:i/>
                                <w:iCs/>
                                <w:color w:val="153D63" w:themeColor="text2" w:themeTint="E6"/>
                              </w:rPr>
                            </w:pPr>
                            <w:r>
                              <w:rPr>
                                <w:rFonts w:cs="CMU Serif"/>
                                <w:i/>
                                <w:iCs/>
                                <w:color w:val="153D63" w:themeColor="text2" w:themeTint="E6"/>
                              </w:rPr>
                              <w:t>.</w:t>
                            </w:r>
                          </w:p>
                          <w:p w14:paraId="1029DAF2" w14:textId="77777777" w:rsidR="00CC2AB3" w:rsidRDefault="00CC2AB3" w:rsidP="008830BA">
                            <w:pPr>
                              <w:spacing w:after="0"/>
                              <w:jc w:val="center"/>
                              <w:rPr>
                                <w:rFonts w:cs="CMU Serif"/>
                                <w:color w:val="215E99" w:themeColor="text2" w:themeTint="BF"/>
                              </w:rPr>
                            </w:pPr>
                          </w:p>
                          <w:p w14:paraId="70D94DE4" w14:textId="77777777" w:rsidR="00A14906" w:rsidRPr="009E1035" w:rsidRDefault="00A14906" w:rsidP="008830BA">
                            <w:pPr>
                              <w:spacing w:after="0"/>
                              <w:jc w:val="center"/>
                              <w:rPr>
                                <w:rFonts w:cs="CMU Serif"/>
                                <w:color w:val="215E99" w:themeColor="text2" w:themeTint="BF"/>
                              </w:rPr>
                            </w:pPr>
                          </w:p>
                          <w:p w14:paraId="274CB7C9" w14:textId="60158EF0" w:rsidR="00960EA8" w:rsidRPr="007859F8" w:rsidRDefault="003434A8" w:rsidP="008830BA">
                            <w:pPr>
                              <w:spacing w:after="0"/>
                              <w:jc w:val="center"/>
                              <w:rPr>
                                <w:rFonts w:cs="CMU Serif"/>
                              </w:rPr>
                            </w:pPr>
                            <w:r w:rsidRPr="007859F8">
                              <w:rPr>
                                <w:rFonts w:cs="CMU Serif"/>
                              </w:rPr>
                              <w:t>Author:</w:t>
                            </w:r>
                          </w:p>
                          <w:p w14:paraId="7BDE577C" w14:textId="3301C97D" w:rsidR="004974B1" w:rsidRPr="00C441C5" w:rsidRDefault="00FE6D7F" w:rsidP="008830BA">
                            <w:pPr>
                              <w:spacing w:after="0"/>
                              <w:jc w:val="center"/>
                              <w:rPr>
                                <w:rFonts w:ascii="Grandview" w:hAnsi="Grandview" w:cs="CMU Serif"/>
                                <w:b/>
                                <w:bCs/>
                                <w:color w:val="215E99" w:themeColor="text2" w:themeTint="BF"/>
                                <w:sz w:val="32"/>
                                <w:szCs w:val="36"/>
                              </w:rPr>
                            </w:pPr>
                            <w:r w:rsidRPr="00C441C5">
                              <w:rPr>
                                <w:rFonts w:ascii="Grandview" w:hAnsi="Grandview" w:cs="CMU Serif"/>
                                <w:b/>
                                <w:bCs/>
                                <w:color w:val="215E99" w:themeColor="text2" w:themeTint="BF"/>
                                <w:sz w:val="32"/>
                                <w:szCs w:val="36"/>
                              </w:rPr>
                              <w:t>Oscar Chigozie Ikechukwu</w:t>
                            </w:r>
                          </w:p>
                          <w:p w14:paraId="47947ACA" w14:textId="77777777" w:rsidR="00503013" w:rsidRPr="009E1035" w:rsidRDefault="00503013" w:rsidP="008830BA">
                            <w:pPr>
                              <w:spacing w:after="0"/>
                              <w:jc w:val="center"/>
                              <w:rPr>
                                <w:rFonts w:cs="CMU Serif"/>
                                <w:color w:val="215E99" w:themeColor="text2" w:themeTint="BF"/>
                                <w:sz w:val="28"/>
                                <w:szCs w:val="32"/>
                              </w:rPr>
                            </w:pPr>
                          </w:p>
                          <w:p w14:paraId="76350C10" w14:textId="516DAD62" w:rsidR="00FE6D7F" w:rsidRPr="00C441C5" w:rsidRDefault="00FE6D7F" w:rsidP="006545C4">
                            <w:pPr>
                              <w:contextualSpacing/>
                              <w:jc w:val="center"/>
                              <w:rPr>
                                <w:rFonts w:cs="Segoe UI Semilight"/>
                                <w:sz w:val="24"/>
                                <w:szCs w:val="28"/>
                              </w:rPr>
                            </w:pPr>
                            <w:r w:rsidRPr="00C441C5">
                              <w:rPr>
                                <w:rFonts w:cs="Segoe UI Semilight"/>
                                <w:sz w:val="24"/>
                                <w:szCs w:val="28"/>
                              </w:rPr>
                              <w:t>Supervisor:</w:t>
                            </w:r>
                            <w:r w:rsidR="009E1035" w:rsidRPr="00C441C5">
                              <w:rPr>
                                <w:rFonts w:cs="Segoe UI Semilight"/>
                                <w:sz w:val="24"/>
                                <w:szCs w:val="28"/>
                              </w:rPr>
                              <w:tab/>
                            </w:r>
                            <w:r w:rsidRPr="00C441C5">
                              <w:rPr>
                                <w:rFonts w:cs="Segoe UI Semilight"/>
                                <w:sz w:val="24"/>
                                <w:szCs w:val="28"/>
                              </w:rPr>
                              <w:t>Mehdi Tarkian</w:t>
                            </w:r>
                          </w:p>
                          <w:p w14:paraId="6113D300" w14:textId="050DFD71" w:rsidR="00FE6D7F" w:rsidRPr="00C441C5" w:rsidRDefault="00FE6D7F" w:rsidP="006545C4">
                            <w:pPr>
                              <w:contextualSpacing/>
                              <w:jc w:val="center"/>
                              <w:rPr>
                                <w:rFonts w:cs="Segoe UI Semilight"/>
                                <w:sz w:val="24"/>
                                <w:szCs w:val="28"/>
                              </w:rPr>
                            </w:pPr>
                            <w:r w:rsidRPr="00C441C5">
                              <w:rPr>
                                <w:rFonts w:cs="Segoe UI Semilight"/>
                                <w:sz w:val="24"/>
                                <w:szCs w:val="28"/>
                              </w:rPr>
                              <w:t>Examiner:</w:t>
                            </w:r>
                            <w:r w:rsidR="009E1035" w:rsidRPr="00C441C5">
                              <w:rPr>
                                <w:rFonts w:cs="Segoe UI Semilight"/>
                                <w:sz w:val="24"/>
                                <w:szCs w:val="28"/>
                              </w:rPr>
                              <w:tab/>
                            </w:r>
                            <w:r w:rsidRPr="00C441C5">
                              <w:rPr>
                                <w:rFonts w:cs="Segoe UI Semilight"/>
                                <w:sz w:val="24"/>
                                <w:szCs w:val="28"/>
                              </w:rPr>
                              <w:t>Johan Persson</w:t>
                            </w:r>
                          </w:p>
                          <w:p w14:paraId="504B9F98" w14:textId="77777777" w:rsidR="00CC5A27" w:rsidRPr="009E1035" w:rsidRDefault="00CC5A27" w:rsidP="008830BA">
                            <w:pPr>
                              <w:spacing w:after="0"/>
                              <w:jc w:val="center"/>
                              <w:rPr>
                                <w:rFonts w:cs="CMU Serif"/>
                                <w:color w:val="215E99" w:themeColor="text2" w:themeTint="BF"/>
                              </w:rPr>
                            </w:pPr>
                          </w:p>
                          <w:p w14:paraId="49802EE9" w14:textId="77777777" w:rsidR="00FE6D7F" w:rsidRPr="009E1035" w:rsidRDefault="00FE6D7F" w:rsidP="008830BA">
                            <w:pPr>
                              <w:spacing w:after="0"/>
                              <w:jc w:val="center"/>
                              <w:rPr>
                                <w:rFonts w:cs="CMU Serif"/>
                                <w:color w:val="215E99" w:themeColor="text2" w:themeTint="BF"/>
                              </w:rPr>
                            </w:pPr>
                          </w:p>
                          <w:p w14:paraId="3AE40776" w14:textId="77777777" w:rsidR="00FE6D7F" w:rsidRDefault="00FE6D7F" w:rsidP="008830BA">
                            <w:pPr>
                              <w:spacing w:after="0"/>
                              <w:jc w:val="center"/>
                              <w:rPr>
                                <w:rFonts w:cs="CMU Serif"/>
                                <w:color w:val="215E99" w:themeColor="text2" w:themeTint="BF"/>
                              </w:rPr>
                            </w:pPr>
                          </w:p>
                          <w:p w14:paraId="5D3321BE" w14:textId="77777777" w:rsidR="00822FFE" w:rsidRDefault="00822FFE" w:rsidP="008830BA">
                            <w:pPr>
                              <w:spacing w:after="0"/>
                              <w:jc w:val="center"/>
                              <w:rPr>
                                <w:rFonts w:cs="CMU Serif"/>
                                <w:color w:val="215E99" w:themeColor="text2" w:themeTint="BF"/>
                              </w:rPr>
                            </w:pPr>
                          </w:p>
                          <w:p w14:paraId="2A3FDC08" w14:textId="77777777" w:rsidR="00822FFE" w:rsidRPr="009E1035" w:rsidRDefault="00822FFE" w:rsidP="008830BA">
                            <w:pPr>
                              <w:spacing w:after="0"/>
                              <w:jc w:val="center"/>
                              <w:rPr>
                                <w:rFonts w:cs="CMU Serif"/>
                                <w:color w:val="215E99" w:themeColor="text2" w:themeTint="BF"/>
                              </w:rPr>
                            </w:pPr>
                          </w:p>
                          <w:p w14:paraId="42C5F851" w14:textId="77777777" w:rsidR="00CC5A27" w:rsidRPr="009E1035" w:rsidRDefault="00CC5A27" w:rsidP="008830BA">
                            <w:pPr>
                              <w:spacing w:after="0"/>
                              <w:jc w:val="center"/>
                              <w:rPr>
                                <w:rFonts w:cs="CMU Serif"/>
                                <w:color w:val="215E99" w:themeColor="text2" w:themeTint="BF"/>
                              </w:rPr>
                            </w:pPr>
                          </w:p>
                          <w:p w14:paraId="49AEA89F" w14:textId="2C8D32D7" w:rsidR="003809F8" w:rsidRDefault="0012361F" w:rsidP="008830BA">
                            <w:pPr>
                              <w:spacing w:after="0"/>
                              <w:jc w:val="center"/>
                              <w:rPr>
                                <w:rFonts w:ascii="Grandview" w:hAnsi="Grandview" w:cs="CMU Serif"/>
                                <w:b/>
                                <w:bCs/>
                                <w:color w:val="215E99" w:themeColor="text2" w:themeTint="BF"/>
                                <w:sz w:val="40"/>
                                <w:szCs w:val="40"/>
                              </w:rPr>
                            </w:pPr>
                            <w:r>
                              <w:rPr>
                                <w:rFonts w:ascii="Grandview" w:hAnsi="Grandview" w:cs="CMU Serif"/>
                                <w:b/>
                                <w:bCs/>
                                <w:color w:val="215E99" w:themeColor="text2" w:themeTint="BF"/>
                                <w:sz w:val="40"/>
                                <w:szCs w:val="40"/>
                              </w:rPr>
                              <w:t>Full</w:t>
                            </w:r>
                            <w:r w:rsidR="003E0250" w:rsidRPr="003C5866">
                              <w:rPr>
                                <w:rFonts w:ascii="Grandview" w:hAnsi="Grandview" w:cs="CMU Serif"/>
                                <w:b/>
                                <w:bCs/>
                                <w:color w:val="215E99" w:themeColor="text2" w:themeTint="BF"/>
                                <w:sz w:val="40"/>
                                <w:szCs w:val="40"/>
                              </w:rPr>
                              <w:t>-</w:t>
                            </w:r>
                            <w:r w:rsidR="00CD6F60">
                              <w:rPr>
                                <w:rFonts w:ascii="Grandview" w:hAnsi="Grandview" w:cs="CMU Serif"/>
                                <w:b/>
                                <w:bCs/>
                                <w:color w:val="215E99" w:themeColor="text2" w:themeTint="BF"/>
                                <w:sz w:val="40"/>
                                <w:szCs w:val="40"/>
                              </w:rPr>
                              <w:t>t</w:t>
                            </w:r>
                            <w:r w:rsidR="003E0250" w:rsidRPr="003C5866">
                              <w:rPr>
                                <w:rFonts w:ascii="Grandview" w:hAnsi="Grandview" w:cs="CMU Serif"/>
                                <w:b/>
                                <w:bCs/>
                                <w:color w:val="215E99" w:themeColor="text2" w:themeTint="BF"/>
                                <w:sz w:val="40"/>
                                <w:szCs w:val="40"/>
                              </w:rPr>
                              <w:t>ime</w:t>
                            </w:r>
                            <w:r w:rsidR="003809F8" w:rsidRPr="003C5866">
                              <w:rPr>
                                <w:rFonts w:ascii="Grandview" w:hAnsi="Grandview" w:cs="CMU Serif"/>
                                <w:b/>
                                <w:bCs/>
                                <w:color w:val="215E99" w:themeColor="text2" w:themeTint="BF"/>
                                <w:sz w:val="40"/>
                                <w:szCs w:val="40"/>
                              </w:rPr>
                              <w:t xml:space="preserve"> Report</w:t>
                            </w:r>
                          </w:p>
                          <w:p w14:paraId="222AF88F" w14:textId="0741E638" w:rsidR="00822FFE" w:rsidRPr="00822FFE" w:rsidRDefault="00822FFE" w:rsidP="00822FFE">
                            <w:pPr>
                              <w:spacing w:after="0"/>
                              <w:jc w:val="center"/>
                              <w:rPr>
                                <w:rFonts w:ascii="Garamond" w:hAnsi="Garamond"/>
                                <w:sz w:val="24"/>
                              </w:rPr>
                            </w:pPr>
                            <w:r w:rsidRPr="00822FFE">
                              <w:rPr>
                                <w:rFonts w:ascii="Garamond" w:hAnsi="Garamond" w:cs="CMU Serif"/>
                                <w:sz w:val="24"/>
                              </w:rPr>
                              <w:fldChar w:fldCharType="begin"/>
                            </w:r>
                            <w:r w:rsidRPr="00822FFE">
                              <w:rPr>
                                <w:rFonts w:ascii="Garamond" w:hAnsi="Garamond" w:cs="CMU Serif"/>
                                <w:sz w:val="24"/>
                              </w:rPr>
                              <w:instrText xml:space="preserve"> DATE  \@ "dd MMMM yyyy" </w:instrText>
                            </w:r>
                            <w:r w:rsidRPr="00822FFE">
                              <w:rPr>
                                <w:rFonts w:ascii="Garamond" w:hAnsi="Garamond" w:cs="CMU Serif"/>
                                <w:sz w:val="24"/>
                              </w:rPr>
                              <w:fldChar w:fldCharType="separate"/>
                            </w:r>
                            <w:r w:rsidR="002735FE">
                              <w:rPr>
                                <w:rFonts w:ascii="Garamond" w:hAnsi="Garamond" w:cs="CMU Serif"/>
                                <w:noProof/>
                                <w:sz w:val="24"/>
                              </w:rPr>
                              <w:t>06 May 2025</w:t>
                            </w:r>
                            <w:r w:rsidRPr="00822FFE">
                              <w:rPr>
                                <w:rFonts w:ascii="Garamond" w:hAnsi="Garamond" w:cs="CMU Serif"/>
                                <w:sz w:val="24"/>
                              </w:rPr>
                              <w:fldChar w:fldCharType="end"/>
                            </w:r>
                          </w:p>
                          <w:p w14:paraId="1CDB3FCA" w14:textId="77777777" w:rsidR="00822FFE" w:rsidRPr="003C5866" w:rsidRDefault="00822FFE" w:rsidP="008830BA">
                            <w:pPr>
                              <w:spacing w:after="0"/>
                              <w:jc w:val="center"/>
                              <w:rPr>
                                <w:rFonts w:ascii="Grandview" w:hAnsi="Grandview" w:cs="CMU Serif"/>
                                <w:b/>
                                <w:bCs/>
                                <w:sz w:val="14"/>
                                <w:szCs w:val="14"/>
                              </w:rPr>
                            </w:pPr>
                          </w:p>
                          <w:p w14:paraId="6DD7B01A" w14:textId="77777777" w:rsidR="008830BA" w:rsidRPr="009E1035" w:rsidRDefault="008830BA" w:rsidP="008830BA">
                            <w:pPr>
                              <w:spacing w:after="0"/>
                              <w:jc w:val="center"/>
                              <w:rPr>
                                <w:rFonts w:cs="CMU Serif"/>
                                <w:szCs w:val="22"/>
                              </w:rPr>
                            </w:pPr>
                          </w:p>
                          <w:p w14:paraId="4A3FC9A8" w14:textId="77777777" w:rsidR="004974B1" w:rsidRDefault="004974B1" w:rsidP="008830BA">
                            <w:pPr>
                              <w:spacing w:after="0"/>
                              <w:jc w:val="center"/>
                              <w:rPr>
                                <w:rFonts w:cs="CMU Serif"/>
                                <w:szCs w:val="22"/>
                              </w:rPr>
                            </w:pPr>
                          </w:p>
                          <w:p w14:paraId="12BDEE97" w14:textId="77777777" w:rsidR="008A37FE" w:rsidRDefault="008A37FE" w:rsidP="008830BA">
                            <w:pPr>
                              <w:spacing w:after="0"/>
                              <w:jc w:val="center"/>
                              <w:rPr>
                                <w:rFonts w:cs="CMU Serif"/>
                                <w:szCs w:val="22"/>
                              </w:rPr>
                            </w:pPr>
                          </w:p>
                          <w:p w14:paraId="0EC1163E" w14:textId="77777777" w:rsidR="00733B68" w:rsidRDefault="00733B68" w:rsidP="008830BA">
                            <w:pPr>
                              <w:spacing w:after="0"/>
                              <w:jc w:val="center"/>
                              <w:rPr>
                                <w:rFonts w:cs="CMU Serif"/>
                                <w:szCs w:val="22"/>
                              </w:rPr>
                            </w:pPr>
                          </w:p>
                          <w:p w14:paraId="637646CE" w14:textId="77777777" w:rsidR="00174BBD" w:rsidRDefault="00174BBD" w:rsidP="008830BA">
                            <w:pPr>
                              <w:spacing w:after="0"/>
                              <w:jc w:val="center"/>
                              <w:rPr>
                                <w:rFonts w:cs="CMU Serif"/>
                                <w:szCs w:val="22"/>
                              </w:rPr>
                            </w:pPr>
                          </w:p>
                          <w:p w14:paraId="58A36DB8" w14:textId="77777777" w:rsidR="00AB2618" w:rsidRDefault="00AB2618" w:rsidP="008830BA">
                            <w:pPr>
                              <w:spacing w:after="0"/>
                              <w:jc w:val="center"/>
                              <w:rPr>
                                <w:rFonts w:cs="CMU Serif"/>
                                <w:szCs w:val="22"/>
                              </w:rPr>
                            </w:pPr>
                          </w:p>
                          <w:p w14:paraId="7AE8D5DF" w14:textId="77777777" w:rsidR="00822FFE" w:rsidRPr="009E1035" w:rsidRDefault="00822FFE" w:rsidP="008830BA">
                            <w:pPr>
                              <w:spacing w:after="0"/>
                              <w:jc w:val="center"/>
                              <w:rPr>
                                <w:rFonts w:cs="CMU Serif"/>
                                <w:szCs w:val="22"/>
                              </w:rPr>
                            </w:pPr>
                          </w:p>
                          <w:p w14:paraId="7D29EE68" w14:textId="260F8B4A" w:rsidR="00AB2618" w:rsidRPr="009E1035" w:rsidRDefault="00AB2618" w:rsidP="001A24BB">
                            <w:pPr>
                              <w:jc w:val="center"/>
                              <w:rPr>
                                <w:rFonts w:cs="CMU Serif"/>
                                <w:szCs w:val="22"/>
                              </w:rPr>
                            </w:pPr>
                            <w:r>
                              <w:rPr>
                                <w:noProof/>
                              </w:rPr>
                              <w:drawing>
                                <wp:inline distT="0" distB="0" distL="0" distR="0" wp14:anchorId="2AFF2C2C" wp14:editId="20A76E1E">
                                  <wp:extent cx="1913255" cy="687705"/>
                                  <wp:effectExtent l="0" t="0" r="0" b="0"/>
                                  <wp:docPr id="1948216744" name="Picture 15"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216744" name="Picture 15" descr="A black background with a black square&#10;&#10;AI-generated content may be incorrect."/>
                                          <pic:cNvPicPr>
                                            <a:picLocks noChangeAspect="1"/>
                                          </pic:cNvPicPr>
                                        </pic:nvPicPr>
                                        <pic:blipFill>
                                          <a:blip r:embed="rId14"/>
                                          <a:stretch>
                                            <a:fillRect/>
                                          </a:stretch>
                                        </pic:blipFill>
                                        <pic:spPr>
                                          <a:xfrm>
                                            <a:off x="0" y="0"/>
                                            <a:ext cx="1913255" cy="687705"/>
                                          </a:xfrm>
                                          <a:prstGeom prst="rect">
                                            <a:avLst/>
                                          </a:prstGeom>
                                        </pic:spPr>
                                      </pic:pic>
                                    </a:graphicData>
                                  </a:graphic>
                                </wp:inline>
                              </w:drawing>
                            </w:r>
                          </w:p>
                          <w:p w14:paraId="770BDA5C" w14:textId="10106AD2" w:rsidR="003809F8" w:rsidRPr="000D0945" w:rsidRDefault="003809F8" w:rsidP="00F141D1">
                            <w:pPr>
                              <w:spacing w:after="0"/>
                              <w:jc w:val="center"/>
                              <w:rPr>
                                <w:rFonts w:cs="CMU Serif"/>
                                <w:szCs w:val="22"/>
                                <w:lang w:val="sv-SE"/>
                              </w:rPr>
                            </w:pPr>
                            <w:r w:rsidRPr="000D0945">
                              <w:rPr>
                                <w:rFonts w:cs="CMU Serif"/>
                                <w:szCs w:val="22"/>
                                <w:lang w:val="sv-SE"/>
                              </w:rPr>
                              <w:t>Linköping Universi</w:t>
                            </w:r>
                            <w:r w:rsidR="00503013" w:rsidRPr="000D0945">
                              <w:rPr>
                                <w:rFonts w:cs="CMU Serif"/>
                                <w:szCs w:val="22"/>
                                <w:lang w:val="sv-SE"/>
                              </w:rPr>
                              <w:t>ty</w:t>
                            </w:r>
                          </w:p>
                          <w:p w14:paraId="3C5AC990" w14:textId="77777777" w:rsidR="003809F8" w:rsidRPr="001A24BB" w:rsidRDefault="003809F8" w:rsidP="00F141D1">
                            <w:pPr>
                              <w:spacing w:after="0"/>
                              <w:jc w:val="center"/>
                              <w:rPr>
                                <w:rFonts w:cs="CMU Serif"/>
                                <w:szCs w:val="22"/>
                                <w:lang w:val="sv-SE"/>
                              </w:rPr>
                            </w:pPr>
                            <w:r w:rsidRPr="001A24BB">
                              <w:rPr>
                                <w:rFonts w:cs="CMU Serif"/>
                                <w:szCs w:val="22"/>
                                <w:lang w:val="sv-SE"/>
                              </w:rPr>
                              <w:t>SE-581 83 Linköping, Sweden</w:t>
                            </w:r>
                          </w:p>
                          <w:p w14:paraId="2138E2F2" w14:textId="2ADB5964" w:rsidR="008830BA" w:rsidRPr="001A24BB" w:rsidRDefault="00DE6341" w:rsidP="00F141D1">
                            <w:pPr>
                              <w:spacing w:after="0"/>
                              <w:jc w:val="center"/>
                              <w:rPr>
                                <w:sz w:val="24"/>
                                <w:szCs w:val="28"/>
                                <w:lang w:val="sv-SE"/>
                              </w:rPr>
                            </w:pPr>
                            <w:r w:rsidRPr="001A24BB">
                              <w:rPr>
                                <w:rFonts w:cs="CMU Serif"/>
                                <w:sz w:val="20"/>
                                <w:szCs w:val="20"/>
                                <w:lang w:val="sv-SE"/>
                              </w:rPr>
                              <w:t>+46</w:t>
                            </w:r>
                            <w:r w:rsidR="00287F08" w:rsidRPr="001A24BB">
                              <w:rPr>
                                <w:rFonts w:cs="CMU Serif"/>
                                <w:sz w:val="20"/>
                                <w:szCs w:val="20"/>
                                <w:lang w:val="sv-SE"/>
                              </w:rPr>
                              <w:t xml:space="preserve"> </w:t>
                            </w:r>
                            <w:r w:rsidRPr="001A24BB">
                              <w:rPr>
                                <w:rFonts w:cs="CMU Serif"/>
                                <w:sz w:val="20"/>
                                <w:szCs w:val="20"/>
                                <w:lang w:val="sv-SE"/>
                              </w:rPr>
                              <w:t>13</w:t>
                            </w:r>
                            <w:r w:rsidR="00287F08" w:rsidRPr="001A24BB">
                              <w:rPr>
                                <w:rFonts w:cs="CMU Serif"/>
                                <w:sz w:val="20"/>
                                <w:szCs w:val="20"/>
                                <w:lang w:val="sv-SE"/>
                              </w:rPr>
                              <w:t xml:space="preserve"> </w:t>
                            </w:r>
                            <w:r w:rsidRPr="001A24BB">
                              <w:rPr>
                                <w:rFonts w:cs="CMU Serif"/>
                                <w:sz w:val="20"/>
                                <w:szCs w:val="20"/>
                                <w:lang w:val="sv-SE"/>
                              </w:rPr>
                              <w:t>28</w:t>
                            </w:r>
                            <w:r w:rsidR="00135404" w:rsidRPr="001A24BB">
                              <w:rPr>
                                <w:rFonts w:cs="CMU Serif"/>
                                <w:sz w:val="20"/>
                                <w:szCs w:val="20"/>
                                <w:lang w:val="sv-SE"/>
                              </w:rPr>
                              <w:t xml:space="preserve"> </w:t>
                            </w:r>
                            <w:r w:rsidRPr="001A24BB">
                              <w:rPr>
                                <w:rFonts w:cs="CMU Serif"/>
                                <w:sz w:val="20"/>
                                <w:szCs w:val="20"/>
                                <w:lang w:val="sv-SE"/>
                              </w:rPr>
                              <w:t>10</w:t>
                            </w:r>
                            <w:r w:rsidR="00135404" w:rsidRPr="001A24BB">
                              <w:rPr>
                                <w:rFonts w:cs="CMU Serif"/>
                                <w:sz w:val="20"/>
                                <w:szCs w:val="20"/>
                                <w:lang w:val="sv-SE"/>
                              </w:rPr>
                              <w:t xml:space="preserve"> </w:t>
                            </w:r>
                            <w:r w:rsidRPr="001A24BB">
                              <w:rPr>
                                <w:rFonts w:cs="CMU Serif"/>
                                <w:sz w:val="20"/>
                                <w:szCs w:val="20"/>
                                <w:lang w:val="sv-SE"/>
                              </w:rPr>
                              <w:t>00</w:t>
                            </w:r>
                            <w:r w:rsidR="00130660" w:rsidRPr="001A24BB">
                              <w:rPr>
                                <w:rFonts w:cs="CMU Serif"/>
                                <w:sz w:val="20"/>
                                <w:szCs w:val="20"/>
                                <w:lang w:val="sv-SE"/>
                              </w:rPr>
                              <w:t xml:space="preserve">, </w:t>
                            </w:r>
                            <w:hyperlink r:id="rId15" w:history="1">
                              <w:r w:rsidR="00130660" w:rsidRPr="001A24BB">
                                <w:rPr>
                                  <w:rStyle w:val="Hyperlink"/>
                                  <w:sz w:val="20"/>
                                  <w:szCs w:val="20"/>
                                  <w:lang w:val="sv-SE"/>
                                </w:rPr>
                                <w:t>www.liu.se</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8A4860" id="_x0000_s1027" type="#_x0000_t202" style="position:absolute;left:0;text-align:left;margin-left:7.4pt;margin-top:8.3pt;width:432.75pt;height:687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" filled="f" stroked="f">
                <v:textbox>
                  <w:txbxContent>
                    <w:p w14:paraId="460B9BFE" w14:textId="77777777" w:rsidR="007B3B80" w:rsidRPr="00C65F10" w:rsidRDefault="004974B1" w:rsidP="004A2158">
                      <w:pPr>
                        <w:pStyle w:val="Title"/>
                        <w:pBdr>
                          <w:top w:val="single" w:sz="2" w:space="6" w:color="auto"/>
                          <w:bottom w:val="single" w:sz="2" w:space="7" w:color="auto"/>
                        </w:pBdr>
                        <w:spacing w:after="0"/>
                        <w:jc w:val="center"/>
                        <w:rPr>
                          <w:rFonts w:ascii="Grandview" w:hAnsi="Grandview" w:cs="CMU Serif"/>
                          <w:color w:val="auto"/>
                          <w:sz w:val="44"/>
                          <w:szCs w:val="44"/>
                        </w:rPr>
                      </w:pPr>
                      <w:r w:rsidRPr="00C65F10">
                        <w:rPr>
                          <w:rFonts w:ascii="Grandview" w:hAnsi="Grandview" w:cs="CMU Serif"/>
                          <w:color w:val="auto"/>
                          <w:sz w:val="44"/>
                          <w:szCs w:val="44"/>
                        </w:rPr>
                        <w:t xml:space="preserve">Integrating </w:t>
                      </w:r>
                    </w:p>
                    <w:p w14:paraId="4A9B8DF5" w14:textId="77777777" w:rsidR="00963215" w:rsidRPr="00C65F10" w:rsidRDefault="004974B1" w:rsidP="004A2158">
                      <w:pPr>
                        <w:pStyle w:val="Title"/>
                        <w:pBdr>
                          <w:top w:val="single" w:sz="2" w:space="6" w:color="auto"/>
                          <w:bottom w:val="single" w:sz="2" w:space="7" w:color="auto"/>
                        </w:pBdr>
                        <w:spacing w:after="0"/>
                        <w:jc w:val="center"/>
                        <w:rPr>
                          <w:rFonts w:ascii="Grandview" w:hAnsi="Grandview" w:cs="CMU Serif"/>
                          <w:color w:val="auto"/>
                          <w:sz w:val="44"/>
                          <w:szCs w:val="44"/>
                        </w:rPr>
                      </w:pPr>
                      <w:r w:rsidRPr="00C65F10">
                        <w:rPr>
                          <w:rFonts w:ascii="Grandview" w:hAnsi="Grandview" w:cs="CMU Serif"/>
                          <w:color w:val="auto"/>
                          <w:sz w:val="44"/>
                          <w:szCs w:val="44"/>
                        </w:rPr>
                        <w:t xml:space="preserve">Vision, Language Models, </w:t>
                      </w:r>
                      <w:r w:rsidR="007B3B80" w:rsidRPr="00C65F10">
                        <w:rPr>
                          <w:rFonts w:ascii="Grandview" w:hAnsi="Grandview" w:cs="CMU Serif"/>
                          <w:color w:val="auto"/>
                          <w:sz w:val="44"/>
                          <w:szCs w:val="44"/>
                        </w:rPr>
                        <w:t>&amp;</w:t>
                      </w:r>
                      <w:r w:rsidRPr="00C65F10">
                        <w:rPr>
                          <w:rFonts w:ascii="Grandview" w:hAnsi="Grandview" w:cs="CMU Serif"/>
                          <w:color w:val="auto"/>
                          <w:sz w:val="44"/>
                          <w:szCs w:val="44"/>
                        </w:rPr>
                        <w:t xml:space="preserve"> Robotic Control </w:t>
                      </w:r>
                    </w:p>
                    <w:p w14:paraId="0C68DB56" w14:textId="2DB3178F" w:rsidR="00963215" w:rsidRPr="00C65F10" w:rsidRDefault="004974B1" w:rsidP="004A2158">
                      <w:pPr>
                        <w:pStyle w:val="Title"/>
                        <w:pBdr>
                          <w:top w:val="single" w:sz="2" w:space="6" w:color="auto"/>
                          <w:bottom w:val="single" w:sz="2" w:space="7" w:color="auto"/>
                        </w:pBdr>
                        <w:spacing w:after="0"/>
                        <w:jc w:val="center"/>
                        <w:rPr>
                          <w:rFonts w:ascii="Grandview" w:hAnsi="Grandview" w:cs="CMU Serif"/>
                          <w:color w:val="auto"/>
                          <w:sz w:val="44"/>
                          <w:szCs w:val="44"/>
                        </w:rPr>
                      </w:pPr>
                      <w:r w:rsidRPr="00C65F10">
                        <w:rPr>
                          <w:rFonts w:ascii="Grandview" w:hAnsi="Grandview" w:cs="CMU Serif"/>
                          <w:color w:val="auto"/>
                          <w:sz w:val="44"/>
                          <w:szCs w:val="44"/>
                        </w:rPr>
                        <w:t xml:space="preserve">for Personalized Task Execution </w:t>
                      </w:r>
                    </w:p>
                    <w:p w14:paraId="184B977E" w14:textId="2FD2F388" w:rsidR="00F65087" w:rsidRPr="00C65F10" w:rsidRDefault="004974B1" w:rsidP="004A2158">
                      <w:pPr>
                        <w:pStyle w:val="Title"/>
                        <w:pBdr>
                          <w:top w:val="single" w:sz="2" w:space="6" w:color="auto"/>
                          <w:bottom w:val="single" w:sz="2" w:space="7" w:color="auto"/>
                        </w:pBdr>
                        <w:spacing w:after="0"/>
                        <w:jc w:val="center"/>
                        <w:rPr>
                          <w:rFonts w:ascii="Grandview" w:hAnsi="Grandview" w:cs="CMU Serif"/>
                          <w:color w:val="auto"/>
                          <w:sz w:val="44"/>
                          <w:szCs w:val="44"/>
                        </w:rPr>
                      </w:pPr>
                      <w:r w:rsidRPr="00C65F10">
                        <w:rPr>
                          <w:rFonts w:ascii="Grandview" w:hAnsi="Grandview" w:cs="CMU Serif"/>
                          <w:color w:val="auto"/>
                          <w:sz w:val="44"/>
                          <w:szCs w:val="44"/>
                        </w:rPr>
                        <w:t xml:space="preserve">in </w:t>
                      </w:r>
                      <w:r w:rsidR="00D8465A" w:rsidRPr="00C65F10">
                        <w:rPr>
                          <w:rFonts w:ascii="Grandview" w:hAnsi="Grandview" w:cs="CMU Serif"/>
                          <w:color w:val="auto"/>
                          <w:sz w:val="44"/>
                          <w:szCs w:val="44"/>
                        </w:rPr>
                        <w:t>Virtual Environments</w:t>
                      </w:r>
                    </w:p>
                    <w:p w14:paraId="7D67E21B" w14:textId="43044EB2" w:rsidR="004974B1" w:rsidRPr="004A2158" w:rsidRDefault="003A0BAF" w:rsidP="00594E96">
                      <w:pPr>
                        <w:pStyle w:val="ListParagraph"/>
                        <w:numPr>
                          <w:ilvl w:val="0"/>
                          <w:numId w:val="0"/>
                        </w:numPr>
                        <w:spacing w:before="120" w:after="0"/>
                        <w:ind w:left="1440" w:firstLine="720"/>
                        <w:rPr>
                          <w:rFonts w:cs="CMU Serif"/>
                          <w:i/>
                          <w:iCs/>
                          <w:color w:val="153D63" w:themeColor="text2" w:themeTint="E6"/>
                        </w:rPr>
                      </w:pPr>
                      <w:r>
                        <w:rPr>
                          <w:rFonts w:cs="CMU Serif"/>
                          <w:i/>
                          <w:iCs/>
                          <w:color w:val="153D63" w:themeColor="text2" w:themeTint="E6"/>
                        </w:rPr>
                        <w:t>.</w:t>
                      </w:r>
                    </w:p>
                    <w:p w14:paraId="1029DAF2" w14:textId="77777777" w:rsidR="00CC2AB3" w:rsidRDefault="00CC2AB3" w:rsidP="008830BA">
                      <w:pPr>
                        <w:spacing w:after="0"/>
                        <w:jc w:val="center"/>
                        <w:rPr>
                          <w:rFonts w:cs="CMU Serif"/>
                          <w:color w:val="215E99" w:themeColor="text2" w:themeTint="BF"/>
                        </w:rPr>
                      </w:pPr>
                    </w:p>
                    <w:p w14:paraId="70D94DE4" w14:textId="77777777" w:rsidR="00A14906" w:rsidRPr="009E1035" w:rsidRDefault="00A14906" w:rsidP="008830BA">
                      <w:pPr>
                        <w:spacing w:after="0"/>
                        <w:jc w:val="center"/>
                        <w:rPr>
                          <w:rFonts w:cs="CMU Serif"/>
                          <w:color w:val="215E99" w:themeColor="text2" w:themeTint="BF"/>
                        </w:rPr>
                      </w:pPr>
                    </w:p>
                    <w:p w14:paraId="274CB7C9" w14:textId="60158EF0" w:rsidR="00960EA8" w:rsidRPr="007859F8" w:rsidRDefault="003434A8" w:rsidP="008830BA">
                      <w:pPr>
                        <w:spacing w:after="0"/>
                        <w:jc w:val="center"/>
                        <w:rPr>
                          <w:rFonts w:cs="CMU Serif"/>
                        </w:rPr>
                      </w:pPr>
                      <w:r w:rsidRPr="007859F8">
                        <w:rPr>
                          <w:rFonts w:cs="CMU Serif"/>
                        </w:rPr>
                        <w:t>Author:</w:t>
                      </w:r>
                    </w:p>
                    <w:p w14:paraId="7BDE577C" w14:textId="3301C97D" w:rsidR="004974B1" w:rsidRPr="00C441C5" w:rsidRDefault="00FE6D7F" w:rsidP="008830BA">
                      <w:pPr>
                        <w:spacing w:after="0"/>
                        <w:jc w:val="center"/>
                        <w:rPr>
                          <w:rFonts w:ascii="Grandview" w:hAnsi="Grandview" w:cs="CMU Serif"/>
                          <w:b/>
                          <w:bCs/>
                          <w:color w:val="215E99" w:themeColor="text2" w:themeTint="BF"/>
                          <w:sz w:val="32"/>
                          <w:szCs w:val="36"/>
                        </w:rPr>
                      </w:pPr>
                      <w:r w:rsidRPr="00C441C5">
                        <w:rPr>
                          <w:rFonts w:ascii="Grandview" w:hAnsi="Grandview" w:cs="CMU Serif"/>
                          <w:b/>
                          <w:bCs/>
                          <w:color w:val="215E99" w:themeColor="text2" w:themeTint="BF"/>
                          <w:sz w:val="32"/>
                          <w:szCs w:val="36"/>
                        </w:rPr>
                        <w:t>Oscar Chigozie Ikechukwu</w:t>
                      </w:r>
                    </w:p>
                    <w:p w14:paraId="47947ACA" w14:textId="77777777" w:rsidR="00503013" w:rsidRPr="009E1035" w:rsidRDefault="00503013" w:rsidP="008830BA">
                      <w:pPr>
                        <w:spacing w:after="0"/>
                        <w:jc w:val="center"/>
                        <w:rPr>
                          <w:rFonts w:cs="CMU Serif"/>
                          <w:color w:val="215E99" w:themeColor="text2" w:themeTint="BF"/>
                          <w:sz w:val="28"/>
                          <w:szCs w:val="32"/>
                        </w:rPr>
                      </w:pPr>
                    </w:p>
                    <w:p w14:paraId="76350C10" w14:textId="516DAD62" w:rsidR="00FE6D7F" w:rsidRPr="00C441C5" w:rsidRDefault="00FE6D7F" w:rsidP="006545C4">
                      <w:pPr>
                        <w:contextualSpacing/>
                        <w:jc w:val="center"/>
                        <w:rPr>
                          <w:rFonts w:cs="Segoe UI Semilight"/>
                          <w:sz w:val="24"/>
                          <w:szCs w:val="28"/>
                        </w:rPr>
                      </w:pPr>
                      <w:r w:rsidRPr="00C441C5">
                        <w:rPr>
                          <w:rFonts w:cs="Segoe UI Semilight"/>
                          <w:sz w:val="24"/>
                          <w:szCs w:val="28"/>
                        </w:rPr>
                        <w:t>Supervisor:</w:t>
                      </w:r>
                      <w:r w:rsidR="009E1035" w:rsidRPr="00C441C5">
                        <w:rPr>
                          <w:rFonts w:cs="Segoe UI Semilight"/>
                          <w:sz w:val="24"/>
                          <w:szCs w:val="28"/>
                        </w:rPr>
                        <w:tab/>
                      </w:r>
                      <w:r w:rsidRPr="00C441C5">
                        <w:rPr>
                          <w:rFonts w:cs="Segoe UI Semilight"/>
                          <w:sz w:val="24"/>
                          <w:szCs w:val="28"/>
                        </w:rPr>
                        <w:t>Mehdi Tarkian</w:t>
                      </w:r>
                    </w:p>
                    <w:p w14:paraId="6113D300" w14:textId="050DFD71" w:rsidR="00FE6D7F" w:rsidRPr="00C441C5" w:rsidRDefault="00FE6D7F" w:rsidP="006545C4">
                      <w:pPr>
                        <w:contextualSpacing/>
                        <w:jc w:val="center"/>
                        <w:rPr>
                          <w:rFonts w:cs="Segoe UI Semilight"/>
                          <w:sz w:val="24"/>
                          <w:szCs w:val="28"/>
                        </w:rPr>
                      </w:pPr>
                      <w:r w:rsidRPr="00C441C5">
                        <w:rPr>
                          <w:rFonts w:cs="Segoe UI Semilight"/>
                          <w:sz w:val="24"/>
                          <w:szCs w:val="28"/>
                        </w:rPr>
                        <w:t>Examiner:</w:t>
                      </w:r>
                      <w:r w:rsidR="009E1035" w:rsidRPr="00C441C5">
                        <w:rPr>
                          <w:rFonts w:cs="Segoe UI Semilight"/>
                          <w:sz w:val="24"/>
                          <w:szCs w:val="28"/>
                        </w:rPr>
                        <w:tab/>
                      </w:r>
                      <w:r w:rsidRPr="00C441C5">
                        <w:rPr>
                          <w:rFonts w:cs="Segoe UI Semilight"/>
                          <w:sz w:val="24"/>
                          <w:szCs w:val="28"/>
                        </w:rPr>
                        <w:t>Johan Persson</w:t>
                      </w:r>
                    </w:p>
                    <w:p w14:paraId="504B9F98" w14:textId="77777777" w:rsidR="00CC5A27" w:rsidRPr="009E1035" w:rsidRDefault="00CC5A27" w:rsidP="008830BA">
                      <w:pPr>
                        <w:spacing w:after="0"/>
                        <w:jc w:val="center"/>
                        <w:rPr>
                          <w:rFonts w:cs="CMU Serif"/>
                          <w:color w:val="215E99" w:themeColor="text2" w:themeTint="BF"/>
                        </w:rPr>
                      </w:pPr>
                    </w:p>
                    <w:p w14:paraId="49802EE9" w14:textId="77777777" w:rsidR="00FE6D7F" w:rsidRPr="009E1035" w:rsidRDefault="00FE6D7F" w:rsidP="008830BA">
                      <w:pPr>
                        <w:spacing w:after="0"/>
                        <w:jc w:val="center"/>
                        <w:rPr>
                          <w:rFonts w:cs="CMU Serif"/>
                          <w:color w:val="215E99" w:themeColor="text2" w:themeTint="BF"/>
                        </w:rPr>
                      </w:pPr>
                    </w:p>
                    <w:p w14:paraId="3AE40776" w14:textId="77777777" w:rsidR="00FE6D7F" w:rsidRDefault="00FE6D7F" w:rsidP="008830BA">
                      <w:pPr>
                        <w:spacing w:after="0"/>
                        <w:jc w:val="center"/>
                        <w:rPr>
                          <w:rFonts w:cs="CMU Serif"/>
                          <w:color w:val="215E99" w:themeColor="text2" w:themeTint="BF"/>
                        </w:rPr>
                      </w:pPr>
                    </w:p>
                    <w:p w14:paraId="5D3321BE" w14:textId="77777777" w:rsidR="00822FFE" w:rsidRDefault="00822FFE" w:rsidP="008830BA">
                      <w:pPr>
                        <w:spacing w:after="0"/>
                        <w:jc w:val="center"/>
                        <w:rPr>
                          <w:rFonts w:cs="CMU Serif"/>
                          <w:color w:val="215E99" w:themeColor="text2" w:themeTint="BF"/>
                        </w:rPr>
                      </w:pPr>
                    </w:p>
                    <w:p w14:paraId="2A3FDC08" w14:textId="77777777" w:rsidR="00822FFE" w:rsidRPr="009E1035" w:rsidRDefault="00822FFE" w:rsidP="008830BA">
                      <w:pPr>
                        <w:spacing w:after="0"/>
                        <w:jc w:val="center"/>
                        <w:rPr>
                          <w:rFonts w:cs="CMU Serif"/>
                          <w:color w:val="215E99" w:themeColor="text2" w:themeTint="BF"/>
                        </w:rPr>
                      </w:pPr>
                    </w:p>
                    <w:p w14:paraId="42C5F851" w14:textId="77777777" w:rsidR="00CC5A27" w:rsidRPr="009E1035" w:rsidRDefault="00CC5A27" w:rsidP="008830BA">
                      <w:pPr>
                        <w:spacing w:after="0"/>
                        <w:jc w:val="center"/>
                        <w:rPr>
                          <w:rFonts w:cs="CMU Serif"/>
                          <w:color w:val="215E99" w:themeColor="text2" w:themeTint="BF"/>
                        </w:rPr>
                      </w:pPr>
                    </w:p>
                    <w:p w14:paraId="49AEA89F" w14:textId="2C8D32D7" w:rsidR="003809F8" w:rsidRDefault="0012361F" w:rsidP="008830BA">
                      <w:pPr>
                        <w:spacing w:after="0"/>
                        <w:jc w:val="center"/>
                        <w:rPr>
                          <w:rFonts w:ascii="Grandview" w:hAnsi="Grandview" w:cs="CMU Serif"/>
                          <w:b/>
                          <w:bCs/>
                          <w:color w:val="215E99" w:themeColor="text2" w:themeTint="BF"/>
                          <w:sz w:val="40"/>
                          <w:szCs w:val="40"/>
                        </w:rPr>
                      </w:pPr>
                      <w:r>
                        <w:rPr>
                          <w:rFonts w:ascii="Grandview" w:hAnsi="Grandview" w:cs="CMU Serif"/>
                          <w:b/>
                          <w:bCs/>
                          <w:color w:val="215E99" w:themeColor="text2" w:themeTint="BF"/>
                          <w:sz w:val="40"/>
                          <w:szCs w:val="40"/>
                        </w:rPr>
                        <w:t>Full</w:t>
                      </w:r>
                      <w:r w:rsidR="003E0250" w:rsidRPr="003C5866">
                        <w:rPr>
                          <w:rFonts w:ascii="Grandview" w:hAnsi="Grandview" w:cs="CMU Serif"/>
                          <w:b/>
                          <w:bCs/>
                          <w:color w:val="215E99" w:themeColor="text2" w:themeTint="BF"/>
                          <w:sz w:val="40"/>
                          <w:szCs w:val="40"/>
                        </w:rPr>
                        <w:t>-</w:t>
                      </w:r>
                      <w:r w:rsidR="00CD6F60">
                        <w:rPr>
                          <w:rFonts w:ascii="Grandview" w:hAnsi="Grandview" w:cs="CMU Serif"/>
                          <w:b/>
                          <w:bCs/>
                          <w:color w:val="215E99" w:themeColor="text2" w:themeTint="BF"/>
                          <w:sz w:val="40"/>
                          <w:szCs w:val="40"/>
                        </w:rPr>
                        <w:t>t</w:t>
                      </w:r>
                      <w:r w:rsidR="003E0250" w:rsidRPr="003C5866">
                        <w:rPr>
                          <w:rFonts w:ascii="Grandview" w:hAnsi="Grandview" w:cs="CMU Serif"/>
                          <w:b/>
                          <w:bCs/>
                          <w:color w:val="215E99" w:themeColor="text2" w:themeTint="BF"/>
                          <w:sz w:val="40"/>
                          <w:szCs w:val="40"/>
                        </w:rPr>
                        <w:t>ime</w:t>
                      </w:r>
                      <w:r w:rsidR="003809F8" w:rsidRPr="003C5866">
                        <w:rPr>
                          <w:rFonts w:ascii="Grandview" w:hAnsi="Grandview" w:cs="CMU Serif"/>
                          <w:b/>
                          <w:bCs/>
                          <w:color w:val="215E99" w:themeColor="text2" w:themeTint="BF"/>
                          <w:sz w:val="40"/>
                          <w:szCs w:val="40"/>
                        </w:rPr>
                        <w:t xml:space="preserve"> Report</w:t>
                      </w:r>
                    </w:p>
                    <w:p w14:paraId="222AF88F" w14:textId="0741E638" w:rsidR="00822FFE" w:rsidRPr="00822FFE" w:rsidRDefault="00822FFE" w:rsidP="00822FFE">
                      <w:pPr>
                        <w:spacing w:after="0"/>
                        <w:jc w:val="center"/>
                        <w:rPr>
                          <w:rFonts w:ascii="Garamond" w:hAnsi="Garamond"/>
                          <w:sz w:val="24"/>
                        </w:rPr>
                      </w:pPr>
                      <w:r w:rsidRPr="00822FFE">
                        <w:rPr>
                          <w:rFonts w:ascii="Garamond" w:hAnsi="Garamond" w:cs="CMU Serif"/>
                          <w:sz w:val="24"/>
                        </w:rPr>
                        <w:fldChar w:fldCharType="begin"/>
                      </w:r>
                      <w:r w:rsidRPr="00822FFE">
                        <w:rPr>
                          <w:rFonts w:ascii="Garamond" w:hAnsi="Garamond" w:cs="CMU Serif"/>
                          <w:sz w:val="24"/>
                        </w:rPr>
                        <w:instrText xml:space="preserve"> DATE  \@ "dd MMMM yyyy" </w:instrText>
                      </w:r>
                      <w:r w:rsidRPr="00822FFE">
                        <w:rPr>
                          <w:rFonts w:ascii="Garamond" w:hAnsi="Garamond" w:cs="CMU Serif"/>
                          <w:sz w:val="24"/>
                        </w:rPr>
                        <w:fldChar w:fldCharType="separate"/>
                      </w:r>
                      <w:r w:rsidR="002735FE">
                        <w:rPr>
                          <w:rFonts w:ascii="Garamond" w:hAnsi="Garamond" w:cs="CMU Serif"/>
                          <w:noProof/>
                          <w:sz w:val="24"/>
                        </w:rPr>
                        <w:t>06 May 2025</w:t>
                      </w:r>
                      <w:r w:rsidRPr="00822FFE">
                        <w:rPr>
                          <w:rFonts w:ascii="Garamond" w:hAnsi="Garamond" w:cs="CMU Serif"/>
                          <w:sz w:val="24"/>
                        </w:rPr>
                        <w:fldChar w:fldCharType="end"/>
                      </w:r>
                    </w:p>
                    <w:p w14:paraId="1CDB3FCA" w14:textId="77777777" w:rsidR="00822FFE" w:rsidRPr="003C5866" w:rsidRDefault="00822FFE" w:rsidP="008830BA">
                      <w:pPr>
                        <w:spacing w:after="0"/>
                        <w:jc w:val="center"/>
                        <w:rPr>
                          <w:rFonts w:ascii="Grandview" w:hAnsi="Grandview" w:cs="CMU Serif"/>
                          <w:b/>
                          <w:bCs/>
                          <w:sz w:val="14"/>
                          <w:szCs w:val="14"/>
                        </w:rPr>
                      </w:pPr>
                    </w:p>
                    <w:p w14:paraId="6DD7B01A" w14:textId="77777777" w:rsidR="008830BA" w:rsidRPr="009E1035" w:rsidRDefault="008830BA" w:rsidP="008830BA">
                      <w:pPr>
                        <w:spacing w:after="0"/>
                        <w:jc w:val="center"/>
                        <w:rPr>
                          <w:rFonts w:cs="CMU Serif"/>
                          <w:szCs w:val="22"/>
                        </w:rPr>
                      </w:pPr>
                    </w:p>
                    <w:p w14:paraId="4A3FC9A8" w14:textId="77777777" w:rsidR="004974B1" w:rsidRDefault="004974B1" w:rsidP="008830BA">
                      <w:pPr>
                        <w:spacing w:after="0"/>
                        <w:jc w:val="center"/>
                        <w:rPr>
                          <w:rFonts w:cs="CMU Serif"/>
                          <w:szCs w:val="22"/>
                        </w:rPr>
                      </w:pPr>
                    </w:p>
                    <w:p w14:paraId="12BDEE97" w14:textId="77777777" w:rsidR="008A37FE" w:rsidRDefault="008A37FE" w:rsidP="008830BA">
                      <w:pPr>
                        <w:spacing w:after="0"/>
                        <w:jc w:val="center"/>
                        <w:rPr>
                          <w:rFonts w:cs="CMU Serif"/>
                          <w:szCs w:val="22"/>
                        </w:rPr>
                      </w:pPr>
                    </w:p>
                    <w:p w14:paraId="0EC1163E" w14:textId="77777777" w:rsidR="00733B68" w:rsidRDefault="00733B68" w:rsidP="008830BA">
                      <w:pPr>
                        <w:spacing w:after="0"/>
                        <w:jc w:val="center"/>
                        <w:rPr>
                          <w:rFonts w:cs="CMU Serif"/>
                          <w:szCs w:val="22"/>
                        </w:rPr>
                      </w:pPr>
                    </w:p>
                    <w:p w14:paraId="637646CE" w14:textId="77777777" w:rsidR="00174BBD" w:rsidRDefault="00174BBD" w:rsidP="008830BA">
                      <w:pPr>
                        <w:spacing w:after="0"/>
                        <w:jc w:val="center"/>
                        <w:rPr>
                          <w:rFonts w:cs="CMU Serif"/>
                          <w:szCs w:val="22"/>
                        </w:rPr>
                      </w:pPr>
                    </w:p>
                    <w:p w14:paraId="58A36DB8" w14:textId="77777777" w:rsidR="00AB2618" w:rsidRDefault="00AB2618" w:rsidP="008830BA">
                      <w:pPr>
                        <w:spacing w:after="0"/>
                        <w:jc w:val="center"/>
                        <w:rPr>
                          <w:rFonts w:cs="CMU Serif"/>
                          <w:szCs w:val="22"/>
                        </w:rPr>
                      </w:pPr>
                    </w:p>
                    <w:p w14:paraId="7AE8D5DF" w14:textId="77777777" w:rsidR="00822FFE" w:rsidRPr="009E1035" w:rsidRDefault="00822FFE" w:rsidP="008830BA">
                      <w:pPr>
                        <w:spacing w:after="0"/>
                        <w:jc w:val="center"/>
                        <w:rPr>
                          <w:rFonts w:cs="CMU Serif"/>
                          <w:szCs w:val="22"/>
                        </w:rPr>
                      </w:pPr>
                    </w:p>
                    <w:p w14:paraId="7D29EE68" w14:textId="260F8B4A" w:rsidR="00AB2618" w:rsidRPr="009E1035" w:rsidRDefault="00AB2618" w:rsidP="001A24BB">
                      <w:pPr>
                        <w:jc w:val="center"/>
                        <w:rPr>
                          <w:rFonts w:cs="CMU Serif"/>
                          <w:szCs w:val="22"/>
                        </w:rPr>
                      </w:pPr>
                      <w:r>
                        <w:rPr>
                          <w:noProof/>
                        </w:rPr>
                        <w:drawing>
                          <wp:inline distT="0" distB="0" distL="0" distR="0" wp14:anchorId="2AFF2C2C" wp14:editId="20A76E1E">
                            <wp:extent cx="1913255" cy="687705"/>
                            <wp:effectExtent l="0" t="0" r="0" b="0"/>
                            <wp:docPr id="1948216744" name="Picture 15"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216744" name="Picture 15" descr="A black background with a black square&#10;&#10;AI-generated content may be incorrect."/>
                                    <pic:cNvPicPr>
                                      <a:picLocks noChangeAspect="1"/>
                                    </pic:cNvPicPr>
                                  </pic:nvPicPr>
                                  <pic:blipFill>
                                    <a:blip r:embed="rId14"/>
                                    <a:stretch>
                                      <a:fillRect/>
                                    </a:stretch>
                                  </pic:blipFill>
                                  <pic:spPr>
                                    <a:xfrm>
                                      <a:off x="0" y="0"/>
                                      <a:ext cx="1913255" cy="687705"/>
                                    </a:xfrm>
                                    <a:prstGeom prst="rect">
                                      <a:avLst/>
                                    </a:prstGeom>
                                  </pic:spPr>
                                </pic:pic>
                              </a:graphicData>
                            </a:graphic>
                          </wp:inline>
                        </w:drawing>
                      </w:r>
                    </w:p>
                    <w:p w14:paraId="770BDA5C" w14:textId="10106AD2" w:rsidR="003809F8" w:rsidRPr="000D0945" w:rsidRDefault="003809F8" w:rsidP="00F141D1">
                      <w:pPr>
                        <w:spacing w:after="0"/>
                        <w:jc w:val="center"/>
                        <w:rPr>
                          <w:rFonts w:cs="CMU Serif"/>
                          <w:szCs w:val="22"/>
                          <w:lang w:val="sv-SE"/>
                        </w:rPr>
                      </w:pPr>
                      <w:r w:rsidRPr="000D0945">
                        <w:rPr>
                          <w:rFonts w:cs="CMU Serif"/>
                          <w:szCs w:val="22"/>
                          <w:lang w:val="sv-SE"/>
                        </w:rPr>
                        <w:t>Linköping Universi</w:t>
                      </w:r>
                      <w:r w:rsidR="00503013" w:rsidRPr="000D0945">
                        <w:rPr>
                          <w:rFonts w:cs="CMU Serif"/>
                          <w:szCs w:val="22"/>
                          <w:lang w:val="sv-SE"/>
                        </w:rPr>
                        <w:t>ty</w:t>
                      </w:r>
                    </w:p>
                    <w:p w14:paraId="3C5AC990" w14:textId="77777777" w:rsidR="003809F8" w:rsidRPr="001A24BB" w:rsidRDefault="003809F8" w:rsidP="00F141D1">
                      <w:pPr>
                        <w:spacing w:after="0"/>
                        <w:jc w:val="center"/>
                        <w:rPr>
                          <w:rFonts w:cs="CMU Serif"/>
                          <w:szCs w:val="22"/>
                          <w:lang w:val="sv-SE"/>
                        </w:rPr>
                      </w:pPr>
                      <w:r w:rsidRPr="001A24BB">
                        <w:rPr>
                          <w:rFonts w:cs="CMU Serif"/>
                          <w:szCs w:val="22"/>
                          <w:lang w:val="sv-SE"/>
                        </w:rPr>
                        <w:t>SE-581 83 Linköping, Sweden</w:t>
                      </w:r>
                    </w:p>
                    <w:p w14:paraId="2138E2F2" w14:textId="2ADB5964" w:rsidR="008830BA" w:rsidRPr="001A24BB" w:rsidRDefault="00DE6341" w:rsidP="00F141D1">
                      <w:pPr>
                        <w:spacing w:after="0"/>
                        <w:jc w:val="center"/>
                        <w:rPr>
                          <w:sz w:val="24"/>
                          <w:szCs w:val="28"/>
                          <w:lang w:val="sv-SE"/>
                        </w:rPr>
                      </w:pPr>
                      <w:r w:rsidRPr="001A24BB">
                        <w:rPr>
                          <w:rFonts w:cs="CMU Serif"/>
                          <w:sz w:val="20"/>
                          <w:szCs w:val="20"/>
                          <w:lang w:val="sv-SE"/>
                        </w:rPr>
                        <w:t>+46</w:t>
                      </w:r>
                      <w:r w:rsidR="00287F08" w:rsidRPr="001A24BB">
                        <w:rPr>
                          <w:rFonts w:cs="CMU Serif"/>
                          <w:sz w:val="20"/>
                          <w:szCs w:val="20"/>
                          <w:lang w:val="sv-SE"/>
                        </w:rPr>
                        <w:t xml:space="preserve"> </w:t>
                      </w:r>
                      <w:r w:rsidRPr="001A24BB">
                        <w:rPr>
                          <w:rFonts w:cs="CMU Serif"/>
                          <w:sz w:val="20"/>
                          <w:szCs w:val="20"/>
                          <w:lang w:val="sv-SE"/>
                        </w:rPr>
                        <w:t>13</w:t>
                      </w:r>
                      <w:r w:rsidR="00287F08" w:rsidRPr="001A24BB">
                        <w:rPr>
                          <w:rFonts w:cs="CMU Serif"/>
                          <w:sz w:val="20"/>
                          <w:szCs w:val="20"/>
                          <w:lang w:val="sv-SE"/>
                        </w:rPr>
                        <w:t xml:space="preserve"> </w:t>
                      </w:r>
                      <w:r w:rsidRPr="001A24BB">
                        <w:rPr>
                          <w:rFonts w:cs="CMU Serif"/>
                          <w:sz w:val="20"/>
                          <w:szCs w:val="20"/>
                          <w:lang w:val="sv-SE"/>
                        </w:rPr>
                        <w:t>28</w:t>
                      </w:r>
                      <w:r w:rsidR="00135404" w:rsidRPr="001A24BB">
                        <w:rPr>
                          <w:rFonts w:cs="CMU Serif"/>
                          <w:sz w:val="20"/>
                          <w:szCs w:val="20"/>
                          <w:lang w:val="sv-SE"/>
                        </w:rPr>
                        <w:t xml:space="preserve"> </w:t>
                      </w:r>
                      <w:r w:rsidRPr="001A24BB">
                        <w:rPr>
                          <w:rFonts w:cs="CMU Serif"/>
                          <w:sz w:val="20"/>
                          <w:szCs w:val="20"/>
                          <w:lang w:val="sv-SE"/>
                        </w:rPr>
                        <w:t>10</w:t>
                      </w:r>
                      <w:r w:rsidR="00135404" w:rsidRPr="001A24BB">
                        <w:rPr>
                          <w:rFonts w:cs="CMU Serif"/>
                          <w:sz w:val="20"/>
                          <w:szCs w:val="20"/>
                          <w:lang w:val="sv-SE"/>
                        </w:rPr>
                        <w:t xml:space="preserve"> </w:t>
                      </w:r>
                      <w:r w:rsidRPr="001A24BB">
                        <w:rPr>
                          <w:rFonts w:cs="CMU Serif"/>
                          <w:sz w:val="20"/>
                          <w:szCs w:val="20"/>
                          <w:lang w:val="sv-SE"/>
                        </w:rPr>
                        <w:t>00</w:t>
                      </w:r>
                      <w:r w:rsidR="00130660" w:rsidRPr="001A24BB">
                        <w:rPr>
                          <w:rFonts w:cs="CMU Serif"/>
                          <w:sz w:val="20"/>
                          <w:szCs w:val="20"/>
                          <w:lang w:val="sv-SE"/>
                        </w:rPr>
                        <w:t xml:space="preserve">, </w:t>
                      </w:r>
                      <w:hyperlink r:id="rId16" w:history="1">
                        <w:r w:rsidR="00130660" w:rsidRPr="001A24BB">
                          <w:rPr>
                            <w:rStyle w:val="Hyperlink"/>
                            <w:sz w:val="20"/>
                            <w:szCs w:val="20"/>
                            <w:lang w:val="sv-SE"/>
                          </w:rPr>
                          <w:t>www.liu.se</w:t>
                        </w:r>
                      </w:hyperlink>
                    </w:p>
                  </w:txbxContent>
                </v:textbox>
                <w10:wrap type="topAndBottom"/>
              </v:shape>
            </w:pict>
          </mc:Fallback>
        </mc:AlternateContent>
      </w:r>
    </w:p>
    <w:p w14:paraId="7CB7ABA8" w14:textId="066A4697" w:rsidR="004566DB" w:rsidRDefault="004566DB" w:rsidP="004566DB">
      <w:pPr>
        <w:spacing w:before="100" w:beforeAutospacing="1" w:after="100" w:afterAutospacing="1"/>
        <w:ind w:left="1134"/>
        <w:contextualSpacing/>
        <w:jc w:val="center"/>
      </w:pPr>
      <w:r w:rsidRPr="001B7510">
        <w:lastRenderedPageBreak/>
        <w:t>Master</w:t>
      </w:r>
      <w:r w:rsidR="00512887">
        <w:t>’</w:t>
      </w:r>
      <w:r w:rsidRPr="001B7510">
        <w:t>s thesis, 30 credits</w:t>
      </w:r>
    </w:p>
    <w:p w14:paraId="2D41506E" w14:textId="77777777" w:rsidR="004566DB" w:rsidRPr="001B7510" w:rsidRDefault="004566DB" w:rsidP="004566DB">
      <w:pPr>
        <w:spacing w:before="100" w:beforeAutospacing="1" w:after="100" w:afterAutospacing="1"/>
        <w:ind w:left="1134"/>
        <w:contextualSpacing/>
        <w:jc w:val="center"/>
      </w:pPr>
      <w:r w:rsidRPr="001B7510">
        <w:t>Mechanical Engineering</w:t>
      </w:r>
    </w:p>
    <w:p w14:paraId="3DB7644D" w14:textId="77777777" w:rsidR="004566DB" w:rsidRPr="001B7510" w:rsidRDefault="004566DB" w:rsidP="004566DB">
      <w:pPr>
        <w:spacing w:before="100" w:beforeAutospacing="1" w:after="100" w:afterAutospacing="1"/>
        <w:ind w:left="1134"/>
        <w:contextualSpacing/>
        <w:jc w:val="center"/>
      </w:pPr>
      <w:r w:rsidRPr="001B7510">
        <w:t>Spring semester, 2025</w:t>
      </w:r>
    </w:p>
    <w:p w14:paraId="5BA221AC" w14:textId="4099BBDB" w:rsidR="0022366E" w:rsidRPr="004566DB" w:rsidRDefault="0022366E" w:rsidP="00F45AF6">
      <w:pPr>
        <w:spacing w:before="100" w:beforeAutospacing="1" w:after="100" w:afterAutospacing="1"/>
        <w:ind w:left="1134"/>
        <w:contextualSpacing/>
        <w:rPr>
          <w:rFonts w:cs="Segoe UI Semilight"/>
          <w:b/>
          <w:szCs w:val="22"/>
        </w:rPr>
      </w:pPr>
    </w:p>
    <w:p w14:paraId="03EC932B" w14:textId="7A6F9F86" w:rsidR="00FE4815" w:rsidRPr="00721AEE" w:rsidRDefault="00FE4815" w:rsidP="00F45AF6">
      <w:pPr>
        <w:spacing w:before="100" w:beforeAutospacing="1" w:after="100" w:afterAutospacing="1"/>
        <w:ind w:left="1134"/>
        <w:contextualSpacing/>
        <w:rPr>
          <w:rFonts w:cs="Segoe UI Semilight"/>
          <w:b/>
          <w:szCs w:val="22"/>
        </w:rPr>
      </w:pPr>
    </w:p>
    <w:p w14:paraId="65DD3EA8" w14:textId="77777777" w:rsidR="007B4E6D" w:rsidRPr="00721AEE" w:rsidRDefault="007B4E6D" w:rsidP="00F45AF6">
      <w:pPr>
        <w:spacing w:before="100" w:beforeAutospacing="1" w:after="100" w:afterAutospacing="1"/>
        <w:ind w:left="1134"/>
        <w:contextualSpacing/>
        <w:rPr>
          <w:rFonts w:cs="Segoe UI Semilight"/>
          <w:b/>
          <w:szCs w:val="22"/>
        </w:rPr>
      </w:pPr>
    </w:p>
    <w:p w14:paraId="357C15C9" w14:textId="2E81BD22" w:rsidR="00FE4815" w:rsidRPr="00721AEE" w:rsidRDefault="00FE4815" w:rsidP="00F45AF6">
      <w:pPr>
        <w:spacing w:before="100" w:beforeAutospacing="1" w:after="100" w:afterAutospacing="1"/>
        <w:ind w:left="1134"/>
        <w:contextualSpacing/>
        <w:jc w:val="left"/>
        <w:rPr>
          <w:rFonts w:cs="Segoe UI Semilight"/>
          <w:bCs/>
          <w:szCs w:val="22"/>
        </w:rPr>
      </w:pPr>
      <w:r w:rsidRPr="00721AEE">
        <w:rPr>
          <w:rFonts w:cs="Segoe UI Semilight"/>
          <w:b/>
          <w:szCs w:val="22"/>
        </w:rPr>
        <w:t>A</w:t>
      </w:r>
      <w:r w:rsidR="00286DFC" w:rsidRPr="00721AEE">
        <w:rPr>
          <w:rFonts w:cs="Segoe UI Semilight"/>
          <w:b/>
          <w:szCs w:val="22"/>
        </w:rPr>
        <w:t>uth</w:t>
      </w:r>
      <w:r w:rsidR="00813B9A" w:rsidRPr="00721AEE">
        <w:rPr>
          <w:rFonts w:cs="Segoe UI Semilight"/>
          <w:b/>
          <w:szCs w:val="22"/>
        </w:rPr>
        <w:t>o</w:t>
      </w:r>
      <w:r w:rsidR="00286DFC" w:rsidRPr="00721AEE">
        <w:rPr>
          <w:rFonts w:cs="Segoe UI Semilight"/>
          <w:b/>
          <w:szCs w:val="22"/>
        </w:rPr>
        <w:t>r</w:t>
      </w:r>
      <w:r w:rsidRPr="00721AEE">
        <w:rPr>
          <w:rFonts w:cs="Segoe UI Semilight"/>
          <w:bCs/>
          <w:szCs w:val="22"/>
        </w:rPr>
        <w:t>:</w:t>
      </w:r>
    </w:p>
    <w:p w14:paraId="745C942A" w14:textId="3FAE9FFB" w:rsidR="00FE4815" w:rsidRPr="00721AEE" w:rsidRDefault="0022366E" w:rsidP="00F45AF6">
      <w:pPr>
        <w:spacing w:before="100" w:beforeAutospacing="1" w:after="100" w:afterAutospacing="1"/>
        <w:ind w:left="1134"/>
        <w:contextualSpacing/>
        <w:jc w:val="left"/>
        <w:rPr>
          <w:rFonts w:cs="Segoe UI Semilight"/>
          <w:bCs/>
          <w:szCs w:val="22"/>
        </w:rPr>
      </w:pPr>
      <w:hyperlink r:id="rId17" w:history="1">
        <w:r w:rsidRPr="00721AEE">
          <w:rPr>
            <w:rStyle w:val="Hyperlink"/>
            <w:rFonts w:cs="Segoe UI Semilight"/>
            <w:bCs/>
            <w:szCs w:val="22"/>
          </w:rPr>
          <w:t>Oscar Chigozie Ikechukwu</w:t>
        </w:r>
      </w:hyperlink>
    </w:p>
    <w:p w14:paraId="0FCDF8C7" w14:textId="3899356D" w:rsidR="00FA0752" w:rsidRDefault="00FE4815" w:rsidP="00F45AF6">
      <w:pPr>
        <w:spacing w:before="100" w:beforeAutospacing="1" w:after="100" w:afterAutospacing="1"/>
        <w:ind w:left="1134"/>
        <w:contextualSpacing/>
        <w:jc w:val="left"/>
        <w:rPr>
          <w:rFonts w:cs="Segoe UI Semilight"/>
          <w:bCs/>
          <w:szCs w:val="22"/>
        </w:rPr>
      </w:pPr>
      <w:r w:rsidRPr="00721AEE">
        <w:rPr>
          <w:rFonts w:cs="Segoe UI Semilight"/>
          <w:bCs/>
          <w:szCs w:val="22"/>
        </w:rPr>
        <w:t>M.Sc. Student</w:t>
      </w:r>
      <w:r w:rsidR="009C50E7">
        <w:rPr>
          <w:rFonts w:cs="Segoe UI Semilight"/>
          <w:bCs/>
          <w:szCs w:val="22"/>
        </w:rPr>
        <w:t>,</w:t>
      </w:r>
      <w:r w:rsidRPr="00721AEE">
        <w:rPr>
          <w:rFonts w:cs="Segoe UI Semilight"/>
          <w:bCs/>
          <w:szCs w:val="22"/>
        </w:rPr>
        <w:t xml:space="preserve"> Mechanical Engineering</w:t>
      </w:r>
    </w:p>
    <w:p w14:paraId="57217B82" w14:textId="4C48CDEA" w:rsidR="009C50E7" w:rsidRPr="00721AEE" w:rsidRDefault="009C50E7" w:rsidP="00F45AF6">
      <w:pPr>
        <w:spacing w:before="100" w:beforeAutospacing="1" w:after="100" w:afterAutospacing="1"/>
        <w:ind w:left="1134"/>
        <w:contextualSpacing/>
        <w:jc w:val="left"/>
        <w:rPr>
          <w:rFonts w:cs="Segoe UI Semilight"/>
          <w:bCs/>
          <w:szCs w:val="22"/>
        </w:rPr>
      </w:pPr>
      <w:r>
        <w:rPr>
          <w:rFonts w:cs="Segoe UI Semilight"/>
          <w:bCs/>
          <w:szCs w:val="22"/>
        </w:rPr>
        <w:t>Engineering Design and Product Development</w:t>
      </w:r>
    </w:p>
    <w:p w14:paraId="217B1E65" w14:textId="6AB050B0" w:rsidR="00FE4815" w:rsidRPr="00721AEE" w:rsidRDefault="00FE4815" w:rsidP="00F45AF6">
      <w:pPr>
        <w:spacing w:before="100" w:beforeAutospacing="1" w:after="100" w:afterAutospacing="1"/>
        <w:ind w:left="1134"/>
        <w:contextualSpacing/>
        <w:jc w:val="left"/>
        <w:rPr>
          <w:rFonts w:cs="Segoe UI Semilight"/>
          <w:bCs/>
          <w:szCs w:val="22"/>
        </w:rPr>
      </w:pPr>
      <w:r w:rsidRPr="00721AEE">
        <w:rPr>
          <w:rFonts w:cs="Segoe UI Semilight"/>
          <w:bCs/>
          <w:szCs w:val="22"/>
        </w:rPr>
        <w:t>Linköping University, Sweden</w:t>
      </w:r>
    </w:p>
    <w:p w14:paraId="4B6F31A0" w14:textId="58CE5695" w:rsidR="00FA0752" w:rsidRDefault="00FA0752" w:rsidP="00F45AF6">
      <w:pPr>
        <w:spacing w:before="100" w:beforeAutospacing="1" w:after="100" w:afterAutospacing="1"/>
        <w:ind w:left="1134"/>
        <w:contextualSpacing/>
        <w:jc w:val="left"/>
        <w:rPr>
          <w:rFonts w:cs="Segoe UI Semilight"/>
          <w:bCs/>
          <w:szCs w:val="22"/>
        </w:rPr>
      </w:pPr>
    </w:p>
    <w:p w14:paraId="04D8B3BF" w14:textId="77777777" w:rsidR="00F45AF6" w:rsidRPr="00721AEE" w:rsidRDefault="00F45AF6" w:rsidP="00F45AF6">
      <w:pPr>
        <w:spacing w:before="100" w:beforeAutospacing="1" w:after="100" w:afterAutospacing="1"/>
        <w:ind w:left="1134"/>
        <w:contextualSpacing/>
        <w:jc w:val="left"/>
        <w:rPr>
          <w:rFonts w:cs="Segoe UI Semilight"/>
          <w:bCs/>
          <w:szCs w:val="22"/>
        </w:rPr>
      </w:pPr>
    </w:p>
    <w:p w14:paraId="1A77D854" w14:textId="7AE6656C" w:rsidR="00FE4815" w:rsidRPr="00721AEE" w:rsidRDefault="00FE4815" w:rsidP="00F45AF6">
      <w:pPr>
        <w:spacing w:before="100" w:beforeAutospacing="1" w:after="100" w:afterAutospacing="1"/>
        <w:ind w:left="1134"/>
        <w:contextualSpacing/>
        <w:jc w:val="left"/>
        <w:rPr>
          <w:rFonts w:cs="Segoe UI Semilight"/>
          <w:bCs/>
          <w:szCs w:val="22"/>
        </w:rPr>
      </w:pPr>
      <w:r w:rsidRPr="00721AEE">
        <w:rPr>
          <w:rFonts w:cs="Segoe UI Semilight"/>
          <w:b/>
          <w:szCs w:val="22"/>
        </w:rPr>
        <w:t>S</w:t>
      </w:r>
      <w:r w:rsidR="00286DFC" w:rsidRPr="00721AEE">
        <w:rPr>
          <w:rFonts w:cs="Segoe UI Semilight"/>
          <w:b/>
          <w:szCs w:val="22"/>
        </w:rPr>
        <w:t>upervisor</w:t>
      </w:r>
      <w:r w:rsidRPr="00721AEE">
        <w:rPr>
          <w:rFonts w:cs="Segoe UI Semilight"/>
          <w:bCs/>
          <w:szCs w:val="22"/>
        </w:rPr>
        <w:t>:</w:t>
      </w:r>
    </w:p>
    <w:p w14:paraId="3AED07C8" w14:textId="38B7099E" w:rsidR="00E333FF" w:rsidRPr="00721AEE" w:rsidRDefault="00E333FF" w:rsidP="00F45AF6">
      <w:pPr>
        <w:spacing w:before="100" w:beforeAutospacing="1" w:after="100" w:afterAutospacing="1"/>
        <w:ind w:left="1134"/>
        <w:contextualSpacing/>
        <w:jc w:val="left"/>
        <w:rPr>
          <w:rFonts w:cs="Segoe UI Semilight"/>
          <w:bCs/>
          <w:szCs w:val="22"/>
        </w:rPr>
      </w:pPr>
      <w:hyperlink r:id="rId18" w:history="1">
        <w:r w:rsidRPr="00721AEE">
          <w:rPr>
            <w:rStyle w:val="Hyperlink"/>
            <w:rFonts w:cs="Segoe UI Semilight"/>
            <w:bCs/>
            <w:szCs w:val="22"/>
          </w:rPr>
          <w:t>Mehdi Tarkian</w:t>
        </w:r>
      </w:hyperlink>
    </w:p>
    <w:p w14:paraId="19854576" w14:textId="6F0FD4AE" w:rsidR="00E333FF" w:rsidRPr="00721AEE" w:rsidRDefault="00E333FF" w:rsidP="00F45AF6">
      <w:pPr>
        <w:spacing w:before="100" w:beforeAutospacing="1" w:after="100" w:afterAutospacing="1"/>
        <w:ind w:left="1134"/>
        <w:contextualSpacing/>
        <w:jc w:val="left"/>
        <w:rPr>
          <w:rFonts w:cs="Segoe UI Semilight"/>
          <w:bCs/>
          <w:szCs w:val="22"/>
        </w:rPr>
      </w:pPr>
      <w:r w:rsidRPr="00721AEE">
        <w:rPr>
          <w:rFonts w:cs="Segoe UI Semilight"/>
          <w:bCs/>
          <w:szCs w:val="22"/>
        </w:rPr>
        <w:t>Senior Associate Professor</w:t>
      </w:r>
    </w:p>
    <w:p w14:paraId="1A0C6B5B" w14:textId="55B31C49" w:rsidR="00BD0062" w:rsidRPr="00721AEE" w:rsidRDefault="00BD0062" w:rsidP="00F45AF6">
      <w:pPr>
        <w:spacing w:before="100" w:beforeAutospacing="1" w:after="100" w:afterAutospacing="1"/>
        <w:ind w:left="1134"/>
        <w:contextualSpacing/>
        <w:jc w:val="left"/>
        <w:rPr>
          <w:rFonts w:cs="Segoe UI Semilight"/>
          <w:bCs/>
          <w:szCs w:val="22"/>
        </w:rPr>
      </w:pPr>
      <w:r w:rsidRPr="00721AEE">
        <w:rPr>
          <w:rFonts w:cs="Segoe UI Semilight"/>
          <w:bCs/>
          <w:szCs w:val="22"/>
        </w:rPr>
        <w:t>Dep</w:t>
      </w:r>
      <w:r w:rsidR="00C95023" w:rsidRPr="00721AEE">
        <w:rPr>
          <w:rFonts w:cs="Segoe UI Semilight"/>
          <w:bCs/>
          <w:szCs w:val="22"/>
        </w:rPr>
        <w:t>t.</w:t>
      </w:r>
      <w:r w:rsidRPr="00721AEE">
        <w:rPr>
          <w:rFonts w:cs="Segoe UI Semilight"/>
          <w:bCs/>
          <w:szCs w:val="22"/>
        </w:rPr>
        <w:t xml:space="preserve"> </w:t>
      </w:r>
      <w:r w:rsidRPr="007018DA">
        <w:rPr>
          <w:rFonts w:cs="Segoe UI Semilight"/>
          <w:bCs/>
          <w:szCs w:val="22"/>
        </w:rPr>
        <w:t>of Management and Engineering</w:t>
      </w:r>
      <w:r w:rsidRPr="00721AEE">
        <w:rPr>
          <w:rFonts w:cs="Segoe UI Semilight"/>
          <w:bCs/>
          <w:szCs w:val="22"/>
        </w:rPr>
        <w:t xml:space="preserve"> (IEI)</w:t>
      </w:r>
    </w:p>
    <w:p w14:paraId="62BD67F7" w14:textId="3CAB6289" w:rsidR="00C95023" w:rsidRPr="00721AEE" w:rsidRDefault="00BD0062" w:rsidP="00F45AF6">
      <w:pPr>
        <w:spacing w:before="100" w:beforeAutospacing="1" w:after="100" w:afterAutospacing="1"/>
        <w:ind w:left="1134"/>
        <w:contextualSpacing/>
        <w:jc w:val="left"/>
        <w:rPr>
          <w:rFonts w:cs="Segoe UI Semilight"/>
          <w:bCs/>
          <w:szCs w:val="22"/>
        </w:rPr>
      </w:pPr>
      <w:r w:rsidRPr="00721AEE">
        <w:rPr>
          <w:rFonts w:cs="Segoe UI Semilight"/>
          <w:bCs/>
          <w:szCs w:val="22"/>
        </w:rPr>
        <w:t>Division of Product Realisation (PROD)</w:t>
      </w:r>
    </w:p>
    <w:p w14:paraId="29FD8A2E" w14:textId="16936F93" w:rsidR="00FE4815" w:rsidRPr="00721AEE" w:rsidRDefault="00FE4815" w:rsidP="00F45AF6">
      <w:pPr>
        <w:spacing w:before="100" w:beforeAutospacing="1" w:after="100" w:afterAutospacing="1"/>
        <w:ind w:left="1134"/>
        <w:contextualSpacing/>
        <w:jc w:val="left"/>
        <w:rPr>
          <w:rFonts w:cs="Segoe UI Semilight"/>
          <w:bCs/>
          <w:szCs w:val="22"/>
        </w:rPr>
      </w:pPr>
      <w:r w:rsidRPr="007018DA">
        <w:rPr>
          <w:rFonts w:cs="Segoe UI Semilight"/>
          <w:bCs/>
          <w:szCs w:val="22"/>
        </w:rPr>
        <w:t>L</w:t>
      </w:r>
      <w:r w:rsidR="00C95023" w:rsidRPr="007018DA">
        <w:rPr>
          <w:rFonts w:cs="Segoe UI Semilight"/>
          <w:bCs/>
          <w:szCs w:val="22"/>
        </w:rPr>
        <w:t>inköping University, Sweden</w:t>
      </w:r>
    </w:p>
    <w:p w14:paraId="4E847F3B" w14:textId="77777777" w:rsidR="00FA0752" w:rsidRDefault="00FA0752" w:rsidP="00F45AF6">
      <w:pPr>
        <w:spacing w:before="100" w:beforeAutospacing="1" w:after="100" w:afterAutospacing="1"/>
        <w:ind w:left="1134"/>
        <w:contextualSpacing/>
        <w:jc w:val="left"/>
        <w:rPr>
          <w:rFonts w:cs="Segoe UI Semilight"/>
          <w:bCs/>
          <w:szCs w:val="22"/>
        </w:rPr>
      </w:pPr>
    </w:p>
    <w:p w14:paraId="6FD720FC" w14:textId="77777777" w:rsidR="00F45AF6" w:rsidRPr="00721AEE" w:rsidRDefault="00F45AF6" w:rsidP="00F45AF6">
      <w:pPr>
        <w:spacing w:before="100" w:beforeAutospacing="1" w:after="100" w:afterAutospacing="1"/>
        <w:ind w:left="1134"/>
        <w:contextualSpacing/>
        <w:jc w:val="left"/>
        <w:rPr>
          <w:rFonts w:cs="Segoe UI Semilight"/>
          <w:bCs/>
          <w:szCs w:val="22"/>
        </w:rPr>
      </w:pPr>
    </w:p>
    <w:p w14:paraId="363B9151" w14:textId="2A71F216" w:rsidR="00FE4815" w:rsidRPr="00721AEE" w:rsidRDefault="00FE4815" w:rsidP="00F45AF6">
      <w:pPr>
        <w:spacing w:before="100" w:beforeAutospacing="1" w:after="100" w:afterAutospacing="1"/>
        <w:ind w:left="1134"/>
        <w:contextualSpacing/>
        <w:jc w:val="left"/>
        <w:rPr>
          <w:rFonts w:cs="Segoe UI Semilight"/>
          <w:bCs/>
          <w:szCs w:val="22"/>
        </w:rPr>
      </w:pPr>
      <w:r w:rsidRPr="00721AEE">
        <w:rPr>
          <w:rFonts w:cs="Segoe UI Semilight"/>
          <w:b/>
          <w:szCs w:val="22"/>
        </w:rPr>
        <w:t>E</w:t>
      </w:r>
      <w:r w:rsidR="00286DFC" w:rsidRPr="00721AEE">
        <w:rPr>
          <w:rFonts w:cs="Segoe UI Semilight"/>
          <w:b/>
          <w:szCs w:val="22"/>
        </w:rPr>
        <w:t>xaminer</w:t>
      </w:r>
      <w:r w:rsidRPr="00721AEE">
        <w:rPr>
          <w:rFonts w:cs="Segoe UI Semilight"/>
          <w:bCs/>
          <w:szCs w:val="22"/>
        </w:rPr>
        <w:t>:</w:t>
      </w:r>
    </w:p>
    <w:p w14:paraId="2642AB2A" w14:textId="3AA6CE2F" w:rsidR="00FE4815" w:rsidRPr="00721AEE" w:rsidRDefault="00FE4815" w:rsidP="00F45AF6">
      <w:pPr>
        <w:spacing w:before="100" w:beforeAutospacing="1" w:after="100" w:afterAutospacing="1"/>
        <w:ind w:left="1134"/>
        <w:contextualSpacing/>
        <w:jc w:val="left"/>
        <w:rPr>
          <w:rFonts w:cs="Segoe UI Semilight"/>
          <w:bCs/>
          <w:szCs w:val="22"/>
        </w:rPr>
      </w:pPr>
      <w:hyperlink r:id="rId19" w:history="1">
        <w:r w:rsidRPr="00721AEE">
          <w:rPr>
            <w:rStyle w:val="Hyperlink"/>
            <w:rFonts w:cs="Segoe UI Semilight"/>
            <w:bCs/>
            <w:szCs w:val="22"/>
          </w:rPr>
          <w:t>Johan Persson</w:t>
        </w:r>
      </w:hyperlink>
    </w:p>
    <w:p w14:paraId="43CB7A64" w14:textId="6E460AFE" w:rsidR="00D4125A" w:rsidRPr="00721AEE" w:rsidRDefault="0011575A" w:rsidP="00F45AF6">
      <w:pPr>
        <w:spacing w:before="100" w:beforeAutospacing="1" w:after="100" w:afterAutospacing="1"/>
        <w:ind w:left="1134"/>
        <w:contextualSpacing/>
        <w:jc w:val="left"/>
        <w:rPr>
          <w:rFonts w:cs="Segoe UI Semilight"/>
          <w:bCs/>
          <w:szCs w:val="22"/>
        </w:rPr>
      </w:pPr>
      <w:r w:rsidRPr="00721AEE">
        <w:rPr>
          <w:rFonts w:cs="Segoe UI Semilight"/>
          <w:bCs/>
          <w:szCs w:val="22"/>
        </w:rPr>
        <w:t>Associate Professo</w:t>
      </w:r>
      <w:r w:rsidRPr="007018DA">
        <w:rPr>
          <w:rFonts w:cs="Segoe UI Semilight"/>
          <w:bCs/>
          <w:szCs w:val="22"/>
        </w:rPr>
        <w:t>r, Head</w:t>
      </w:r>
      <w:r w:rsidRPr="00721AEE">
        <w:rPr>
          <w:rFonts w:cs="Segoe UI Semilight"/>
          <w:bCs/>
          <w:szCs w:val="22"/>
        </w:rPr>
        <w:t xml:space="preserve"> of Unit</w:t>
      </w:r>
    </w:p>
    <w:p w14:paraId="18E94595" w14:textId="77777777" w:rsidR="00C95023" w:rsidRPr="00721AEE" w:rsidRDefault="00C95023" w:rsidP="00F45AF6">
      <w:pPr>
        <w:spacing w:before="100" w:beforeAutospacing="1" w:after="100" w:afterAutospacing="1"/>
        <w:ind w:left="1134"/>
        <w:contextualSpacing/>
        <w:jc w:val="left"/>
        <w:rPr>
          <w:rFonts w:cs="Segoe UI Semilight"/>
          <w:bCs/>
          <w:szCs w:val="22"/>
        </w:rPr>
      </w:pPr>
      <w:r w:rsidRPr="007018DA">
        <w:rPr>
          <w:rFonts w:cs="Segoe UI Semilight"/>
          <w:bCs/>
          <w:szCs w:val="22"/>
        </w:rPr>
        <w:t>Dept. of Management and</w:t>
      </w:r>
      <w:r w:rsidRPr="00721AEE">
        <w:rPr>
          <w:rFonts w:cs="Segoe UI Semilight"/>
          <w:bCs/>
          <w:szCs w:val="22"/>
        </w:rPr>
        <w:t xml:space="preserve"> Engineering (IEI)</w:t>
      </w:r>
    </w:p>
    <w:p w14:paraId="481F1BFA" w14:textId="15EFFE9C" w:rsidR="00C95023" w:rsidRPr="00721AEE" w:rsidRDefault="00C95023" w:rsidP="00F45AF6">
      <w:pPr>
        <w:spacing w:before="100" w:beforeAutospacing="1" w:after="100" w:afterAutospacing="1"/>
        <w:ind w:left="1134"/>
        <w:contextualSpacing/>
        <w:jc w:val="left"/>
        <w:rPr>
          <w:rFonts w:cs="Segoe UI Semilight"/>
          <w:bCs/>
          <w:szCs w:val="22"/>
        </w:rPr>
      </w:pPr>
      <w:r w:rsidRPr="00721AEE">
        <w:rPr>
          <w:rFonts w:cs="Segoe UI Semilight"/>
          <w:bCs/>
          <w:szCs w:val="22"/>
        </w:rPr>
        <w:t>Division of Product Realisation (PROD)</w:t>
      </w:r>
    </w:p>
    <w:p w14:paraId="02B4EF48" w14:textId="0190271E" w:rsidR="00962165" w:rsidRDefault="00C95023" w:rsidP="00F45AF6">
      <w:pPr>
        <w:spacing w:before="100" w:beforeAutospacing="1" w:after="100" w:afterAutospacing="1"/>
        <w:ind w:left="1134"/>
        <w:contextualSpacing/>
        <w:jc w:val="left"/>
        <w:rPr>
          <w:rFonts w:cs="Segoe UI Semilight"/>
          <w:bCs/>
          <w:szCs w:val="22"/>
        </w:rPr>
      </w:pPr>
      <w:r w:rsidRPr="007018DA">
        <w:rPr>
          <w:rFonts w:cs="Segoe UI Semilight"/>
          <w:bCs/>
          <w:szCs w:val="22"/>
        </w:rPr>
        <w:t>Linköping University</w:t>
      </w:r>
      <w:r w:rsidRPr="00721AEE">
        <w:rPr>
          <w:rFonts w:cs="Segoe UI Semilight"/>
          <w:bCs/>
          <w:szCs w:val="22"/>
        </w:rPr>
        <w:t>, Sweden</w:t>
      </w:r>
    </w:p>
    <w:p w14:paraId="383C2EC8" w14:textId="77777777" w:rsidR="00793F3E" w:rsidRDefault="00793F3E" w:rsidP="00F45AF6">
      <w:pPr>
        <w:spacing w:before="100" w:beforeAutospacing="1" w:after="100" w:afterAutospacing="1"/>
        <w:ind w:left="1134"/>
        <w:contextualSpacing/>
        <w:jc w:val="left"/>
        <w:rPr>
          <w:rFonts w:cs="Segoe UI Semilight"/>
          <w:bCs/>
          <w:szCs w:val="22"/>
        </w:rPr>
      </w:pPr>
    </w:p>
    <w:p w14:paraId="3CE7D81C" w14:textId="77777777" w:rsidR="00793F3E" w:rsidRDefault="00793F3E" w:rsidP="00793F3E">
      <w:pPr>
        <w:spacing w:before="100" w:beforeAutospacing="1" w:after="100" w:afterAutospacing="1"/>
        <w:ind w:left="1134"/>
        <w:contextualSpacing/>
        <w:jc w:val="left"/>
        <w:rPr>
          <w:rFonts w:cs="Segoe UI Semilight"/>
          <w:bCs/>
          <w:szCs w:val="22"/>
        </w:rPr>
      </w:pPr>
    </w:p>
    <w:p w14:paraId="34E1B10A" w14:textId="77777777" w:rsidR="00793F3E" w:rsidRDefault="00793F3E" w:rsidP="00793F3E">
      <w:pPr>
        <w:spacing w:before="100" w:beforeAutospacing="1" w:after="100" w:afterAutospacing="1"/>
        <w:ind w:left="1134"/>
        <w:contextualSpacing/>
        <w:jc w:val="left"/>
        <w:rPr>
          <w:rFonts w:cs="Segoe UI Semilight"/>
          <w:bCs/>
          <w:szCs w:val="22"/>
        </w:rPr>
      </w:pPr>
    </w:p>
    <w:p w14:paraId="4197E238" w14:textId="77777777" w:rsidR="00793F3E" w:rsidRDefault="00793F3E" w:rsidP="00793F3E">
      <w:pPr>
        <w:spacing w:before="100" w:beforeAutospacing="1" w:after="100" w:afterAutospacing="1"/>
        <w:ind w:left="1134"/>
        <w:contextualSpacing/>
        <w:jc w:val="left"/>
        <w:rPr>
          <w:rFonts w:cs="Segoe UI Semilight"/>
          <w:bCs/>
          <w:szCs w:val="22"/>
        </w:rPr>
      </w:pPr>
    </w:p>
    <w:p w14:paraId="597010DD" w14:textId="77777777" w:rsidR="00793F3E" w:rsidRDefault="00793F3E" w:rsidP="00793F3E">
      <w:pPr>
        <w:spacing w:before="100" w:beforeAutospacing="1" w:after="100" w:afterAutospacing="1"/>
        <w:ind w:left="1134"/>
        <w:contextualSpacing/>
        <w:jc w:val="left"/>
        <w:rPr>
          <w:rFonts w:cs="Segoe UI Semilight"/>
          <w:bCs/>
          <w:szCs w:val="22"/>
        </w:rPr>
      </w:pPr>
    </w:p>
    <w:p w14:paraId="2F88C2C6" w14:textId="77777777" w:rsidR="00793F3E" w:rsidRDefault="00793F3E" w:rsidP="00793F3E">
      <w:pPr>
        <w:spacing w:before="100" w:beforeAutospacing="1" w:after="100" w:afterAutospacing="1"/>
        <w:ind w:left="1134"/>
        <w:contextualSpacing/>
        <w:jc w:val="left"/>
        <w:rPr>
          <w:rFonts w:cs="Segoe UI Semilight"/>
          <w:bCs/>
          <w:szCs w:val="22"/>
        </w:rPr>
      </w:pPr>
    </w:p>
    <w:p w14:paraId="4E48D904" w14:textId="77777777" w:rsidR="00793F3E" w:rsidRDefault="00793F3E" w:rsidP="00793F3E">
      <w:pPr>
        <w:spacing w:before="100" w:beforeAutospacing="1" w:after="100" w:afterAutospacing="1"/>
        <w:ind w:left="1134"/>
        <w:contextualSpacing/>
        <w:jc w:val="left"/>
        <w:rPr>
          <w:rFonts w:cs="Segoe UI Semilight"/>
          <w:bCs/>
          <w:szCs w:val="22"/>
        </w:rPr>
      </w:pPr>
    </w:p>
    <w:p w14:paraId="17A49231" w14:textId="77777777" w:rsidR="00793F3E" w:rsidRDefault="00793F3E" w:rsidP="00793F3E">
      <w:pPr>
        <w:spacing w:before="100" w:beforeAutospacing="1" w:after="100" w:afterAutospacing="1"/>
        <w:ind w:left="1134"/>
        <w:contextualSpacing/>
        <w:jc w:val="left"/>
        <w:rPr>
          <w:rFonts w:cs="Segoe UI Semilight"/>
          <w:bCs/>
          <w:szCs w:val="22"/>
        </w:rPr>
      </w:pPr>
    </w:p>
    <w:p w14:paraId="36C8129A" w14:textId="77777777" w:rsidR="00793F3E" w:rsidRDefault="00793F3E" w:rsidP="00793F3E">
      <w:pPr>
        <w:spacing w:before="100" w:beforeAutospacing="1" w:after="100" w:afterAutospacing="1"/>
        <w:ind w:left="1134"/>
        <w:contextualSpacing/>
        <w:jc w:val="left"/>
        <w:rPr>
          <w:rFonts w:cs="Segoe UI Semilight"/>
          <w:bCs/>
          <w:szCs w:val="22"/>
        </w:rPr>
      </w:pPr>
    </w:p>
    <w:p w14:paraId="2F7F6777" w14:textId="77777777" w:rsidR="00793F3E" w:rsidRPr="008227E6" w:rsidRDefault="00793F3E" w:rsidP="00793F3E">
      <w:pPr>
        <w:spacing w:before="100" w:beforeAutospacing="1" w:after="100" w:afterAutospacing="1"/>
        <w:ind w:left="1134"/>
        <w:rPr>
          <w:rFonts w:ascii="Garamond" w:hAnsi="Garamond"/>
          <w:i/>
          <w:iCs/>
          <w:color w:val="215E99" w:themeColor="text2" w:themeTint="BF"/>
          <w:sz w:val="18"/>
          <w:szCs w:val="18"/>
        </w:rPr>
      </w:pPr>
      <w:r w:rsidRPr="008227E6">
        <w:rPr>
          <w:rFonts w:ascii="Garamond" w:hAnsi="Garamond"/>
          <w:i/>
          <w:iCs/>
          <w:color w:val="215E99" w:themeColor="text2" w:themeTint="BF"/>
          <w:sz w:val="18"/>
          <w:szCs w:val="18"/>
        </w:rPr>
        <w:t>Copyright Notice</w:t>
      </w:r>
    </w:p>
    <w:p w14:paraId="45B10E9B" w14:textId="77777777" w:rsidR="00793F3E" w:rsidRDefault="00793F3E" w:rsidP="00793F3E">
      <w:pPr>
        <w:spacing w:before="100" w:beforeAutospacing="1" w:after="100" w:afterAutospacing="1"/>
        <w:ind w:left="1134"/>
        <w:contextualSpacing/>
        <w:rPr>
          <w:rFonts w:ascii="Garamond" w:hAnsi="Garamond"/>
          <w:i/>
          <w:iCs/>
          <w:sz w:val="18"/>
          <w:szCs w:val="18"/>
        </w:rPr>
      </w:pPr>
      <w:r w:rsidRPr="008227E6">
        <w:rPr>
          <w:rFonts w:ascii="Garamond" w:hAnsi="Garamond"/>
          <w:i/>
          <w:iCs/>
          <w:sz w:val="18"/>
          <w:szCs w:val="18"/>
        </w:rPr>
        <w:t>© 2025 Oscar Chigozie Ikechukwu. All rights reserved.</w:t>
      </w:r>
    </w:p>
    <w:p w14:paraId="348A2A00" w14:textId="77777777" w:rsidR="00793F3E" w:rsidRPr="008227E6" w:rsidRDefault="00793F3E" w:rsidP="00793F3E">
      <w:pPr>
        <w:spacing w:before="100" w:beforeAutospacing="1" w:after="100" w:afterAutospacing="1"/>
        <w:ind w:left="1134"/>
        <w:contextualSpacing/>
        <w:rPr>
          <w:rFonts w:ascii="Garamond" w:hAnsi="Garamond"/>
          <w:i/>
          <w:iCs/>
          <w:sz w:val="18"/>
          <w:szCs w:val="18"/>
        </w:rPr>
      </w:pPr>
      <w:r w:rsidRPr="008227E6">
        <w:rPr>
          <w:rFonts w:ascii="Garamond" w:hAnsi="Garamond"/>
          <w:i/>
          <w:iCs/>
          <w:sz w:val="18"/>
          <w:szCs w:val="18"/>
        </w:rPr>
        <w:t>No part of this thesis may be reproduced, stored in a retrieval system, or transmitted, in any form or by any means (electronic, mechanical, photocopying, recording, or otherwise), without prior written permission from the author or Linköping University.</w:t>
      </w:r>
    </w:p>
    <w:p w14:paraId="24084B02" w14:textId="78201A1C" w:rsidR="00DD16A0" w:rsidRPr="009E1035" w:rsidRDefault="00DD16A0" w:rsidP="008A37FE">
      <w:pPr>
        <w:ind w:left="1134" w:right="-22"/>
      </w:pPr>
      <w:r w:rsidRPr="009E1035">
        <w:rPr>
          <w:b/>
        </w:rPr>
        <w:br w:type="page"/>
      </w:r>
    </w:p>
    <w:p w14:paraId="56C0DD69" w14:textId="54BE4FCD" w:rsidR="001E021D" w:rsidRPr="009E1035" w:rsidRDefault="001E021D" w:rsidP="002600D2">
      <w:pPr>
        <w:pStyle w:val="TOCHeading"/>
        <w:framePr w:wrap="notBeside"/>
      </w:pPr>
      <w:r w:rsidRPr="009E1035">
        <w:t>Abstract</w:t>
      </w:r>
    </w:p>
    <w:p w14:paraId="656FA6DB" w14:textId="77777777" w:rsidR="0023334D" w:rsidRPr="00587EBB" w:rsidRDefault="0023334D" w:rsidP="001528F1">
      <w:pPr>
        <w:pBdr>
          <w:right w:val="single" w:sz="2" w:space="30" w:color="auto"/>
        </w:pBdr>
        <w:spacing w:before="100" w:beforeAutospacing="1" w:after="100" w:afterAutospacing="1"/>
        <w:ind w:left="1134"/>
        <w:jc w:val="right"/>
        <w:rPr>
          <w:rStyle w:val="IntenseEmphasis"/>
          <w:i w:val="0"/>
          <w:iCs w:val="0"/>
          <w:color w:val="auto"/>
        </w:rPr>
      </w:pPr>
      <w:r w:rsidRPr="00587EBB">
        <w:rPr>
          <w:rStyle w:val="IntenseEmphasis"/>
          <w:i w:val="0"/>
          <w:iCs w:val="0"/>
          <w:color w:val="auto"/>
        </w:rPr>
        <w:t>{Place Holder}</w:t>
      </w:r>
    </w:p>
    <w:p w14:paraId="377735F1" w14:textId="77777777" w:rsidR="001C6A21" w:rsidRPr="00AE607A" w:rsidRDefault="001C6A21" w:rsidP="00AE607A">
      <w:pPr>
        <w:pBdr>
          <w:right w:val="single" w:sz="2" w:space="30" w:color="auto"/>
        </w:pBdr>
        <w:spacing w:before="100" w:beforeAutospacing="1" w:after="100" w:afterAutospacing="1"/>
        <w:ind w:left="1134"/>
        <w:jc w:val="left"/>
        <w:rPr>
          <w:rFonts w:cs="Segoe UI Semilight"/>
          <w:b/>
          <w:szCs w:val="22"/>
        </w:rPr>
      </w:pPr>
    </w:p>
    <w:p w14:paraId="2B53689C" w14:textId="3068FE92" w:rsidR="00A635D0" w:rsidRPr="00DC0267" w:rsidRDefault="001C6A21" w:rsidP="00341905">
      <w:pPr>
        <w:pBdr>
          <w:right w:val="single" w:sz="2" w:space="30" w:color="auto"/>
        </w:pBdr>
        <w:spacing w:before="100" w:beforeAutospacing="1" w:after="100" w:afterAutospacing="1"/>
        <w:ind w:left="1134"/>
        <w:jc w:val="left"/>
        <w:rPr>
          <w:rStyle w:val="IntenseEmphasis"/>
        </w:rPr>
      </w:pPr>
      <w:r w:rsidRPr="0064650B">
        <w:rPr>
          <w:rFonts w:ascii="Segoe UI Light" w:hAnsi="Segoe UI Light" w:cs="Segoe UI Light"/>
          <w:b/>
          <w:szCs w:val="22"/>
        </w:rPr>
        <w:t>Keywords</w:t>
      </w:r>
      <w:r w:rsidRPr="0064650B">
        <w:rPr>
          <w:rFonts w:ascii="Segoe UI Light" w:hAnsi="Segoe UI Light" w:cs="Segoe UI Light"/>
          <w:bCs/>
          <w:szCs w:val="22"/>
        </w:rPr>
        <w:t>:</w:t>
      </w:r>
      <w:r w:rsidR="00341905" w:rsidRPr="00E96CE7">
        <w:rPr>
          <w:rFonts w:ascii="Segoe UI Light" w:hAnsi="Segoe UI Light" w:cs="Segoe UI Light"/>
          <w:bCs/>
          <w:i/>
          <w:iCs/>
          <w:szCs w:val="22"/>
        </w:rPr>
        <w:t xml:space="preserve"> </w:t>
      </w:r>
      <w:r w:rsidR="00A52497" w:rsidRPr="0064650B">
        <w:rPr>
          <w:rStyle w:val="IntenseEmphasis"/>
          <w:i w:val="0"/>
          <w:iCs w:val="0"/>
          <w:sz w:val="18"/>
          <w:szCs w:val="20"/>
        </w:rPr>
        <w:t xml:space="preserve">Omniverse </w:t>
      </w:r>
      <w:r w:rsidR="00296AB2" w:rsidRPr="0064650B">
        <w:rPr>
          <w:rStyle w:val="IntenseEmphasis"/>
          <w:i w:val="0"/>
          <w:iCs w:val="0"/>
          <w:sz w:val="18"/>
          <w:szCs w:val="20"/>
        </w:rPr>
        <w:t>Isaac</w:t>
      </w:r>
      <w:r w:rsidR="009A1E3B" w:rsidRPr="0064650B">
        <w:rPr>
          <w:rStyle w:val="IntenseEmphasis"/>
          <w:i w:val="0"/>
          <w:iCs w:val="0"/>
          <w:sz w:val="18"/>
          <w:szCs w:val="20"/>
        </w:rPr>
        <w:t xml:space="preserve"> </w:t>
      </w:r>
      <w:r w:rsidR="00296AB2" w:rsidRPr="0064650B">
        <w:rPr>
          <w:rStyle w:val="IntenseEmphasis"/>
          <w:i w:val="0"/>
          <w:iCs w:val="0"/>
          <w:sz w:val="18"/>
          <w:szCs w:val="20"/>
        </w:rPr>
        <w:t xml:space="preserve">Sim, </w:t>
      </w:r>
      <w:r w:rsidR="00A52497" w:rsidRPr="0064650B">
        <w:rPr>
          <w:rStyle w:val="IntenseEmphasis"/>
          <w:i w:val="0"/>
          <w:iCs w:val="0"/>
          <w:sz w:val="18"/>
          <w:szCs w:val="20"/>
        </w:rPr>
        <w:t>L</w:t>
      </w:r>
      <w:r w:rsidR="0064650B" w:rsidRPr="0064650B">
        <w:rPr>
          <w:rStyle w:val="IntenseEmphasis"/>
          <w:i w:val="0"/>
          <w:iCs w:val="0"/>
          <w:sz w:val="18"/>
          <w:szCs w:val="20"/>
        </w:rPr>
        <w:t>arge Language Models</w:t>
      </w:r>
      <w:r w:rsidR="002A508B" w:rsidRPr="0064650B">
        <w:rPr>
          <w:rStyle w:val="IntenseEmphasis"/>
          <w:i w:val="0"/>
          <w:iCs w:val="0"/>
          <w:sz w:val="18"/>
          <w:szCs w:val="20"/>
        </w:rPr>
        <w:t xml:space="preserve">, </w:t>
      </w:r>
      <w:r w:rsidR="0064650B" w:rsidRPr="0064650B">
        <w:rPr>
          <w:rStyle w:val="IntenseEmphasis"/>
          <w:i w:val="0"/>
          <w:iCs w:val="0"/>
          <w:sz w:val="18"/>
          <w:szCs w:val="20"/>
        </w:rPr>
        <w:t xml:space="preserve">Computer </w:t>
      </w:r>
      <w:r w:rsidR="002A508B" w:rsidRPr="0064650B">
        <w:rPr>
          <w:rStyle w:val="IntenseEmphasis"/>
          <w:i w:val="0"/>
          <w:iCs w:val="0"/>
          <w:sz w:val="18"/>
          <w:szCs w:val="20"/>
        </w:rPr>
        <w:t>Vision</w:t>
      </w:r>
      <w:r w:rsidR="003D151C" w:rsidRPr="0064650B">
        <w:rPr>
          <w:rStyle w:val="IntenseEmphasis"/>
          <w:i w:val="0"/>
          <w:iCs w:val="0"/>
          <w:sz w:val="18"/>
          <w:szCs w:val="20"/>
        </w:rPr>
        <w:t>, Human</w:t>
      </w:r>
      <w:r w:rsidR="007B0F83" w:rsidRPr="0064650B">
        <w:rPr>
          <w:rStyle w:val="IntenseEmphasis"/>
          <w:i w:val="0"/>
          <w:iCs w:val="0"/>
          <w:sz w:val="18"/>
          <w:szCs w:val="20"/>
        </w:rPr>
        <w:t xml:space="preserve"> Robot Collaboration</w:t>
      </w:r>
    </w:p>
    <w:p w14:paraId="5FC8960E" w14:textId="77777777" w:rsidR="006C7413" w:rsidRPr="009E1035" w:rsidRDefault="006C7413" w:rsidP="00DD54E3">
      <w:pPr>
        <w:pStyle w:val="TOCHeading"/>
        <w:framePr w:wrap="notBeside"/>
      </w:pPr>
      <w:r w:rsidRPr="009E1035">
        <w:t>Declaration</w:t>
      </w:r>
    </w:p>
    <w:p w14:paraId="3E947FB6" w14:textId="2F270933" w:rsidR="00C65DD1" w:rsidRPr="00414B62" w:rsidRDefault="00C65DD1" w:rsidP="00414B62">
      <w:pPr>
        <w:pBdr>
          <w:right w:val="single" w:sz="2" w:space="30" w:color="auto"/>
        </w:pBdr>
        <w:spacing w:before="100" w:beforeAutospacing="1" w:after="100" w:afterAutospacing="1"/>
        <w:ind w:left="1134"/>
        <w:rPr>
          <w:rStyle w:val="IntenseEmphasis"/>
          <w:i w:val="0"/>
          <w:iCs w:val="0"/>
          <w:color w:val="auto"/>
          <w:sz w:val="20"/>
          <w:szCs w:val="22"/>
        </w:rPr>
      </w:pPr>
      <w:r w:rsidRPr="00414B62">
        <w:rPr>
          <w:rStyle w:val="IntenseEmphasis"/>
          <w:i w:val="0"/>
          <w:iCs w:val="0"/>
          <w:color w:val="auto"/>
          <w:sz w:val="20"/>
          <w:szCs w:val="22"/>
        </w:rPr>
        <w:t xml:space="preserve">I, Oscar Chigozie Ikechukwu, hereby declare that this thesis titled "Integrating Vision, Language Models, and Robotic Control for Personalized Task Execution in Virtual Environments", submitted to Linköping University in partial fulfilment of the requirements for the </w:t>
      </w:r>
      <w:r w:rsidR="00170F63" w:rsidRPr="00414B62">
        <w:rPr>
          <w:rStyle w:val="IntenseEmphasis"/>
          <w:i w:val="0"/>
          <w:iCs w:val="0"/>
          <w:color w:val="auto"/>
          <w:sz w:val="20"/>
          <w:szCs w:val="22"/>
        </w:rPr>
        <w:t>master</w:t>
      </w:r>
      <w:r w:rsidR="00512887" w:rsidRPr="00414B62">
        <w:rPr>
          <w:rStyle w:val="IntenseEmphasis"/>
          <w:i w:val="0"/>
          <w:iCs w:val="0"/>
          <w:color w:val="auto"/>
          <w:sz w:val="20"/>
          <w:szCs w:val="22"/>
        </w:rPr>
        <w:t>’</w:t>
      </w:r>
      <w:r w:rsidR="00170F63" w:rsidRPr="00414B62">
        <w:rPr>
          <w:rStyle w:val="IntenseEmphasis"/>
          <w:i w:val="0"/>
          <w:iCs w:val="0"/>
          <w:color w:val="auto"/>
          <w:sz w:val="20"/>
          <w:szCs w:val="22"/>
        </w:rPr>
        <w:t>s degree in mechanical engineering</w:t>
      </w:r>
      <w:r w:rsidRPr="00414B62">
        <w:rPr>
          <w:rStyle w:val="IntenseEmphasis"/>
          <w:i w:val="0"/>
          <w:iCs w:val="0"/>
          <w:color w:val="auto"/>
          <w:sz w:val="20"/>
          <w:szCs w:val="22"/>
        </w:rPr>
        <w:t>, is my original work.</w:t>
      </w:r>
    </w:p>
    <w:p w14:paraId="61F446A0" w14:textId="249B1BBC" w:rsidR="00C65DD1" w:rsidRPr="00414B62" w:rsidRDefault="00AD7E94" w:rsidP="00414B62">
      <w:pPr>
        <w:pBdr>
          <w:right w:val="single" w:sz="2" w:space="30" w:color="auto"/>
        </w:pBdr>
        <w:spacing w:before="100" w:beforeAutospacing="1" w:after="100" w:afterAutospacing="1"/>
        <w:ind w:left="1134"/>
        <w:rPr>
          <w:rStyle w:val="IntenseEmphasis"/>
          <w:i w:val="0"/>
          <w:iCs w:val="0"/>
          <w:color w:val="auto"/>
          <w:sz w:val="20"/>
          <w:szCs w:val="22"/>
        </w:rPr>
      </w:pPr>
      <w:r w:rsidRPr="00414B62">
        <w:rPr>
          <w:sz w:val="20"/>
          <w:szCs w:val="22"/>
        </w:rPr>
        <w:t>In prepar</w:t>
      </w:r>
      <w:r w:rsidR="002D164E" w:rsidRPr="00414B62">
        <w:rPr>
          <w:sz w:val="20"/>
          <w:szCs w:val="22"/>
        </w:rPr>
        <w:t xml:space="preserve">ing </w:t>
      </w:r>
      <w:r w:rsidRPr="00414B62">
        <w:rPr>
          <w:sz w:val="20"/>
          <w:szCs w:val="22"/>
        </w:rPr>
        <w:t xml:space="preserve">this thesis, </w:t>
      </w:r>
      <w:r w:rsidR="00992255" w:rsidRPr="00414B62">
        <w:rPr>
          <w:sz w:val="20"/>
          <w:szCs w:val="22"/>
        </w:rPr>
        <w:t>I utilized AI-assisted editing tools</w:t>
      </w:r>
      <w:r w:rsidR="007452EB" w:rsidRPr="00414B62">
        <w:rPr>
          <w:sz w:val="20"/>
          <w:szCs w:val="22"/>
        </w:rPr>
        <w:t xml:space="preserve">, specifically ChatGPT and </w:t>
      </w:r>
      <w:r w:rsidR="00873AA7" w:rsidRPr="00414B62">
        <w:rPr>
          <w:sz w:val="20"/>
          <w:szCs w:val="22"/>
        </w:rPr>
        <w:t>Grammarly</w:t>
      </w:r>
      <w:r w:rsidR="00992255" w:rsidRPr="00414B62">
        <w:rPr>
          <w:sz w:val="20"/>
          <w:szCs w:val="22"/>
        </w:rPr>
        <w:t xml:space="preserve">, </w:t>
      </w:r>
      <w:r w:rsidR="00873AA7" w:rsidRPr="00414B62">
        <w:rPr>
          <w:sz w:val="20"/>
          <w:szCs w:val="22"/>
        </w:rPr>
        <w:t xml:space="preserve">to refine technical documentation, enhance structural coherence, and ensure linguistic accuracy. However, all core ideas, analyses, and conclusions presented herein are my own and reflect the original research conducted </w:t>
      </w:r>
      <w:r w:rsidR="00B554E3" w:rsidRPr="00414B62">
        <w:rPr>
          <w:sz w:val="20"/>
          <w:szCs w:val="22"/>
        </w:rPr>
        <w:t>during</w:t>
      </w:r>
      <w:r w:rsidR="00A04903" w:rsidRPr="00414B62">
        <w:rPr>
          <w:sz w:val="20"/>
          <w:szCs w:val="22"/>
        </w:rPr>
        <w:t xml:space="preserve"> this thesis</w:t>
      </w:r>
      <w:r w:rsidR="00873AA7" w:rsidRPr="00414B62">
        <w:rPr>
          <w:sz w:val="20"/>
          <w:szCs w:val="22"/>
        </w:rPr>
        <w:t xml:space="preserve"> project</w:t>
      </w:r>
      <w:r w:rsidRPr="00414B62">
        <w:rPr>
          <w:sz w:val="20"/>
          <w:szCs w:val="22"/>
        </w:rPr>
        <w:t>.​</w:t>
      </w:r>
    </w:p>
    <w:p w14:paraId="73465C56" w14:textId="77777777" w:rsidR="00C65DD1" w:rsidRPr="00414B62" w:rsidRDefault="00C65DD1" w:rsidP="00414B62">
      <w:pPr>
        <w:pBdr>
          <w:right w:val="single" w:sz="2" w:space="30" w:color="auto"/>
        </w:pBdr>
        <w:spacing w:before="100" w:beforeAutospacing="1" w:after="100" w:afterAutospacing="1"/>
        <w:ind w:left="1134"/>
        <w:rPr>
          <w:rStyle w:val="IntenseEmphasis"/>
          <w:i w:val="0"/>
          <w:iCs w:val="0"/>
          <w:color w:val="auto"/>
          <w:sz w:val="20"/>
          <w:szCs w:val="22"/>
        </w:rPr>
      </w:pPr>
      <w:r w:rsidRPr="00414B62">
        <w:rPr>
          <w:rStyle w:val="IntenseEmphasis"/>
          <w:i w:val="0"/>
          <w:iCs w:val="0"/>
          <w:color w:val="auto"/>
          <w:sz w:val="20"/>
          <w:szCs w:val="22"/>
        </w:rPr>
        <w:t>This research has not been submitted for any other degree or examination at any other institution. Any material derived from other sources has been appropriately acknowledged and cited.</w:t>
      </w:r>
    </w:p>
    <w:p w14:paraId="61CC4C78" w14:textId="7AF5A866" w:rsidR="00C65DD1" w:rsidRPr="00414B62" w:rsidRDefault="00C65DD1" w:rsidP="00186F4F">
      <w:pPr>
        <w:pBdr>
          <w:right w:val="single" w:sz="2" w:space="30" w:color="auto"/>
        </w:pBdr>
        <w:spacing w:before="100" w:beforeAutospacing="1" w:after="100" w:afterAutospacing="1"/>
        <w:ind w:left="1134"/>
        <w:jc w:val="left"/>
        <w:rPr>
          <w:rStyle w:val="IntenseEmphasis"/>
          <w:sz w:val="20"/>
          <w:szCs w:val="22"/>
        </w:rPr>
      </w:pPr>
    </w:p>
    <w:p w14:paraId="759E849D" w14:textId="77777777" w:rsidR="00C65DD1" w:rsidRPr="00414B62" w:rsidRDefault="00C65DD1" w:rsidP="00B67F7E">
      <w:pPr>
        <w:pBdr>
          <w:right w:val="single" w:sz="2" w:space="30" w:color="auto"/>
        </w:pBdr>
        <w:spacing w:before="100" w:beforeAutospacing="1" w:after="100" w:afterAutospacing="1"/>
        <w:ind w:left="1134"/>
        <w:contextualSpacing/>
        <w:jc w:val="right"/>
        <w:rPr>
          <w:rStyle w:val="SubtleEmphasis"/>
          <w:color w:val="auto"/>
          <w:sz w:val="20"/>
          <w:szCs w:val="22"/>
        </w:rPr>
      </w:pPr>
      <w:r w:rsidRPr="00414B62">
        <w:rPr>
          <w:rStyle w:val="SubtleEmphasis"/>
          <w:color w:val="auto"/>
          <w:sz w:val="20"/>
          <w:szCs w:val="22"/>
        </w:rPr>
        <w:t>Oscar Chigozie Ikechukwu</w:t>
      </w:r>
    </w:p>
    <w:p w14:paraId="550F267D" w14:textId="2472712F" w:rsidR="00176145" w:rsidRPr="00414B62" w:rsidRDefault="00207DAC" w:rsidP="00B67F7E">
      <w:pPr>
        <w:pBdr>
          <w:right w:val="single" w:sz="2" w:space="30" w:color="auto"/>
        </w:pBdr>
        <w:spacing w:before="100" w:beforeAutospacing="1" w:after="100" w:afterAutospacing="1"/>
        <w:ind w:left="1134"/>
        <w:contextualSpacing/>
        <w:jc w:val="right"/>
        <w:rPr>
          <w:rStyle w:val="IntenseEmphasis"/>
          <w:color w:val="auto"/>
          <w:sz w:val="20"/>
          <w:szCs w:val="22"/>
        </w:rPr>
      </w:pPr>
      <w:r w:rsidRPr="00414B62">
        <w:rPr>
          <w:rStyle w:val="IntenseEmphasis"/>
          <w:color w:val="auto"/>
          <w:sz w:val="20"/>
          <w:szCs w:val="22"/>
        </w:rPr>
        <w:fldChar w:fldCharType="begin"/>
      </w:r>
      <w:r w:rsidRPr="00414B62">
        <w:rPr>
          <w:rStyle w:val="IntenseEmphasis"/>
          <w:color w:val="auto"/>
          <w:sz w:val="20"/>
          <w:szCs w:val="22"/>
        </w:rPr>
        <w:instrText xml:space="preserve"> DATE \@ "d MMMM yyyy" </w:instrText>
      </w:r>
      <w:r w:rsidRPr="00414B62">
        <w:rPr>
          <w:rStyle w:val="IntenseEmphasis"/>
          <w:color w:val="auto"/>
          <w:sz w:val="20"/>
          <w:szCs w:val="22"/>
        </w:rPr>
        <w:fldChar w:fldCharType="separate"/>
      </w:r>
      <w:r w:rsidR="002735FE">
        <w:rPr>
          <w:rStyle w:val="IntenseEmphasis"/>
          <w:noProof/>
          <w:color w:val="auto"/>
          <w:sz w:val="20"/>
          <w:szCs w:val="22"/>
        </w:rPr>
        <w:t>6 May 2025</w:t>
      </w:r>
      <w:r w:rsidRPr="00414B62">
        <w:rPr>
          <w:rStyle w:val="IntenseEmphasis"/>
          <w:color w:val="auto"/>
          <w:sz w:val="20"/>
          <w:szCs w:val="22"/>
        </w:rPr>
        <w:fldChar w:fldCharType="end"/>
      </w:r>
    </w:p>
    <w:p w14:paraId="35A1A29C" w14:textId="66AEA57A" w:rsidR="006C7413" w:rsidRPr="009E1035" w:rsidRDefault="006C7413" w:rsidP="00176145">
      <w:pPr>
        <w:pBdr>
          <w:right w:val="single" w:sz="2" w:space="30" w:color="auto"/>
        </w:pBdr>
        <w:spacing w:after="0"/>
        <w:ind w:left="1134" w:right="-22"/>
        <w:jc w:val="left"/>
        <w:rPr>
          <w:b/>
        </w:rPr>
      </w:pPr>
      <w:r w:rsidRPr="009E1035">
        <w:rPr>
          <w:b/>
        </w:rPr>
        <w:br w:type="page"/>
      </w:r>
    </w:p>
    <w:p w14:paraId="36C11452" w14:textId="77777777" w:rsidR="0012142B" w:rsidRPr="009E1035" w:rsidRDefault="0012142B" w:rsidP="002600D2">
      <w:pPr>
        <w:pStyle w:val="TOCHeading"/>
        <w:framePr w:wrap="notBeside"/>
      </w:pPr>
      <w:r w:rsidRPr="009E1035">
        <w:t>Acknowledgements</w:t>
      </w:r>
    </w:p>
    <w:p w14:paraId="6286403A" w14:textId="175310F2" w:rsidR="00F50E69" w:rsidRPr="00044F6A" w:rsidRDefault="00F50E69" w:rsidP="00782702">
      <w:pPr>
        <w:pBdr>
          <w:right w:val="single" w:sz="2" w:space="30" w:color="747474" w:themeColor="background2" w:themeShade="80"/>
        </w:pBdr>
        <w:spacing w:after="120"/>
        <w:ind w:left="1134"/>
        <w:rPr>
          <w:rFonts w:cs="Segoe UI Semilight"/>
          <w:sz w:val="20"/>
          <w:szCs w:val="20"/>
        </w:rPr>
      </w:pPr>
      <w:r w:rsidRPr="00044F6A">
        <w:rPr>
          <w:rFonts w:cs="Segoe UI Semilight"/>
          <w:sz w:val="20"/>
          <w:szCs w:val="20"/>
        </w:rPr>
        <w:t xml:space="preserve">I wish to express my deepest gratitude to my supervisor, </w:t>
      </w:r>
      <w:r w:rsidRPr="00044F6A">
        <w:rPr>
          <w:rStyle w:val="SubtleEmphasis"/>
          <w:rFonts w:cs="Segoe UI Semilight"/>
          <w:color w:val="auto"/>
          <w:sz w:val="20"/>
          <w:szCs w:val="20"/>
        </w:rPr>
        <w:t>Mehdi Tarkian</w:t>
      </w:r>
      <w:r w:rsidRPr="00044F6A">
        <w:rPr>
          <w:rFonts w:cs="Segoe UI Semilight"/>
          <w:sz w:val="20"/>
          <w:szCs w:val="20"/>
        </w:rPr>
        <w:t xml:space="preserve">, for his invaluable guidance, insightful feedback, </w:t>
      </w:r>
      <w:r w:rsidR="00632CA8">
        <w:rPr>
          <w:rFonts w:cs="Segoe UI Semilight"/>
          <w:sz w:val="20"/>
          <w:szCs w:val="20"/>
        </w:rPr>
        <w:t xml:space="preserve">encouragement </w:t>
      </w:r>
      <w:r w:rsidRPr="00044F6A">
        <w:rPr>
          <w:rFonts w:cs="Segoe UI Semilight"/>
          <w:sz w:val="20"/>
          <w:szCs w:val="20"/>
        </w:rPr>
        <w:t>and support throughout th</w:t>
      </w:r>
      <w:r w:rsidR="00A65B90">
        <w:rPr>
          <w:rFonts w:cs="Segoe UI Semilight"/>
          <w:sz w:val="20"/>
          <w:szCs w:val="20"/>
        </w:rPr>
        <w:t xml:space="preserve">is research </w:t>
      </w:r>
      <w:r w:rsidRPr="00044F6A">
        <w:rPr>
          <w:rFonts w:cs="Segoe UI Semilight"/>
          <w:sz w:val="20"/>
          <w:szCs w:val="20"/>
        </w:rPr>
        <w:t xml:space="preserve">journey. His expertise in </w:t>
      </w:r>
      <w:r w:rsidR="00005D72" w:rsidRPr="00044F6A">
        <w:rPr>
          <w:rFonts w:cs="Segoe UI Semilight"/>
          <w:sz w:val="20"/>
          <w:szCs w:val="20"/>
        </w:rPr>
        <w:t>Design Automation</w:t>
      </w:r>
      <w:r w:rsidRPr="00044F6A">
        <w:rPr>
          <w:rFonts w:cs="Segoe UI Semilight"/>
          <w:sz w:val="20"/>
          <w:szCs w:val="20"/>
        </w:rPr>
        <w:t xml:space="preserve"> have been instrumental in the successful completion of this thesis.</w:t>
      </w:r>
    </w:p>
    <w:p w14:paraId="62AF889B" w14:textId="0AAB07E4" w:rsidR="00F0688D" w:rsidRPr="00044F6A" w:rsidRDefault="00F0688D" w:rsidP="00782702">
      <w:pPr>
        <w:pBdr>
          <w:right w:val="single" w:sz="2" w:space="30" w:color="747474" w:themeColor="background2" w:themeShade="80"/>
        </w:pBdr>
        <w:spacing w:after="120"/>
        <w:ind w:left="1134"/>
        <w:rPr>
          <w:rFonts w:cs="Segoe UI Semilight"/>
          <w:sz w:val="20"/>
          <w:szCs w:val="20"/>
        </w:rPr>
      </w:pPr>
      <w:r w:rsidRPr="00044F6A">
        <w:rPr>
          <w:rFonts w:cs="Segoe UI Semilight"/>
          <w:sz w:val="20"/>
          <w:szCs w:val="20"/>
        </w:rPr>
        <w:t xml:space="preserve">I am also profoundly grateful to my examiner, </w:t>
      </w:r>
      <w:r w:rsidRPr="00044F6A">
        <w:rPr>
          <w:rStyle w:val="SubtleEmphasis"/>
          <w:rFonts w:cs="Segoe UI Semilight"/>
          <w:color w:val="auto"/>
          <w:sz w:val="20"/>
          <w:szCs w:val="20"/>
        </w:rPr>
        <w:t>Johan Persson</w:t>
      </w:r>
      <w:r w:rsidRPr="00044F6A">
        <w:rPr>
          <w:rFonts w:cs="Segoe UI Semilight"/>
          <w:sz w:val="20"/>
          <w:szCs w:val="20"/>
        </w:rPr>
        <w:t>, for his critical evaluations and constructive suggestions, which have significantly enhanced the quality of this work.</w:t>
      </w:r>
    </w:p>
    <w:p w14:paraId="03188B36" w14:textId="2B688B53" w:rsidR="00F0688D" w:rsidRPr="00044F6A" w:rsidRDefault="00F0688D" w:rsidP="00782702">
      <w:pPr>
        <w:pBdr>
          <w:right w:val="single" w:sz="2" w:space="30" w:color="747474" w:themeColor="background2" w:themeShade="80"/>
        </w:pBdr>
        <w:spacing w:after="120"/>
        <w:ind w:left="1134"/>
        <w:rPr>
          <w:rFonts w:cs="Segoe UI Semilight"/>
          <w:sz w:val="20"/>
          <w:szCs w:val="20"/>
        </w:rPr>
      </w:pPr>
      <w:r w:rsidRPr="00044F6A">
        <w:rPr>
          <w:rFonts w:cs="Segoe UI Semilight"/>
          <w:sz w:val="20"/>
          <w:szCs w:val="20"/>
        </w:rPr>
        <w:t xml:space="preserve">Special thanks to my colleagues and friends at Linköping University, particularly </w:t>
      </w:r>
      <w:r w:rsidRPr="00044F6A">
        <w:rPr>
          <w:rStyle w:val="SubtleEmphasis"/>
          <w:rFonts w:cs="Segoe UI Semilight"/>
          <w:color w:val="auto"/>
          <w:sz w:val="20"/>
          <w:szCs w:val="20"/>
        </w:rPr>
        <w:t xml:space="preserve">Sanjay Nambiar </w:t>
      </w:r>
      <w:r w:rsidRPr="00044F6A">
        <w:rPr>
          <w:rFonts w:cs="Segoe UI Semilight"/>
          <w:sz w:val="20"/>
          <w:szCs w:val="20"/>
        </w:rPr>
        <w:t xml:space="preserve">and </w:t>
      </w:r>
      <w:r w:rsidRPr="00044F6A">
        <w:rPr>
          <w:rStyle w:val="SubtleEmphasis"/>
          <w:rFonts w:cs="Segoe UI Semilight"/>
          <w:color w:val="auto"/>
          <w:sz w:val="20"/>
          <w:szCs w:val="20"/>
        </w:rPr>
        <w:t>Rahul Chiramel</w:t>
      </w:r>
      <w:r w:rsidRPr="00044F6A">
        <w:rPr>
          <w:rFonts w:cs="Segoe UI Semilight"/>
          <w:sz w:val="20"/>
          <w:szCs w:val="20"/>
        </w:rPr>
        <w:t>, for their camaraderie, stimulating discussions, and continuous support. Your contributions have enriched my academic experience.</w:t>
      </w:r>
    </w:p>
    <w:p w14:paraId="2F666797" w14:textId="45C0FB04" w:rsidR="00940677" w:rsidRPr="00044F6A" w:rsidRDefault="004F28A7" w:rsidP="00782702">
      <w:pPr>
        <w:pBdr>
          <w:right w:val="single" w:sz="2" w:space="30" w:color="747474" w:themeColor="background2" w:themeShade="80"/>
        </w:pBdr>
        <w:spacing w:after="120"/>
        <w:ind w:left="1134"/>
        <w:rPr>
          <w:rFonts w:cs="Segoe UI Semilight"/>
          <w:sz w:val="20"/>
          <w:szCs w:val="20"/>
        </w:rPr>
      </w:pPr>
      <w:r>
        <w:rPr>
          <w:rFonts w:cs="Segoe UI Semilight"/>
          <w:sz w:val="20"/>
          <w:szCs w:val="20"/>
        </w:rPr>
        <w:t>I a</w:t>
      </w:r>
      <w:r w:rsidR="00812058">
        <w:rPr>
          <w:rFonts w:cs="Segoe UI Semilight"/>
          <w:sz w:val="20"/>
          <w:szCs w:val="20"/>
        </w:rPr>
        <w:t>lso</w:t>
      </w:r>
      <w:r>
        <w:rPr>
          <w:rFonts w:cs="Segoe UI Semilight"/>
          <w:sz w:val="20"/>
          <w:szCs w:val="20"/>
        </w:rPr>
        <w:t xml:space="preserve"> </w:t>
      </w:r>
      <w:r w:rsidR="00F0688D" w:rsidRPr="00044F6A">
        <w:rPr>
          <w:rFonts w:cs="Segoe UI Semilight"/>
          <w:sz w:val="20"/>
          <w:szCs w:val="20"/>
        </w:rPr>
        <w:t xml:space="preserve">extend my heartfelt appreciation to my family for their </w:t>
      </w:r>
      <w:r w:rsidR="006E0609" w:rsidRPr="006E0609">
        <w:rPr>
          <w:rFonts w:cs="Segoe UI Semilight"/>
          <w:sz w:val="20"/>
          <w:szCs w:val="20"/>
        </w:rPr>
        <w:t>steadfast</w:t>
      </w:r>
      <w:r w:rsidR="006E0609">
        <w:rPr>
          <w:rFonts w:cs="Segoe UI Semilight"/>
          <w:sz w:val="20"/>
          <w:szCs w:val="20"/>
        </w:rPr>
        <w:t xml:space="preserve"> </w:t>
      </w:r>
      <w:r w:rsidR="00F0688D" w:rsidRPr="00044F6A">
        <w:rPr>
          <w:rFonts w:cs="Segoe UI Semilight"/>
          <w:sz w:val="20"/>
          <w:szCs w:val="20"/>
        </w:rPr>
        <w:t xml:space="preserve">support, patience, and </w:t>
      </w:r>
      <w:r w:rsidR="006E0609" w:rsidRPr="006E0609">
        <w:rPr>
          <w:rFonts w:cs="Segoe UI Semilight"/>
          <w:sz w:val="20"/>
          <w:szCs w:val="20"/>
        </w:rPr>
        <w:t xml:space="preserve">constant </w:t>
      </w:r>
      <w:r w:rsidR="00F0688D" w:rsidRPr="00044F6A">
        <w:rPr>
          <w:rFonts w:cs="Segoe UI Semilight"/>
          <w:sz w:val="20"/>
          <w:szCs w:val="20"/>
        </w:rPr>
        <w:t xml:space="preserve">motivation. Your belief in me has been my greatest </w:t>
      </w:r>
      <w:r w:rsidR="00A8779A">
        <w:rPr>
          <w:rFonts w:cs="Segoe UI Semilight"/>
          <w:sz w:val="20"/>
          <w:szCs w:val="20"/>
        </w:rPr>
        <w:t xml:space="preserve">source of </w:t>
      </w:r>
      <w:r w:rsidR="00F0688D" w:rsidRPr="00044F6A">
        <w:rPr>
          <w:rFonts w:cs="Segoe UI Semilight"/>
          <w:sz w:val="20"/>
          <w:szCs w:val="20"/>
        </w:rPr>
        <w:t xml:space="preserve">strength throughout this </w:t>
      </w:r>
      <w:r w:rsidR="00D60BA4" w:rsidRPr="00044F6A">
        <w:rPr>
          <w:rFonts w:cs="Segoe UI Semilight"/>
          <w:sz w:val="20"/>
          <w:szCs w:val="20"/>
        </w:rPr>
        <w:t>endeavour</w:t>
      </w:r>
      <w:r w:rsidR="00F0688D" w:rsidRPr="00044F6A">
        <w:rPr>
          <w:rFonts w:cs="Segoe UI Semilight"/>
          <w:sz w:val="20"/>
          <w:szCs w:val="20"/>
        </w:rPr>
        <w:t>.</w:t>
      </w:r>
    </w:p>
    <w:p w14:paraId="78571024" w14:textId="31790BA3" w:rsidR="002C4969" w:rsidRPr="00391870" w:rsidRDefault="006A7039" w:rsidP="00782702">
      <w:pPr>
        <w:pBdr>
          <w:right w:val="single" w:sz="2" w:space="30" w:color="747474" w:themeColor="background2" w:themeShade="80"/>
        </w:pBdr>
        <w:spacing w:after="120"/>
        <w:ind w:left="1134"/>
        <w:rPr>
          <w:rStyle w:val="IntenseEmphasis"/>
          <w:i w:val="0"/>
          <w:iCs w:val="0"/>
          <w:color w:val="auto"/>
          <w:sz w:val="20"/>
          <w:szCs w:val="20"/>
        </w:rPr>
      </w:pPr>
      <w:r>
        <w:rPr>
          <w:rFonts w:cs="Segoe UI Semilight"/>
          <w:sz w:val="20"/>
          <w:szCs w:val="20"/>
        </w:rPr>
        <w:t>Finally</w:t>
      </w:r>
      <w:r w:rsidR="00940677" w:rsidRPr="00044F6A">
        <w:rPr>
          <w:rFonts w:cs="Segoe UI Semilight"/>
          <w:sz w:val="20"/>
          <w:szCs w:val="20"/>
        </w:rPr>
        <w:t xml:space="preserve">, I acknowledge the contributions of the research community, </w:t>
      </w:r>
      <w:r w:rsidR="0037013B">
        <w:rPr>
          <w:rFonts w:cs="Segoe UI Semilight"/>
          <w:sz w:val="20"/>
          <w:szCs w:val="20"/>
        </w:rPr>
        <w:t xml:space="preserve">whose </w:t>
      </w:r>
      <w:r w:rsidR="0037013B" w:rsidRPr="0037013B">
        <w:rPr>
          <w:rFonts w:cs="Segoe UI Semilight"/>
          <w:sz w:val="20"/>
          <w:szCs w:val="20"/>
        </w:rPr>
        <w:t>pioneering work has laid the foundation for this study.</w:t>
      </w:r>
    </w:p>
    <w:p w14:paraId="3EB8FDA2" w14:textId="77777777" w:rsidR="00A635D0" w:rsidRPr="009E1035" w:rsidRDefault="00A635D0" w:rsidP="00176145">
      <w:pPr>
        <w:ind w:left="1134" w:right="-22"/>
        <w:rPr>
          <w:b/>
        </w:rPr>
      </w:pPr>
    </w:p>
    <w:p w14:paraId="493D6FDC" w14:textId="4D065137" w:rsidR="001F0A51" w:rsidRDefault="001E021D" w:rsidP="00533457">
      <w:pPr>
        <w:pStyle w:val="TOC2"/>
      </w:pPr>
      <w:r w:rsidRPr="009E1035">
        <w:br w:type="page"/>
      </w:r>
    </w:p>
    <w:p w14:paraId="7B63D35F" w14:textId="00C29C2A" w:rsidR="00291474" w:rsidRDefault="00291474" w:rsidP="002600D2">
      <w:pPr>
        <w:pStyle w:val="TOCHeading"/>
        <w:framePr w:wrap="notBeside"/>
      </w:pPr>
      <w:r>
        <w:t>Table of Con</w:t>
      </w:r>
      <w:r w:rsidR="0014104A">
        <w:t>tents</w:t>
      </w:r>
    </w:p>
    <w:p w14:paraId="79417E20" w14:textId="222EFFC5" w:rsidR="003E528C" w:rsidRDefault="00B7737E">
      <w:pPr>
        <w:pStyle w:val="TOC1"/>
        <w:rPr>
          <w:rFonts w:asciiTheme="minorHAnsi" w:hAnsiTheme="minorHAnsi"/>
          <w:b w:val="0"/>
          <w:bCs w:val="0"/>
          <w:sz w:val="24"/>
        </w:rPr>
      </w:pPr>
      <w:r>
        <w:rPr>
          <w:bCs w:val="0"/>
          <w:caps/>
        </w:rPr>
        <w:fldChar w:fldCharType="begin"/>
      </w:r>
      <w:r>
        <w:rPr>
          <w:bCs w:val="0"/>
          <w:caps/>
        </w:rPr>
        <w:instrText xml:space="preserve"> TOC \o "1-3" \h \z \u </w:instrText>
      </w:r>
      <w:r>
        <w:rPr>
          <w:bCs w:val="0"/>
          <w:caps/>
        </w:rPr>
        <w:fldChar w:fldCharType="separate"/>
      </w:r>
      <w:hyperlink w:anchor="_Toc197024380" w:history="1">
        <w:r w:rsidR="003E528C" w:rsidRPr="00EB1204">
          <w:rPr>
            <w:rStyle w:val="Hyperlink"/>
          </w:rPr>
          <w:t>1.</w:t>
        </w:r>
        <w:r w:rsidR="003E528C">
          <w:rPr>
            <w:rFonts w:asciiTheme="minorHAnsi" w:hAnsiTheme="minorHAnsi"/>
            <w:b w:val="0"/>
            <w:bCs w:val="0"/>
            <w:sz w:val="24"/>
          </w:rPr>
          <w:tab/>
        </w:r>
        <w:r w:rsidR="003E528C" w:rsidRPr="00EB1204">
          <w:rPr>
            <w:rStyle w:val="Hyperlink"/>
          </w:rPr>
          <w:t>Introduction</w:t>
        </w:r>
        <w:r w:rsidR="003E528C">
          <w:rPr>
            <w:webHidden/>
          </w:rPr>
          <w:tab/>
        </w:r>
        <w:r w:rsidR="003E528C">
          <w:rPr>
            <w:webHidden/>
          </w:rPr>
          <w:fldChar w:fldCharType="begin"/>
        </w:r>
        <w:r w:rsidR="003E528C">
          <w:rPr>
            <w:webHidden/>
          </w:rPr>
          <w:instrText xml:space="preserve"> PAGEREF _Toc197024380 \h </w:instrText>
        </w:r>
        <w:r w:rsidR="003E528C">
          <w:rPr>
            <w:webHidden/>
          </w:rPr>
        </w:r>
        <w:r w:rsidR="003E528C">
          <w:rPr>
            <w:webHidden/>
          </w:rPr>
          <w:fldChar w:fldCharType="separate"/>
        </w:r>
        <w:r w:rsidR="003E528C">
          <w:rPr>
            <w:webHidden/>
          </w:rPr>
          <w:t>1</w:t>
        </w:r>
        <w:r w:rsidR="003E528C">
          <w:rPr>
            <w:webHidden/>
          </w:rPr>
          <w:fldChar w:fldCharType="end"/>
        </w:r>
      </w:hyperlink>
    </w:p>
    <w:p w14:paraId="60908AA2" w14:textId="67BC4EAA" w:rsidR="003E528C" w:rsidRDefault="003E528C">
      <w:pPr>
        <w:pStyle w:val="TOC2"/>
        <w:rPr>
          <w:rFonts w:asciiTheme="minorHAnsi" w:eastAsiaTheme="minorEastAsia" w:hAnsiTheme="minorHAnsi"/>
          <w:iCs w:val="0"/>
          <w:noProof/>
          <w:sz w:val="24"/>
          <w:szCs w:val="24"/>
          <w:lang w:eastAsia="en-GB"/>
        </w:rPr>
      </w:pPr>
      <w:hyperlink w:anchor="_Toc197024381" w:history="1">
        <w:r w:rsidRPr="00EB1204">
          <w:rPr>
            <w:rStyle w:val="Hyperlink"/>
            <w:noProof/>
          </w:rPr>
          <w:t>1.1.</w:t>
        </w:r>
        <w:r>
          <w:rPr>
            <w:rFonts w:asciiTheme="minorHAnsi" w:eastAsiaTheme="minorEastAsia" w:hAnsiTheme="minorHAnsi"/>
            <w:iCs w:val="0"/>
            <w:noProof/>
            <w:sz w:val="24"/>
            <w:szCs w:val="24"/>
            <w:lang w:eastAsia="en-GB"/>
          </w:rPr>
          <w:tab/>
        </w:r>
        <w:r w:rsidRPr="00EB1204">
          <w:rPr>
            <w:rStyle w:val="Hyperlink"/>
            <w:noProof/>
          </w:rPr>
          <w:t>Problem Context</w:t>
        </w:r>
        <w:r>
          <w:rPr>
            <w:noProof/>
            <w:webHidden/>
          </w:rPr>
          <w:tab/>
        </w:r>
        <w:r>
          <w:rPr>
            <w:noProof/>
            <w:webHidden/>
          </w:rPr>
          <w:fldChar w:fldCharType="begin"/>
        </w:r>
        <w:r>
          <w:rPr>
            <w:noProof/>
            <w:webHidden/>
          </w:rPr>
          <w:instrText xml:space="preserve"> PAGEREF _Toc197024381 \h </w:instrText>
        </w:r>
        <w:r>
          <w:rPr>
            <w:noProof/>
            <w:webHidden/>
          </w:rPr>
        </w:r>
        <w:r>
          <w:rPr>
            <w:noProof/>
            <w:webHidden/>
          </w:rPr>
          <w:fldChar w:fldCharType="separate"/>
        </w:r>
        <w:r>
          <w:rPr>
            <w:noProof/>
            <w:webHidden/>
          </w:rPr>
          <w:t>1</w:t>
        </w:r>
        <w:r>
          <w:rPr>
            <w:noProof/>
            <w:webHidden/>
          </w:rPr>
          <w:fldChar w:fldCharType="end"/>
        </w:r>
      </w:hyperlink>
    </w:p>
    <w:p w14:paraId="2423502E" w14:textId="0066B748" w:rsidR="003E528C" w:rsidRDefault="003E528C">
      <w:pPr>
        <w:pStyle w:val="TOC2"/>
        <w:rPr>
          <w:rFonts w:asciiTheme="minorHAnsi" w:eastAsiaTheme="minorEastAsia" w:hAnsiTheme="minorHAnsi"/>
          <w:iCs w:val="0"/>
          <w:noProof/>
          <w:sz w:val="24"/>
          <w:szCs w:val="24"/>
          <w:lang w:eastAsia="en-GB"/>
        </w:rPr>
      </w:pPr>
      <w:hyperlink w:anchor="_Toc197024382" w:history="1">
        <w:r w:rsidRPr="00EB1204">
          <w:rPr>
            <w:rStyle w:val="Hyperlink"/>
            <w:noProof/>
          </w:rPr>
          <w:t>1.2.</w:t>
        </w:r>
        <w:r>
          <w:rPr>
            <w:rFonts w:asciiTheme="minorHAnsi" w:eastAsiaTheme="minorEastAsia" w:hAnsiTheme="minorHAnsi"/>
            <w:iCs w:val="0"/>
            <w:noProof/>
            <w:sz w:val="24"/>
            <w:szCs w:val="24"/>
            <w:lang w:eastAsia="en-GB"/>
          </w:rPr>
          <w:tab/>
        </w:r>
        <w:r w:rsidRPr="00EB1204">
          <w:rPr>
            <w:rStyle w:val="Hyperlink"/>
            <w:noProof/>
          </w:rPr>
          <w:t>Motivation</w:t>
        </w:r>
        <w:r>
          <w:rPr>
            <w:noProof/>
            <w:webHidden/>
          </w:rPr>
          <w:tab/>
        </w:r>
        <w:r>
          <w:rPr>
            <w:noProof/>
            <w:webHidden/>
          </w:rPr>
          <w:fldChar w:fldCharType="begin"/>
        </w:r>
        <w:r>
          <w:rPr>
            <w:noProof/>
            <w:webHidden/>
          </w:rPr>
          <w:instrText xml:space="preserve"> PAGEREF _Toc197024382 \h </w:instrText>
        </w:r>
        <w:r>
          <w:rPr>
            <w:noProof/>
            <w:webHidden/>
          </w:rPr>
        </w:r>
        <w:r>
          <w:rPr>
            <w:noProof/>
            <w:webHidden/>
          </w:rPr>
          <w:fldChar w:fldCharType="separate"/>
        </w:r>
        <w:r>
          <w:rPr>
            <w:noProof/>
            <w:webHidden/>
          </w:rPr>
          <w:t>2</w:t>
        </w:r>
        <w:r>
          <w:rPr>
            <w:noProof/>
            <w:webHidden/>
          </w:rPr>
          <w:fldChar w:fldCharType="end"/>
        </w:r>
      </w:hyperlink>
    </w:p>
    <w:p w14:paraId="79C7BAB1" w14:textId="4D905E84" w:rsidR="003E528C" w:rsidRDefault="003E528C">
      <w:pPr>
        <w:pStyle w:val="TOC2"/>
        <w:rPr>
          <w:rFonts w:asciiTheme="minorHAnsi" w:eastAsiaTheme="minorEastAsia" w:hAnsiTheme="minorHAnsi"/>
          <w:iCs w:val="0"/>
          <w:noProof/>
          <w:sz w:val="24"/>
          <w:szCs w:val="24"/>
          <w:lang w:eastAsia="en-GB"/>
        </w:rPr>
      </w:pPr>
      <w:hyperlink w:anchor="_Toc197024383" w:history="1">
        <w:r w:rsidRPr="00EB1204">
          <w:rPr>
            <w:rStyle w:val="Hyperlink"/>
            <w:noProof/>
          </w:rPr>
          <w:t>1.3.</w:t>
        </w:r>
        <w:r>
          <w:rPr>
            <w:rFonts w:asciiTheme="minorHAnsi" w:eastAsiaTheme="minorEastAsia" w:hAnsiTheme="minorHAnsi"/>
            <w:iCs w:val="0"/>
            <w:noProof/>
            <w:sz w:val="24"/>
            <w:szCs w:val="24"/>
            <w:lang w:eastAsia="en-GB"/>
          </w:rPr>
          <w:tab/>
        </w:r>
        <w:r w:rsidRPr="00EB1204">
          <w:rPr>
            <w:rStyle w:val="Hyperlink"/>
            <w:noProof/>
          </w:rPr>
          <w:t>Background</w:t>
        </w:r>
        <w:r>
          <w:rPr>
            <w:noProof/>
            <w:webHidden/>
          </w:rPr>
          <w:tab/>
        </w:r>
        <w:r>
          <w:rPr>
            <w:noProof/>
            <w:webHidden/>
          </w:rPr>
          <w:fldChar w:fldCharType="begin"/>
        </w:r>
        <w:r>
          <w:rPr>
            <w:noProof/>
            <w:webHidden/>
          </w:rPr>
          <w:instrText xml:space="preserve"> PAGEREF _Toc197024383 \h </w:instrText>
        </w:r>
        <w:r>
          <w:rPr>
            <w:noProof/>
            <w:webHidden/>
          </w:rPr>
        </w:r>
        <w:r>
          <w:rPr>
            <w:noProof/>
            <w:webHidden/>
          </w:rPr>
          <w:fldChar w:fldCharType="separate"/>
        </w:r>
        <w:r>
          <w:rPr>
            <w:noProof/>
            <w:webHidden/>
          </w:rPr>
          <w:t>4</w:t>
        </w:r>
        <w:r>
          <w:rPr>
            <w:noProof/>
            <w:webHidden/>
          </w:rPr>
          <w:fldChar w:fldCharType="end"/>
        </w:r>
      </w:hyperlink>
    </w:p>
    <w:p w14:paraId="7E520B2A" w14:textId="3EAE3685" w:rsidR="003E528C" w:rsidRDefault="003E528C">
      <w:pPr>
        <w:pStyle w:val="TOC3"/>
        <w:rPr>
          <w:rFonts w:asciiTheme="minorHAnsi" w:eastAsiaTheme="minorEastAsia" w:hAnsiTheme="minorHAnsi"/>
          <w:sz w:val="24"/>
          <w:szCs w:val="24"/>
          <w:lang w:eastAsia="en-GB"/>
        </w:rPr>
      </w:pPr>
      <w:hyperlink w:anchor="_Toc197024384" w:history="1">
        <w:r w:rsidRPr="00EB1204">
          <w:rPr>
            <w:rStyle w:val="Hyperlink"/>
          </w:rPr>
          <w:t>1.3.1.</w:t>
        </w:r>
        <w:r>
          <w:rPr>
            <w:rFonts w:asciiTheme="minorHAnsi" w:eastAsiaTheme="minorEastAsia" w:hAnsiTheme="minorHAnsi"/>
            <w:sz w:val="24"/>
            <w:szCs w:val="24"/>
            <w:lang w:eastAsia="en-GB"/>
          </w:rPr>
          <w:tab/>
        </w:r>
        <w:r w:rsidRPr="00EB1204">
          <w:rPr>
            <w:rStyle w:val="Hyperlink"/>
          </w:rPr>
          <w:t>Evolution of Human-Robot Interaction</w:t>
        </w:r>
        <w:r>
          <w:rPr>
            <w:webHidden/>
          </w:rPr>
          <w:tab/>
        </w:r>
        <w:r>
          <w:rPr>
            <w:webHidden/>
          </w:rPr>
          <w:fldChar w:fldCharType="begin"/>
        </w:r>
        <w:r>
          <w:rPr>
            <w:webHidden/>
          </w:rPr>
          <w:instrText xml:space="preserve"> PAGEREF _Toc197024384 \h </w:instrText>
        </w:r>
        <w:r>
          <w:rPr>
            <w:webHidden/>
          </w:rPr>
        </w:r>
        <w:r>
          <w:rPr>
            <w:webHidden/>
          </w:rPr>
          <w:fldChar w:fldCharType="separate"/>
        </w:r>
        <w:r>
          <w:rPr>
            <w:webHidden/>
          </w:rPr>
          <w:t>4</w:t>
        </w:r>
        <w:r>
          <w:rPr>
            <w:webHidden/>
          </w:rPr>
          <w:fldChar w:fldCharType="end"/>
        </w:r>
      </w:hyperlink>
    </w:p>
    <w:p w14:paraId="2C8335A2" w14:textId="6F205A8F" w:rsidR="003E528C" w:rsidRDefault="003E528C">
      <w:pPr>
        <w:pStyle w:val="TOC3"/>
        <w:rPr>
          <w:rFonts w:asciiTheme="minorHAnsi" w:eastAsiaTheme="minorEastAsia" w:hAnsiTheme="minorHAnsi"/>
          <w:sz w:val="24"/>
          <w:szCs w:val="24"/>
          <w:lang w:eastAsia="en-GB"/>
        </w:rPr>
      </w:pPr>
      <w:hyperlink w:anchor="_Toc197024385" w:history="1">
        <w:r w:rsidRPr="00EB1204">
          <w:rPr>
            <w:rStyle w:val="Hyperlink"/>
          </w:rPr>
          <w:t>1.3.2.</w:t>
        </w:r>
        <w:r>
          <w:rPr>
            <w:rFonts w:asciiTheme="minorHAnsi" w:eastAsiaTheme="minorEastAsia" w:hAnsiTheme="minorHAnsi"/>
            <w:sz w:val="24"/>
            <w:szCs w:val="24"/>
            <w:lang w:eastAsia="en-GB"/>
          </w:rPr>
          <w:tab/>
        </w:r>
        <w:r w:rsidRPr="00EB1204">
          <w:rPr>
            <w:rStyle w:val="Hyperlink"/>
          </w:rPr>
          <w:t>Vision-Based Perception:</w:t>
        </w:r>
        <w:r>
          <w:rPr>
            <w:webHidden/>
          </w:rPr>
          <w:tab/>
        </w:r>
        <w:r>
          <w:rPr>
            <w:webHidden/>
          </w:rPr>
          <w:fldChar w:fldCharType="begin"/>
        </w:r>
        <w:r>
          <w:rPr>
            <w:webHidden/>
          </w:rPr>
          <w:instrText xml:space="preserve"> PAGEREF _Toc197024385 \h </w:instrText>
        </w:r>
        <w:r>
          <w:rPr>
            <w:webHidden/>
          </w:rPr>
        </w:r>
        <w:r>
          <w:rPr>
            <w:webHidden/>
          </w:rPr>
          <w:fldChar w:fldCharType="separate"/>
        </w:r>
        <w:r>
          <w:rPr>
            <w:webHidden/>
          </w:rPr>
          <w:t>5</w:t>
        </w:r>
        <w:r>
          <w:rPr>
            <w:webHidden/>
          </w:rPr>
          <w:fldChar w:fldCharType="end"/>
        </w:r>
      </w:hyperlink>
    </w:p>
    <w:p w14:paraId="40AD4691" w14:textId="05A4149F" w:rsidR="003E528C" w:rsidRDefault="003E528C">
      <w:pPr>
        <w:pStyle w:val="TOC3"/>
        <w:rPr>
          <w:rFonts w:asciiTheme="minorHAnsi" w:eastAsiaTheme="minorEastAsia" w:hAnsiTheme="minorHAnsi"/>
          <w:sz w:val="24"/>
          <w:szCs w:val="24"/>
          <w:lang w:eastAsia="en-GB"/>
        </w:rPr>
      </w:pPr>
      <w:hyperlink w:anchor="_Toc197024386" w:history="1">
        <w:r w:rsidRPr="00EB1204">
          <w:rPr>
            <w:rStyle w:val="Hyperlink"/>
          </w:rPr>
          <w:t>1.3.3.</w:t>
        </w:r>
        <w:r>
          <w:rPr>
            <w:rFonts w:asciiTheme="minorHAnsi" w:eastAsiaTheme="minorEastAsia" w:hAnsiTheme="minorHAnsi"/>
            <w:sz w:val="24"/>
            <w:szCs w:val="24"/>
            <w:lang w:eastAsia="en-GB"/>
          </w:rPr>
          <w:tab/>
        </w:r>
        <w:r w:rsidRPr="00EB1204">
          <w:rPr>
            <w:rStyle w:val="Hyperlink"/>
          </w:rPr>
          <w:t>Language Understanding with LLMs</w:t>
        </w:r>
        <w:r>
          <w:rPr>
            <w:webHidden/>
          </w:rPr>
          <w:tab/>
        </w:r>
        <w:r>
          <w:rPr>
            <w:webHidden/>
          </w:rPr>
          <w:fldChar w:fldCharType="begin"/>
        </w:r>
        <w:r>
          <w:rPr>
            <w:webHidden/>
          </w:rPr>
          <w:instrText xml:space="preserve"> PAGEREF _Toc197024386 \h </w:instrText>
        </w:r>
        <w:r>
          <w:rPr>
            <w:webHidden/>
          </w:rPr>
        </w:r>
        <w:r>
          <w:rPr>
            <w:webHidden/>
          </w:rPr>
          <w:fldChar w:fldCharType="separate"/>
        </w:r>
        <w:r>
          <w:rPr>
            <w:webHidden/>
          </w:rPr>
          <w:t>5</w:t>
        </w:r>
        <w:r>
          <w:rPr>
            <w:webHidden/>
          </w:rPr>
          <w:fldChar w:fldCharType="end"/>
        </w:r>
      </w:hyperlink>
    </w:p>
    <w:p w14:paraId="527903CA" w14:textId="7CF062FB" w:rsidR="003E528C" w:rsidRDefault="003E528C">
      <w:pPr>
        <w:pStyle w:val="TOC3"/>
        <w:rPr>
          <w:rFonts w:asciiTheme="minorHAnsi" w:eastAsiaTheme="minorEastAsia" w:hAnsiTheme="minorHAnsi"/>
          <w:sz w:val="24"/>
          <w:szCs w:val="24"/>
          <w:lang w:eastAsia="en-GB"/>
        </w:rPr>
      </w:pPr>
      <w:hyperlink w:anchor="_Toc197024387" w:history="1">
        <w:r w:rsidRPr="00EB1204">
          <w:rPr>
            <w:rStyle w:val="Hyperlink"/>
          </w:rPr>
          <w:t>1.3.4.</w:t>
        </w:r>
        <w:r>
          <w:rPr>
            <w:rFonts w:asciiTheme="minorHAnsi" w:eastAsiaTheme="minorEastAsia" w:hAnsiTheme="minorHAnsi"/>
            <w:sz w:val="24"/>
            <w:szCs w:val="24"/>
            <w:lang w:eastAsia="en-GB"/>
          </w:rPr>
          <w:tab/>
        </w:r>
        <w:r w:rsidRPr="00EB1204">
          <w:rPr>
            <w:rStyle w:val="Hyperlink"/>
          </w:rPr>
          <w:t>Robotic Control and Simulation</w:t>
        </w:r>
        <w:r>
          <w:rPr>
            <w:webHidden/>
          </w:rPr>
          <w:tab/>
        </w:r>
        <w:r>
          <w:rPr>
            <w:webHidden/>
          </w:rPr>
          <w:fldChar w:fldCharType="begin"/>
        </w:r>
        <w:r>
          <w:rPr>
            <w:webHidden/>
          </w:rPr>
          <w:instrText xml:space="preserve"> PAGEREF _Toc197024387 \h </w:instrText>
        </w:r>
        <w:r>
          <w:rPr>
            <w:webHidden/>
          </w:rPr>
        </w:r>
        <w:r>
          <w:rPr>
            <w:webHidden/>
          </w:rPr>
          <w:fldChar w:fldCharType="separate"/>
        </w:r>
        <w:r>
          <w:rPr>
            <w:webHidden/>
          </w:rPr>
          <w:t>5</w:t>
        </w:r>
        <w:r>
          <w:rPr>
            <w:webHidden/>
          </w:rPr>
          <w:fldChar w:fldCharType="end"/>
        </w:r>
      </w:hyperlink>
    </w:p>
    <w:p w14:paraId="0793316E" w14:textId="75BFCAF1" w:rsidR="003E528C" w:rsidRDefault="003E528C">
      <w:pPr>
        <w:pStyle w:val="TOC3"/>
        <w:rPr>
          <w:rFonts w:asciiTheme="minorHAnsi" w:eastAsiaTheme="minorEastAsia" w:hAnsiTheme="minorHAnsi"/>
          <w:sz w:val="24"/>
          <w:szCs w:val="24"/>
          <w:lang w:eastAsia="en-GB"/>
        </w:rPr>
      </w:pPr>
      <w:hyperlink w:anchor="_Toc197024388" w:history="1">
        <w:r w:rsidRPr="00EB1204">
          <w:rPr>
            <w:rStyle w:val="Hyperlink"/>
          </w:rPr>
          <w:t>1.3.5.</w:t>
        </w:r>
        <w:r>
          <w:rPr>
            <w:rFonts w:asciiTheme="minorHAnsi" w:eastAsiaTheme="minorEastAsia" w:hAnsiTheme="minorHAnsi"/>
            <w:sz w:val="24"/>
            <w:szCs w:val="24"/>
            <w:lang w:eastAsia="en-GB"/>
          </w:rPr>
          <w:tab/>
        </w:r>
        <w:r w:rsidRPr="00EB1204">
          <w:rPr>
            <w:rStyle w:val="Hyperlink"/>
          </w:rPr>
          <w:t>Personalization and Ethical Implications</w:t>
        </w:r>
        <w:r>
          <w:rPr>
            <w:webHidden/>
          </w:rPr>
          <w:tab/>
        </w:r>
        <w:r>
          <w:rPr>
            <w:webHidden/>
          </w:rPr>
          <w:fldChar w:fldCharType="begin"/>
        </w:r>
        <w:r>
          <w:rPr>
            <w:webHidden/>
          </w:rPr>
          <w:instrText xml:space="preserve"> PAGEREF _Toc197024388 \h </w:instrText>
        </w:r>
        <w:r>
          <w:rPr>
            <w:webHidden/>
          </w:rPr>
        </w:r>
        <w:r>
          <w:rPr>
            <w:webHidden/>
          </w:rPr>
          <w:fldChar w:fldCharType="separate"/>
        </w:r>
        <w:r>
          <w:rPr>
            <w:webHidden/>
          </w:rPr>
          <w:t>6</w:t>
        </w:r>
        <w:r>
          <w:rPr>
            <w:webHidden/>
          </w:rPr>
          <w:fldChar w:fldCharType="end"/>
        </w:r>
      </w:hyperlink>
    </w:p>
    <w:p w14:paraId="34DC02A8" w14:textId="3C6B4F96" w:rsidR="003E528C" w:rsidRDefault="003E528C">
      <w:pPr>
        <w:pStyle w:val="TOC2"/>
        <w:rPr>
          <w:rFonts w:asciiTheme="minorHAnsi" w:eastAsiaTheme="minorEastAsia" w:hAnsiTheme="minorHAnsi"/>
          <w:iCs w:val="0"/>
          <w:noProof/>
          <w:sz w:val="24"/>
          <w:szCs w:val="24"/>
          <w:lang w:eastAsia="en-GB"/>
        </w:rPr>
      </w:pPr>
      <w:hyperlink w:anchor="_Toc197024389" w:history="1">
        <w:r w:rsidRPr="00EB1204">
          <w:rPr>
            <w:rStyle w:val="Hyperlink"/>
            <w:noProof/>
          </w:rPr>
          <w:t>1.4.</w:t>
        </w:r>
        <w:r>
          <w:rPr>
            <w:rFonts w:asciiTheme="minorHAnsi" w:eastAsiaTheme="minorEastAsia" w:hAnsiTheme="minorHAnsi"/>
            <w:iCs w:val="0"/>
            <w:noProof/>
            <w:sz w:val="24"/>
            <w:szCs w:val="24"/>
            <w:lang w:eastAsia="en-GB"/>
          </w:rPr>
          <w:tab/>
        </w:r>
        <w:r w:rsidRPr="00EB1204">
          <w:rPr>
            <w:rStyle w:val="Hyperlink"/>
            <w:noProof/>
          </w:rPr>
          <w:t>Aims &amp; Goals</w:t>
        </w:r>
        <w:r>
          <w:rPr>
            <w:noProof/>
            <w:webHidden/>
          </w:rPr>
          <w:tab/>
        </w:r>
        <w:r>
          <w:rPr>
            <w:noProof/>
            <w:webHidden/>
          </w:rPr>
          <w:fldChar w:fldCharType="begin"/>
        </w:r>
        <w:r>
          <w:rPr>
            <w:noProof/>
            <w:webHidden/>
          </w:rPr>
          <w:instrText xml:space="preserve"> PAGEREF _Toc197024389 \h </w:instrText>
        </w:r>
        <w:r>
          <w:rPr>
            <w:noProof/>
            <w:webHidden/>
          </w:rPr>
        </w:r>
        <w:r>
          <w:rPr>
            <w:noProof/>
            <w:webHidden/>
          </w:rPr>
          <w:fldChar w:fldCharType="separate"/>
        </w:r>
        <w:r>
          <w:rPr>
            <w:noProof/>
            <w:webHidden/>
          </w:rPr>
          <w:t>7</w:t>
        </w:r>
        <w:r>
          <w:rPr>
            <w:noProof/>
            <w:webHidden/>
          </w:rPr>
          <w:fldChar w:fldCharType="end"/>
        </w:r>
      </w:hyperlink>
    </w:p>
    <w:p w14:paraId="775EBB9F" w14:textId="0A6B3727" w:rsidR="003E528C" w:rsidRDefault="003E528C">
      <w:pPr>
        <w:pStyle w:val="TOC2"/>
        <w:rPr>
          <w:rFonts w:asciiTheme="minorHAnsi" w:eastAsiaTheme="minorEastAsia" w:hAnsiTheme="minorHAnsi"/>
          <w:iCs w:val="0"/>
          <w:noProof/>
          <w:sz w:val="24"/>
          <w:szCs w:val="24"/>
          <w:lang w:eastAsia="en-GB"/>
        </w:rPr>
      </w:pPr>
      <w:hyperlink w:anchor="_Toc197024390" w:history="1">
        <w:r w:rsidRPr="00EB1204">
          <w:rPr>
            <w:rStyle w:val="Hyperlink"/>
            <w:noProof/>
          </w:rPr>
          <w:t>1.5.</w:t>
        </w:r>
        <w:r>
          <w:rPr>
            <w:rFonts w:asciiTheme="minorHAnsi" w:eastAsiaTheme="minorEastAsia" w:hAnsiTheme="minorHAnsi"/>
            <w:iCs w:val="0"/>
            <w:noProof/>
            <w:sz w:val="24"/>
            <w:szCs w:val="24"/>
            <w:lang w:eastAsia="en-GB"/>
          </w:rPr>
          <w:tab/>
        </w:r>
        <w:r w:rsidRPr="00EB1204">
          <w:rPr>
            <w:rStyle w:val="Hyperlink"/>
            <w:noProof/>
          </w:rPr>
          <w:t>Research Questions</w:t>
        </w:r>
        <w:r>
          <w:rPr>
            <w:noProof/>
            <w:webHidden/>
          </w:rPr>
          <w:tab/>
        </w:r>
        <w:r>
          <w:rPr>
            <w:noProof/>
            <w:webHidden/>
          </w:rPr>
          <w:fldChar w:fldCharType="begin"/>
        </w:r>
        <w:r>
          <w:rPr>
            <w:noProof/>
            <w:webHidden/>
          </w:rPr>
          <w:instrText xml:space="preserve"> PAGEREF _Toc197024390 \h </w:instrText>
        </w:r>
        <w:r>
          <w:rPr>
            <w:noProof/>
            <w:webHidden/>
          </w:rPr>
        </w:r>
        <w:r>
          <w:rPr>
            <w:noProof/>
            <w:webHidden/>
          </w:rPr>
          <w:fldChar w:fldCharType="separate"/>
        </w:r>
        <w:r>
          <w:rPr>
            <w:noProof/>
            <w:webHidden/>
          </w:rPr>
          <w:t>7</w:t>
        </w:r>
        <w:r>
          <w:rPr>
            <w:noProof/>
            <w:webHidden/>
          </w:rPr>
          <w:fldChar w:fldCharType="end"/>
        </w:r>
      </w:hyperlink>
    </w:p>
    <w:p w14:paraId="0850C5BD" w14:textId="34F9F608" w:rsidR="003E528C" w:rsidRDefault="003E528C">
      <w:pPr>
        <w:pStyle w:val="TOC2"/>
        <w:rPr>
          <w:rFonts w:asciiTheme="minorHAnsi" w:eastAsiaTheme="minorEastAsia" w:hAnsiTheme="minorHAnsi"/>
          <w:iCs w:val="0"/>
          <w:noProof/>
          <w:sz w:val="24"/>
          <w:szCs w:val="24"/>
          <w:lang w:eastAsia="en-GB"/>
        </w:rPr>
      </w:pPr>
      <w:hyperlink w:anchor="_Toc197024391" w:history="1">
        <w:r w:rsidRPr="00EB1204">
          <w:rPr>
            <w:rStyle w:val="Hyperlink"/>
            <w:noProof/>
          </w:rPr>
          <w:t>1.6.</w:t>
        </w:r>
        <w:r>
          <w:rPr>
            <w:rFonts w:asciiTheme="minorHAnsi" w:eastAsiaTheme="minorEastAsia" w:hAnsiTheme="minorHAnsi"/>
            <w:iCs w:val="0"/>
            <w:noProof/>
            <w:sz w:val="24"/>
            <w:szCs w:val="24"/>
            <w:lang w:eastAsia="en-GB"/>
          </w:rPr>
          <w:tab/>
        </w:r>
        <w:r w:rsidRPr="00EB1204">
          <w:rPr>
            <w:rStyle w:val="Hyperlink"/>
            <w:noProof/>
          </w:rPr>
          <w:t>Limitations &amp; Delimitations</w:t>
        </w:r>
        <w:r>
          <w:rPr>
            <w:noProof/>
            <w:webHidden/>
          </w:rPr>
          <w:tab/>
        </w:r>
        <w:r>
          <w:rPr>
            <w:noProof/>
            <w:webHidden/>
          </w:rPr>
          <w:fldChar w:fldCharType="begin"/>
        </w:r>
        <w:r>
          <w:rPr>
            <w:noProof/>
            <w:webHidden/>
          </w:rPr>
          <w:instrText xml:space="preserve"> PAGEREF _Toc197024391 \h </w:instrText>
        </w:r>
        <w:r>
          <w:rPr>
            <w:noProof/>
            <w:webHidden/>
          </w:rPr>
        </w:r>
        <w:r>
          <w:rPr>
            <w:noProof/>
            <w:webHidden/>
          </w:rPr>
          <w:fldChar w:fldCharType="separate"/>
        </w:r>
        <w:r>
          <w:rPr>
            <w:noProof/>
            <w:webHidden/>
          </w:rPr>
          <w:t>8</w:t>
        </w:r>
        <w:r>
          <w:rPr>
            <w:noProof/>
            <w:webHidden/>
          </w:rPr>
          <w:fldChar w:fldCharType="end"/>
        </w:r>
      </w:hyperlink>
    </w:p>
    <w:p w14:paraId="1DBEAA9F" w14:textId="20A36DFC" w:rsidR="003E528C" w:rsidRDefault="003E528C">
      <w:pPr>
        <w:pStyle w:val="TOC3"/>
        <w:rPr>
          <w:rFonts w:asciiTheme="minorHAnsi" w:eastAsiaTheme="minorEastAsia" w:hAnsiTheme="minorHAnsi"/>
          <w:sz w:val="24"/>
          <w:szCs w:val="24"/>
          <w:lang w:eastAsia="en-GB"/>
        </w:rPr>
      </w:pPr>
      <w:hyperlink w:anchor="_Toc197024392" w:history="1">
        <w:r w:rsidRPr="00EB1204">
          <w:rPr>
            <w:rStyle w:val="Hyperlink"/>
          </w:rPr>
          <w:t>1.6.1.</w:t>
        </w:r>
        <w:r>
          <w:rPr>
            <w:rFonts w:asciiTheme="minorHAnsi" w:eastAsiaTheme="minorEastAsia" w:hAnsiTheme="minorHAnsi"/>
            <w:sz w:val="24"/>
            <w:szCs w:val="24"/>
            <w:lang w:eastAsia="en-GB"/>
          </w:rPr>
          <w:tab/>
        </w:r>
        <w:r w:rsidRPr="00EB1204">
          <w:rPr>
            <w:rStyle w:val="Hyperlink"/>
          </w:rPr>
          <w:t>Limitations (external constraints)</w:t>
        </w:r>
        <w:r>
          <w:rPr>
            <w:webHidden/>
          </w:rPr>
          <w:tab/>
        </w:r>
        <w:r>
          <w:rPr>
            <w:webHidden/>
          </w:rPr>
          <w:fldChar w:fldCharType="begin"/>
        </w:r>
        <w:r>
          <w:rPr>
            <w:webHidden/>
          </w:rPr>
          <w:instrText xml:space="preserve"> PAGEREF _Toc197024392 \h </w:instrText>
        </w:r>
        <w:r>
          <w:rPr>
            <w:webHidden/>
          </w:rPr>
        </w:r>
        <w:r>
          <w:rPr>
            <w:webHidden/>
          </w:rPr>
          <w:fldChar w:fldCharType="separate"/>
        </w:r>
        <w:r>
          <w:rPr>
            <w:webHidden/>
          </w:rPr>
          <w:t>8</w:t>
        </w:r>
        <w:r>
          <w:rPr>
            <w:webHidden/>
          </w:rPr>
          <w:fldChar w:fldCharType="end"/>
        </w:r>
      </w:hyperlink>
    </w:p>
    <w:p w14:paraId="36A449C3" w14:textId="494C3836" w:rsidR="003E528C" w:rsidRDefault="003E528C">
      <w:pPr>
        <w:pStyle w:val="TOC3"/>
        <w:rPr>
          <w:rFonts w:asciiTheme="minorHAnsi" w:eastAsiaTheme="minorEastAsia" w:hAnsiTheme="minorHAnsi"/>
          <w:sz w:val="24"/>
          <w:szCs w:val="24"/>
          <w:lang w:eastAsia="en-GB"/>
        </w:rPr>
      </w:pPr>
      <w:hyperlink w:anchor="_Toc197024393" w:history="1">
        <w:r w:rsidRPr="00EB1204">
          <w:rPr>
            <w:rStyle w:val="Hyperlink"/>
          </w:rPr>
          <w:t>1.6.2.</w:t>
        </w:r>
        <w:r>
          <w:rPr>
            <w:rFonts w:asciiTheme="minorHAnsi" w:eastAsiaTheme="minorEastAsia" w:hAnsiTheme="minorHAnsi"/>
            <w:sz w:val="24"/>
            <w:szCs w:val="24"/>
            <w:lang w:eastAsia="en-GB"/>
          </w:rPr>
          <w:tab/>
        </w:r>
        <w:r w:rsidRPr="00EB1204">
          <w:rPr>
            <w:rStyle w:val="Hyperlink"/>
          </w:rPr>
          <w:t>Delimitations (strategic choices)</w:t>
        </w:r>
        <w:r>
          <w:rPr>
            <w:webHidden/>
          </w:rPr>
          <w:tab/>
        </w:r>
        <w:r>
          <w:rPr>
            <w:webHidden/>
          </w:rPr>
          <w:fldChar w:fldCharType="begin"/>
        </w:r>
        <w:r>
          <w:rPr>
            <w:webHidden/>
          </w:rPr>
          <w:instrText xml:space="preserve"> PAGEREF _Toc197024393 \h </w:instrText>
        </w:r>
        <w:r>
          <w:rPr>
            <w:webHidden/>
          </w:rPr>
        </w:r>
        <w:r>
          <w:rPr>
            <w:webHidden/>
          </w:rPr>
          <w:fldChar w:fldCharType="separate"/>
        </w:r>
        <w:r>
          <w:rPr>
            <w:webHidden/>
          </w:rPr>
          <w:t>8</w:t>
        </w:r>
        <w:r>
          <w:rPr>
            <w:webHidden/>
          </w:rPr>
          <w:fldChar w:fldCharType="end"/>
        </w:r>
      </w:hyperlink>
    </w:p>
    <w:p w14:paraId="57AE99ED" w14:textId="7DDCA8BB" w:rsidR="003E528C" w:rsidRDefault="003E528C">
      <w:pPr>
        <w:pStyle w:val="TOC2"/>
        <w:rPr>
          <w:rFonts w:asciiTheme="minorHAnsi" w:eastAsiaTheme="minorEastAsia" w:hAnsiTheme="minorHAnsi"/>
          <w:iCs w:val="0"/>
          <w:noProof/>
          <w:sz w:val="24"/>
          <w:szCs w:val="24"/>
          <w:lang w:eastAsia="en-GB"/>
        </w:rPr>
      </w:pPr>
      <w:hyperlink w:anchor="_Toc197024394" w:history="1">
        <w:r w:rsidRPr="00EB1204">
          <w:rPr>
            <w:rStyle w:val="Hyperlink"/>
            <w:noProof/>
          </w:rPr>
          <w:t>1.7.</w:t>
        </w:r>
        <w:r>
          <w:rPr>
            <w:rFonts w:asciiTheme="minorHAnsi" w:eastAsiaTheme="minorEastAsia" w:hAnsiTheme="minorHAnsi"/>
            <w:iCs w:val="0"/>
            <w:noProof/>
            <w:sz w:val="24"/>
            <w:szCs w:val="24"/>
            <w:lang w:eastAsia="en-GB"/>
          </w:rPr>
          <w:tab/>
        </w:r>
        <w:r w:rsidRPr="00EB1204">
          <w:rPr>
            <w:rStyle w:val="Hyperlink"/>
            <w:noProof/>
          </w:rPr>
          <w:t>Expected Outcomes</w:t>
        </w:r>
        <w:r>
          <w:rPr>
            <w:noProof/>
            <w:webHidden/>
          </w:rPr>
          <w:tab/>
        </w:r>
        <w:r>
          <w:rPr>
            <w:noProof/>
            <w:webHidden/>
          </w:rPr>
          <w:fldChar w:fldCharType="begin"/>
        </w:r>
        <w:r>
          <w:rPr>
            <w:noProof/>
            <w:webHidden/>
          </w:rPr>
          <w:instrText xml:space="preserve"> PAGEREF _Toc197024394 \h </w:instrText>
        </w:r>
        <w:r>
          <w:rPr>
            <w:noProof/>
            <w:webHidden/>
          </w:rPr>
        </w:r>
        <w:r>
          <w:rPr>
            <w:noProof/>
            <w:webHidden/>
          </w:rPr>
          <w:fldChar w:fldCharType="separate"/>
        </w:r>
        <w:r>
          <w:rPr>
            <w:noProof/>
            <w:webHidden/>
          </w:rPr>
          <w:t>9</w:t>
        </w:r>
        <w:r>
          <w:rPr>
            <w:noProof/>
            <w:webHidden/>
          </w:rPr>
          <w:fldChar w:fldCharType="end"/>
        </w:r>
      </w:hyperlink>
    </w:p>
    <w:p w14:paraId="6053FC00" w14:textId="1E676E4D" w:rsidR="003E528C" w:rsidRDefault="003E528C">
      <w:pPr>
        <w:pStyle w:val="TOC3"/>
        <w:rPr>
          <w:rFonts w:asciiTheme="minorHAnsi" w:eastAsiaTheme="minorEastAsia" w:hAnsiTheme="minorHAnsi"/>
          <w:sz w:val="24"/>
          <w:szCs w:val="24"/>
          <w:lang w:eastAsia="en-GB"/>
        </w:rPr>
      </w:pPr>
      <w:hyperlink w:anchor="_Toc197024395" w:history="1">
        <w:r w:rsidRPr="00EB1204">
          <w:rPr>
            <w:rStyle w:val="Hyperlink"/>
          </w:rPr>
          <w:t>1.7.1.</w:t>
        </w:r>
        <w:r>
          <w:rPr>
            <w:rFonts w:asciiTheme="minorHAnsi" w:eastAsiaTheme="minorEastAsia" w:hAnsiTheme="minorHAnsi"/>
            <w:sz w:val="24"/>
            <w:szCs w:val="24"/>
            <w:lang w:eastAsia="en-GB"/>
          </w:rPr>
          <w:tab/>
        </w:r>
        <w:r w:rsidRPr="00EB1204">
          <w:rPr>
            <w:rStyle w:val="Hyperlink"/>
          </w:rPr>
          <w:t>Planned deliverables</w:t>
        </w:r>
        <w:r>
          <w:rPr>
            <w:webHidden/>
          </w:rPr>
          <w:tab/>
        </w:r>
        <w:r>
          <w:rPr>
            <w:webHidden/>
          </w:rPr>
          <w:fldChar w:fldCharType="begin"/>
        </w:r>
        <w:r>
          <w:rPr>
            <w:webHidden/>
          </w:rPr>
          <w:instrText xml:space="preserve"> PAGEREF _Toc197024395 \h </w:instrText>
        </w:r>
        <w:r>
          <w:rPr>
            <w:webHidden/>
          </w:rPr>
        </w:r>
        <w:r>
          <w:rPr>
            <w:webHidden/>
          </w:rPr>
          <w:fldChar w:fldCharType="separate"/>
        </w:r>
        <w:r>
          <w:rPr>
            <w:webHidden/>
          </w:rPr>
          <w:t>9</w:t>
        </w:r>
        <w:r>
          <w:rPr>
            <w:webHidden/>
          </w:rPr>
          <w:fldChar w:fldCharType="end"/>
        </w:r>
      </w:hyperlink>
    </w:p>
    <w:p w14:paraId="10F78337" w14:textId="03A2C8E4" w:rsidR="003E528C" w:rsidRDefault="003E528C">
      <w:pPr>
        <w:pStyle w:val="TOC2"/>
        <w:rPr>
          <w:rFonts w:asciiTheme="minorHAnsi" w:eastAsiaTheme="minorEastAsia" w:hAnsiTheme="minorHAnsi"/>
          <w:iCs w:val="0"/>
          <w:noProof/>
          <w:sz w:val="24"/>
          <w:szCs w:val="24"/>
          <w:lang w:eastAsia="en-GB"/>
        </w:rPr>
      </w:pPr>
      <w:hyperlink w:anchor="_Toc197024396" w:history="1">
        <w:r w:rsidRPr="00EB1204">
          <w:rPr>
            <w:rStyle w:val="Hyperlink"/>
            <w:noProof/>
          </w:rPr>
          <w:t>1.8.</w:t>
        </w:r>
        <w:r>
          <w:rPr>
            <w:rFonts w:asciiTheme="minorHAnsi" w:eastAsiaTheme="minorEastAsia" w:hAnsiTheme="minorHAnsi"/>
            <w:iCs w:val="0"/>
            <w:noProof/>
            <w:sz w:val="24"/>
            <w:szCs w:val="24"/>
            <w:lang w:eastAsia="en-GB"/>
          </w:rPr>
          <w:tab/>
        </w:r>
        <w:r w:rsidRPr="00EB1204">
          <w:rPr>
            <w:rStyle w:val="Hyperlink"/>
            <w:noProof/>
          </w:rPr>
          <w:t>Key Topics</w:t>
        </w:r>
        <w:r>
          <w:rPr>
            <w:noProof/>
            <w:webHidden/>
          </w:rPr>
          <w:tab/>
        </w:r>
        <w:r>
          <w:rPr>
            <w:noProof/>
            <w:webHidden/>
          </w:rPr>
          <w:fldChar w:fldCharType="begin"/>
        </w:r>
        <w:r>
          <w:rPr>
            <w:noProof/>
            <w:webHidden/>
          </w:rPr>
          <w:instrText xml:space="preserve"> PAGEREF _Toc197024396 \h </w:instrText>
        </w:r>
        <w:r>
          <w:rPr>
            <w:noProof/>
            <w:webHidden/>
          </w:rPr>
        </w:r>
        <w:r>
          <w:rPr>
            <w:noProof/>
            <w:webHidden/>
          </w:rPr>
          <w:fldChar w:fldCharType="separate"/>
        </w:r>
        <w:r>
          <w:rPr>
            <w:noProof/>
            <w:webHidden/>
          </w:rPr>
          <w:t>10</w:t>
        </w:r>
        <w:r>
          <w:rPr>
            <w:noProof/>
            <w:webHidden/>
          </w:rPr>
          <w:fldChar w:fldCharType="end"/>
        </w:r>
      </w:hyperlink>
    </w:p>
    <w:p w14:paraId="02718816" w14:textId="291170EC" w:rsidR="003E528C" w:rsidRDefault="003E528C">
      <w:pPr>
        <w:pStyle w:val="TOC2"/>
        <w:rPr>
          <w:rFonts w:asciiTheme="minorHAnsi" w:eastAsiaTheme="minorEastAsia" w:hAnsiTheme="minorHAnsi"/>
          <w:iCs w:val="0"/>
          <w:noProof/>
          <w:sz w:val="24"/>
          <w:szCs w:val="24"/>
          <w:lang w:eastAsia="en-GB"/>
        </w:rPr>
      </w:pPr>
      <w:hyperlink w:anchor="_Toc197024397" w:history="1">
        <w:r w:rsidRPr="00EB1204">
          <w:rPr>
            <w:rStyle w:val="Hyperlink"/>
            <w:noProof/>
          </w:rPr>
          <w:t>1.9.</w:t>
        </w:r>
        <w:r>
          <w:rPr>
            <w:rFonts w:asciiTheme="minorHAnsi" w:eastAsiaTheme="minorEastAsia" w:hAnsiTheme="minorHAnsi"/>
            <w:iCs w:val="0"/>
            <w:noProof/>
            <w:sz w:val="24"/>
            <w:szCs w:val="24"/>
            <w:lang w:eastAsia="en-GB"/>
          </w:rPr>
          <w:tab/>
        </w:r>
        <w:r w:rsidRPr="00EB1204">
          <w:rPr>
            <w:rStyle w:val="Hyperlink"/>
            <w:noProof/>
          </w:rPr>
          <w:t>Thesis Outline</w:t>
        </w:r>
        <w:r>
          <w:rPr>
            <w:noProof/>
            <w:webHidden/>
          </w:rPr>
          <w:tab/>
        </w:r>
        <w:r>
          <w:rPr>
            <w:noProof/>
            <w:webHidden/>
          </w:rPr>
          <w:fldChar w:fldCharType="begin"/>
        </w:r>
        <w:r>
          <w:rPr>
            <w:noProof/>
            <w:webHidden/>
          </w:rPr>
          <w:instrText xml:space="preserve"> PAGEREF _Toc197024397 \h </w:instrText>
        </w:r>
        <w:r>
          <w:rPr>
            <w:noProof/>
            <w:webHidden/>
          </w:rPr>
        </w:r>
        <w:r>
          <w:rPr>
            <w:noProof/>
            <w:webHidden/>
          </w:rPr>
          <w:fldChar w:fldCharType="separate"/>
        </w:r>
        <w:r>
          <w:rPr>
            <w:noProof/>
            <w:webHidden/>
          </w:rPr>
          <w:t>10</w:t>
        </w:r>
        <w:r>
          <w:rPr>
            <w:noProof/>
            <w:webHidden/>
          </w:rPr>
          <w:fldChar w:fldCharType="end"/>
        </w:r>
      </w:hyperlink>
    </w:p>
    <w:p w14:paraId="587E62D2" w14:textId="3AB59F4F" w:rsidR="003E528C" w:rsidRDefault="003E528C">
      <w:pPr>
        <w:pStyle w:val="TOC1"/>
        <w:rPr>
          <w:rFonts w:asciiTheme="minorHAnsi" w:hAnsiTheme="minorHAnsi"/>
          <w:b w:val="0"/>
          <w:bCs w:val="0"/>
          <w:sz w:val="24"/>
        </w:rPr>
      </w:pPr>
      <w:hyperlink w:anchor="_Toc197024398" w:history="1">
        <w:r w:rsidRPr="00EB1204">
          <w:rPr>
            <w:rStyle w:val="Hyperlink"/>
          </w:rPr>
          <w:t>2.</w:t>
        </w:r>
        <w:r>
          <w:rPr>
            <w:rFonts w:asciiTheme="minorHAnsi" w:hAnsiTheme="minorHAnsi"/>
            <w:b w:val="0"/>
            <w:bCs w:val="0"/>
            <w:sz w:val="24"/>
          </w:rPr>
          <w:tab/>
        </w:r>
        <w:r w:rsidRPr="00EB1204">
          <w:rPr>
            <w:rStyle w:val="Hyperlink"/>
          </w:rPr>
          <w:t>Literature Review</w:t>
        </w:r>
        <w:r>
          <w:rPr>
            <w:webHidden/>
          </w:rPr>
          <w:tab/>
        </w:r>
        <w:r>
          <w:rPr>
            <w:webHidden/>
          </w:rPr>
          <w:fldChar w:fldCharType="begin"/>
        </w:r>
        <w:r>
          <w:rPr>
            <w:webHidden/>
          </w:rPr>
          <w:instrText xml:space="preserve"> PAGEREF _Toc197024398 \h </w:instrText>
        </w:r>
        <w:r>
          <w:rPr>
            <w:webHidden/>
          </w:rPr>
        </w:r>
        <w:r>
          <w:rPr>
            <w:webHidden/>
          </w:rPr>
          <w:fldChar w:fldCharType="separate"/>
        </w:r>
        <w:r>
          <w:rPr>
            <w:webHidden/>
          </w:rPr>
          <w:t>11</w:t>
        </w:r>
        <w:r>
          <w:rPr>
            <w:webHidden/>
          </w:rPr>
          <w:fldChar w:fldCharType="end"/>
        </w:r>
      </w:hyperlink>
    </w:p>
    <w:p w14:paraId="03A2004A" w14:textId="7405A640" w:rsidR="003E528C" w:rsidRDefault="003E528C">
      <w:pPr>
        <w:pStyle w:val="TOC2"/>
        <w:rPr>
          <w:rFonts w:asciiTheme="minorHAnsi" w:eastAsiaTheme="minorEastAsia" w:hAnsiTheme="minorHAnsi"/>
          <w:iCs w:val="0"/>
          <w:noProof/>
          <w:sz w:val="24"/>
          <w:szCs w:val="24"/>
          <w:lang w:eastAsia="en-GB"/>
        </w:rPr>
      </w:pPr>
      <w:hyperlink w:anchor="_Toc197024399" w:history="1">
        <w:r w:rsidRPr="00EB1204">
          <w:rPr>
            <w:rStyle w:val="Hyperlink"/>
            <w:noProof/>
          </w:rPr>
          <w:t>2.1.</w:t>
        </w:r>
        <w:r>
          <w:rPr>
            <w:rFonts w:asciiTheme="minorHAnsi" w:eastAsiaTheme="minorEastAsia" w:hAnsiTheme="minorHAnsi"/>
            <w:iCs w:val="0"/>
            <w:noProof/>
            <w:sz w:val="24"/>
            <w:szCs w:val="24"/>
            <w:lang w:eastAsia="en-GB"/>
          </w:rPr>
          <w:tab/>
        </w:r>
        <w:r w:rsidRPr="00EB1204">
          <w:rPr>
            <w:rStyle w:val="Hyperlink"/>
            <w:noProof/>
          </w:rPr>
          <w:t>Theoretical Framework</w:t>
        </w:r>
        <w:r>
          <w:rPr>
            <w:noProof/>
            <w:webHidden/>
          </w:rPr>
          <w:tab/>
        </w:r>
        <w:r>
          <w:rPr>
            <w:noProof/>
            <w:webHidden/>
          </w:rPr>
          <w:fldChar w:fldCharType="begin"/>
        </w:r>
        <w:r>
          <w:rPr>
            <w:noProof/>
            <w:webHidden/>
          </w:rPr>
          <w:instrText xml:space="preserve"> PAGEREF _Toc197024399 \h </w:instrText>
        </w:r>
        <w:r>
          <w:rPr>
            <w:noProof/>
            <w:webHidden/>
          </w:rPr>
        </w:r>
        <w:r>
          <w:rPr>
            <w:noProof/>
            <w:webHidden/>
          </w:rPr>
          <w:fldChar w:fldCharType="separate"/>
        </w:r>
        <w:r>
          <w:rPr>
            <w:noProof/>
            <w:webHidden/>
          </w:rPr>
          <w:t>11</w:t>
        </w:r>
        <w:r>
          <w:rPr>
            <w:noProof/>
            <w:webHidden/>
          </w:rPr>
          <w:fldChar w:fldCharType="end"/>
        </w:r>
      </w:hyperlink>
    </w:p>
    <w:p w14:paraId="78F1D3DF" w14:textId="56EDCDD0" w:rsidR="003E528C" w:rsidRDefault="003E528C">
      <w:pPr>
        <w:pStyle w:val="TOC2"/>
        <w:rPr>
          <w:rFonts w:asciiTheme="minorHAnsi" w:eastAsiaTheme="minorEastAsia" w:hAnsiTheme="minorHAnsi"/>
          <w:iCs w:val="0"/>
          <w:noProof/>
          <w:sz w:val="24"/>
          <w:szCs w:val="24"/>
          <w:lang w:eastAsia="en-GB"/>
        </w:rPr>
      </w:pPr>
      <w:hyperlink w:anchor="_Toc197024400" w:history="1">
        <w:r w:rsidRPr="00EB1204">
          <w:rPr>
            <w:rStyle w:val="Hyperlink"/>
            <w:noProof/>
          </w:rPr>
          <w:t>2.2.</w:t>
        </w:r>
        <w:r>
          <w:rPr>
            <w:rFonts w:asciiTheme="minorHAnsi" w:eastAsiaTheme="minorEastAsia" w:hAnsiTheme="minorHAnsi"/>
            <w:iCs w:val="0"/>
            <w:noProof/>
            <w:sz w:val="24"/>
            <w:szCs w:val="24"/>
            <w:lang w:eastAsia="en-GB"/>
          </w:rPr>
          <w:tab/>
        </w:r>
        <w:r w:rsidRPr="00EB1204">
          <w:rPr>
            <w:rStyle w:val="Hyperlink"/>
            <w:noProof/>
          </w:rPr>
          <w:t>Evolution of Cobots: from Scripted to Adaptive</w:t>
        </w:r>
        <w:r>
          <w:rPr>
            <w:noProof/>
            <w:webHidden/>
          </w:rPr>
          <w:tab/>
        </w:r>
        <w:r>
          <w:rPr>
            <w:noProof/>
            <w:webHidden/>
          </w:rPr>
          <w:fldChar w:fldCharType="begin"/>
        </w:r>
        <w:r>
          <w:rPr>
            <w:noProof/>
            <w:webHidden/>
          </w:rPr>
          <w:instrText xml:space="preserve"> PAGEREF _Toc197024400 \h </w:instrText>
        </w:r>
        <w:r>
          <w:rPr>
            <w:noProof/>
            <w:webHidden/>
          </w:rPr>
        </w:r>
        <w:r>
          <w:rPr>
            <w:noProof/>
            <w:webHidden/>
          </w:rPr>
          <w:fldChar w:fldCharType="separate"/>
        </w:r>
        <w:r>
          <w:rPr>
            <w:noProof/>
            <w:webHidden/>
          </w:rPr>
          <w:t>11</w:t>
        </w:r>
        <w:r>
          <w:rPr>
            <w:noProof/>
            <w:webHidden/>
          </w:rPr>
          <w:fldChar w:fldCharType="end"/>
        </w:r>
      </w:hyperlink>
    </w:p>
    <w:p w14:paraId="705A0CAB" w14:textId="50B33ABA" w:rsidR="003E528C" w:rsidRDefault="003E528C">
      <w:pPr>
        <w:pStyle w:val="TOC2"/>
        <w:rPr>
          <w:rFonts w:asciiTheme="minorHAnsi" w:eastAsiaTheme="minorEastAsia" w:hAnsiTheme="minorHAnsi"/>
          <w:iCs w:val="0"/>
          <w:noProof/>
          <w:sz w:val="24"/>
          <w:szCs w:val="24"/>
          <w:lang w:eastAsia="en-GB"/>
        </w:rPr>
      </w:pPr>
      <w:hyperlink w:anchor="_Toc197024401" w:history="1">
        <w:r w:rsidRPr="00EB1204">
          <w:rPr>
            <w:rStyle w:val="Hyperlink"/>
            <w:noProof/>
          </w:rPr>
          <w:t>2.3.</w:t>
        </w:r>
        <w:r>
          <w:rPr>
            <w:rFonts w:asciiTheme="minorHAnsi" w:eastAsiaTheme="minorEastAsia" w:hAnsiTheme="minorHAnsi"/>
            <w:iCs w:val="0"/>
            <w:noProof/>
            <w:sz w:val="24"/>
            <w:szCs w:val="24"/>
            <w:lang w:eastAsia="en-GB"/>
          </w:rPr>
          <w:tab/>
        </w:r>
        <w:r w:rsidRPr="00EB1204">
          <w:rPr>
            <w:rStyle w:val="Hyperlink"/>
            <w:noProof/>
          </w:rPr>
          <w:t>Vision Systems: Object Detection to User-Centric Context</w:t>
        </w:r>
        <w:r>
          <w:rPr>
            <w:noProof/>
            <w:webHidden/>
          </w:rPr>
          <w:tab/>
        </w:r>
        <w:r>
          <w:rPr>
            <w:noProof/>
            <w:webHidden/>
          </w:rPr>
          <w:fldChar w:fldCharType="begin"/>
        </w:r>
        <w:r>
          <w:rPr>
            <w:noProof/>
            <w:webHidden/>
          </w:rPr>
          <w:instrText xml:space="preserve"> PAGEREF _Toc197024401 \h </w:instrText>
        </w:r>
        <w:r>
          <w:rPr>
            <w:noProof/>
            <w:webHidden/>
          </w:rPr>
        </w:r>
        <w:r>
          <w:rPr>
            <w:noProof/>
            <w:webHidden/>
          </w:rPr>
          <w:fldChar w:fldCharType="separate"/>
        </w:r>
        <w:r>
          <w:rPr>
            <w:noProof/>
            <w:webHidden/>
          </w:rPr>
          <w:t>12</w:t>
        </w:r>
        <w:r>
          <w:rPr>
            <w:noProof/>
            <w:webHidden/>
          </w:rPr>
          <w:fldChar w:fldCharType="end"/>
        </w:r>
      </w:hyperlink>
    </w:p>
    <w:p w14:paraId="49A4E34C" w14:textId="6313461E" w:rsidR="003E528C" w:rsidRDefault="003E528C">
      <w:pPr>
        <w:pStyle w:val="TOC3"/>
        <w:rPr>
          <w:rFonts w:asciiTheme="minorHAnsi" w:eastAsiaTheme="minorEastAsia" w:hAnsiTheme="minorHAnsi"/>
          <w:sz w:val="24"/>
          <w:szCs w:val="24"/>
          <w:lang w:eastAsia="en-GB"/>
        </w:rPr>
      </w:pPr>
      <w:hyperlink w:anchor="_Toc197024402" w:history="1">
        <w:r w:rsidRPr="00EB1204">
          <w:rPr>
            <w:rStyle w:val="Hyperlink"/>
          </w:rPr>
          <w:t>2.3.1.</w:t>
        </w:r>
        <w:r>
          <w:rPr>
            <w:rFonts w:asciiTheme="minorHAnsi" w:eastAsiaTheme="minorEastAsia" w:hAnsiTheme="minorHAnsi"/>
            <w:sz w:val="24"/>
            <w:szCs w:val="24"/>
            <w:lang w:eastAsia="en-GB"/>
          </w:rPr>
          <w:tab/>
        </w:r>
        <w:r w:rsidRPr="00EB1204">
          <w:rPr>
            <w:rStyle w:val="Hyperlink"/>
          </w:rPr>
          <w:t>Seeing the world through cameras</w:t>
        </w:r>
        <w:r>
          <w:rPr>
            <w:webHidden/>
          </w:rPr>
          <w:tab/>
        </w:r>
        <w:r>
          <w:rPr>
            <w:webHidden/>
          </w:rPr>
          <w:fldChar w:fldCharType="begin"/>
        </w:r>
        <w:r>
          <w:rPr>
            <w:webHidden/>
          </w:rPr>
          <w:instrText xml:space="preserve"> PAGEREF _Toc197024402 \h </w:instrText>
        </w:r>
        <w:r>
          <w:rPr>
            <w:webHidden/>
          </w:rPr>
        </w:r>
        <w:r>
          <w:rPr>
            <w:webHidden/>
          </w:rPr>
          <w:fldChar w:fldCharType="separate"/>
        </w:r>
        <w:r>
          <w:rPr>
            <w:webHidden/>
          </w:rPr>
          <w:t>13</w:t>
        </w:r>
        <w:r>
          <w:rPr>
            <w:webHidden/>
          </w:rPr>
          <w:fldChar w:fldCharType="end"/>
        </w:r>
      </w:hyperlink>
    </w:p>
    <w:p w14:paraId="55B0B918" w14:textId="0ABDB55C" w:rsidR="003E528C" w:rsidRDefault="003E528C">
      <w:pPr>
        <w:pStyle w:val="TOC3"/>
        <w:rPr>
          <w:rFonts w:asciiTheme="minorHAnsi" w:eastAsiaTheme="minorEastAsia" w:hAnsiTheme="minorHAnsi"/>
          <w:sz w:val="24"/>
          <w:szCs w:val="24"/>
          <w:lang w:eastAsia="en-GB"/>
        </w:rPr>
      </w:pPr>
      <w:hyperlink w:anchor="_Toc197024403" w:history="1">
        <w:r w:rsidRPr="00EB1204">
          <w:rPr>
            <w:rStyle w:val="Hyperlink"/>
          </w:rPr>
          <w:t>2.3.2.</w:t>
        </w:r>
        <w:r>
          <w:rPr>
            <w:rFonts w:asciiTheme="minorHAnsi" w:eastAsiaTheme="minorEastAsia" w:hAnsiTheme="minorHAnsi"/>
            <w:sz w:val="24"/>
            <w:szCs w:val="24"/>
            <w:lang w:eastAsia="en-GB"/>
          </w:rPr>
          <w:tab/>
        </w:r>
        <w:r w:rsidRPr="00EB1204">
          <w:rPr>
            <w:rStyle w:val="Hyperlink"/>
          </w:rPr>
          <w:t>Biometrics as the first step to personalization</w:t>
        </w:r>
        <w:r>
          <w:rPr>
            <w:webHidden/>
          </w:rPr>
          <w:tab/>
        </w:r>
        <w:r>
          <w:rPr>
            <w:webHidden/>
          </w:rPr>
          <w:fldChar w:fldCharType="begin"/>
        </w:r>
        <w:r>
          <w:rPr>
            <w:webHidden/>
          </w:rPr>
          <w:instrText xml:space="preserve"> PAGEREF _Toc197024403 \h </w:instrText>
        </w:r>
        <w:r>
          <w:rPr>
            <w:webHidden/>
          </w:rPr>
        </w:r>
        <w:r>
          <w:rPr>
            <w:webHidden/>
          </w:rPr>
          <w:fldChar w:fldCharType="separate"/>
        </w:r>
        <w:r>
          <w:rPr>
            <w:webHidden/>
          </w:rPr>
          <w:t>13</w:t>
        </w:r>
        <w:r>
          <w:rPr>
            <w:webHidden/>
          </w:rPr>
          <w:fldChar w:fldCharType="end"/>
        </w:r>
      </w:hyperlink>
    </w:p>
    <w:p w14:paraId="77B9A96E" w14:textId="1C95AFC4" w:rsidR="003E528C" w:rsidRDefault="003E528C">
      <w:pPr>
        <w:pStyle w:val="TOC2"/>
        <w:rPr>
          <w:rFonts w:asciiTheme="minorHAnsi" w:eastAsiaTheme="minorEastAsia" w:hAnsiTheme="minorHAnsi"/>
          <w:iCs w:val="0"/>
          <w:noProof/>
          <w:sz w:val="24"/>
          <w:szCs w:val="24"/>
          <w:lang w:eastAsia="en-GB"/>
        </w:rPr>
      </w:pPr>
      <w:hyperlink w:anchor="_Toc197024404" w:history="1">
        <w:r w:rsidRPr="00EB1204">
          <w:rPr>
            <w:rStyle w:val="Hyperlink"/>
            <w:noProof/>
          </w:rPr>
          <w:t>2.4.</w:t>
        </w:r>
        <w:r>
          <w:rPr>
            <w:rFonts w:asciiTheme="minorHAnsi" w:eastAsiaTheme="minorEastAsia" w:hAnsiTheme="minorHAnsi"/>
            <w:iCs w:val="0"/>
            <w:noProof/>
            <w:sz w:val="24"/>
            <w:szCs w:val="24"/>
            <w:lang w:eastAsia="en-GB"/>
          </w:rPr>
          <w:tab/>
        </w:r>
        <w:r w:rsidRPr="00EB1204">
          <w:rPr>
            <w:rStyle w:val="Hyperlink"/>
            <w:noProof/>
          </w:rPr>
          <w:t>Language Models: Translating Intent into Actionable Code</w:t>
        </w:r>
        <w:r>
          <w:rPr>
            <w:noProof/>
            <w:webHidden/>
          </w:rPr>
          <w:tab/>
        </w:r>
        <w:r>
          <w:rPr>
            <w:noProof/>
            <w:webHidden/>
          </w:rPr>
          <w:fldChar w:fldCharType="begin"/>
        </w:r>
        <w:r>
          <w:rPr>
            <w:noProof/>
            <w:webHidden/>
          </w:rPr>
          <w:instrText xml:space="preserve"> PAGEREF _Toc197024404 \h </w:instrText>
        </w:r>
        <w:r>
          <w:rPr>
            <w:noProof/>
            <w:webHidden/>
          </w:rPr>
        </w:r>
        <w:r>
          <w:rPr>
            <w:noProof/>
            <w:webHidden/>
          </w:rPr>
          <w:fldChar w:fldCharType="separate"/>
        </w:r>
        <w:r>
          <w:rPr>
            <w:noProof/>
            <w:webHidden/>
          </w:rPr>
          <w:t>14</w:t>
        </w:r>
        <w:r>
          <w:rPr>
            <w:noProof/>
            <w:webHidden/>
          </w:rPr>
          <w:fldChar w:fldCharType="end"/>
        </w:r>
      </w:hyperlink>
    </w:p>
    <w:p w14:paraId="28A5C764" w14:textId="47D3DBEF" w:rsidR="003E528C" w:rsidRDefault="003E528C">
      <w:pPr>
        <w:pStyle w:val="TOC3"/>
        <w:rPr>
          <w:rFonts w:asciiTheme="minorHAnsi" w:eastAsiaTheme="minorEastAsia" w:hAnsiTheme="minorHAnsi"/>
          <w:sz w:val="24"/>
          <w:szCs w:val="24"/>
          <w:lang w:eastAsia="en-GB"/>
        </w:rPr>
      </w:pPr>
      <w:hyperlink w:anchor="_Toc197024405" w:history="1">
        <w:r w:rsidRPr="00EB1204">
          <w:rPr>
            <w:rStyle w:val="Hyperlink"/>
          </w:rPr>
          <w:t>2.4.1.</w:t>
        </w:r>
        <w:r>
          <w:rPr>
            <w:rFonts w:asciiTheme="minorHAnsi" w:eastAsiaTheme="minorEastAsia" w:hAnsiTheme="minorHAnsi"/>
            <w:sz w:val="24"/>
            <w:szCs w:val="24"/>
            <w:lang w:eastAsia="en-GB"/>
          </w:rPr>
          <w:tab/>
        </w:r>
        <w:r w:rsidRPr="00EB1204">
          <w:rPr>
            <w:rStyle w:val="Hyperlink"/>
          </w:rPr>
          <w:t>NLP in robotics: “syntax to semantics”</w:t>
        </w:r>
        <w:r>
          <w:rPr>
            <w:webHidden/>
          </w:rPr>
          <w:tab/>
        </w:r>
        <w:r>
          <w:rPr>
            <w:webHidden/>
          </w:rPr>
          <w:fldChar w:fldCharType="begin"/>
        </w:r>
        <w:r>
          <w:rPr>
            <w:webHidden/>
          </w:rPr>
          <w:instrText xml:space="preserve"> PAGEREF _Toc197024405 \h </w:instrText>
        </w:r>
        <w:r>
          <w:rPr>
            <w:webHidden/>
          </w:rPr>
        </w:r>
        <w:r>
          <w:rPr>
            <w:webHidden/>
          </w:rPr>
          <w:fldChar w:fldCharType="separate"/>
        </w:r>
        <w:r>
          <w:rPr>
            <w:webHidden/>
          </w:rPr>
          <w:t>14</w:t>
        </w:r>
        <w:r>
          <w:rPr>
            <w:webHidden/>
          </w:rPr>
          <w:fldChar w:fldCharType="end"/>
        </w:r>
      </w:hyperlink>
    </w:p>
    <w:p w14:paraId="7ADF067D" w14:textId="48324180" w:rsidR="003E528C" w:rsidRDefault="003E528C">
      <w:pPr>
        <w:pStyle w:val="TOC3"/>
        <w:rPr>
          <w:rFonts w:asciiTheme="minorHAnsi" w:eastAsiaTheme="minorEastAsia" w:hAnsiTheme="minorHAnsi"/>
          <w:sz w:val="24"/>
          <w:szCs w:val="24"/>
          <w:lang w:eastAsia="en-GB"/>
        </w:rPr>
      </w:pPr>
      <w:hyperlink w:anchor="_Toc197024406" w:history="1">
        <w:r w:rsidRPr="00EB1204">
          <w:rPr>
            <w:rStyle w:val="Hyperlink"/>
          </w:rPr>
          <w:t>2.4.2.</w:t>
        </w:r>
        <w:r>
          <w:rPr>
            <w:rFonts w:asciiTheme="minorHAnsi" w:eastAsiaTheme="minorEastAsia" w:hAnsiTheme="minorHAnsi"/>
            <w:sz w:val="24"/>
            <w:szCs w:val="24"/>
            <w:lang w:eastAsia="en-GB"/>
          </w:rPr>
          <w:tab/>
        </w:r>
        <w:r w:rsidRPr="00EB1204">
          <w:rPr>
            <w:rStyle w:val="Hyperlink"/>
          </w:rPr>
          <w:t>Limits of LLMs in embodied robotics</w:t>
        </w:r>
        <w:r>
          <w:rPr>
            <w:webHidden/>
          </w:rPr>
          <w:tab/>
        </w:r>
        <w:r>
          <w:rPr>
            <w:webHidden/>
          </w:rPr>
          <w:fldChar w:fldCharType="begin"/>
        </w:r>
        <w:r>
          <w:rPr>
            <w:webHidden/>
          </w:rPr>
          <w:instrText xml:space="preserve"> PAGEREF _Toc197024406 \h </w:instrText>
        </w:r>
        <w:r>
          <w:rPr>
            <w:webHidden/>
          </w:rPr>
        </w:r>
        <w:r>
          <w:rPr>
            <w:webHidden/>
          </w:rPr>
          <w:fldChar w:fldCharType="separate"/>
        </w:r>
        <w:r>
          <w:rPr>
            <w:webHidden/>
          </w:rPr>
          <w:t>14</w:t>
        </w:r>
        <w:r>
          <w:rPr>
            <w:webHidden/>
          </w:rPr>
          <w:fldChar w:fldCharType="end"/>
        </w:r>
      </w:hyperlink>
    </w:p>
    <w:p w14:paraId="5908EE55" w14:textId="6E855CA0" w:rsidR="003E528C" w:rsidRDefault="003E528C">
      <w:pPr>
        <w:pStyle w:val="TOC3"/>
        <w:rPr>
          <w:rFonts w:asciiTheme="minorHAnsi" w:eastAsiaTheme="minorEastAsia" w:hAnsiTheme="minorHAnsi"/>
          <w:sz w:val="24"/>
          <w:szCs w:val="24"/>
          <w:lang w:eastAsia="en-GB"/>
        </w:rPr>
      </w:pPr>
      <w:hyperlink w:anchor="_Toc197024407" w:history="1">
        <w:r w:rsidRPr="00EB1204">
          <w:rPr>
            <w:rStyle w:val="Hyperlink"/>
          </w:rPr>
          <w:t>2.4.3.</w:t>
        </w:r>
        <w:r>
          <w:rPr>
            <w:rFonts w:asciiTheme="minorHAnsi" w:eastAsiaTheme="minorEastAsia" w:hAnsiTheme="minorHAnsi"/>
            <w:sz w:val="24"/>
            <w:szCs w:val="24"/>
            <w:lang w:eastAsia="en-GB"/>
          </w:rPr>
          <w:tab/>
        </w:r>
        <w:r w:rsidRPr="00EB1204">
          <w:rPr>
            <w:rStyle w:val="Hyperlink"/>
          </w:rPr>
          <w:t>Conversational memory: “chatbots to cobots”</w:t>
        </w:r>
        <w:r>
          <w:rPr>
            <w:webHidden/>
          </w:rPr>
          <w:tab/>
        </w:r>
        <w:r>
          <w:rPr>
            <w:webHidden/>
          </w:rPr>
          <w:fldChar w:fldCharType="begin"/>
        </w:r>
        <w:r>
          <w:rPr>
            <w:webHidden/>
          </w:rPr>
          <w:instrText xml:space="preserve"> PAGEREF _Toc197024407 \h </w:instrText>
        </w:r>
        <w:r>
          <w:rPr>
            <w:webHidden/>
          </w:rPr>
        </w:r>
        <w:r>
          <w:rPr>
            <w:webHidden/>
          </w:rPr>
          <w:fldChar w:fldCharType="separate"/>
        </w:r>
        <w:r>
          <w:rPr>
            <w:webHidden/>
          </w:rPr>
          <w:t>16</w:t>
        </w:r>
        <w:r>
          <w:rPr>
            <w:webHidden/>
          </w:rPr>
          <w:fldChar w:fldCharType="end"/>
        </w:r>
      </w:hyperlink>
    </w:p>
    <w:p w14:paraId="46AC15B6" w14:textId="15D1B90C" w:rsidR="003E528C" w:rsidRDefault="003E528C">
      <w:pPr>
        <w:pStyle w:val="TOC2"/>
        <w:rPr>
          <w:rFonts w:asciiTheme="minorHAnsi" w:eastAsiaTheme="minorEastAsia" w:hAnsiTheme="minorHAnsi"/>
          <w:iCs w:val="0"/>
          <w:noProof/>
          <w:sz w:val="24"/>
          <w:szCs w:val="24"/>
          <w:lang w:eastAsia="en-GB"/>
        </w:rPr>
      </w:pPr>
      <w:hyperlink w:anchor="_Toc197024408" w:history="1">
        <w:r w:rsidRPr="00EB1204">
          <w:rPr>
            <w:rStyle w:val="Hyperlink"/>
            <w:noProof/>
          </w:rPr>
          <w:t>2.5.</w:t>
        </w:r>
        <w:r>
          <w:rPr>
            <w:rFonts w:asciiTheme="minorHAnsi" w:eastAsiaTheme="minorEastAsia" w:hAnsiTheme="minorHAnsi"/>
            <w:iCs w:val="0"/>
            <w:noProof/>
            <w:sz w:val="24"/>
            <w:szCs w:val="24"/>
            <w:lang w:eastAsia="en-GB"/>
          </w:rPr>
          <w:tab/>
        </w:r>
        <w:r w:rsidRPr="00EB1204">
          <w:rPr>
            <w:rStyle w:val="Hyperlink"/>
            <w:noProof/>
          </w:rPr>
          <w:t>Robot Task Planning &amp; Execution in Virtual Environments</w:t>
        </w:r>
        <w:r>
          <w:rPr>
            <w:noProof/>
            <w:webHidden/>
          </w:rPr>
          <w:tab/>
        </w:r>
        <w:r>
          <w:rPr>
            <w:noProof/>
            <w:webHidden/>
          </w:rPr>
          <w:fldChar w:fldCharType="begin"/>
        </w:r>
        <w:r>
          <w:rPr>
            <w:noProof/>
            <w:webHidden/>
          </w:rPr>
          <w:instrText xml:space="preserve"> PAGEREF _Toc197024408 \h </w:instrText>
        </w:r>
        <w:r>
          <w:rPr>
            <w:noProof/>
            <w:webHidden/>
          </w:rPr>
        </w:r>
        <w:r>
          <w:rPr>
            <w:noProof/>
            <w:webHidden/>
          </w:rPr>
          <w:fldChar w:fldCharType="separate"/>
        </w:r>
        <w:r>
          <w:rPr>
            <w:noProof/>
            <w:webHidden/>
          </w:rPr>
          <w:t>16</w:t>
        </w:r>
        <w:r>
          <w:rPr>
            <w:noProof/>
            <w:webHidden/>
          </w:rPr>
          <w:fldChar w:fldCharType="end"/>
        </w:r>
      </w:hyperlink>
    </w:p>
    <w:p w14:paraId="52C9B0FF" w14:textId="769478F4" w:rsidR="003E528C" w:rsidRDefault="003E528C">
      <w:pPr>
        <w:pStyle w:val="TOC3"/>
        <w:rPr>
          <w:rFonts w:asciiTheme="minorHAnsi" w:eastAsiaTheme="minorEastAsia" w:hAnsiTheme="minorHAnsi"/>
          <w:sz w:val="24"/>
          <w:szCs w:val="24"/>
          <w:lang w:eastAsia="en-GB"/>
        </w:rPr>
      </w:pPr>
      <w:hyperlink w:anchor="_Toc197024409" w:history="1">
        <w:r w:rsidRPr="00EB1204">
          <w:rPr>
            <w:rStyle w:val="Hyperlink"/>
          </w:rPr>
          <w:t>2.5.1.</w:t>
        </w:r>
        <w:r>
          <w:rPr>
            <w:rFonts w:asciiTheme="minorHAnsi" w:eastAsiaTheme="minorEastAsia" w:hAnsiTheme="minorHAnsi"/>
            <w:sz w:val="24"/>
            <w:szCs w:val="24"/>
            <w:lang w:eastAsia="en-GB"/>
          </w:rPr>
          <w:tab/>
        </w:r>
        <w:r w:rsidRPr="00EB1204">
          <w:rPr>
            <w:rStyle w:val="Hyperlink"/>
          </w:rPr>
          <w:t>Robot control in virtual environments</w:t>
        </w:r>
        <w:r>
          <w:rPr>
            <w:webHidden/>
          </w:rPr>
          <w:tab/>
        </w:r>
        <w:r>
          <w:rPr>
            <w:webHidden/>
          </w:rPr>
          <w:fldChar w:fldCharType="begin"/>
        </w:r>
        <w:r>
          <w:rPr>
            <w:webHidden/>
          </w:rPr>
          <w:instrText xml:space="preserve"> PAGEREF _Toc197024409 \h </w:instrText>
        </w:r>
        <w:r>
          <w:rPr>
            <w:webHidden/>
          </w:rPr>
        </w:r>
        <w:r>
          <w:rPr>
            <w:webHidden/>
          </w:rPr>
          <w:fldChar w:fldCharType="separate"/>
        </w:r>
        <w:r>
          <w:rPr>
            <w:webHidden/>
          </w:rPr>
          <w:t>16</w:t>
        </w:r>
        <w:r>
          <w:rPr>
            <w:webHidden/>
          </w:rPr>
          <w:fldChar w:fldCharType="end"/>
        </w:r>
      </w:hyperlink>
    </w:p>
    <w:p w14:paraId="1E980439" w14:textId="69287BBA" w:rsidR="003E528C" w:rsidRDefault="003E528C">
      <w:pPr>
        <w:pStyle w:val="TOC3"/>
        <w:rPr>
          <w:rFonts w:asciiTheme="minorHAnsi" w:eastAsiaTheme="minorEastAsia" w:hAnsiTheme="minorHAnsi"/>
          <w:sz w:val="24"/>
          <w:szCs w:val="24"/>
          <w:lang w:eastAsia="en-GB"/>
        </w:rPr>
      </w:pPr>
      <w:hyperlink w:anchor="_Toc197024410" w:history="1">
        <w:r w:rsidRPr="00EB1204">
          <w:rPr>
            <w:rStyle w:val="Hyperlink"/>
          </w:rPr>
          <w:t>2.5.2.</w:t>
        </w:r>
        <w:r>
          <w:rPr>
            <w:rFonts w:asciiTheme="minorHAnsi" w:eastAsiaTheme="minorEastAsia" w:hAnsiTheme="minorHAnsi"/>
            <w:sz w:val="24"/>
            <w:szCs w:val="24"/>
            <w:lang w:eastAsia="en-GB"/>
          </w:rPr>
          <w:tab/>
        </w:r>
        <w:r w:rsidRPr="00EB1204">
          <w:rPr>
            <w:rStyle w:val="Hyperlink"/>
          </w:rPr>
          <w:t>Modular architectures for control</w:t>
        </w:r>
        <w:r>
          <w:rPr>
            <w:webHidden/>
          </w:rPr>
          <w:tab/>
        </w:r>
        <w:r>
          <w:rPr>
            <w:webHidden/>
          </w:rPr>
          <w:fldChar w:fldCharType="begin"/>
        </w:r>
        <w:r>
          <w:rPr>
            <w:webHidden/>
          </w:rPr>
          <w:instrText xml:space="preserve"> PAGEREF _Toc197024410 \h </w:instrText>
        </w:r>
        <w:r>
          <w:rPr>
            <w:webHidden/>
          </w:rPr>
        </w:r>
        <w:r>
          <w:rPr>
            <w:webHidden/>
          </w:rPr>
          <w:fldChar w:fldCharType="separate"/>
        </w:r>
        <w:r>
          <w:rPr>
            <w:webHidden/>
          </w:rPr>
          <w:t>16</w:t>
        </w:r>
        <w:r>
          <w:rPr>
            <w:webHidden/>
          </w:rPr>
          <w:fldChar w:fldCharType="end"/>
        </w:r>
      </w:hyperlink>
    </w:p>
    <w:p w14:paraId="48E6D387" w14:textId="2848799D" w:rsidR="003E528C" w:rsidRDefault="003E528C">
      <w:pPr>
        <w:pStyle w:val="TOC3"/>
        <w:rPr>
          <w:rFonts w:asciiTheme="minorHAnsi" w:eastAsiaTheme="minorEastAsia" w:hAnsiTheme="minorHAnsi"/>
          <w:sz w:val="24"/>
          <w:szCs w:val="24"/>
          <w:lang w:eastAsia="en-GB"/>
        </w:rPr>
      </w:pPr>
      <w:hyperlink w:anchor="_Toc197024411" w:history="1">
        <w:r w:rsidRPr="00EB1204">
          <w:rPr>
            <w:rStyle w:val="Hyperlink"/>
          </w:rPr>
          <w:t>2.5.3.</w:t>
        </w:r>
        <w:r>
          <w:rPr>
            <w:rFonts w:asciiTheme="minorHAnsi" w:eastAsiaTheme="minorEastAsia" w:hAnsiTheme="minorHAnsi"/>
            <w:sz w:val="24"/>
            <w:szCs w:val="24"/>
            <w:lang w:eastAsia="en-GB"/>
          </w:rPr>
          <w:tab/>
        </w:r>
        <w:r w:rsidRPr="00EB1204">
          <w:rPr>
            <w:rStyle w:val="Hyperlink"/>
          </w:rPr>
          <w:t>Task planning &amp; execution frameworks</w:t>
        </w:r>
        <w:r>
          <w:rPr>
            <w:webHidden/>
          </w:rPr>
          <w:tab/>
        </w:r>
        <w:r>
          <w:rPr>
            <w:webHidden/>
          </w:rPr>
          <w:fldChar w:fldCharType="begin"/>
        </w:r>
        <w:r>
          <w:rPr>
            <w:webHidden/>
          </w:rPr>
          <w:instrText xml:space="preserve"> PAGEREF _Toc197024411 \h </w:instrText>
        </w:r>
        <w:r>
          <w:rPr>
            <w:webHidden/>
          </w:rPr>
        </w:r>
        <w:r>
          <w:rPr>
            <w:webHidden/>
          </w:rPr>
          <w:fldChar w:fldCharType="separate"/>
        </w:r>
        <w:r>
          <w:rPr>
            <w:webHidden/>
          </w:rPr>
          <w:t>17</w:t>
        </w:r>
        <w:r>
          <w:rPr>
            <w:webHidden/>
          </w:rPr>
          <w:fldChar w:fldCharType="end"/>
        </w:r>
      </w:hyperlink>
    </w:p>
    <w:p w14:paraId="5A4DAD32" w14:textId="45E33F2B" w:rsidR="003E528C" w:rsidRDefault="003E528C">
      <w:pPr>
        <w:pStyle w:val="TOC3"/>
        <w:rPr>
          <w:rFonts w:asciiTheme="minorHAnsi" w:eastAsiaTheme="minorEastAsia" w:hAnsiTheme="minorHAnsi"/>
          <w:sz w:val="24"/>
          <w:szCs w:val="24"/>
          <w:lang w:eastAsia="en-GB"/>
        </w:rPr>
      </w:pPr>
      <w:hyperlink w:anchor="_Toc197024412" w:history="1">
        <w:r w:rsidRPr="00EB1204">
          <w:rPr>
            <w:rStyle w:val="Hyperlink"/>
          </w:rPr>
          <w:t>2.5.4.</w:t>
        </w:r>
        <w:r>
          <w:rPr>
            <w:rFonts w:asciiTheme="minorHAnsi" w:eastAsiaTheme="minorEastAsia" w:hAnsiTheme="minorHAnsi"/>
            <w:sz w:val="24"/>
            <w:szCs w:val="24"/>
            <w:lang w:eastAsia="en-GB"/>
          </w:rPr>
          <w:tab/>
        </w:r>
        <w:r w:rsidRPr="00EB1204">
          <w:rPr>
            <w:rStyle w:val="Hyperlink"/>
          </w:rPr>
          <w:t>Database-driven personalization in HRI</w:t>
        </w:r>
        <w:r>
          <w:rPr>
            <w:webHidden/>
          </w:rPr>
          <w:tab/>
        </w:r>
        <w:r>
          <w:rPr>
            <w:webHidden/>
          </w:rPr>
          <w:fldChar w:fldCharType="begin"/>
        </w:r>
        <w:r>
          <w:rPr>
            <w:webHidden/>
          </w:rPr>
          <w:instrText xml:space="preserve"> PAGEREF _Toc197024412 \h </w:instrText>
        </w:r>
        <w:r>
          <w:rPr>
            <w:webHidden/>
          </w:rPr>
        </w:r>
        <w:r>
          <w:rPr>
            <w:webHidden/>
          </w:rPr>
          <w:fldChar w:fldCharType="separate"/>
        </w:r>
        <w:r>
          <w:rPr>
            <w:webHidden/>
          </w:rPr>
          <w:t>17</w:t>
        </w:r>
        <w:r>
          <w:rPr>
            <w:webHidden/>
          </w:rPr>
          <w:fldChar w:fldCharType="end"/>
        </w:r>
      </w:hyperlink>
    </w:p>
    <w:p w14:paraId="70FA381E" w14:textId="2A271B18" w:rsidR="003E528C" w:rsidRDefault="003E528C">
      <w:pPr>
        <w:pStyle w:val="TOC2"/>
        <w:rPr>
          <w:rFonts w:asciiTheme="minorHAnsi" w:eastAsiaTheme="minorEastAsia" w:hAnsiTheme="minorHAnsi"/>
          <w:iCs w:val="0"/>
          <w:noProof/>
          <w:sz w:val="24"/>
          <w:szCs w:val="24"/>
          <w:lang w:eastAsia="en-GB"/>
        </w:rPr>
      </w:pPr>
      <w:hyperlink w:anchor="_Toc197024413" w:history="1">
        <w:r w:rsidRPr="00EB1204">
          <w:rPr>
            <w:rStyle w:val="Hyperlink"/>
            <w:noProof/>
          </w:rPr>
          <w:t>2.6.</w:t>
        </w:r>
        <w:r>
          <w:rPr>
            <w:rFonts w:asciiTheme="minorHAnsi" w:eastAsiaTheme="minorEastAsia" w:hAnsiTheme="minorHAnsi"/>
            <w:iCs w:val="0"/>
            <w:noProof/>
            <w:sz w:val="24"/>
            <w:szCs w:val="24"/>
            <w:lang w:eastAsia="en-GB"/>
          </w:rPr>
          <w:tab/>
        </w:r>
        <w:r w:rsidRPr="00EB1204">
          <w:rPr>
            <w:rStyle w:val="Hyperlink"/>
            <w:noProof/>
          </w:rPr>
          <w:t>Integration &amp; challenges</w:t>
        </w:r>
        <w:r>
          <w:rPr>
            <w:noProof/>
            <w:webHidden/>
          </w:rPr>
          <w:tab/>
        </w:r>
        <w:r>
          <w:rPr>
            <w:noProof/>
            <w:webHidden/>
          </w:rPr>
          <w:fldChar w:fldCharType="begin"/>
        </w:r>
        <w:r>
          <w:rPr>
            <w:noProof/>
            <w:webHidden/>
          </w:rPr>
          <w:instrText xml:space="preserve"> PAGEREF _Toc197024413 \h </w:instrText>
        </w:r>
        <w:r>
          <w:rPr>
            <w:noProof/>
            <w:webHidden/>
          </w:rPr>
        </w:r>
        <w:r>
          <w:rPr>
            <w:noProof/>
            <w:webHidden/>
          </w:rPr>
          <w:fldChar w:fldCharType="separate"/>
        </w:r>
        <w:r>
          <w:rPr>
            <w:noProof/>
            <w:webHidden/>
          </w:rPr>
          <w:t>17</w:t>
        </w:r>
        <w:r>
          <w:rPr>
            <w:noProof/>
            <w:webHidden/>
          </w:rPr>
          <w:fldChar w:fldCharType="end"/>
        </w:r>
      </w:hyperlink>
    </w:p>
    <w:p w14:paraId="4A47D8C0" w14:textId="4844ABC6" w:rsidR="003E528C" w:rsidRDefault="003E528C">
      <w:pPr>
        <w:pStyle w:val="TOC1"/>
        <w:rPr>
          <w:rFonts w:asciiTheme="minorHAnsi" w:hAnsiTheme="minorHAnsi"/>
          <w:b w:val="0"/>
          <w:bCs w:val="0"/>
          <w:sz w:val="24"/>
        </w:rPr>
      </w:pPr>
      <w:hyperlink w:anchor="_Toc197024414" w:history="1">
        <w:r w:rsidRPr="00EB1204">
          <w:rPr>
            <w:rStyle w:val="Hyperlink"/>
          </w:rPr>
          <w:t>3.</w:t>
        </w:r>
        <w:r>
          <w:rPr>
            <w:rFonts w:asciiTheme="minorHAnsi" w:hAnsiTheme="minorHAnsi"/>
            <w:b w:val="0"/>
            <w:bCs w:val="0"/>
            <w:sz w:val="24"/>
          </w:rPr>
          <w:tab/>
        </w:r>
        <w:r w:rsidRPr="00EB1204">
          <w:rPr>
            <w:rStyle w:val="Hyperlink"/>
          </w:rPr>
          <w:t>Methodology</w:t>
        </w:r>
        <w:r>
          <w:rPr>
            <w:webHidden/>
          </w:rPr>
          <w:tab/>
        </w:r>
        <w:r>
          <w:rPr>
            <w:webHidden/>
          </w:rPr>
          <w:fldChar w:fldCharType="begin"/>
        </w:r>
        <w:r>
          <w:rPr>
            <w:webHidden/>
          </w:rPr>
          <w:instrText xml:space="preserve"> PAGEREF _Toc197024414 \h </w:instrText>
        </w:r>
        <w:r>
          <w:rPr>
            <w:webHidden/>
          </w:rPr>
        </w:r>
        <w:r>
          <w:rPr>
            <w:webHidden/>
          </w:rPr>
          <w:fldChar w:fldCharType="separate"/>
        </w:r>
        <w:r>
          <w:rPr>
            <w:webHidden/>
          </w:rPr>
          <w:t>18</w:t>
        </w:r>
        <w:r>
          <w:rPr>
            <w:webHidden/>
          </w:rPr>
          <w:fldChar w:fldCharType="end"/>
        </w:r>
      </w:hyperlink>
    </w:p>
    <w:p w14:paraId="41530F59" w14:textId="3B5ACE87" w:rsidR="003E528C" w:rsidRDefault="003E528C">
      <w:pPr>
        <w:pStyle w:val="TOC2"/>
        <w:rPr>
          <w:rFonts w:asciiTheme="minorHAnsi" w:eastAsiaTheme="minorEastAsia" w:hAnsiTheme="minorHAnsi"/>
          <w:iCs w:val="0"/>
          <w:noProof/>
          <w:sz w:val="24"/>
          <w:szCs w:val="24"/>
          <w:lang w:eastAsia="en-GB"/>
        </w:rPr>
      </w:pPr>
      <w:hyperlink w:anchor="_Toc197024415" w:history="1">
        <w:r w:rsidRPr="00EB1204">
          <w:rPr>
            <w:rStyle w:val="Hyperlink"/>
            <w:noProof/>
          </w:rPr>
          <w:t>3.1.</w:t>
        </w:r>
        <w:r>
          <w:rPr>
            <w:rFonts w:asciiTheme="minorHAnsi" w:eastAsiaTheme="minorEastAsia" w:hAnsiTheme="minorHAnsi"/>
            <w:iCs w:val="0"/>
            <w:noProof/>
            <w:sz w:val="24"/>
            <w:szCs w:val="24"/>
            <w:lang w:eastAsia="en-GB"/>
          </w:rPr>
          <w:tab/>
        </w:r>
        <w:r w:rsidRPr="00EB1204">
          <w:rPr>
            <w:rStyle w:val="Hyperlink"/>
            <w:noProof/>
          </w:rPr>
          <w:t>Techniques &amp; Tools</w:t>
        </w:r>
        <w:r>
          <w:rPr>
            <w:noProof/>
            <w:webHidden/>
          </w:rPr>
          <w:tab/>
        </w:r>
        <w:r>
          <w:rPr>
            <w:noProof/>
            <w:webHidden/>
          </w:rPr>
          <w:fldChar w:fldCharType="begin"/>
        </w:r>
        <w:r>
          <w:rPr>
            <w:noProof/>
            <w:webHidden/>
          </w:rPr>
          <w:instrText xml:space="preserve"> PAGEREF _Toc197024415 \h </w:instrText>
        </w:r>
        <w:r>
          <w:rPr>
            <w:noProof/>
            <w:webHidden/>
          </w:rPr>
        </w:r>
        <w:r>
          <w:rPr>
            <w:noProof/>
            <w:webHidden/>
          </w:rPr>
          <w:fldChar w:fldCharType="separate"/>
        </w:r>
        <w:r>
          <w:rPr>
            <w:noProof/>
            <w:webHidden/>
          </w:rPr>
          <w:t>18</w:t>
        </w:r>
        <w:r>
          <w:rPr>
            <w:noProof/>
            <w:webHidden/>
          </w:rPr>
          <w:fldChar w:fldCharType="end"/>
        </w:r>
      </w:hyperlink>
    </w:p>
    <w:p w14:paraId="2A809BC1" w14:textId="2E935F1E" w:rsidR="003E528C" w:rsidRDefault="003E528C">
      <w:pPr>
        <w:pStyle w:val="TOC3"/>
        <w:rPr>
          <w:rFonts w:asciiTheme="minorHAnsi" w:eastAsiaTheme="minorEastAsia" w:hAnsiTheme="minorHAnsi"/>
          <w:sz w:val="24"/>
          <w:szCs w:val="24"/>
          <w:lang w:eastAsia="en-GB"/>
        </w:rPr>
      </w:pPr>
      <w:hyperlink w:anchor="_Toc197024416" w:history="1">
        <w:r w:rsidRPr="00EB1204">
          <w:rPr>
            <w:rStyle w:val="Hyperlink"/>
          </w:rPr>
          <w:t>3.1.1.</w:t>
        </w:r>
        <w:r>
          <w:rPr>
            <w:rFonts w:asciiTheme="minorHAnsi" w:eastAsiaTheme="minorEastAsia" w:hAnsiTheme="minorHAnsi"/>
            <w:sz w:val="24"/>
            <w:szCs w:val="24"/>
            <w:lang w:eastAsia="en-GB"/>
          </w:rPr>
          <w:tab/>
        </w:r>
        <w:r w:rsidRPr="00EB1204">
          <w:rPr>
            <w:rStyle w:val="Hyperlink"/>
          </w:rPr>
          <w:t>The Method; RAD using LLMs</w:t>
        </w:r>
        <w:r>
          <w:rPr>
            <w:webHidden/>
          </w:rPr>
          <w:tab/>
        </w:r>
        <w:r>
          <w:rPr>
            <w:webHidden/>
          </w:rPr>
          <w:fldChar w:fldCharType="begin"/>
        </w:r>
        <w:r>
          <w:rPr>
            <w:webHidden/>
          </w:rPr>
          <w:instrText xml:space="preserve"> PAGEREF _Toc197024416 \h </w:instrText>
        </w:r>
        <w:r>
          <w:rPr>
            <w:webHidden/>
          </w:rPr>
        </w:r>
        <w:r>
          <w:rPr>
            <w:webHidden/>
          </w:rPr>
          <w:fldChar w:fldCharType="separate"/>
        </w:r>
        <w:r>
          <w:rPr>
            <w:webHidden/>
          </w:rPr>
          <w:t>18</w:t>
        </w:r>
        <w:r>
          <w:rPr>
            <w:webHidden/>
          </w:rPr>
          <w:fldChar w:fldCharType="end"/>
        </w:r>
      </w:hyperlink>
    </w:p>
    <w:p w14:paraId="22E40D76" w14:textId="0F914035" w:rsidR="003E528C" w:rsidRDefault="003E528C">
      <w:pPr>
        <w:pStyle w:val="TOC3"/>
        <w:rPr>
          <w:rFonts w:asciiTheme="minorHAnsi" w:eastAsiaTheme="minorEastAsia" w:hAnsiTheme="minorHAnsi"/>
          <w:sz w:val="24"/>
          <w:szCs w:val="24"/>
          <w:lang w:eastAsia="en-GB"/>
        </w:rPr>
      </w:pPr>
      <w:hyperlink w:anchor="_Toc197024417" w:history="1">
        <w:r w:rsidRPr="00EB1204">
          <w:rPr>
            <w:rStyle w:val="Hyperlink"/>
          </w:rPr>
          <w:t>3.1.2.</w:t>
        </w:r>
        <w:r>
          <w:rPr>
            <w:rFonts w:asciiTheme="minorHAnsi" w:eastAsiaTheme="minorEastAsia" w:hAnsiTheme="minorHAnsi"/>
            <w:sz w:val="24"/>
            <w:szCs w:val="24"/>
            <w:lang w:eastAsia="en-GB"/>
          </w:rPr>
          <w:tab/>
        </w:r>
        <w:r w:rsidRPr="00EB1204">
          <w:rPr>
            <w:rStyle w:val="Hyperlink"/>
          </w:rPr>
          <w:t>Vision tools:</w:t>
        </w:r>
        <w:r>
          <w:rPr>
            <w:webHidden/>
          </w:rPr>
          <w:tab/>
        </w:r>
        <w:r>
          <w:rPr>
            <w:webHidden/>
          </w:rPr>
          <w:fldChar w:fldCharType="begin"/>
        </w:r>
        <w:r>
          <w:rPr>
            <w:webHidden/>
          </w:rPr>
          <w:instrText xml:space="preserve"> PAGEREF _Toc197024417 \h </w:instrText>
        </w:r>
        <w:r>
          <w:rPr>
            <w:webHidden/>
          </w:rPr>
        </w:r>
        <w:r>
          <w:rPr>
            <w:webHidden/>
          </w:rPr>
          <w:fldChar w:fldCharType="separate"/>
        </w:r>
        <w:r>
          <w:rPr>
            <w:webHidden/>
          </w:rPr>
          <w:t>19</w:t>
        </w:r>
        <w:r>
          <w:rPr>
            <w:webHidden/>
          </w:rPr>
          <w:fldChar w:fldCharType="end"/>
        </w:r>
      </w:hyperlink>
    </w:p>
    <w:p w14:paraId="21E5333F" w14:textId="53AE0C55" w:rsidR="003E528C" w:rsidRDefault="003E528C">
      <w:pPr>
        <w:pStyle w:val="TOC3"/>
        <w:rPr>
          <w:rFonts w:asciiTheme="minorHAnsi" w:eastAsiaTheme="minorEastAsia" w:hAnsiTheme="minorHAnsi"/>
          <w:sz w:val="24"/>
          <w:szCs w:val="24"/>
          <w:lang w:eastAsia="en-GB"/>
        </w:rPr>
      </w:pPr>
      <w:hyperlink w:anchor="_Toc197024418" w:history="1">
        <w:r w:rsidRPr="00EB1204">
          <w:rPr>
            <w:rStyle w:val="Hyperlink"/>
          </w:rPr>
          <w:t>3.1.3.</w:t>
        </w:r>
        <w:r>
          <w:rPr>
            <w:rFonts w:asciiTheme="minorHAnsi" w:eastAsiaTheme="minorEastAsia" w:hAnsiTheme="minorHAnsi"/>
            <w:sz w:val="24"/>
            <w:szCs w:val="24"/>
            <w:lang w:eastAsia="en-GB"/>
          </w:rPr>
          <w:tab/>
        </w:r>
        <w:r w:rsidRPr="00EB1204">
          <w:rPr>
            <w:rStyle w:val="Hyperlink"/>
          </w:rPr>
          <w:t>LLM tools:</w:t>
        </w:r>
        <w:r>
          <w:rPr>
            <w:webHidden/>
          </w:rPr>
          <w:tab/>
        </w:r>
        <w:r>
          <w:rPr>
            <w:webHidden/>
          </w:rPr>
          <w:fldChar w:fldCharType="begin"/>
        </w:r>
        <w:r>
          <w:rPr>
            <w:webHidden/>
          </w:rPr>
          <w:instrText xml:space="preserve"> PAGEREF _Toc197024418 \h </w:instrText>
        </w:r>
        <w:r>
          <w:rPr>
            <w:webHidden/>
          </w:rPr>
        </w:r>
        <w:r>
          <w:rPr>
            <w:webHidden/>
          </w:rPr>
          <w:fldChar w:fldCharType="separate"/>
        </w:r>
        <w:r>
          <w:rPr>
            <w:webHidden/>
          </w:rPr>
          <w:t>19</w:t>
        </w:r>
        <w:r>
          <w:rPr>
            <w:webHidden/>
          </w:rPr>
          <w:fldChar w:fldCharType="end"/>
        </w:r>
      </w:hyperlink>
    </w:p>
    <w:p w14:paraId="70EBC762" w14:textId="629BAA81" w:rsidR="003E528C" w:rsidRDefault="003E528C">
      <w:pPr>
        <w:pStyle w:val="TOC3"/>
        <w:rPr>
          <w:rFonts w:asciiTheme="minorHAnsi" w:eastAsiaTheme="minorEastAsia" w:hAnsiTheme="minorHAnsi"/>
          <w:sz w:val="24"/>
          <w:szCs w:val="24"/>
          <w:lang w:eastAsia="en-GB"/>
        </w:rPr>
      </w:pPr>
      <w:hyperlink w:anchor="_Toc197024419" w:history="1">
        <w:r w:rsidRPr="00EB1204">
          <w:rPr>
            <w:rStyle w:val="Hyperlink"/>
          </w:rPr>
          <w:t>3.1.4.</w:t>
        </w:r>
        <w:r>
          <w:rPr>
            <w:rFonts w:asciiTheme="minorHAnsi" w:eastAsiaTheme="minorEastAsia" w:hAnsiTheme="minorHAnsi"/>
            <w:sz w:val="24"/>
            <w:szCs w:val="24"/>
            <w:lang w:eastAsia="en-GB"/>
          </w:rPr>
          <w:tab/>
        </w:r>
        <w:r w:rsidRPr="00EB1204">
          <w:rPr>
            <w:rStyle w:val="Hyperlink"/>
          </w:rPr>
          <w:t>Simulation tools:</w:t>
        </w:r>
        <w:r>
          <w:rPr>
            <w:webHidden/>
          </w:rPr>
          <w:tab/>
        </w:r>
        <w:r>
          <w:rPr>
            <w:webHidden/>
          </w:rPr>
          <w:fldChar w:fldCharType="begin"/>
        </w:r>
        <w:r>
          <w:rPr>
            <w:webHidden/>
          </w:rPr>
          <w:instrText xml:space="preserve"> PAGEREF _Toc197024419 \h </w:instrText>
        </w:r>
        <w:r>
          <w:rPr>
            <w:webHidden/>
          </w:rPr>
        </w:r>
        <w:r>
          <w:rPr>
            <w:webHidden/>
          </w:rPr>
          <w:fldChar w:fldCharType="separate"/>
        </w:r>
        <w:r>
          <w:rPr>
            <w:webHidden/>
          </w:rPr>
          <w:t>19</w:t>
        </w:r>
        <w:r>
          <w:rPr>
            <w:webHidden/>
          </w:rPr>
          <w:fldChar w:fldCharType="end"/>
        </w:r>
      </w:hyperlink>
    </w:p>
    <w:p w14:paraId="204CF017" w14:textId="470F08F1" w:rsidR="003E528C" w:rsidRDefault="003E528C">
      <w:pPr>
        <w:pStyle w:val="TOC3"/>
        <w:rPr>
          <w:rFonts w:asciiTheme="minorHAnsi" w:eastAsiaTheme="minorEastAsia" w:hAnsiTheme="minorHAnsi"/>
          <w:sz w:val="24"/>
          <w:szCs w:val="24"/>
          <w:lang w:eastAsia="en-GB"/>
        </w:rPr>
      </w:pPr>
      <w:hyperlink w:anchor="_Toc197024420" w:history="1">
        <w:r w:rsidRPr="00EB1204">
          <w:rPr>
            <w:rStyle w:val="Hyperlink"/>
          </w:rPr>
          <w:t>3.1.5.</w:t>
        </w:r>
        <w:r>
          <w:rPr>
            <w:rFonts w:asciiTheme="minorHAnsi" w:eastAsiaTheme="minorEastAsia" w:hAnsiTheme="minorHAnsi"/>
            <w:sz w:val="24"/>
            <w:szCs w:val="24"/>
            <w:lang w:eastAsia="en-GB"/>
          </w:rPr>
          <w:tab/>
        </w:r>
        <w:r w:rsidRPr="00EB1204">
          <w:rPr>
            <w:rStyle w:val="Hyperlink"/>
          </w:rPr>
          <w:t>Database tools:</w:t>
        </w:r>
        <w:r>
          <w:rPr>
            <w:webHidden/>
          </w:rPr>
          <w:tab/>
        </w:r>
        <w:r>
          <w:rPr>
            <w:webHidden/>
          </w:rPr>
          <w:fldChar w:fldCharType="begin"/>
        </w:r>
        <w:r>
          <w:rPr>
            <w:webHidden/>
          </w:rPr>
          <w:instrText xml:space="preserve"> PAGEREF _Toc197024420 \h </w:instrText>
        </w:r>
        <w:r>
          <w:rPr>
            <w:webHidden/>
          </w:rPr>
        </w:r>
        <w:r>
          <w:rPr>
            <w:webHidden/>
          </w:rPr>
          <w:fldChar w:fldCharType="separate"/>
        </w:r>
        <w:r>
          <w:rPr>
            <w:webHidden/>
          </w:rPr>
          <w:t>20</w:t>
        </w:r>
        <w:r>
          <w:rPr>
            <w:webHidden/>
          </w:rPr>
          <w:fldChar w:fldCharType="end"/>
        </w:r>
      </w:hyperlink>
    </w:p>
    <w:p w14:paraId="42A37500" w14:textId="1D43E703" w:rsidR="003E528C" w:rsidRDefault="003E528C">
      <w:pPr>
        <w:pStyle w:val="TOC2"/>
        <w:rPr>
          <w:rFonts w:asciiTheme="minorHAnsi" w:eastAsiaTheme="minorEastAsia" w:hAnsiTheme="minorHAnsi"/>
          <w:iCs w:val="0"/>
          <w:noProof/>
          <w:sz w:val="24"/>
          <w:szCs w:val="24"/>
          <w:lang w:eastAsia="en-GB"/>
        </w:rPr>
      </w:pPr>
      <w:hyperlink w:anchor="_Toc197024421" w:history="1">
        <w:r w:rsidRPr="00EB1204">
          <w:rPr>
            <w:rStyle w:val="Hyperlink"/>
            <w:noProof/>
          </w:rPr>
          <w:t>3.2.</w:t>
        </w:r>
        <w:r>
          <w:rPr>
            <w:rFonts w:asciiTheme="minorHAnsi" w:eastAsiaTheme="minorEastAsia" w:hAnsiTheme="minorHAnsi"/>
            <w:iCs w:val="0"/>
            <w:noProof/>
            <w:sz w:val="24"/>
            <w:szCs w:val="24"/>
            <w:lang w:eastAsia="en-GB"/>
          </w:rPr>
          <w:tab/>
        </w:r>
        <w:r w:rsidRPr="00EB1204">
          <w:rPr>
            <w:rStyle w:val="Hyperlink"/>
            <w:noProof/>
          </w:rPr>
          <w:t>System Architecture &amp; Framework</w:t>
        </w:r>
        <w:r>
          <w:rPr>
            <w:noProof/>
            <w:webHidden/>
          </w:rPr>
          <w:tab/>
        </w:r>
        <w:r>
          <w:rPr>
            <w:noProof/>
            <w:webHidden/>
          </w:rPr>
          <w:fldChar w:fldCharType="begin"/>
        </w:r>
        <w:r>
          <w:rPr>
            <w:noProof/>
            <w:webHidden/>
          </w:rPr>
          <w:instrText xml:space="preserve"> PAGEREF _Toc197024421 \h </w:instrText>
        </w:r>
        <w:r>
          <w:rPr>
            <w:noProof/>
            <w:webHidden/>
          </w:rPr>
        </w:r>
        <w:r>
          <w:rPr>
            <w:noProof/>
            <w:webHidden/>
          </w:rPr>
          <w:fldChar w:fldCharType="separate"/>
        </w:r>
        <w:r>
          <w:rPr>
            <w:noProof/>
            <w:webHidden/>
          </w:rPr>
          <w:t>20</w:t>
        </w:r>
        <w:r>
          <w:rPr>
            <w:noProof/>
            <w:webHidden/>
          </w:rPr>
          <w:fldChar w:fldCharType="end"/>
        </w:r>
      </w:hyperlink>
    </w:p>
    <w:p w14:paraId="13CC6841" w14:textId="5B967ACD" w:rsidR="003E528C" w:rsidRDefault="003E528C">
      <w:pPr>
        <w:pStyle w:val="TOC3"/>
        <w:rPr>
          <w:rFonts w:asciiTheme="minorHAnsi" w:eastAsiaTheme="minorEastAsia" w:hAnsiTheme="minorHAnsi"/>
          <w:sz w:val="24"/>
          <w:szCs w:val="24"/>
          <w:lang w:eastAsia="en-GB"/>
        </w:rPr>
      </w:pPr>
      <w:hyperlink w:anchor="_Toc197024422" w:history="1">
        <w:r w:rsidRPr="00EB1204">
          <w:rPr>
            <w:rStyle w:val="Hyperlink"/>
          </w:rPr>
          <w:t>3.2.1.</w:t>
        </w:r>
        <w:r>
          <w:rPr>
            <w:rFonts w:asciiTheme="minorHAnsi" w:eastAsiaTheme="minorEastAsia" w:hAnsiTheme="minorHAnsi"/>
            <w:sz w:val="24"/>
            <w:szCs w:val="24"/>
            <w:lang w:eastAsia="en-GB"/>
          </w:rPr>
          <w:tab/>
        </w:r>
        <w:r w:rsidRPr="00EB1204">
          <w:rPr>
            <w:rStyle w:val="Hyperlink"/>
          </w:rPr>
          <w:t>High-level overview</w:t>
        </w:r>
        <w:r>
          <w:rPr>
            <w:webHidden/>
          </w:rPr>
          <w:tab/>
        </w:r>
        <w:r>
          <w:rPr>
            <w:webHidden/>
          </w:rPr>
          <w:fldChar w:fldCharType="begin"/>
        </w:r>
        <w:r>
          <w:rPr>
            <w:webHidden/>
          </w:rPr>
          <w:instrText xml:space="preserve"> PAGEREF _Toc197024422 \h </w:instrText>
        </w:r>
        <w:r>
          <w:rPr>
            <w:webHidden/>
          </w:rPr>
        </w:r>
        <w:r>
          <w:rPr>
            <w:webHidden/>
          </w:rPr>
          <w:fldChar w:fldCharType="separate"/>
        </w:r>
        <w:r>
          <w:rPr>
            <w:webHidden/>
          </w:rPr>
          <w:t>20</w:t>
        </w:r>
        <w:r>
          <w:rPr>
            <w:webHidden/>
          </w:rPr>
          <w:fldChar w:fldCharType="end"/>
        </w:r>
      </w:hyperlink>
    </w:p>
    <w:p w14:paraId="23C844A1" w14:textId="7645310B" w:rsidR="003E528C" w:rsidRDefault="003E528C">
      <w:pPr>
        <w:pStyle w:val="TOC3"/>
        <w:rPr>
          <w:rFonts w:asciiTheme="minorHAnsi" w:eastAsiaTheme="minorEastAsia" w:hAnsiTheme="minorHAnsi"/>
          <w:sz w:val="24"/>
          <w:szCs w:val="24"/>
          <w:lang w:eastAsia="en-GB"/>
        </w:rPr>
      </w:pPr>
      <w:hyperlink w:anchor="_Toc197024423" w:history="1">
        <w:r w:rsidRPr="00EB1204">
          <w:rPr>
            <w:rStyle w:val="Hyperlink"/>
          </w:rPr>
          <w:t>3.2.2.</w:t>
        </w:r>
        <w:r>
          <w:rPr>
            <w:rFonts w:asciiTheme="minorHAnsi" w:eastAsiaTheme="minorEastAsia" w:hAnsiTheme="minorHAnsi"/>
            <w:sz w:val="24"/>
            <w:szCs w:val="24"/>
            <w:lang w:eastAsia="en-GB"/>
          </w:rPr>
          <w:tab/>
        </w:r>
        <w:r w:rsidRPr="00EB1204">
          <w:rPr>
            <w:rStyle w:val="Hyperlink"/>
          </w:rPr>
          <w:t>Authentication module</w:t>
        </w:r>
        <w:r>
          <w:rPr>
            <w:webHidden/>
          </w:rPr>
          <w:tab/>
        </w:r>
        <w:r>
          <w:rPr>
            <w:webHidden/>
          </w:rPr>
          <w:fldChar w:fldCharType="begin"/>
        </w:r>
        <w:r>
          <w:rPr>
            <w:webHidden/>
          </w:rPr>
          <w:instrText xml:space="preserve"> PAGEREF _Toc197024423 \h </w:instrText>
        </w:r>
        <w:r>
          <w:rPr>
            <w:webHidden/>
          </w:rPr>
        </w:r>
        <w:r>
          <w:rPr>
            <w:webHidden/>
          </w:rPr>
          <w:fldChar w:fldCharType="separate"/>
        </w:r>
        <w:r>
          <w:rPr>
            <w:webHidden/>
          </w:rPr>
          <w:t>21</w:t>
        </w:r>
        <w:r>
          <w:rPr>
            <w:webHidden/>
          </w:rPr>
          <w:fldChar w:fldCharType="end"/>
        </w:r>
      </w:hyperlink>
    </w:p>
    <w:p w14:paraId="54FDA51C" w14:textId="176A4A58" w:rsidR="003E528C" w:rsidRDefault="003E528C">
      <w:pPr>
        <w:pStyle w:val="TOC3"/>
        <w:rPr>
          <w:rFonts w:asciiTheme="minorHAnsi" w:eastAsiaTheme="minorEastAsia" w:hAnsiTheme="minorHAnsi"/>
          <w:sz w:val="24"/>
          <w:szCs w:val="24"/>
          <w:lang w:eastAsia="en-GB"/>
        </w:rPr>
      </w:pPr>
      <w:hyperlink w:anchor="_Toc197024424" w:history="1">
        <w:r w:rsidRPr="00EB1204">
          <w:rPr>
            <w:rStyle w:val="Hyperlink"/>
          </w:rPr>
          <w:t>3.2.3.</w:t>
        </w:r>
        <w:r>
          <w:rPr>
            <w:rFonts w:asciiTheme="minorHAnsi" w:eastAsiaTheme="minorEastAsia" w:hAnsiTheme="minorHAnsi"/>
            <w:sz w:val="24"/>
            <w:szCs w:val="24"/>
            <w:lang w:eastAsia="en-GB"/>
          </w:rPr>
          <w:tab/>
        </w:r>
        <w:r w:rsidRPr="00EB1204">
          <w:rPr>
            <w:rStyle w:val="Hyperlink"/>
          </w:rPr>
          <w:t>Vision &amp; perception module</w:t>
        </w:r>
        <w:r>
          <w:rPr>
            <w:webHidden/>
          </w:rPr>
          <w:tab/>
        </w:r>
        <w:r>
          <w:rPr>
            <w:webHidden/>
          </w:rPr>
          <w:fldChar w:fldCharType="begin"/>
        </w:r>
        <w:r>
          <w:rPr>
            <w:webHidden/>
          </w:rPr>
          <w:instrText xml:space="preserve"> PAGEREF _Toc197024424 \h </w:instrText>
        </w:r>
        <w:r>
          <w:rPr>
            <w:webHidden/>
          </w:rPr>
        </w:r>
        <w:r>
          <w:rPr>
            <w:webHidden/>
          </w:rPr>
          <w:fldChar w:fldCharType="separate"/>
        </w:r>
        <w:r>
          <w:rPr>
            <w:webHidden/>
          </w:rPr>
          <w:t>21</w:t>
        </w:r>
        <w:r>
          <w:rPr>
            <w:webHidden/>
          </w:rPr>
          <w:fldChar w:fldCharType="end"/>
        </w:r>
      </w:hyperlink>
    </w:p>
    <w:p w14:paraId="21B40E19" w14:textId="112C0A2B" w:rsidR="003E528C" w:rsidRDefault="003E528C">
      <w:pPr>
        <w:pStyle w:val="TOC3"/>
        <w:rPr>
          <w:rFonts w:asciiTheme="minorHAnsi" w:eastAsiaTheme="minorEastAsia" w:hAnsiTheme="minorHAnsi"/>
          <w:sz w:val="24"/>
          <w:szCs w:val="24"/>
          <w:lang w:eastAsia="en-GB"/>
        </w:rPr>
      </w:pPr>
      <w:hyperlink w:anchor="_Toc197024425" w:history="1">
        <w:r w:rsidRPr="00EB1204">
          <w:rPr>
            <w:rStyle w:val="Hyperlink"/>
          </w:rPr>
          <w:t>3.2.4.</w:t>
        </w:r>
        <w:r>
          <w:rPr>
            <w:rFonts w:asciiTheme="minorHAnsi" w:eastAsiaTheme="minorEastAsia" w:hAnsiTheme="minorHAnsi"/>
            <w:sz w:val="24"/>
            <w:szCs w:val="24"/>
            <w:lang w:eastAsia="en-GB"/>
          </w:rPr>
          <w:tab/>
        </w:r>
        <w:r w:rsidRPr="00EB1204">
          <w:rPr>
            <w:rStyle w:val="Hyperlink"/>
          </w:rPr>
          <w:t>Input processing module</w:t>
        </w:r>
        <w:r>
          <w:rPr>
            <w:webHidden/>
          </w:rPr>
          <w:tab/>
        </w:r>
        <w:r>
          <w:rPr>
            <w:webHidden/>
          </w:rPr>
          <w:fldChar w:fldCharType="begin"/>
        </w:r>
        <w:r>
          <w:rPr>
            <w:webHidden/>
          </w:rPr>
          <w:instrText xml:space="preserve"> PAGEREF _Toc197024425 \h </w:instrText>
        </w:r>
        <w:r>
          <w:rPr>
            <w:webHidden/>
          </w:rPr>
        </w:r>
        <w:r>
          <w:rPr>
            <w:webHidden/>
          </w:rPr>
          <w:fldChar w:fldCharType="separate"/>
        </w:r>
        <w:r>
          <w:rPr>
            <w:webHidden/>
          </w:rPr>
          <w:t>22</w:t>
        </w:r>
        <w:r>
          <w:rPr>
            <w:webHidden/>
          </w:rPr>
          <w:fldChar w:fldCharType="end"/>
        </w:r>
      </w:hyperlink>
    </w:p>
    <w:p w14:paraId="138D9047" w14:textId="42B5B75E" w:rsidR="003E528C" w:rsidRDefault="003E528C">
      <w:pPr>
        <w:pStyle w:val="TOC3"/>
        <w:rPr>
          <w:rFonts w:asciiTheme="minorHAnsi" w:eastAsiaTheme="minorEastAsia" w:hAnsiTheme="minorHAnsi"/>
          <w:sz w:val="24"/>
          <w:szCs w:val="24"/>
          <w:lang w:eastAsia="en-GB"/>
        </w:rPr>
      </w:pPr>
      <w:hyperlink w:anchor="_Toc197024426" w:history="1">
        <w:r w:rsidRPr="00EB1204">
          <w:rPr>
            <w:rStyle w:val="Hyperlink"/>
          </w:rPr>
          <w:t>3.2.5.</w:t>
        </w:r>
        <w:r>
          <w:rPr>
            <w:rFonts w:asciiTheme="minorHAnsi" w:eastAsiaTheme="minorEastAsia" w:hAnsiTheme="minorHAnsi"/>
            <w:sz w:val="24"/>
            <w:szCs w:val="24"/>
            <w:lang w:eastAsia="en-GB"/>
          </w:rPr>
          <w:tab/>
        </w:r>
        <w:r w:rsidRPr="00EB1204">
          <w:rPr>
            <w:rStyle w:val="Hyperlink"/>
          </w:rPr>
          <w:t>Language understanding module</w:t>
        </w:r>
        <w:r>
          <w:rPr>
            <w:webHidden/>
          </w:rPr>
          <w:tab/>
        </w:r>
        <w:r>
          <w:rPr>
            <w:webHidden/>
          </w:rPr>
          <w:fldChar w:fldCharType="begin"/>
        </w:r>
        <w:r>
          <w:rPr>
            <w:webHidden/>
          </w:rPr>
          <w:instrText xml:space="preserve"> PAGEREF _Toc197024426 \h </w:instrText>
        </w:r>
        <w:r>
          <w:rPr>
            <w:webHidden/>
          </w:rPr>
        </w:r>
        <w:r>
          <w:rPr>
            <w:webHidden/>
          </w:rPr>
          <w:fldChar w:fldCharType="separate"/>
        </w:r>
        <w:r>
          <w:rPr>
            <w:webHidden/>
          </w:rPr>
          <w:t>22</w:t>
        </w:r>
        <w:r>
          <w:rPr>
            <w:webHidden/>
          </w:rPr>
          <w:fldChar w:fldCharType="end"/>
        </w:r>
      </w:hyperlink>
    </w:p>
    <w:p w14:paraId="38E4BA4D" w14:textId="32A65FC7" w:rsidR="003E528C" w:rsidRDefault="003E528C">
      <w:pPr>
        <w:pStyle w:val="TOC3"/>
        <w:rPr>
          <w:rFonts w:asciiTheme="minorHAnsi" w:eastAsiaTheme="minorEastAsia" w:hAnsiTheme="minorHAnsi"/>
          <w:sz w:val="24"/>
          <w:szCs w:val="24"/>
          <w:lang w:eastAsia="en-GB"/>
        </w:rPr>
      </w:pPr>
      <w:hyperlink w:anchor="_Toc197024427" w:history="1">
        <w:r w:rsidRPr="00EB1204">
          <w:rPr>
            <w:rStyle w:val="Hyperlink"/>
          </w:rPr>
          <w:t>3.2.6.</w:t>
        </w:r>
        <w:r>
          <w:rPr>
            <w:rFonts w:asciiTheme="minorHAnsi" w:eastAsiaTheme="minorEastAsia" w:hAnsiTheme="minorHAnsi"/>
            <w:sz w:val="24"/>
            <w:szCs w:val="24"/>
            <w:lang w:eastAsia="en-GB"/>
          </w:rPr>
          <w:tab/>
        </w:r>
        <w:r w:rsidRPr="00EB1204">
          <w:rPr>
            <w:rStyle w:val="Hyperlink"/>
          </w:rPr>
          <w:t>Task planning &amp; Robot control module</w:t>
        </w:r>
        <w:r>
          <w:rPr>
            <w:webHidden/>
          </w:rPr>
          <w:tab/>
        </w:r>
        <w:r>
          <w:rPr>
            <w:webHidden/>
          </w:rPr>
          <w:fldChar w:fldCharType="begin"/>
        </w:r>
        <w:r>
          <w:rPr>
            <w:webHidden/>
          </w:rPr>
          <w:instrText xml:space="preserve"> PAGEREF _Toc197024427 \h </w:instrText>
        </w:r>
        <w:r>
          <w:rPr>
            <w:webHidden/>
          </w:rPr>
        </w:r>
        <w:r>
          <w:rPr>
            <w:webHidden/>
          </w:rPr>
          <w:fldChar w:fldCharType="separate"/>
        </w:r>
        <w:r>
          <w:rPr>
            <w:webHidden/>
          </w:rPr>
          <w:t>23</w:t>
        </w:r>
        <w:r>
          <w:rPr>
            <w:webHidden/>
          </w:rPr>
          <w:fldChar w:fldCharType="end"/>
        </w:r>
      </w:hyperlink>
    </w:p>
    <w:p w14:paraId="39CBF2E4" w14:textId="270529C5" w:rsidR="003E528C" w:rsidRDefault="003E528C">
      <w:pPr>
        <w:pStyle w:val="TOC3"/>
        <w:rPr>
          <w:rFonts w:asciiTheme="minorHAnsi" w:eastAsiaTheme="minorEastAsia" w:hAnsiTheme="minorHAnsi"/>
          <w:sz w:val="24"/>
          <w:szCs w:val="24"/>
          <w:lang w:eastAsia="en-GB"/>
        </w:rPr>
      </w:pPr>
      <w:hyperlink w:anchor="_Toc197024428" w:history="1">
        <w:r w:rsidRPr="00EB1204">
          <w:rPr>
            <w:rStyle w:val="Hyperlink"/>
          </w:rPr>
          <w:t>3.2.7.</w:t>
        </w:r>
        <w:r>
          <w:rPr>
            <w:rFonts w:asciiTheme="minorHAnsi" w:eastAsiaTheme="minorEastAsia" w:hAnsiTheme="minorHAnsi"/>
            <w:sz w:val="24"/>
            <w:szCs w:val="24"/>
            <w:lang w:eastAsia="en-GB"/>
          </w:rPr>
          <w:tab/>
        </w:r>
        <w:r w:rsidRPr="00EB1204">
          <w:rPr>
            <w:rStyle w:val="Hyperlink"/>
          </w:rPr>
          <w:t>Simulation module:</w:t>
        </w:r>
        <w:r>
          <w:rPr>
            <w:webHidden/>
          </w:rPr>
          <w:tab/>
        </w:r>
        <w:r>
          <w:rPr>
            <w:webHidden/>
          </w:rPr>
          <w:fldChar w:fldCharType="begin"/>
        </w:r>
        <w:r>
          <w:rPr>
            <w:webHidden/>
          </w:rPr>
          <w:instrText xml:space="preserve"> PAGEREF _Toc197024428 \h </w:instrText>
        </w:r>
        <w:r>
          <w:rPr>
            <w:webHidden/>
          </w:rPr>
        </w:r>
        <w:r>
          <w:rPr>
            <w:webHidden/>
          </w:rPr>
          <w:fldChar w:fldCharType="separate"/>
        </w:r>
        <w:r>
          <w:rPr>
            <w:webHidden/>
          </w:rPr>
          <w:t>23</w:t>
        </w:r>
        <w:r>
          <w:rPr>
            <w:webHidden/>
          </w:rPr>
          <w:fldChar w:fldCharType="end"/>
        </w:r>
      </w:hyperlink>
    </w:p>
    <w:p w14:paraId="6031E347" w14:textId="264B3B7D" w:rsidR="003E528C" w:rsidRDefault="003E528C">
      <w:pPr>
        <w:pStyle w:val="TOC2"/>
        <w:rPr>
          <w:rFonts w:asciiTheme="minorHAnsi" w:eastAsiaTheme="minorEastAsia" w:hAnsiTheme="minorHAnsi"/>
          <w:iCs w:val="0"/>
          <w:noProof/>
          <w:sz w:val="24"/>
          <w:szCs w:val="24"/>
          <w:lang w:eastAsia="en-GB"/>
        </w:rPr>
      </w:pPr>
      <w:hyperlink w:anchor="_Toc197024429" w:history="1">
        <w:r w:rsidRPr="00EB1204">
          <w:rPr>
            <w:rStyle w:val="Hyperlink"/>
            <w:noProof/>
          </w:rPr>
          <w:t>3.3.</w:t>
        </w:r>
        <w:r>
          <w:rPr>
            <w:rFonts w:asciiTheme="minorHAnsi" w:eastAsiaTheme="minorEastAsia" w:hAnsiTheme="minorHAnsi"/>
            <w:iCs w:val="0"/>
            <w:noProof/>
            <w:sz w:val="24"/>
            <w:szCs w:val="24"/>
            <w:lang w:eastAsia="en-GB"/>
          </w:rPr>
          <w:tab/>
        </w:r>
        <w:r w:rsidRPr="00EB1204">
          <w:rPr>
            <w:rStyle w:val="Hyperlink"/>
            <w:noProof/>
          </w:rPr>
          <w:t>Data Collection, Pre-processing &amp; Flow</w:t>
        </w:r>
        <w:r>
          <w:rPr>
            <w:noProof/>
            <w:webHidden/>
          </w:rPr>
          <w:tab/>
        </w:r>
        <w:r>
          <w:rPr>
            <w:noProof/>
            <w:webHidden/>
          </w:rPr>
          <w:fldChar w:fldCharType="begin"/>
        </w:r>
        <w:r>
          <w:rPr>
            <w:noProof/>
            <w:webHidden/>
          </w:rPr>
          <w:instrText xml:space="preserve"> PAGEREF _Toc197024429 \h </w:instrText>
        </w:r>
        <w:r>
          <w:rPr>
            <w:noProof/>
            <w:webHidden/>
          </w:rPr>
        </w:r>
        <w:r>
          <w:rPr>
            <w:noProof/>
            <w:webHidden/>
          </w:rPr>
          <w:fldChar w:fldCharType="separate"/>
        </w:r>
        <w:r>
          <w:rPr>
            <w:noProof/>
            <w:webHidden/>
          </w:rPr>
          <w:t>23</w:t>
        </w:r>
        <w:r>
          <w:rPr>
            <w:noProof/>
            <w:webHidden/>
          </w:rPr>
          <w:fldChar w:fldCharType="end"/>
        </w:r>
      </w:hyperlink>
    </w:p>
    <w:p w14:paraId="74E8FB73" w14:textId="192352E9" w:rsidR="003E528C" w:rsidRDefault="003E528C">
      <w:pPr>
        <w:pStyle w:val="TOC2"/>
        <w:rPr>
          <w:rFonts w:asciiTheme="minorHAnsi" w:eastAsiaTheme="minorEastAsia" w:hAnsiTheme="minorHAnsi"/>
          <w:iCs w:val="0"/>
          <w:noProof/>
          <w:sz w:val="24"/>
          <w:szCs w:val="24"/>
          <w:lang w:eastAsia="en-GB"/>
        </w:rPr>
      </w:pPr>
      <w:hyperlink w:anchor="_Toc197024430" w:history="1">
        <w:r w:rsidRPr="00EB1204">
          <w:rPr>
            <w:rStyle w:val="Hyperlink"/>
            <w:noProof/>
          </w:rPr>
          <w:t>3.4.</w:t>
        </w:r>
        <w:r>
          <w:rPr>
            <w:rFonts w:asciiTheme="minorHAnsi" w:eastAsiaTheme="minorEastAsia" w:hAnsiTheme="minorHAnsi"/>
            <w:iCs w:val="0"/>
            <w:noProof/>
            <w:sz w:val="24"/>
            <w:szCs w:val="24"/>
            <w:lang w:eastAsia="en-GB"/>
          </w:rPr>
          <w:tab/>
        </w:r>
        <w:r w:rsidRPr="00EB1204">
          <w:rPr>
            <w:rStyle w:val="Hyperlink"/>
            <w:noProof/>
          </w:rPr>
          <w:t>System Integration &amp; Implementation Steps</w:t>
        </w:r>
        <w:r>
          <w:rPr>
            <w:noProof/>
            <w:webHidden/>
          </w:rPr>
          <w:tab/>
        </w:r>
        <w:r>
          <w:rPr>
            <w:noProof/>
            <w:webHidden/>
          </w:rPr>
          <w:fldChar w:fldCharType="begin"/>
        </w:r>
        <w:r>
          <w:rPr>
            <w:noProof/>
            <w:webHidden/>
          </w:rPr>
          <w:instrText xml:space="preserve"> PAGEREF _Toc197024430 \h </w:instrText>
        </w:r>
        <w:r>
          <w:rPr>
            <w:noProof/>
            <w:webHidden/>
          </w:rPr>
        </w:r>
        <w:r>
          <w:rPr>
            <w:noProof/>
            <w:webHidden/>
          </w:rPr>
          <w:fldChar w:fldCharType="separate"/>
        </w:r>
        <w:r>
          <w:rPr>
            <w:noProof/>
            <w:webHidden/>
          </w:rPr>
          <w:t>25</w:t>
        </w:r>
        <w:r>
          <w:rPr>
            <w:noProof/>
            <w:webHidden/>
          </w:rPr>
          <w:fldChar w:fldCharType="end"/>
        </w:r>
      </w:hyperlink>
    </w:p>
    <w:p w14:paraId="290350C2" w14:textId="7D8E2250" w:rsidR="003E528C" w:rsidRDefault="003E528C">
      <w:pPr>
        <w:pStyle w:val="TOC3"/>
        <w:rPr>
          <w:rFonts w:asciiTheme="minorHAnsi" w:eastAsiaTheme="minorEastAsia" w:hAnsiTheme="minorHAnsi"/>
          <w:sz w:val="24"/>
          <w:szCs w:val="24"/>
          <w:lang w:eastAsia="en-GB"/>
        </w:rPr>
      </w:pPr>
      <w:hyperlink w:anchor="_Toc197024431" w:history="1">
        <w:r w:rsidRPr="00EB1204">
          <w:rPr>
            <w:rStyle w:val="Hyperlink"/>
          </w:rPr>
          <w:t>3.4.1.</w:t>
        </w:r>
        <w:r>
          <w:rPr>
            <w:rFonts w:asciiTheme="minorHAnsi" w:eastAsiaTheme="minorEastAsia" w:hAnsiTheme="minorHAnsi"/>
            <w:sz w:val="24"/>
            <w:szCs w:val="24"/>
            <w:lang w:eastAsia="en-GB"/>
          </w:rPr>
          <w:tab/>
        </w:r>
        <w:r w:rsidRPr="00EB1204">
          <w:rPr>
            <w:rStyle w:val="Hyperlink"/>
          </w:rPr>
          <w:t>Central Task Manager / GUI</w:t>
        </w:r>
        <w:r>
          <w:rPr>
            <w:webHidden/>
          </w:rPr>
          <w:tab/>
        </w:r>
        <w:r>
          <w:rPr>
            <w:webHidden/>
          </w:rPr>
          <w:fldChar w:fldCharType="begin"/>
        </w:r>
        <w:r>
          <w:rPr>
            <w:webHidden/>
          </w:rPr>
          <w:instrText xml:space="preserve"> PAGEREF _Toc197024431 \h </w:instrText>
        </w:r>
        <w:r>
          <w:rPr>
            <w:webHidden/>
          </w:rPr>
        </w:r>
        <w:r>
          <w:rPr>
            <w:webHidden/>
          </w:rPr>
          <w:fldChar w:fldCharType="separate"/>
        </w:r>
        <w:r>
          <w:rPr>
            <w:webHidden/>
          </w:rPr>
          <w:t>25</w:t>
        </w:r>
        <w:r>
          <w:rPr>
            <w:webHidden/>
          </w:rPr>
          <w:fldChar w:fldCharType="end"/>
        </w:r>
      </w:hyperlink>
    </w:p>
    <w:p w14:paraId="7F3DDE31" w14:textId="0B56714C" w:rsidR="003E528C" w:rsidRDefault="003E528C">
      <w:pPr>
        <w:pStyle w:val="TOC3"/>
        <w:rPr>
          <w:rFonts w:asciiTheme="minorHAnsi" w:eastAsiaTheme="minorEastAsia" w:hAnsiTheme="minorHAnsi"/>
          <w:sz w:val="24"/>
          <w:szCs w:val="24"/>
          <w:lang w:eastAsia="en-GB"/>
        </w:rPr>
      </w:pPr>
      <w:hyperlink w:anchor="_Toc197024432" w:history="1">
        <w:r w:rsidRPr="00EB1204">
          <w:rPr>
            <w:rStyle w:val="Hyperlink"/>
          </w:rPr>
          <w:t>3.4.2.</w:t>
        </w:r>
        <w:r>
          <w:rPr>
            <w:rFonts w:asciiTheme="minorHAnsi" w:eastAsiaTheme="minorEastAsia" w:hAnsiTheme="minorHAnsi"/>
            <w:sz w:val="24"/>
            <w:szCs w:val="24"/>
            <w:lang w:eastAsia="en-GB"/>
          </w:rPr>
          <w:tab/>
        </w:r>
        <w:r w:rsidRPr="00EB1204">
          <w:rPr>
            <w:rStyle w:val="Hyperlink"/>
          </w:rPr>
          <w:t>Implementation Steps</w:t>
        </w:r>
        <w:r>
          <w:rPr>
            <w:webHidden/>
          </w:rPr>
          <w:tab/>
        </w:r>
        <w:r>
          <w:rPr>
            <w:webHidden/>
          </w:rPr>
          <w:fldChar w:fldCharType="begin"/>
        </w:r>
        <w:r>
          <w:rPr>
            <w:webHidden/>
          </w:rPr>
          <w:instrText xml:space="preserve"> PAGEREF _Toc197024432 \h </w:instrText>
        </w:r>
        <w:r>
          <w:rPr>
            <w:webHidden/>
          </w:rPr>
        </w:r>
        <w:r>
          <w:rPr>
            <w:webHidden/>
          </w:rPr>
          <w:fldChar w:fldCharType="separate"/>
        </w:r>
        <w:r>
          <w:rPr>
            <w:webHidden/>
          </w:rPr>
          <w:t>27</w:t>
        </w:r>
        <w:r>
          <w:rPr>
            <w:webHidden/>
          </w:rPr>
          <w:fldChar w:fldCharType="end"/>
        </w:r>
      </w:hyperlink>
    </w:p>
    <w:p w14:paraId="0381F517" w14:textId="54D0F89C" w:rsidR="003E528C" w:rsidRDefault="003E528C">
      <w:pPr>
        <w:pStyle w:val="TOC3"/>
        <w:rPr>
          <w:rFonts w:asciiTheme="minorHAnsi" w:eastAsiaTheme="minorEastAsia" w:hAnsiTheme="minorHAnsi"/>
          <w:sz w:val="24"/>
          <w:szCs w:val="24"/>
          <w:lang w:eastAsia="en-GB"/>
        </w:rPr>
      </w:pPr>
      <w:hyperlink w:anchor="_Toc197024433" w:history="1">
        <w:r w:rsidRPr="00EB1204">
          <w:rPr>
            <w:rStyle w:val="Hyperlink"/>
          </w:rPr>
          <w:t>3.4.3.</w:t>
        </w:r>
        <w:r>
          <w:rPr>
            <w:rFonts w:asciiTheme="minorHAnsi" w:eastAsiaTheme="minorEastAsia" w:hAnsiTheme="minorHAnsi"/>
            <w:sz w:val="24"/>
            <w:szCs w:val="24"/>
            <w:lang w:eastAsia="en-GB"/>
          </w:rPr>
          <w:tab/>
        </w:r>
        <w:r w:rsidRPr="00EB1204">
          <w:rPr>
            <w:rStyle w:val="Hyperlink"/>
          </w:rPr>
          <w:t>Notable Implementation Features</w:t>
        </w:r>
        <w:r>
          <w:rPr>
            <w:webHidden/>
          </w:rPr>
          <w:tab/>
        </w:r>
        <w:r>
          <w:rPr>
            <w:webHidden/>
          </w:rPr>
          <w:fldChar w:fldCharType="begin"/>
        </w:r>
        <w:r>
          <w:rPr>
            <w:webHidden/>
          </w:rPr>
          <w:instrText xml:space="preserve"> PAGEREF _Toc197024433 \h </w:instrText>
        </w:r>
        <w:r>
          <w:rPr>
            <w:webHidden/>
          </w:rPr>
        </w:r>
        <w:r>
          <w:rPr>
            <w:webHidden/>
          </w:rPr>
          <w:fldChar w:fldCharType="separate"/>
        </w:r>
        <w:r>
          <w:rPr>
            <w:webHidden/>
          </w:rPr>
          <w:t>34</w:t>
        </w:r>
        <w:r>
          <w:rPr>
            <w:webHidden/>
          </w:rPr>
          <w:fldChar w:fldCharType="end"/>
        </w:r>
      </w:hyperlink>
    </w:p>
    <w:p w14:paraId="2BA42D6D" w14:textId="3948BA1D" w:rsidR="003E528C" w:rsidRDefault="003E528C">
      <w:pPr>
        <w:pStyle w:val="TOC1"/>
        <w:rPr>
          <w:rFonts w:asciiTheme="minorHAnsi" w:hAnsiTheme="minorHAnsi"/>
          <w:b w:val="0"/>
          <w:bCs w:val="0"/>
          <w:sz w:val="24"/>
        </w:rPr>
      </w:pPr>
      <w:hyperlink w:anchor="_Toc197024434" w:history="1">
        <w:r w:rsidRPr="00EB1204">
          <w:rPr>
            <w:rStyle w:val="Hyperlink"/>
          </w:rPr>
          <w:t>4.</w:t>
        </w:r>
        <w:r>
          <w:rPr>
            <w:rFonts w:asciiTheme="minorHAnsi" w:hAnsiTheme="minorHAnsi"/>
            <w:b w:val="0"/>
            <w:bCs w:val="0"/>
            <w:sz w:val="24"/>
          </w:rPr>
          <w:tab/>
        </w:r>
        <w:r w:rsidRPr="00EB1204">
          <w:rPr>
            <w:rStyle w:val="Hyperlink"/>
          </w:rPr>
          <w:t>Results &amp; Findings</w:t>
        </w:r>
        <w:r>
          <w:rPr>
            <w:webHidden/>
          </w:rPr>
          <w:tab/>
        </w:r>
        <w:r>
          <w:rPr>
            <w:webHidden/>
          </w:rPr>
          <w:fldChar w:fldCharType="begin"/>
        </w:r>
        <w:r>
          <w:rPr>
            <w:webHidden/>
          </w:rPr>
          <w:instrText xml:space="preserve"> PAGEREF _Toc197024434 \h </w:instrText>
        </w:r>
        <w:r>
          <w:rPr>
            <w:webHidden/>
          </w:rPr>
        </w:r>
        <w:r>
          <w:rPr>
            <w:webHidden/>
          </w:rPr>
          <w:fldChar w:fldCharType="separate"/>
        </w:r>
        <w:r>
          <w:rPr>
            <w:webHidden/>
          </w:rPr>
          <w:t>35</w:t>
        </w:r>
        <w:r>
          <w:rPr>
            <w:webHidden/>
          </w:rPr>
          <w:fldChar w:fldCharType="end"/>
        </w:r>
      </w:hyperlink>
    </w:p>
    <w:p w14:paraId="546F7FAB" w14:textId="1D8D0183" w:rsidR="003E528C" w:rsidRDefault="003E528C">
      <w:pPr>
        <w:pStyle w:val="TOC2"/>
        <w:rPr>
          <w:rFonts w:asciiTheme="minorHAnsi" w:eastAsiaTheme="minorEastAsia" w:hAnsiTheme="minorHAnsi"/>
          <w:iCs w:val="0"/>
          <w:noProof/>
          <w:sz w:val="24"/>
          <w:szCs w:val="24"/>
          <w:lang w:eastAsia="en-GB"/>
        </w:rPr>
      </w:pPr>
      <w:hyperlink w:anchor="_Toc197024435" w:history="1">
        <w:r w:rsidRPr="00EB1204">
          <w:rPr>
            <w:rStyle w:val="Hyperlink"/>
            <w:noProof/>
          </w:rPr>
          <w:t>4.1.</w:t>
        </w:r>
        <w:r>
          <w:rPr>
            <w:rFonts w:asciiTheme="minorHAnsi" w:eastAsiaTheme="minorEastAsia" w:hAnsiTheme="minorHAnsi"/>
            <w:iCs w:val="0"/>
            <w:noProof/>
            <w:sz w:val="24"/>
            <w:szCs w:val="24"/>
            <w:lang w:eastAsia="en-GB"/>
          </w:rPr>
          <w:tab/>
        </w:r>
        <w:r w:rsidRPr="00EB1204">
          <w:rPr>
            <w:rStyle w:val="Hyperlink"/>
            <w:noProof/>
          </w:rPr>
          <w:t>Results</w:t>
        </w:r>
        <w:r>
          <w:rPr>
            <w:noProof/>
            <w:webHidden/>
          </w:rPr>
          <w:tab/>
        </w:r>
        <w:r>
          <w:rPr>
            <w:noProof/>
            <w:webHidden/>
          </w:rPr>
          <w:fldChar w:fldCharType="begin"/>
        </w:r>
        <w:r>
          <w:rPr>
            <w:noProof/>
            <w:webHidden/>
          </w:rPr>
          <w:instrText xml:space="preserve"> PAGEREF _Toc197024435 \h </w:instrText>
        </w:r>
        <w:r>
          <w:rPr>
            <w:noProof/>
            <w:webHidden/>
          </w:rPr>
        </w:r>
        <w:r>
          <w:rPr>
            <w:noProof/>
            <w:webHidden/>
          </w:rPr>
          <w:fldChar w:fldCharType="separate"/>
        </w:r>
        <w:r>
          <w:rPr>
            <w:noProof/>
            <w:webHidden/>
          </w:rPr>
          <w:t>35</w:t>
        </w:r>
        <w:r>
          <w:rPr>
            <w:noProof/>
            <w:webHidden/>
          </w:rPr>
          <w:fldChar w:fldCharType="end"/>
        </w:r>
      </w:hyperlink>
    </w:p>
    <w:p w14:paraId="5481B17D" w14:textId="37282A4C" w:rsidR="003E528C" w:rsidRDefault="003E528C">
      <w:pPr>
        <w:pStyle w:val="TOC2"/>
        <w:rPr>
          <w:rFonts w:asciiTheme="minorHAnsi" w:eastAsiaTheme="minorEastAsia" w:hAnsiTheme="minorHAnsi"/>
          <w:iCs w:val="0"/>
          <w:noProof/>
          <w:sz w:val="24"/>
          <w:szCs w:val="24"/>
          <w:lang w:eastAsia="en-GB"/>
        </w:rPr>
      </w:pPr>
      <w:hyperlink w:anchor="_Toc197024436" w:history="1">
        <w:r w:rsidRPr="00EB1204">
          <w:rPr>
            <w:rStyle w:val="Hyperlink"/>
            <w:noProof/>
          </w:rPr>
          <w:t>4.2.</w:t>
        </w:r>
        <w:r>
          <w:rPr>
            <w:rFonts w:asciiTheme="minorHAnsi" w:eastAsiaTheme="minorEastAsia" w:hAnsiTheme="minorHAnsi"/>
            <w:iCs w:val="0"/>
            <w:noProof/>
            <w:sz w:val="24"/>
            <w:szCs w:val="24"/>
            <w:lang w:eastAsia="en-GB"/>
          </w:rPr>
          <w:tab/>
        </w:r>
        <w:r w:rsidRPr="00EB1204">
          <w:rPr>
            <w:rStyle w:val="Hyperlink"/>
            <w:noProof/>
          </w:rPr>
          <w:t>Findings</w:t>
        </w:r>
        <w:r>
          <w:rPr>
            <w:noProof/>
            <w:webHidden/>
          </w:rPr>
          <w:tab/>
        </w:r>
        <w:r>
          <w:rPr>
            <w:noProof/>
            <w:webHidden/>
          </w:rPr>
          <w:fldChar w:fldCharType="begin"/>
        </w:r>
        <w:r>
          <w:rPr>
            <w:noProof/>
            <w:webHidden/>
          </w:rPr>
          <w:instrText xml:space="preserve"> PAGEREF _Toc197024436 \h </w:instrText>
        </w:r>
        <w:r>
          <w:rPr>
            <w:noProof/>
            <w:webHidden/>
          </w:rPr>
        </w:r>
        <w:r>
          <w:rPr>
            <w:noProof/>
            <w:webHidden/>
          </w:rPr>
          <w:fldChar w:fldCharType="separate"/>
        </w:r>
        <w:r>
          <w:rPr>
            <w:noProof/>
            <w:webHidden/>
          </w:rPr>
          <w:t>35</w:t>
        </w:r>
        <w:r>
          <w:rPr>
            <w:noProof/>
            <w:webHidden/>
          </w:rPr>
          <w:fldChar w:fldCharType="end"/>
        </w:r>
      </w:hyperlink>
    </w:p>
    <w:p w14:paraId="0E82F79B" w14:textId="021B5571" w:rsidR="003E528C" w:rsidRDefault="003E528C">
      <w:pPr>
        <w:pStyle w:val="TOC1"/>
        <w:rPr>
          <w:rFonts w:asciiTheme="minorHAnsi" w:hAnsiTheme="minorHAnsi"/>
          <w:b w:val="0"/>
          <w:bCs w:val="0"/>
          <w:sz w:val="24"/>
        </w:rPr>
      </w:pPr>
      <w:hyperlink w:anchor="_Toc197024437" w:history="1">
        <w:r w:rsidRPr="00EB1204">
          <w:rPr>
            <w:rStyle w:val="Hyperlink"/>
          </w:rPr>
          <w:t>5.</w:t>
        </w:r>
        <w:r>
          <w:rPr>
            <w:rFonts w:asciiTheme="minorHAnsi" w:hAnsiTheme="minorHAnsi"/>
            <w:b w:val="0"/>
            <w:bCs w:val="0"/>
            <w:sz w:val="24"/>
          </w:rPr>
          <w:tab/>
        </w:r>
        <w:r w:rsidRPr="00EB1204">
          <w:rPr>
            <w:rStyle w:val="Hyperlink"/>
          </w:rPr>
          <w:t>Discussion &amp; Conclusion</w:t>
        </w:r>
        <w:r>
          <w:rPr>
            <w:webHidden/>
          </w:rPr>
          <w:tab/>
        </w:r>
        <w:r>
          <w:rPr>
            <w:webHidden/>
          </w:rPr>
          <w:fldChar w:fldCharType="begin"/>
        </w:r>
        <w:r>
          <w:rPr>
            <w:webHidden/>
          </w:rPr>
          <w:instrText xml:space="preserve"> PAGEREF _Toc197024437 \h </w:instrText>
        </w:r>
        <w:r>
          <w:rPr>
            <w:webHidden/>
          </w:rPr>
        </w:r>
        <w:r>
          <w:rPr>
            <w:webHidden/>
          </w:rPr>
          <w:fldChar w:fldCharType="separate"/>
        </w:r>
        <w:r>
          <w:rPr>
            <w:webHidden/>
          </w:rPr>
          <w:t>36</w:t>
        </w:r>
        <w:r>
          <w:rPr>
            <w:webHidden/>
          </w:rPr>
          <w:fldChar w:fldCharType="end"/>
        </w:r>
      </w:hyperlink>
    </w:p>
    <w:p w14:paraId="5161BE10" w14:textId="39B0C039" w:rsidR="003E528C" w:rsidRDefault="003E528C">
      <w:pPr>
        <w:pStyle w:val="TOC2"/>
        <w:rPr>
          <w:rFonts w:asciiTheme="minorHAnsi" w:eastAsiaTheme="minorEastAsia" w:hAnsiTheme="minorHAnsi"/>
          <w:iCs w:val="0"/>
          <w:noProof/>
          <w:sz w:val="24"/>
          <w:szCs w:val="24"/>
          <w:lang w:eastAsia="en-GB"/>
        </w:rPr>
      </w:pPr>
      <w:hyperlink w:anchor="_Toc197024438" w:history="1">
        <w:r w:rsidRPr="00EB1204">
          <w:rPr>
            <w:rStyle w:val="Hyperlink"/>
            <w:noProof/>
          </w:rPr>
          <w:t>5.1.</w:t>
        </w:r>
        <w:r>
          <w:rPr>
            <w:rFonts w:asciiTheme="minorHAnsi" w:eastAsiaTheme="minorEastAsia" w:hAnsiTheme="minorHAnsi"/>
            <w:iCs w:val="0"/>
            <w:noProof/>
            <w:sz w:val="24"/>
            <w:szCs w:val="24"/>
            <w:lang w:eastAsia="en-GB"/>
          </w:rPr>
          <w:tab/>
        </w:r>
        <w:r w:rsidRPr="00EB1204">
          <w:rPr>
            <w:rStyle w:val="Hyperlink"/>
            <w:noProof/>
          </w:rPr>
          <w:t>Discussion</w:t>
        </w:r>
        <w:r>
          <w:rPr>
            <w:noProof/>
            <w:webHidden/>
          </w:rPr>
          <w:tab/>
        </w:r>
        <w:r>
          <w:rPr>
            <w:noProof/>
            <w:webHidden/>
          </w:rPr>
          <w:fldChar w:fldCharType="begin"/>
        </w:r>
        <w:r>
          <w:rPr>
            <w:noProof/>
            <w:webHidden/>
          </w:rPr>
          <w:instrText xml:space="preserve"> PAGEREF _Toc197024438 \h </w:instrText>
        </w:r>
        <w:r>
          <w:rPr>
            <w:noProof/>
            <w:webHidden/>
          </w:rPr>
        </w:r>
        <w:r>
          <w:rPr>
            <w:noProof/>
            <w:webHidden/>
          </w:rPr>
          <w:fldChar w:fldCharType="separate"/>
        </w:r>
        <w:r>
          <w:rPr>
            <w:noProof/>
            <w:webHidden/>
          </w:rPr>
          <w:t>36</w:t>
        </w:r>
        <w:r>
          <w:rPr>
            <w:noProof/>
            <w:webHidden/>
          </w:rPr>
          <w:fldChar w:fldCharType="end"/>
        </w:r>
      </w:hyperlink>
    </w:p>
    <w:p w14:paraId="2DC553F7" w14:textId="3BC65635" w:rsidR="003E528C" w:rsidRDefault="003E528C">
      <w:pPr>
        <w:pStyle w:val="TOC2"/>
        <w:rPr>
          <w:rFonts w:asciiTheme="minorHAnsi" w:eastAsiaTheme="minorEastAsia" w:hAnsiTheme="minorHAnsi"/>
          <w:iCs w:val="0"/>
          <w:noProof/>
          <w:sz w:val="24"/>
          <w:szCs w:val="24"/>
          <w:lang w:eastAsia="en-GB"/>
        </w:rPr>
      </w:pPr>
      <w:hyperlink w:anchor="_Toc197024439" w:history="1">
        <w:r w:rsidRPr="00EB1204">
          <w:rPr>
            <w:rStyle w:val="Hyperlink"/>
            <w:noProof/>
          </w:rPr>
          <w:t>5.2.</w:t>
        </w:r>
        <w:r>
          <w:rPr>
            <w:rFonts w:asciiTheme="minorHAnsi" w:eastAsiaTheme="minorEastAsia" w:hAnsiTheme="minorHAnsi"/>
            <w:iCs w:val="0"/>
            <w:noProof/>
            <w:sz w:val="24"/>
            <w:szCs w:val="24"/>
            <w:lang w:eastAsia="en-GB"/>
          </w:rPr>
          <w:tab/>
        </w:r>
        <w:r w:rsidRPr="00EB1204">
          <w:rPr>
            <w:rStyle w:val="Hyperlink"/>
            <w:noProof/>
          </w:rPr>
          <w:t>Conclusion &amp; Future work</w:t>
        </w:r>
        <w:r>
          <w:rPr>
            <w:noProof/>
            <w:webHidden/>
          </w:rPr>
          <w:tab/>
        </w:r>
        <w:r>
          <w:rPr>
            <w:noProof/>
            <w:webHidden/>
          </w:rPr>
          <w:fldChar w:fldCharType="begin"/>
        </w:r>
        <w:r>
          <w:rPr>
            <w:noProof/>
            <w:webHidden/>
          </w:rPr>
          <w:instrText xml:space="preserve"> PAGEREF _Toc197024439 \h </w:instrText>
        </w:r>
        <w:r>
          <w:rPr>
            <w:noProof/>
            <w:webHidden/>
          </w:rPr>
        </w:r>
        <w:r>
          <w:rPr>
            <w:noProof/>
            <w:webHidden/>
          </w:rPr>
          <w:fldChar w:fldCharType="separate"/>
        </w:r>
        <w:r>
          <w:rPr>
            <w:noProof/>
            <w:webHidden/>
          </w:rPr>
          <w:t>36</w:t>
        </w:r>
        <w:r>
          <w:rPr>
            <w:noProof/>
            <w:webHidden/>
          </w:rPr>
          <w:fldChar w:fldCharType="end"/>
        </w:r>
      </w:hyperlink>
    </w:p>
    <w:p w14:paraId="29C4596A" w14:textId="0632F0A4" w:rsidR="001F0A51" w:rsidRDefault="00B7737E" w:rsidP="00A63D08">
      <w:pPr>
        <w:tabs>
          <w:tab w:val="left" w:pos="2127"/>
          <w:tab w:val="left" w:pos="7655"/>
        </w:tabs>
        <w:ind w:left="1134" w:right="261"/>
        <w:jc w:val="left"/>
      </w:pPr>
      <w:r>
        <w:rPr>
          <w:rFonts w:eastAsiaTheme="minorEastAsia"/>
          <w:bCs/>
          <w:caps/>
          <w:noProof/>
          <w:lang w:eastAsia="en-GB"/>
        </w:rPr>
        <w:fldChar w:fldCharType="end"/>
      </w:r>
    </w:p>
    <w:p w14:paraId="02E992D6" w14:textId="3F99B136" w:rsidR="002A4F82" w:rsidRPr="009E1035" w:rsidRDefault="00676458" w:rsidP="00A63D08">
      <w:pPr>
        <w:tabs>
          <w:tab w:val="left" w:pos="2268"/>
          <w:tab w:val="left" w:pos="7797"/>
        </w:tabs>
        <w:ind w:left="1134" w:right="261"/>
        <w:jc w:val="left"/>
      </w:pPr>
      <w:r>
        <w:br w:type="page"/>
      </w:r>
    </w:p>
    <w:p w14:paraId="5B0BAE5F" w14:textId="52E61DCD" w:rsidR="006030C2" w:rsidRPr="009E1035" w:rsidRDefault="000B5A58" w:rsidP="002600D2">
      <w:pPr>
        <w:pStyle w:val="TOCHeading"/>
        <w:framePr w:wrap="notBeside"/>
      </w:pPr>
      <w:r>
        <w:t>List</w:t>
      </w:r>
      <w:r w:rsidR="006030C2" w:rsidRPr="009E1035">
        <w:t xml:space="preserve"> of Figures</w:t>
      </w:r>
      <w:r>
        <w:t xml:space="preserve"> &amp; Tables</w:t>
      </w:r>
    </w:p>
    <w:p w14:paraId="035213E9" w14:textId="6F609BFD" w:rsidR="000B5A58" w:rsidRPr="00FE4C7D" w:rsidRDefault="00C04741" w:rsidP="00954793">
      <w:pPr>
        <w:ind w:left="1134"/>
        <w:rPr>
          <w:rFonts w:cs="Segoe UI Semilight"/>
          <w:b/>
          <w:bCs/>
        </w:rPr>
      </w:pPr>
      <w:r w:rsidRPr="00FE4C7D">
        <w:rPr>
          <w:rFonts w:cs="Segoe UI Semilight"/>
          <w:b/>
          <w:bCs/>
        </w:rPr>
        <w:t>Table of Figures</w:t>
      </w:r>
    </w:p>
    <w:p w14:paraId="11008965" w14:textId="5407A9F6" w:rsidR="008076E9" w:rsidRDefault="00FF0285">
      <w:pPr>
        <w:pStyle w:val="TableofFigures"/>
        <w:rPr>
          <w:rFonts w:asciiTheme="minorHAnsi" w:eastAsiaTheme="minorEastAsia" w:hAnsiTheme="minorHAnsi"/>
          <w:sz w:val="24"/>
          <w:lang w:eastAsia="en-GB"/>
        </w:rPr>
      </w:pPr>
      <w:r w:rsidRPr="009E1035">
        <w:fldChar w:fldCharType="begin"/>
      </w:r>
      <w:r w:rsidRPr="009E1035">
        <w:instrText xml:space="preserve"> TOC \h \z \c "Figure" </w:instrText>
      </w:r>
      <w:r w:rsidRPr="009E1035">
        <w:fldChar w:fldCharType="separate"/>
      </w:r>
      <w:hyperlink w:anchor="_Toc193183624" w:history="1">
        <w:r w:rsidR="008076E9" w:rsidRPr="008073CC">
          <w:rPr>
            <w:rStyle w:val="Hyperlink"/>
          </w:rPr>
          <w:t>Figure 1</w:t>
        </w:r>
        <w:r w:rsidR="008076E9" w:rsidRPr="008073CC">
          <w:rPr>
            <w:rStyle w:val="Hyperlink"/>
          </w:rPr>
          <w:noBreakHyphen/>
          <w:t>1. A robot misinterpreting the command to "tidy up" by stuffing cables into a microwave.  (AI generated image)</w:t>
        </w:r>
        <w:r w:rsidR="008076E9">
          <w:rPr>
            <w:webHidden/>
          </w:rPr>
          <w:tab/>
        </w:r>
        <w:r w:rsidR="008076E9">
          <w:rPr>
            <w:webHidden/>
          </w:rPr>
          <w:fldChar w:fldCharType="begin"/>
        </w:r>
        <w:r w:rsidR="008076E9">
          <w:rPr>
            <w:webHidden/>
          </w:rPr>
          <w:instrText xml:space="preserve"> PAGEREF _Toc193183624 \h </w:instrText>
        </w:r>
        <w:r w:rsidR="008076E9">
          <w:rPr>
            <w:webHidden/>
          </w:rPr>
        </w:r>
        <w:r w:rsidR="008076E9">
          <w:rPr>
            <w:webHidden/>
          </w:rPr>
          <w:fldChar w:fldCharType="separate"/>
        </w:r>
        <w:r w:rsidR="009E1838">
          <w:rPr>
            <w:webHidden/>
          </w:rPr>
          <w:t>1</w:t>
        </w:r>
        <w:r w:rsidR="008076E9">
          <w:rPr>
            <w:webHidden/>
          </w:rPr>
          <w:fldChar w:fldCharType="end"/>
        </w:r>
      </w:hyperlink>
    </w:p>
    <w:p w14:paraId="5CA39685" w14:textId="1A1920C2" w:rsidR="008076E9" w:rsidRDefault="008076E9">
      <w:pPr>
        <w:pStyle w:val="TableofFigures"/>
        <w:rPr>
          <w:rFonts w:asciiTheme="minorHAnsi" w:eastAsiaTheme="minorEastAsia" w:hAnsiTheme="minorHAnsi"/>
          <w:sz w:val="24"/>
          <w:lang w:eastAsia="en-GB"/>
        </w:rPr>
      </w:pPr>
      <w:hyperlink w:anchor="_Toc193183625" w:history="1">
        <w:r w:rsidRPr="008073CC">
          <w:rPr>
            <w:rStyle w:val="Hyperlink"/>
          </w:rPr>
          <w:t>Figure 1</w:t>
        </w:r>
        <w:r w:rsidRPr="008073CC">
          <w:rPr>
            <w:rStyle w:val="Hyperlink"/>
          </w:rPr>
          <w:noBreakHyphen/>
          <w:t>2. Proposed System Architecture - A unified framework integrating vision, LLMs, &amp; robot control</w:t>
        </w:r>
        <w:r>
          <w:rPr>
            <w:webHidden/>
          </w:rPr>
          <w:tab/>
        </w:r>
        <w:r>
          <w:rPr>
            <w:webHidden/>
          </w:rPr>
          <w:fldChar w:fldCharType="begin"/>
        </w:r>
        <w:r>
          <w:rPr>
            <w:webHidden/>
          </w:rPr>
          <w:instrText xml:space="preserve"> PAGEREF _Toc193183625 \h </w:instrText>
        </w:r>
        <w:r>
          <w:rPr>
            <w:webHidden/>
          </w:rPr>
        </w:r>
        <w:r>
          <w:rPr>
            <w:webHidden/>
          </w:rPr>
          <w:fldChar w:fldCharType="separate"/>
        </w:r>
        <w:r w:rsidR="009E1838">
          <w:rPr>
            <w:webHidden/>
          </w:rPr>
          <w:t>2</w:t>
        </w:r>
        <w:r>
          <w:rPr>
            <w:webHidden/>
          </w:rPr>
          <w:fldChar w:fldCharType="end"/>
        </w:r>
      </w:hyperlink>
    </w:p>
    <w:p w14:paraId="0AD25A51" w14:textId="1AA20907" w:rsidR="008076E9" w:rsidRDefault="008076E9">
      <w:pPr>
        <w:pStyle w:val="TableofFigures"/>
        <w:rPr>
          <w:rFonts w:asciiTheme="minorHAnsi" w:eastAsiaTheme="minorEastAsia" w:hAnsiTheme="minorHAnsi"/>
          <w:sz w:val="24"/>
          <w:lang w:eastAsia="en-GB"/>
        </w:rPr>
      </w:pPr>
      <w:hyperlink w:anchor="_Toc193183626" w:history="1">
        <w:r w:rsidRPr="008073CC">
          <w:rPr>
            <w:rStyle w:val="Hyperlink"/>
          </w:rPr>
          <w:t>Figure 1</w:t>
        </w:r>
        <w:r w:rsidRPr="008073CC">
          <w:rPr>
            <w:rStyle w:val="Hyperlink"/>
          </w:rPr>
          <w:noBreakHyphen/>
          <w:t>3. Mirokai robot, CES 2025: A hospital-assistive robot leveraging vision &amp; language understanding</w:t>
        </w:r>
        <w:r>
          <w:rPr>
            <w:webHidden/>
          </w:rPr>
          <w:tab/>
        </w:r>
        <w:r>
          <w:rPr>
            <w:webHidden/>
          </w:rPr>
          <w:fldChar w:fldCharType="begin"/>
        </w:r>
        <w:r>
          <w:rPr>
            <w:webHidden/>
          </w:rPr>
          <w:instrText xml:space="preserve"> PAGEREF _Toc193183626 \h </w:instrText>
        </w:r>
        <w:r>
          <w:rPr>
            <w:webHidden/>
          </w:rPr>
        </w:r>
        <w:r>
          <w:rPr>
            <w:webHidden/>
          </w:rPr>
          <w:fldChar w:fldCharType="separate"/>
        </w:r>
        <w:r w:rsidR="009E1838">
          <w:rPr>
            <w:webHidden/>
          </w:rPr>
          <w:t>3</w:t>
        </w:r>
        <w:r>
          <w:rPr>
            <w:webHidden/>
          </w:rPr>
          <w:fldChar w:fldCharType="end"/>
        </w:r>
      </w:hyperlink>
    </w:p>
    <w:p w14:paraId="42DF7B6A" w14:textId="399E4BAC" w:rsidR="008076E9" w:rsidRDefault="008076E9">
      <w:pPr>
        <w:pStyle w:val="TableofFigures"/>
        <w:rPr>
          <w:rFonts w:asciiTheme="minorHAnsi" w:eastAsiaTheme="minorEastAsia" w:hAnsiTheme="minorHAnsi"/>
          <w:sz w:val="24"/>
          <w:lang w:eastAsia="en-GB"/>
        </w:rPr>
      </w:pPr>
      <w:hyperlink w:anchor="_Toc193183627" w:history="1">
        <w:r w:rsidRPr="008073CC">
          <w:rPr>
            <w:rStyle w:val="Hyperlink"/>
          </w:rPr>
          <w:t>Figure 2</w:t>
        </w:r>
        <w:r w:rsidRPr="008073CC">
          <w:rPr>
            <w:rStyle w:val="Hyperlink"/>
          </w:rPr>
          <w:noBreakHyphen/>
          <w:t>1. Robot capabilities enabled by AI.</w:t>
        </w:r>
        <w:r>
          <w:rPr>
            <w:webHidden/>
          </w:rPr>
          <w:tab/>
        </w:r>
        <w:r>
          <w:rPr>
            <w:webHidden/>
          </w:rPr>
          <w:fldChar w:fldCharType="begin"/>
        </w:r>
        <w:r>
          <w:rPr>
            <w:webHidden/>
          </w:rPr>
          <w:instrText xml:space="preserve"> PAGEREF _Toc193183627 \h </w:instrText>
        </w:r>
        <w:r>
          <w:rPr>
            <w:webHidden/>
          </w:rPr>
        </w:r>
        <w:r>
          <w:rPr>
            <w:webHidden/>
          </w:rPr>
          <w:fldChar w:fldCharType="separate"/>
        </w:r>
        <w:r w:rsidR="009E1838">
          <w:rPr>
            <w:webHidden/>
          </w:rPr>
          <w:t>13</w:t>
        </w:r>
        <w:r>
          <w:rPr>
            <w:webHidden/>
          </w:rPr>
          <w:fldChar w:fldCharType="end"/>
        </w:r>
      </w:hyperlink>
    </w:p>
    <w:p w14:paraId="128E6EDF" w14:textId="4152FE4D" w:rsidR="008076E9" w:rsidRDefault="008076E9">
      <w:pPr>
        <w:pStyle w:val="TableofFigures"/>
        <w:rPr>
          <w:rFonts w:asciiTheme="minorHAnsi" w:eastAsiaTheme="minorEastAsia" w:hAnsiTheme="minorHAnsi"/>
          <w:sz w:val="24"/>
          <w:lang w:eastAsia="en-GB"/>
        </w:rPr>
      </w:pPr>
      <w:hyperlink w:anchor="_Toc193183628" w:history="1">
        <w:r w:rsidRPr="008073CC">
          <w:rPr>
            <w:rStyle w:val="Hyperlink"/>
          </w:rPr>
          <w:t>Figure 3</w:t>
        </w:r>
        <w:r w:rsidRPr="008073CC">
          <w:rPr>
            <w:rStyle w:val="Hyperlink"/>
          </w:rPr>
          <w:noBreakHyphen/>
          <w:t>1. RAD Process Phases</w:t>
        </w:r>
        <w:r>
          <w:rPr>
            <w:webHidden/>
          </w:rPr>
          <w:tab/>
        </w:r>
        <w:r>
          <w:rPr>
            <w:webHidden/>
          </w:rPr>
          <w:fldChar w:fldCharType="begin"/>
        </w:r>
        <w:r>
          <w:rPr>
            <w:webHidden/>
          </w:rPr>
          <w:instrText xml:space="preserve"> PAGEREF _Toc193183628 \h </w:instrText>
        </w:r>
        <w:r>
          <w:rPr>
            <w:webHidden/>
          </w:rPr>
        </w:r>
        <w:r>
          <w:rPr>
            <w:webHidden/>
          </w:rPr>
          <w:fldChar w:fldCharType="separate"/>
        </w:r>
        <w:r w:rsidR="009E1838">
          <w:rPr>
            <w:webHidden/>
          </w:rPr>
          <w:t>19</w:t>
        </w:r>
        <w:r>
          <w:rPr>
            <w:webHidden/>
          </w:rPr>
          <w:fldChar w:fldCharType="end"/>
        </w:r>
      </w:hyperlink>
    </w:p>
    <w:p w14:paraId="7D4020EC" w14:textId="2446B847" w:rsidR="008076E9" w:rsidRDefault="008076E9">
      <w:pPr>
        <w:pStyle w:val="TableofFigures"/>
        <w:rPr>
          <w:rFonts w:asciiTheme="minorHAnsi" w:eastAsiaTheme="minorEastAsia" w:hAnsiTheme="minorHAnsi"/>
          <w:sz w:val="24"/>
          <w:lang w:eastAsia="en-GB"/>
        </w:rPr>
      </w:pPr>
      <w:hyperlink w:anchor="_Toc193183629" w:history="1">
        <w:r w:rsidRPr="008073CC">
          <w:rPr>
            <w:rStyle w:val="Hyperlink"/>
          </w:rPr>
          <w:t>Figure 3</w:t>
        </w:r>
        <w:r w:rsidRPr="008073CC">
          <w:rPr>
            <w:rStyle w:val="Hyperlink"/>
          </w:rPr>
          <w:noBreakHyphen/>
          <w:t>3. High-level diagram of the system architecture.</w:t>
        </w:r>
        <w:r>
          <w:rPr>
            <w:webHidden/>
          </w:rPr>
          <w:tab/>
        </w:r>
        <w:r>
          <w:rPr>
            <w:webHidden/>
          </w:rPr>
          <w:fldChar w:fldCharType="begin"/>
        </w:r>
        <w:r>
          <w:rPr>
            <w:webHidden/>
          </w:rPr>
          <w:instrText xml:space="preserve"> PAGEREF _Toc193183629 \h </w:instrText>
        </w:r>
        <w:r>
          <w:rPr>
            <w:webHidden/>
          </w:rPr>
        </w:r>
        <w:r>
          <w:rPr>
            <w:webHidden/>
          </w:rPr>
          <w:fldChar w:fldCharType="separate"/>
        </w:r>
        <w:r w:rsidR="009E1838">
          <w:rPr>
            <w:webHidden/>
          </w:rPr>
          <w:t>22</w:t>
        </w:r>
        <w:r>
          <w:rPr>
            <w:webHidden/>
          </w:rPr>
          <w:fldChar w:fldCharType="end"/>
        </w:r>
      </w:hyperlink>
    </w:p>
    <w:p w14:paraId="203BFB9E" w14:textId="66F92C46" w:rsidR="008076E9" w:rsidRDefault="008076E9">
      <w:pPr>
        <w:pStyle w:val="TableofFigures"/>
        <w:rPr>
          <w:rFonts w:asciiTheme="minorHAnsi" w:eastAsiaTheme="minorEastAsia" w:hAnsiTheme="minorHAnsi"/>
          <w:sz w:val="24"/>
          <w:lang w:eastAsia="en-GB"/>
        </w:rPr>
      </w:pPr>
      <w:hyperlink w:anchor="_Toc193183630" w:history="1">
        <w:r w:rsidRPr="008073CC">
          <w:rPr>
            <w:rStyle w:val="Hyperlink"/>
          </w:rPr>
          <w:t>Figure 3</w:t>
        </w:r>
        <w:r w:rsidRPr="008073CC">
          <w:rPr>
            <w:rStyle w:val="Hyperlink"/>
          </w:rPr>
          <w:noBreakHyphen/>
          <w:t>4. Object detection data, showing object properties from the scene</w:t>
        </w:r>
        <w:r>
          <w:rPr>
            <w:webHidden/>
          </w:rPr>
          <w:tab/>
        </w:r>
        <w:r>
          <w:rPr>
            <w:webHidden/>
          </w:rPr>
          <w:fldChar w:fldCharType="begin"/>
        </w:r>
        <w:r>
          <w:rPr>
            <w:webHidden/>
          </w:rPr>
          <w:instrText xml:space="preserve"> PAGEREF _Toc193183630 \h </w:instrText>
        </w:r>
        <w:r>
          <w:rPr>
            <w:webHidden/>
          </w:rPr>
        </w:r>
        <w:r>
          <w:rPr>
            <w:webHidden/>
          </w:rPr>
          <w:fldChar w:fldCharType="separate"/>
        </w:r>
        <w:r w:rsidR="009E1838">
          <w:rPr>
            <w:webHidden/>
          </w:rPr>
          <w:t>25</w:t>
        </w:r>
        <w:r>
          <w:rPr>
            <w:webHidden/>
          </w:rPr>
          <w:fldChar w:fldCharType="end"/>
        </w:r>
      </w:hyperlink>
    </w:p>
    <w:p w14:paraId="383095DF" w14:textId="0FDA0A5E" w:rsidR="008076E9" w:rsidRDefault="008076E9">
      <w:pPr>
        <w:pStyle w:val="TableofFigures"/>
        <w:rPr>
          <w:rFonts w:asciiTheme="minorHAnsi" w:eastAsiaTheme="minorEastAsia" w:hAnsiTheme="minorHAnsi"/>
          <w:sz w:val="24"/>
          <w:lang w:eastAsia="en-GB"/>
        </w:rPr>
      </w:pPr>
      <w:hyperlink w:anchor="_Toc193183631" w:history="1">
        <w:r w:rsidRPr="008073CC">
          <w:rPr>
            <w:rStyle w:val="Hyperlink"/>
          </w:rPr>
          <w:t>Figure 3</w:t>
        </w:r>
        <w:r w:rsidRPr="008073CC">
          <w:rPr>
            <w:rStyle w:val="Hyperlink"/>
          </w:rPr>
          <w:noBreakHyphen/>
          <w:t>5. Database tables showing integrated dataflow</w:t>
        </w:r>
        <w:r>
          <w:rPr>
            <w:webHidden/>
          </w:rPr>
          <w:tab/>
        </w:r>
        <w:r>
          <w:rPr>
            <w:webHidden/>
          </w:rPr>
          <w:fldChar w:fldCharType="begin"/>
        </w:r>
        <w:r>
          <w:rPr>
            <w:webHidden/>
          </w:rPr>
          <w:instrText xml:space="preserve"> PAGEREF _Toc193183631 \h </w:instrText>
        </w:r>
        <w:r>
          <w:rPr>
            <w:webHidden/>
          </w:rPr>
        </w:r>
        <w:r>
          <w:rPr>
            <w:webHidden/>
          </w:rPr>
          <w:fldChar w:fldCharType="separate"/>
        </w:r>
        <w:r w:rsidR="009E1838">
          <w:rPr>
            <w:webHidden/>
          </w:rPr>
          <w:t>26</w:t>
        </w:r>
        <w:r>
          <w:rPr>
            <w:webHidden/>
          </w:rPr>
          <w:fldChar w:fldCharType="end"/>
        </w:r>
      </w:hyperlink>
    </w:p>
    <w:p w14:paraId="3AF24BB4" w14:textId="4EF65CEA" w:rsidR="008076E9" w:rsidRDefault="008076E9">
      <w:pPr>
        <w:pStyle w:val="TableofFigures"/>
        <w:rPr>
          <w:rFonts w:asciiTheme="minorHAnsi" w:eastAsiaTheme="minorEastAsia" w:hAnsiTheme="minorHAnsi"/>
          <w:sz w:val="24"/>
          <w:lang w:eastAsia="en-GB"/>
        </w:rPr>
      </w:pPr>
      <w:hyperlink w:anchor="_Toc193183632" w:history="1">
        <w:r w:rsidRPr="008073CC">
          <w:rPr>
            <w:rStyle w:val="Hyperlink"/>
          </w:rPr>
          <w:t>Figure 3</w:t>
        </w:r>
        <w:r w:rsidRPr="008073CC">
          <w:rPr>
            <w:rStyle w:val="Hyperlink"/>
          </w:rPr>
          <w:noBreakHyphen/>
          <w:t>6. Code snippet - showing the TaskManagerGUI as an entry point.</w:t>
        </w:r>
        <w:r>
          <w:rPr>
            <w:webHidden/>
          </w:rPr>
          <w:tab/>
        </w:r>
        <w:r>
          <w:rPr>
            <w:webHidden/>
          </w:rPr>
          <w:fldChar w:fldCharType="begin"/>
        </w:r>
        <w:r>
          <w:rPr>
            <w:webHidden/>
          </w:rPr>
          <w:instrText xml:space="preserve"> PAGEREF _Toc193183632 \h </w:instrText>
        </w:r>
        <w:r>
          <w:rPr>
            <w:webHidden/>
          </w:rPr>
        </w:r>
        <w:r>
          <w:rPr>
            <w:webHidden/>
          </w:rPr>
          <w:fldChar w:fldCharType="separate"/>
        </w:r>
        <w:r w:rsidR="009E1838">
          <w:rPr>
            <w:webHidden/>
          </w:rPr>
          <w:t>28</w:t>
        </w:r>
        <w:r>
          <w:rPr>
            <w:webHidden/>
          </w:rPr>
          <w:fldChar w:fldCharType="end"/>
        </w:r>
      </w:hyperlink>
    </w:p>
    <w:p w14:paraId="7C4EFB00" w14:textId="1EB9C859" w:rsidR="008076E9" w:rsidRDefault="008076E9">
      <w:pPr>
        <w:pStyle w:val="TableofFigures"/>
        <w:rPr>
          <w:rFonts w:asciiTheme="minorHAnsi" w:eastAsiaTheme="minorEastAsia" w:hAnsiTheme="minorHAnsi"/>
          <w:sz w:val="24"/>
          <w:lang w:eastAsia="en-GB"/>
        </w:rPr>
      </w:pPr>
      <w:hyperlink w:anchor="_Toc193183633" w:history="1">
        <w:r w:rsidRPr="008073CC">
          <w:rPr>
            <w:rStyle w:val="Hyperlink"/>
          </w:rPr>
          <w:t>Figure 3</w:t>
        </w:r>
        <w:r w:rsidRPr="008073CC">
          <w:rPr>
            <w:rStyle w:val="Hyperlink"/>
          </w:rPr>
          <w:noBreakHyphen/>
          <w:t>7: Operational workflow – Approach I</w:t>
        </w:r>
        <w:r>
          <w:rPr>
            <w:webHidden/>
          </w:rPr>
          <w:tab/>
        </w:r>
        <w:r>
          <w:rPr>
            <w:webHidden/>
          </w:rPr>
          <w:fldChar w:fldCharType="begin"/>
        </w:r>
        <w:r>
          <w:rPr>
            <w:webHidden/>
          </w:rPr>
          <w:instrText xml:space="preserve"> PAGEREF _Toc193183633 \h </w:instrText>
        </w:r>
        <w:r>
          <w:rPr>
            <w:webHidden/>
          </w:rPr>
        </w:r>
        <w:r>
          <w:rPr>
            <w:webHidden/>
          </w:rPr>
          <w:fldChar w:fldCharType="separate"/>
        </w:r>
        <w:r w:rsidR="009E1838">
          <w:rPr>
            <w:webHidden/>
          </w:rPr>
          <w:t>29</w:t>
        </w:r>
        <w:r>
          <w:rPr>
            <w:webHidden/>
          </w:rPr>
          <w:fldChar w:fldCharType="end"/>
        </w:r>
      </w:hyperlink>
    </w:p>
    <w:p w14:paraId="7D001B31" w14:textId="569BE8E6" w:rsidR="008076E9" w:rsidRDefault="008076E9">
      <w:pPr>
        <w:pStyle w:val="TableofFigures"/>
        <w:rPr>
          <w:rFonts w:asciiTheme="minorHAnsi" w:eastAsiaTheme="minorEastAsia" w:hAnsiTheme="minorHAnsi"/>
          <w:sz w:val="24"/>
          <w:lang w:eastAsia="en-GB"/>
        </w:rPr>
      </w:pPr>
      <w:hyperlink w:anchor="_Toc193183634" w:history="1">
        <w:r w:rsidRPr="008073CC">
          <w:rPr>
            <w:rStyle w:val="Hyperlink"/>
          </w:rPr>
          <w:t>Figure 3</w:t>
        </w:r>
        <w:r w:rsidRPr="008073CC">
          <w:rPr>
            <w:rStyle w:val="Hyperlink"/>
          </w:rPr>
          <w:noBreakHyphen/>
          <w:t>8. Excerpt from face_auth.py showing facial recognition approach</w:t>
        </w:r>
        <w:r>
          <w:rPr>
            <w:webHidden/>
          </w:rPr>
          <w:tab/>
        </w:r>
        <w:r>
          <w:rPr>
            <w:webHidden/>
          </w:rPr>
          <w:fldChar w:fldCharType="begin"/>
        </w:r>
        <w:r>
          <w:rPr>
            <w:webHidden/>
          </w:rPr>
          <w:instrText xml:space="preserve"> PAGEREF _Toc193183634 \h </w:instrText>
        </w:r>
        <w:r>
          <w:rPr>
            <w:webHidden/>
          </w:rPr>
        </w:r>
        <w:r>
          <w:rPr>
            <w:webHidden/>
          </w:rPr>
          <w:fldChar w:fldCharType="separate"/>
        </w:r>
        <w:r w:rsidR="009E1838">
          <w:rPr>
            <w:webHidden/>
          </w:rPr>
          <w:t>30</w:t>
        </w:r>
        <w:r>
          <w:rPr>
            <w:webHidden/>
          </w:rPr>
          <w:fldChar w:fldCharType="end"/>
        </w:r>
      </w:hyperlink>
    </w:p>
    <w:p w14:paraId="08203219" w14:textId="3409491B" w:rsidR="008076E9" w:rsidRDefault="008076E9">
      <w:pPr>
        <w:pStyle w:val="TableofFigures"/>
        <w:rPr>
          <w:rFonts w:asciiTheme="minorHAnsi" w:eastAsiaTheme="minorEastAsia" w:hAnsiTheme="minorHAnsi"/>
          <w:sz w:val="24"/>
          <w:lang w:eastAsia="en-GB"/>
        </w:rPr>
      </w:pPr>
      <w:hyperlink w:anchor="_Toc193183635" w:history="1">
        <w:r w:rsidRPr="008073CC">
          <w:rPr>
            <w:rStyle w:val="Hyperlink"/>
          </w:rPr>
          <w:t>Figure 3</w:t>
        </w:r>
        <w:r w:rsidRPr="008073CC">
          <w:rPr>
            <w:rStyle w:val="Hyperlink"/>
          </w:rPr>
          <w:noBreakHyphen/>
          <w:t>9. Excerpt showing how the user voice is captured for registration</w:t>
        </w:r>
        <w:r>
          <w:rPr>
            <w:webHidden/>
          </w:rPr>
          <w:tab/>
        </w:r>
        <w:r>
          <w:rPr>
            <w:webHidden/>
          </w:rPr>
          <w:fldChar w:fldCharType="begin"/>
        </w:r>
        <w:r>
          <w:rPr>
            <w:webHidden/>
          </w:rPr>
          <w:instrText xml:space="preserve"> PAGEREF _Toc193183635 \h </w:instrText>
        </w:r>
        <w:r>
          <w:rPr>
            <w:webHidden/>
          </w:rPr>
        </w:r>
        <w:r>
          <w:rPr>
            <w:webHidden/>
          </w:rPr>
          <w:fldChar w:fldCharType="separate"/>
        </w:r>
        <w:r w:rsidR="009E1838">
          <w:rPr>
            <w:webHidden/>
          </w:rPr>
          <w:t>31</w:t>
        </w:r>
        <w:r>
          <w:rPr>
            <w:webHidden/>
          </w:rPr>
          <w:fldChar w:fldCharType="end"/>
        </w:r>
      </w:hyperlink>
    </w:p>
    <w:p w14:paraId="562E8FF8" w14:textId="1E28C2FB" w:rsidR="008076E9" w:rsidRDefault="008076E9">
      <w:pPr>
        <w:pStyle w:val="TableofFigures"/>
        <w:rPr>
          <w:rFonts w:asciiTheme="minorHAnsi" w:eastAsiaTheme="minorEastAsia" w:hAnsiTheme="minorHAnsi"/>
          <w:sz w:val="24"/>
          <w:lang w:eastAsia="en-GB"/>
        </w:rPr>
      </w:pPr>
      <w:hyperlink w:anchor="_Toc193183636" w:history="1">
        <w:r w:rsidRPr="008073CC">
          <w:rPr>
            <w:rStyle w:val="Hyperlink"/>
          </w:rPr>
          <w:t>Figure 3</w:t>
        </w:r>
        <w:r w:rsidRPr="008073CC">
          <w:rPr>
            <w:rStyle w:val="Hyperlink"/>
          </w:rPr>
          <w:noBreakHyphen/>
          <w:t>10. Camera vision script updates the properties of detected objects in the database.</w:t>
        </w:r>
        <w:r>
          <w:rPr>
            <w:webHidden/>
          </w:rPr>
          <w:tab/>
        </w:r>
        <w:r>
          <w:rPr>
            <w:webHidden/>
          </w:rPr>
          <w:fldChar w:fldCharType="begin"/>
        </w:r>
        <w:r>
          <w:rPr>
            <w:webHidden/>
          </w:rPr>
          <w:instrText xml:space="preserve"> PAGEREF _Toc193183636 \h </w:instrText>
        </w:r>
        <w:r>
          <w:rPr>
            <w:webHidden/>
          </w:rPr>
        </w:r>
        <w:r>
          <w:rPr>
            <w:webHidden/>
          </w:rPr>
          <w:fldChar w:fldCharType="separate"/>
        </w:r>
        <w:r w:rsidR="009E1838">
          <w:rPr>
            <w:webHidden/>
          </w:rPr>
          <w:t>31</w:t>
        </w:r>
        <w:r>
          <w:rPr>
            <w:webHidden/>
          </w:rPr>
          <w:fldChar w:fldCharType="end"/>
        </w:r>
      </w:hyperlink>
    </w:p>
    <w:p w14:paraId="53560159" w14:textId="7A1CA951" w:rsidR="008076E9" w:rsidRDefault="008076E9">
      <w:pPr>
        <w:pStyle w:val="TableofFigures"/>
        <w:rPr>
          <w:rFonts w:asciiTheme="minorHAnsi" w:eastAsiaTheme="minorEastAsia" w:hAnsiTheme="minorHAnsi"/>
          <w:sz w:val="24"/>
          <w:lang w:eastAsia="en-GB"/>
        </w:rPr>
      </w:pPr>
      <w:hyperlink w:anchor="_Toc193183637" w:history="1">
        <w:r w:rsidRPr="008073CC">
          <w:rPr>
            <w:rStyle w:val="Hyperlink"/>
          </w:rPr>
          <w:t>Figure 3</w:t>
        </w:r>
        <w:r w:rsidRPr="008073CC">
          <w:rPr>
            <w:rStyle w:val="Hyperlink"/>
          </w:rPr>
          <w:noBreakHyphen/>
          <w:t>11. Threads concurrently run for command capture from the orchestrator script</w:t>
        </w:r>
        <w:r>
          <w:rPr>
            <w:webHidden/>
          </w:rPr>
          <w:tab/>
        </w:r>
        <w:r>
          <w:rPr>
            <w:webHidden/>
          </w:rPr>
          <w:fldChar w:fldCharType="begin"/>
        </w:r>
        <w:r>
          <w:rPr>
            <w:webHidden/>
          </w:rPr>
          <w:instrText xml:space="preserve"> PAGEREF _Toc193183637 \h </w:instrText>
        </w:r>
        <w:r>
          <w:rPr>
            <w:webHidden/>
          </w:rPr>
        </w:r>
        <w:r>
          <w:rPr>
            <w:webHidden/>
          </w:rPr>
          <w:fldChar w:fldCharType="separate"/>
        </w:r>
        <w:r w:rsidR="009E1838">
          <w:rPr>
            <w:webHidden/>
          </w:rPr>
          <w:t>32</w:t>
        </w:r>
        <w:r>
          <w:rPr>
            <w:webHidden/>
          </w:rPr>
          <w:fldChar w:fldCharType="end"/>
        </w:r>
      </w:hyperlink>
    </w:p>
    <w:p w14:paraId="257E8E86" w14:textId="505C479D" w:rsidR="008076E9" w:rsidRDefault="008076E9">
      <w:pPr>
        <w:pStyle w:val="TableofFigures"/>
        <w:rPr>
          <w:rFonts w:asciiTheme="minorHAnsi" w:eastAsiaTheme="minorEastAsia" w:hAnsiTheme="minorHAnsi"/>
          <w:sz w:val="24"/>
          <w:lang w:eastAsia="en-GB"/>
        </w:rPr>
      </w:pPr>
      <w:hyperlink w:anchor="_Toc193183638" w:history="1">
        <w:r w:rsidRPr="008073CC">
          <w:rPr>
            <w:rStyle w:val="Hyperlink"/>
          </w:rPr>
          <w:t>Figure 3</w:t>
        </w:r>
        <w:r w:rsidRPr="008073CC">
          <w:rPr>
            <w:rStyle w:val="Hyperlink"/>
          </w:rPr>
          <w:noBreakHyphen/>
          <w:t>12. Code snippet showing voice command capture</w:t>
        </w:r>
        <w:r>
          <w:rPr>
            <w:webHidden/>
          </w:rPr>
          <w:tab/>
        </w:r>
        <w:r>
          <w:rPr>
            <w:webHidden/>
          </w:rPr>
          <w:fldChar w:fldCharType="begin"/>
        </w:r>
        <w:r>
          <w:rPr>
            <w:webHidden/>
          </w:rPr>
          <w:instrText xml:space="preserve"> PAGEREF _Toc193183638 \h </w:instrText>
        </w:r>
        <w:r>
          <w:rPr>
            <w:webHidden/>
          </w:rPr>
        </w:r>
        <w:r>
          <w:rPr>
            <w:webHidden/>
          </w:rPr>
          <w:fldChar w:fldCharType="separate"/>
        </w:r>
        <w:r w:rsidR="009E1838">
          <w:rPr>
            <w:webHidden/>
          </w:rPr>
          <w:t>32</w:t>
        </w:r>
        <w:r>
          <w:rPr>
            <w:webHidden/>
          </w:rPr>
          <w:fldChar w:fldCharType="end"/>
        </w:r>
      </w:hyperlink>
    </w:p>
    <w:p w14:paraId="032E6055" w14:textId="0DCC35D6" w:rsidR="008076E9" w:rsidRDefault="008076E9">
      <w:pPr>
        <w:pStyle w:val="TableofFigures"/>
        <w:rPr>
          <w:rFonts w:asciiTheme="minorHAnsi" w:eastAsiaTheme="minorEastAsia" w:hAnsiTheme="minorHAnsi"/>
          <w:sz w:val="24"/>
          <w:lang w:eastAsia="en-GB"/>
        </w:rPr>
      </w:pPr>
      <w:hyperlink w:anchor="_Toc193183639" w:history="1">
        <w:r w:rsidRPr="008073CC">
          <w:rPr>
            <w:rStyle w:val="Hyperlink"/>
          </w:rPr>
          <w:t>Figure 3</w:t>
        </w:r>
        <w:r w:rsidRPr="008073CC">
          <w:rPr>
            <w:rStyle w:val="Hyperlink"/>
          </w:rPr>
          <w:noBreakHyphen/>
          <w:t>13. Code snippet showing gesture cue capture</w:t>
        </w:r>
        <w:r>
          <w:rPr>
            <w:webHidden/>
          </w:rPr>
          <w:tab/>
        </w:r>
        <w:r>
          <w:rPr>
            <w:webHidden/>
          </w:rPr>
          <w:fldChar w:fldCharType="begin"/>
        </w:r>
        <w:r>
          <w:rPr>
            <w:webHidden/>
          </w:rPr>
          <w:instrText xml:space="preserve"> PAGEREF _Toc193183639 \h </w:instrText>
        </w:r>
        <w:r>
          <w:rPr>
            <w:webHidden/>
          </w:rPr>
        </w:r>
        <w:r>
          <w:rPr>
            <w:webHidden/>
          </w:rPr>
          <w:fldChar w:fldCharType="separate"/>
        </w:r>
        <w:r w:rsidR="009E1838">
          <w:rPr>
            <w:webHidden/>
          </w:rPr>
          <w:t>32</w:t>
        </w:r>
        <w:r>
          <w:rPr>
            <w:webHidden/>
          </w:rPr>
          <w:fldChar w:fldCharType="end"/>
        </w:r>
      </w:hyperlink>
    </w:p>
    <w:p w14:paraId="25325274" w14:textId="458007D3" w:rsidR="008076E9" w:rsidRDefault="008076E9">
      <w:pPr>
        <w:pStyle w:val="TableofFigures"/>
        <w:rPr>
          <w:rFonts w:asciiTheme="minorHAnsi" w:eastAsiaTheme="minorEastAsia" w:hAnsiTheme="minorHAnsi"/>
          <w:sz w:val="24"/>
          <w:lang w:eastAsia="en-GB"/>
        </w:rPr>
      </w:pPr>
      <w:hyperlink w:anchor="_Toc193183640" w:history="1">
        <w:r w:rsidRPr="008073CC">
          <w:rPr>
            <w:rStyle w:val="Hyperlink"/>
          </w:rPr>
          <w:t>Figure 3</w:t>
        </w:r>
        <w:r w:rsidRPr="008073CC">
          <w:rPr>
            <w:rStyle w:val="Hyperlink"/>
          </w:rPr>
          <w:noBreakHyphen/>
          <w:t>14. Excerpt from synchronizer.py combining concurrent voice and gesture inputs</w:t>
        </w:r>
        <w:r>
          <w:rPr>
            <w:webHidden/>
          </w:rPr>
          <w:tab/>
        </w:r>
        <w:r>
          <w:rPr>
            <w:webHidden/>
          </w:rPr>
          <w:fldChar w:fldCharType="begin"/>
        </w:r>
        <w:r>
          <w:rPr>
            <w:webHidden/>
          </w:rPr>
          <w:instrText xml:space="preserve"> PAGEREF _Toc193183640 \h </w:instrText>
        </w:r>
        <w:r>
          <w:rPr>
            <w:webHidden/>
          </w:rPr>
        </w:r>
        <w:r>
          <w:rPr>
            <w:webHidden/>
          </w:rPr>
          <w:fldChar w:fldCharType="separate"/>
        </w:r>
        <w:r w:rsidR="009E1838">
          <w:rPr>
            <w:webHidden/>
          </w:rPr>
          <w:t>33</w:t>
        </w:r>
        <w:r>
          <w:rPr>
            <w:webHidden/>
          </w:rPr>
          <w:fldChar w:fldCharType="end"/>
        </w:r>
      </w:hyperlink>
    </w:p>
    <w:p w14:paraId="1692011D" w14:textId="614F66E5" w:rsidR="008076E9" w:rsidRDefault="008076E9">
      <w:pPr>
        <w:pStyle w:val="TableofFigures"/>
        <w:rPr>
          <w:rFonts w:asciiTheme="minorHAnsi" w:eastAsiaTheme="minorEastAsia" w:hAnsiTheme="minorHAnsi"/>
          <w:sz w:val="24"/>
          <w:lang w:eastAsia="en-GB"/>
        </w:rPr>
      </w:pPr>
      <w:hyperlink w:anchor="_Toc193183641" w:history="1">
        <w:r w:rsidRPr="008073CC">
          <w:rPr>
            <w:rStyle w:val="Hyperlink"/>
          </w:rPr>
          <w:t>Figure 3</w:t>
        </w:r>
        <w:r w:rsidRPr="008073CC">
          <w:rPr>
            <w:rStyle w:val="Hyperlink"/>
          </w:rPr>
          <w:noBreakHyphen/>
          <w:t>15. Code snippet showing LLM prompt, utilizing objects and sequences from database</w:t>
        </w:r>
        <w:r>
          <w:rPr>
            <w:webHidden/>
          </w:rPr>
          <w:tab/>
        </w:r>
        <w:r>
          <w:rPr>
            <w:webHidden/>
          </w:rPr>
          <w:fldChar w:fldCharType="begin"/>
        </w:r>
        <w:r>
          <w:rPr>
            <w:webHidden/>
          </w:rPr>
          <w:instrText xml:space="preserve"> PAGEREF _Toc193183641 \h </w:instrText>
        </w:r>
        <w:r>
          <w:rPr>
            <w:webHidden/>
          </w:rPr>
        </w:r>
        <w:r>
          <w:rPr>
            <w:webHidden/>
          </w:rPr>
          <w:fldChar w:fldCharType="separate"/>
        </w:r>
        <w:r w:rsidR="009E1838">
          <w:rPr>
            <w:webHidden/>
          </w:rPr>
          <w:t>33</w:t>
        </w:r>
        <w:r>
          <w:rPr>
            <w:webHidden/>
          </w:rPr>
          <w:fldChar w:fldCharType="end"/>
        </w:r>
      </w:hyperlink>
    </w:p>
    <w:p w14:paraId="7A417F43" w14:textId="1EC9D074" w:rsidR="008076E9" w:rsidRDefault="008076E9">
      <w:pPr>
        <w:pStyle w:val="TableofFigures"/>
        <w:rPr>
          <w:rFonts w:asciiTheme="minorHAnsi" w:eastAsiaTheme="minorEastAsia" w:hAnsiTheme="minorHAnsi"/>
          <w:sz w:val="24"/>
          <w:lang w:eastAsia="en-GB"/>
        </w:rPr>
      </w:pPr>
      <w:hyperlink w:anchor="_Toc193183642" w:history="1">
        <w:r w:rsidRPr="008073CC">
          <w:rPr>
            <w:rStyle w:val="Hyperlink"/>
          </w:rPr>
          <w:t>Figure 3</w:t>
        </w:r>
        <w:r w:rsidRPr="008073CC">
          <w:rPr>
            <w:rStyle w:val="Hyperlink"/>
          </w:rPr>
          <w:noBreakHyphen/>
          <w:t>16. Instruction_operation_sequence insertion logic</w:t>
        </w:r>
        <w:r>
          <w:rPr>
            <w:webHidden/>
          </w:rPr>
          <w:tab/>
        </w:r>
        <w:r>
          <w:rPr>
            <w:webHidden/>
          </w:rPr>
          <w:fldChar w:fldCharType="begin"/>
        </w:r>
        <w:r>
          <w:rPr>
            <w:webHidden/>
          </w:rPr>
          <w:instrText xml:space="preserve"> PAGEREF _Toc193183642 \h </w:instrText>
        </w:r>
        <w:r>
          <w:rPr>
            <w:webHidden/>
          </w:rPr>
        </w:r>
        <w:r>
          <w:rPr>
            <w:webHidden/>
          </w:rPr>
          <w:fldChar w:fldCharType="separate"/>
        </w:r>
        <w:r w:rsidR="009E1838">
          <w:rPr>
            <w:webHidden/>
          </w:rPr>
          <w:t>34</w:t>
        </w:r>
        <w:r>
          <w:rPr>
            <w:webHidden/>
          </w:rPr>
          <w:fldChar w:fldCharType="end"/>
        </w:r>
      </w:hyperlink>
    </w:p>
    <w:p w14:paraId="3DBC235A" w14:textId="4BF7393C" w:rsidR="008076E9" w:rsidRDefault="008076E9">
      <w:pPr>
        <w:pStyle w:val="TableofFigures"/>
        <w:rPr>
          <w:rFonts w:asciiTheme="minorHAnsi" w:eastAsiaTheme="minorEastAsia" w:hAnsiTheme="minorHAnsi"/>
          <w:sz w:val="24"/>
          <w:lang w:eastAsia="en-GB"/>
        </w:rPr>
      </w:pPr>
      <w:hyperlink w:anchor="_Toc193183643" w:history="1">
        <w:r w:rsidRPr="008073CC">
          <w:rPr>
            <w:rStyle w:val="Hyperlink"/>
          </w:rPr>
          <w:t>Figure 3</w:t>
        </w:r>
        <w:r w:rsidRPr="008073CC">
          <w:rPr>
            <w:rStyle w:val="Hyperlink"/>
          </w:rPr>
          <w:noBreakHyphen/>
          <w:t>17. Illustrates final logging of success/failure or time metrics in simulation_results.</w:t>
        </w:r>
        <w:r>
          <w:rPr>
            <w:webHidden/>
          </w:rPr>
          <w:tab/>
        </w:r>
        <w:r>
          <w:rPr>
            <w:webHidden/>
          </w:rPr>
          <w:fldChar w:fldCharType="begin"/>
        </w:r>
        <w:r>
          <w:rPr>
            <w:webHidden/>
          </w:rPr>
          <w:instrText xml:space="preserve"> PAGEREF _Toc193183643 \h </w:instrText>
        </w:r>
        <w:r>
          <w:rPr>
            <w:webHidden/>
          </w:rPr>
        </w:r>
        <w:r>
          <w:rPr>
            <w:webHidden/>
          </w:rPr>
          <w:fldChar w:fldCharType="separate"/>
        </w:r>
        <w:r w:rsidR="009E1838">
          <w:rPr>
            <w:webHidden/>
          </w:rPr>
          <w:t>34</w:t>
        </w:r>
        <w:r>
          <w:rPr>
            <w:webHidden/>
          </w:rPr>
          <w:fldChar w:fldCharType="end"/>
        </w:r>
      </w:hyperlink>
    </w:p>
    <w:p w14:paraId="166409BD" w14:textId="75A510D4" w:rsidR="000B5A58" w:rsidRDefault="00FF0285" w:rsidP="000B5A58">
      <w:pPr>
        <w:tabs>
          <w:tab w:val="right" w:leader="dot" w:pos="7938"/>
        </w:tabs>
        <w:ind w:left="1134" w:right="-22"/>
      </w:pPr>
      <w:r w:rsidRPr="009E1035">
        <w:fldChar w:fldCharType="end"/>
      </w:r>
    </w:p>
    <w:p w14:paraId="2A9C23D5" w14:textId="463C67B9" w:rsidR="0001292B" w:rsidRPr="000B5A58" w:rsidRDefault="0001292B" w:rsidP="000B5A58">
      <w:pPr>
        <w:tabs>
          <w:tab w:val="right" w:leader="dot" w:pos="7938"/>
        </w:tabs>
        <w:ind w:left="1134"/>
        <w:rPr>
          <w:b/>
          <w:bCs/>
        </w:rPr>
      </w:pPr>
      <w:r w:rsidRPr="000B5A58">
        <w:rPr>
          <w:b/>
          <w:bCs/>
        </w:rPr>
        <w:t>Table of Tables</w:t>
      </w:r>
    </w:p>
    <w:p w14:paraId="318A3C61" w14:textId="63B8BDA8" w:rsidR="00E73D5F" w:rsidRDefault="00644F9A">
      <w:pPr>
        <w:pStyle w:val="TableofFigures"/>
        <w:rPr>
          <w:rFonts w:asciiTheme="minorHAnsi" w:eastAsiaTheme="minorEastAsia" w:hAnsiTheme="minorHAnsi"/>
          <w:sz w:val="24"/>
          <w:lang w:eastAsia="en-GB"/>
        </w:rPr>
      </w:pPr>
      <w:r w:rsidRPr="001F7794">
        <w:fldChar w:fldCharType="begin"/>
      </w:r>
      <w:r w:rsidRPr="001F7794">
        <w:instrText xml:space="preserve"> TOC \h \z \c "Table" </w:instrText>
      </w:r>
      <w:r w:rsidRPr="001F7794">
        <w:fldChar w:fldCharType="separate"/>
      </w:r>
      <w:hyperlink w:anchor="_Toc193183648" w:history="1">
        <w:r w:rsidR="00E73D5F" w:rsidRPr="001545BB">
          <w:rPr>
            <w:rStyle w:val="Hyperlink"/>
          </w:rPr>
          <w:t>Table 3</w:t>
        </w:r>
        <w:r w:rsidR="00E73D5F" w:rsidRPr="001545BB">
          <w:rPr>
            <w:rStyle w:val="Hyperlink"/>
          </w:rPr>
          <w:noBreakHyphen/>
          <w:t>1. Inbound and outbound data flow</w:t>
        </w:r>
        <w:r w:rsidR="00E73D5F">
          <w:rPr>
            <w:webHidden/>
          </w:rPr>
          <w:tab/>
        </w:r>
        <w:r w:rsidR="00E73D5F">
          <w:rPr>
            <w:webHidden/>
          </w:rPr>
          <w:fldChar w:fldCharType="begin"/>
        </w:r>
        <w:r w:rsidR="00E73D5F">
          <w:rPr>
            <w:webHidden/>
          </w:rPr>
          <w:instrText xml:space="preserve"> PAGEREF _Toc193183648 \h </w:instrText>
        </w:r>
        <w:r w:rsidR="00E73D5F">
          <w:rPr>
            <w:webHidden/>
          </w:rPr>
        </w:r>
        <w:r w:rsidR="00E73D5F">
          <w:rPr>
            <w:webHidden/>
          </w:rPr>
          <w:fldChar w:fldCharType="separate"/>
        </w:r>
        <w:r w:rsidR="009E1838">
          <w:rPr>
            <w:webHidden/>
          </w:rPr>
          <w:t>25</w:t>
        </w:r>
        <w:r w:rsidR="00E73D5F">
          <w:rPr>
            <w:webHidden/>
          </w:rPr>
          <w:fldChar w:fldCharType="end"/>
        </w:r>
      </w:hyperlink>
    </w:p>
    <w:p w14:paraId="1F3B1DB2" w14:textId="538E209C" w:rsidR="00E73D5F" w:rsidRDefault="00E73D5F">
      <w:pPr>
        <w:pStyle w:val="TableofFigures"/>
        <w:rPr>
          <w:rFonts w:asciiTheme="minorHAnsi" w:eastAsiaTheme="minorEastAsia" w:hAnsiTheme="minorHAnsi"/>
          <w:sz w:val="24"/>
          <w:lang w:eastAsia="en-GB"/>
        </w:rPr>
      </w:pPr>
      <w:hyperlink w:anchor="_Toc193183649" w:history="1">
        <w:r w:rsidRPr="001545BB">
          <w:rPr>
            <w:rStyle w:val="Hyperlink"/>
          </w:rPr>
          <w:t>Table 3</w:t>
        </w:r>
        <w:r w:rsidRPr="001545BB">
          <w:rPr>
            <w:rStyle w:val="Hyperlink"/>
          </w:rPr>
          <w:noBreakHyphen/>
          <w:t>2. Database schema</w:t>
        </w:r>
        <w:r>
          <w:rPr>
            <w:webHidden/>
          </w:rPr>
          <w:tab/>
        </w:r>
        <w:r>
          <w:rPr>
            <w:webHidden/>
          </w:rPr>
          <w:fldChar w:fldCharType="begin"/>
        </w:r>
        <w:r>
          <w:rPr>
            <w:webHidden/>
          </w:rPr>
          <w:instrText xml:space="preserve"> PAGEREF _Toc193183649 \h </w:instrText>
        </w:r>
        <w:r>
          <w:rPr>
            <w:webHidden/>
          </w:rPr>
        </w:r>
        <w:r>
          <w:rPr>
            <w:webHidden/>
          </w:rPr>
          <w:fldChar w:fldCharType="separate"/>
        </w:r>
        <w:r w:rsidR="009E1838">
          <w:rPr>
            <w:webHidden/>
          </w:rPr>
          <w:t>26</w:t>
        </w:r>
        <w:r>
          <w:rPr>
            <w:webHidden/>
          </w:rPr>
          <w:fldChar w:fldCharType="end"/>
        </w:r>
      </w:hyperlink>
    </w:p>
    <w:p w14:paraId="750883F8" w14:textId="39EF01F1" w:rsidR="002738B5" w:rsidRPr="001F7794" w:rsidRDefault="00644F9A" w:rsidP="00454918">
      <w:pPr>
        <w:pStyle w:val="TableofFigures"/>
      </w:pPr>
      <w:r w:rsidRPr="001F7794">
        <w:fldChar w:fldCharType="end"/>
      </w:r>
    </w:p>
    <w:p w14:paraId="163BDFF4" w14:textId="77777777" w:rsidR="00653A35" w:rsidRPr="009E1035" w:rsidRDefault="00653A35" w:rsidP="00A63D08">
      <w:pPr>
        <w:ind w:left="1134" w:right="-22"/>
      </w:pPr>
      <w:r w:rsidRPr="009E1035">
        <w:br w:type="page"/>
      </w:r>
    </w:p>
    <w:p w14:paraId="66D39DEC" w14:textId="2C127475" w:rsidR="00DC0B48" w:rsidRPr="009E1035" w:rsidRDefault="00DC0B48" w:rsidP="002600D2">
      <w:pPr>
        <w:pStyle w:val="TOCHeading"/>
        <w:framePr w:wrap="notBeside"/>
      </w:pPr>
      <w:r w:rsidRPr="009E1035">
        <w:t xml:space="preserve">Abbreviations </w:t>
      </w:r>
    </w:p>
    <w:p w14:paraId="70B27E56" w14:textId="77777777" w:rsidR="005742EC" w:rsidRDefault="005742EC" w:rsidP="005742EC">
      <w:pPr>
        <w:pBdr>
          <w:right w:val="single" w:sz="2" w:space="30" w:color="auto"/>
        </w:pBdr>
        <w:spacing w:after="40"/>
        <w:ind w:left="1134"/>
        <w:jc w:val="right"/>
        <w:rPr>
          <w:rFonts w:cs="Segoe UI Semilight"/>
          <w:b/>
          <w:bCs/>
        </w:rPr>
      </w:pPr>
    </w:p>
    <w:p w14:paraId="3A6978F6" w14:textId="33E1DA2D" w:rsidR="00894221" w:rsidRPr="00044F6A" w:rsidRDefault="00894221" w:rsidP="00C67A6F">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AI</w:t>
      </w:r>
      <w:r w:rsidRPr="00044F6A">
        <w:rPr>
          <w:rFonts w:cs="Segoe UI Semilight"/>
          <w:sz w:val="20"/>
          <w:szCs w:val="22"/>
        </w:rPr>
        <w:t>:</w:t>
      </w:r>
      <w:r w:rsidR="004533FA" w:rsidRPr="00044F6A">
        <w:rPr>
          <w:rFonts w:cs="Segoe UI Semilight"/>
          <w:sz w:val="20"/>
          <w:szCs w:val="22"/>
        </w:rPr>
        <w:tab/>
      </w:r>
      <w:r w:rsidR="004533FA" w:rsidRPr="00044F6A">
        <w:rPr>
          <w:rFonts w:cs="Segoe UI Semilight"/>
          <w:sz w:val="20"/>
          <w:szCs w:val="22"/>
        </w:rPr>
        <w:tab/>
      </w:r>
      <w:r w:rsidRPr="00044F6A">
        <w:rPr>
          <w:rFonts w:cs="Segoe UI Semilight"/>
          <w:sz w:val="20"/>
          <w:szCs w:val="22"/>
        </w:rPr>
        <w:t>Artificial Intelligence</w:t>
      </w:r>
    </w:p>
    <w:p w14:paraId="11F68019" w14:textId="36F050AD" w:rsidR="00E62B02" w:rsidRPr="00044F6A" w:rsidRDefault="00E62B02" w:rsidP="00C67A6F">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BERT:</w:t>
      </w:r>
      <w:r w:rsidRPr="00044F6A">
        <w:rPr>
          <w:rFonts w:cs="Segoe UI Semilight"/>
          <w:sz w:val="20"/>
          <w:szCs w:val="22"/>
        </w:rPr>
        <w:tab/>
        <w:t>Bidirectional Encoder Representations from Transformers</w:t>
      </w:r>
    </w:p>
    <w:p w14:paraId="3954B102" w14:textId="1372BDA3" w:rsidR="00942537" w:rsidRPr="00044F6A" w:rsidRDefault="0017231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Cobot</w:t>
      </w:r>
      <w:r w:rsidR="00942537" w:rsidRPr="00044F6A">
        <w:rPr>
          <w:rFonts w:cs="Segoe UI Semilight"/>
          <w:sz w:val="20"/>
          <w:szCs w:val="22"/>
        </w:rPr>
        <w:t>:</w:t>
      </w:r>
      <w:r w:rsidR="004533FA" w:rsidRPr="00044F6A">
        <w:rPr>
          <w:rFonts w:cs="Segoe UI Semilight"/>
          <w:sz w:val="20"/>
          <w:szCs w:val="22"/>
        </w:rPr>
        <w:tab/>
      </w:r>
      <w:r w:rsidR="00942537" w:rsidRPr="00044F6A">
        <w:rPr>
          <w:rFonts w:cs="Segoe UI Semilight"/>
          <w:sz w:val="20"/>
          <w:szCs w:val="22"/>
        </w:rPr>
        <w:t xml:space="preserve">Collaborative </w:t>
      </w:r>
      <w:r w:rsidRPr="00044F6A">
        <w:rPr>
          <w:rFonts w:cs="Segoe UI Semilight"/>
          <w:sz w:val="20"/>
          <w:szCs w:val="22"/>
        </w:rPr>
        <w:t>robot</w:t>
      </w:r>
    </w:p>
    <w:p w14:paraId="7B523C19" w14:textId="667AE366"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CLIP</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Contrastive Language–Image Pretraining</w:t>
      </w:r>
    </w:p>
    <w:p w14:paraId="1CD876E8" w14:textId="5EAB236D"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GDPR</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General Data Protection Regulation</w:t>
      </w:r>
    </w:p>
    <w:p w14:paraId="37566472" w14:textId="410E4E40"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GPT</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Generative Pre-trained Transformer</w:t>
      </w:r>
    </w:p>
    <w:p w14:paraId="08582BCE" w14:textId="789595CA"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HRI</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Human-Robot Interaction</w:t>
      </w:r>
    </w:p>
    <w:p w14:paraId="39952EC4" w14:textId="2CAC2454"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LLM</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Large Language Model</w:t>
      </w:r>
    </w:p>
    <w:p w14:paraId="2B2FE022" w14:textId="3D1C669B"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NLP</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Natural Language Processing</w:t>
      </w:r>
    </w:p>
    <w:p w14:paraId="66B64467" w14:textId="7FD8A3C0"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RL:</w:t>
      </w:r>
      <w:r w:rsidR="004533FA" w:rsidRPr="00044F6A">
        <w:rPr>
          <w:rFonts w:cs="Segoe UI Semilight"/>
          <w:sz w:val="20"/>
          <w:szCs w:val="22"/>
        </w:rPr>
        <w:tab/>
      </w:r>
      <w:r w:rsidR="004533FA" w:rsidRPr="00044F6A">
        <w:rPr>
          <w:rFonts w:cs="Segoe UI Semilight"/>
          <w:sz w:val="20"/>
          <w:szCs w:val="22"/>
        </w:rPr>
        <w:tab/>
      </w:r>
      <w:r w:rsidRPr="00044F6A">
        <w:rPr>
          <w:rFonts w:cs="Segoe UI Semilight"/>
          <w:sz w:val="20"/>
          <w:szCs w:val="22"/>
        </w:rPr>
        <w:t>Reinforcement Learning</w:t>
      </w:r>
    </w:p>
    <w:p w14:paraId="796B0B44" w14:textId="19618188"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ROS</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Robot Operating System</w:t>
      </w:r>
    </w:p>
    <w:p w14:paraId="1A9C2678" w14:textId="78A68217"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Sim</w:t>
      </w:r>
      <w:r w:rsidR="007D499B" w:rsidRPr="00044F6A">
        <w:rPr>
          <w:rFonts w:cs="Segoe UI Semilight"/>
          <w:b/>
          <w:bCs/>
          <w:sz w:val="20"/>
          <w:szCs w:val="22"/>
        </w:rPr>
        <w:t>2</w:t>
      </w:r>
      <w:r w:rsidRPr="00044F6A">
        <w:rPr>
          <w:rFonts w:cs="Segoe UI Semilight"/>
          <w:b/>
          <w:bCs/>
          <w:sz w:val="20"/>
          <w:szCs w:val="22"/>
        </w:rPr>
        <w:t>Real</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Simulation-to-Reality</w:t>
      </w:r>
    </w:p>
    <w:p w14:paraId="737C7952" w14:textId="0B597C1D"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SQLite</w:t>
      </w:r>
      <w:r w:rsidRPr="00044F6A">
        <w:rPr>
          <w:rFonts w:cs="Segoe UI Semilight"/>
          <w:sz w:val="20"/>
          <w:szCs w:val="22"/>
        </w:rPr>
        <w:t>:</w:t>
      </w:r>
      <w:r w:rsidR="004533FA" w:rsidRPr="00044F6A">
        <w:rPr>
          <w:rFonts w:cs="Segoe UI Semilight"/>
          <w:sz w:val="20"/>
          <w:szCs w:val="22"/>
        </w:rPr>
        <w:tab/>
      </w:r>
      <w:r w:rsidR="00F712EE" w:rsidRPr="00044F6A">
        <w:rPr>
          <w:rFonts w:cs="Segoe UI Semilight"/>
          <w:sz w:val="20"/>
          <w:szCs w:val="22"/>
        </w:rPr>
        <w:t xml:space="preserve">Structured Query Language Lite. </w:t>
      </w:r>
    </w:p>
    <w:p w14:paraId="094733AE" w14:textId="4302AD49"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UR</w:t>
      </w:r>
      <w:r w:rsidRPr="00044F6A">
        <w:rPr>
          <w:rFonts w:cs="Segoe UI Semilight"/>
          <w:sz w:val="20"/>
          <w:szCs w:val="22"/>
        </w:rPr>
        <w:t>:</w:t>
      </w:r>
      <w:r w:rsidR="004533FA" w:rsidRPr="00044F6A">
        <w:rPr>
          <w:rFonts w:cs="Segoe UI Semilight"/>
          <w:sz w:val="20"/>
          <w:szCs w:val="22"/>
        </w:rPr>
        <w:tab/>
      </w:r>
      <w:r w:rsidR="00044F6A" w:rsidRPr="00044F6A">
        <w:rPr>
          <w:rFonts w:cs="Segoe UI Semilight"/>
          <w:sz w:val="20"/>
          <w:szCs w:val="22"/>
        </w:rPr>
        <w:tab/>
      </w:r>
      <w:r w:rsidRPr="00044F6A">
        <w:rPr>
          <w:rFonts w:cs="Segoe UI Semilight"/>
          <w:sz w:val="20"/>
          <w:szCs w:val="22"/>
        </w:rPr>
        <w:t>Universal Robots (collaborative robot brand)</w:t>
      </w:r>
    </w:p>
    <w:p w14:paraId="0B965B7A" w14:textId="1516FAFE"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URDF</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Unified Robot Description Format</w:t>
      </w:r>
    </w:p>
    <w:p w14:paraId="224012D1" w14:textId="15224AA5"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USD</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Universal Scene Description (Omniverse file format)</w:t>
      </w:r>
    </w:p>
    <w:p w14:paraId="0F1E97F2" w14:textId="24381022" w:rsidR="00894221"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VLM</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Vision-Language Model</w:t>
      </w:r>
    </w:p>
    <w:p w14:paraId="3D94525B" w14:textId="59631CA2" w:rsidR="003B7733" w:rsidRPr="00044F6A" w:rsidRDefault="00894221" w:rsidP="00247E91">
      <w:pPr>
        <w:pBdr>
          <w:right w:val="single" w:sz="2" w:space="30" w:color="auto"/>
        </w:pBdr>
        <w:spacing w:before="100" w:beforeAutospacing="1" w:after="100" w:afterAutospacing="1"/>
        <w:ind w:left="1134"/>
        <w:contextualSpacing/>
        <w:rPr>
          <w:rFonts w:cs="Segoe UI Semilight"/>
          <w:sz w:val="20"/>
          <w:szCs w:val="22"/>
        </w:rPr>
      </w:pPr>
      <w:r w:rsidRPr="00044F6A">
        <w:rPr>
          <w:rFonts w:cs="Segoe UI Semilight"/>
          <w:b/>
          <w:bCs/>
          <w:sz w:val="20"/>
          <w:szCs w:val="22"/>
        </w:rPr>
        <w:t>YOLO</w:t>
      </w:r>
      <w:r w:rsidRPr="00044F6A">
        <w:rPr>
          <w:rFonts w:cs="Segoe UI Semilight"/>
          <w:sz w:val="20"/>
          <w:szCs w:val="22"/>
        </w:rPr>
        <w:t>:</w:t>
      </w:r>
      <w:r w:rsidR="004533FA" w:rsidRPr="00044F6A">
        <w:rPr>
          <w:rFonts w:cs="Segoe UI Semilight"/>
          <w:sz w:val="20"/>
          <w:szCs w:val="22"/>
        </w:rPr>
        <w:tab/>
      </w:r>
      <w:r w:rsidRPr="00044F6A">
        <w:rPr>
          <w:rFonts w:cs="Segoe UI Semilight"/>
          <w:sz w:val="20"/>
          <w:szCs w:val="22"/>
        </w:rPr>
        <w:t>You Only Look Once (object detection framework)</w:t>
      </w:r>
    </w:p>
    <w:p w14:paraId="0FF2FC4D" w14:textId="5B0A84C5" w:rsidR="00DC1EAC" w:rsidRPr="009E1035" w:rsidRDefault="00DC1EAC" w:rsidP="000B5A58">
      <w:pPr>
        <w:ind w:left="1134"/>
        <w:rPr>
          <w:szCs w:val="28"/>
        </w:rPr>
      </w:pPr>
      <w:r w:rsidRPr="009E1035">
        <w:rPr>
          <w:szCs w:val="28"/>
        </w:rPr>
        <w:br w:type="page"/>
      </w:r>
    </w:p>
    <w:p w14:paraId="69318ED3" w14:textId="66B100CF" w:rsidR="00DC0B48" w:rsidRPr="009E1035" w:rsidRDefault="00DC1EAC" w:rsidP="002600D2">
      <w:pPr>
        <w:pStyle w:val="TOCHeading"/>
        <w:framePr w:wrap="notBeside"/>
      </w:pPr>
      <w:r w:rsidRPr="009E1035">
        <w:t>Nomenclature</w:t>
      </w:r>
    </w:p>
    <w:p w14:paraId="129CF00D" w14:textId="1688A324" w:rsidR="00342900" w:rsidRPr="00044F6A" w:rsidRDefault="00342900" w:rsidP="00631BC8">
      <w:pPr>
        <w:pBdr>
          <w:right w:val="single" w:sz="2" w:space="30" w:color="3A3A3A" w:themeColor="background2" w:themeShade="40"/>
        </w:pBdr>
        <w:spacing w:before="120" w:after="0"/>
        <w:ind w:left="1134"/>
        <w:rPr>
          <w:rFonts w:cs="Segoe UI Semilight"/>
          <w:sz w:val="20"/>
          <w:szCs w:val="22"/>
        </w:rPr>
      </w:pPr>
      <w:r w:rsidRPr="00044F6A">
        <w:rPr>
          <w:rStyle w:val="SubtleEmphasis"/>
          <w:rFonts w:cs="Segoe UI Semilight"/>
          <w:b/>
          <w:bCs/>
          <w:sz w:val="20"/>
          <w:szCs w:val="22"/>
        </w:rPr>
        <w:t>A</w:t>
      </w:r>
      <w:r w:rsidR="00821382" w:rsidRPr="00044F6A">
        <w:rPr>
          <w:rStyle w:val="SubtleEmphasis"/>
          <w:rFonts w:cs="Segoe UI Semilight"/>
          <w:b/>
          <w:bCs/>
          <w:sz w:val="20"/>
          <w:szCs w:val="22"/>
        </w:rPr>
        <w:t>ff</w:t>
      </w:r>
      <w:r w:rsidRPr="00044F6A">
        <w:rPr>
          <w:rStyle w:val="SubtleEmphasis"/>
          <w:rFonts w:cs="Segoe UI Semilight"/>
          <w:b/>
          <w:bCs/>
          <w:sz w:val="20"/>
          <w:szCs w:val="22"/>
        </w:rPr>
        <w:t>ordance Recognition</w:t>
      </w:r>
      <w:r w:rsidRPr="00044F6A">
        <w:rPr>
          <w:rStyle w:val="SubtleEmphasis"/>
          <w:rFonts w:cs="Segoe UI Semilight"/>
          <w:sz w:val="20"/>
          <w:szCs w:val="22"/>
        </w:rPr>
        <w:t>:</w:t>
      </w:r>
      <w:r w:rsidR="00821382" w:rsidRPr="00044F6A">
        <w:rPr>
          <w:rFonts w:cs="Segoe UI Semilight"/>
          <w:sz w:val="20"/>
          <w:szCs w:val="22"/>
        </w:rPr>
        <w:t xml:space="preserve"> </w:t>
      </w:r>
      <w:r w:rsidRPr="00044F6A">
        <w:rPr>
          <w:rFonts w:cs="Segoe UI Semilight"/>
          <w:sz w:val="20"/>
          <w:szCs w:val="22"/>
        </w:rPr>
        <w:t>Identifying how objects can be manipulated based on visual cues (e.g., a "handle" implies pulling).</w:t>
      </w:r>
    </w:p>
    <w:p w14:paraId="26BE5AB9" w14:textId="7D90E4B6" w:rsidR="00247E91" w:rsidRPr="00044F6A" w:rsidRDefault="00342900" w:rsidP="00631BC8">
      <w:pPr>
        <w:pBdr>
          <w:right w:val="single" w:sz="2" w:space="30" w:color="3A3A3A" w:themeColor="background2" w:themeShade="40"/>
        </w:pBdr>
        <w:spacing w:before="120" w:after="0"/>
        <w:ind w:left="1134"/>
        <w:rPr>
          <w:rStyle w:val="SubtleEmphasis"/>
          <w:rFonts w:cs="Segoe UI Semilight"/>
          <w:i w:val="0"/>
          <w:iCs w:val="0"/>
          <w:color w:val="auto"/>
          <w:sz w:val="20"/>
          <w:szCs w:val="22"/>
        </w:rPr>
      </w:pPr>
      <w:r w:rsidRPr="00044F6A">
        <w:rPr>
          <w:rStyle w:val="SubtleEmphasis"/>
          <w:rFonts w:cs="Segoe UI Semilight"/>
          <w:b/>
          <w:bCs/>
          <w:sz w:val="20"/>
          <w:szCs w:val="22"/>
        </w:rPr>
        <w:t>Control Script</w:t>
      </w:r>
      <w:r w:rsidRPr="00044F6A">
        <w:rPr>
          <w:rStyle w:val="SubtleEmphasis"/>
          <w:rFonts w:cs="Segoe UI Semilight"/>
          <w:sz w:val="20"/>
          <w:szCs w:val="22"/>
        </w:rPr>
        <w:t>:</w:t>
      </w:r>
      <w:r w:rsidRPr="00044F6A">
        <w:rPr>
          <w:rFonts w:cs="Segoe UI Semilight"/>
          <w:sz w:val="20"/>
          <w:szCs w:val="22"/>
        </w:rPr>
        <w:t xml:space="preserve"> Code translating high-level task plans into low-level robot movements (e.g., joint trajectories).</w:t>
      </w:r>
    </w:p>
    <w:p w14:paraId="24713391" w14:textId="26D61A6E" w:rsidR="00247E91" w:rsidRPr="00044F6A" w:rsidRDefault="0088009C" w:rsidP="00631BC8">
      <w:pPr>
        <w:pBdr>
          <w:right w:val="single" w:sz="2" w:space="30" w:color="3A3A3A" w:themeColor="background2" w:themeShade="40"/>
        </w:pBdr>
        <w:spacing w:before="120" w:after="0"/>
        <w:ind w:left="1134"/>
        <w:rPr>
          <w:rFonts w:cs="Segoe UI Semilight"/>
          <w:sz w:val="20"/>
          <w:szCs w:val="22"/>
        </w:rPr>
      </w:pPr>
      <w:r w:rsidRPr="00044F6A">
        <w:rPr>
          <w:rStyle w:val="SubtleEmphasis"/>
          <w:rFonts w:cs="Segoe UI Semilight"/>
          <w:b/>
          <w:bCs/>
          <w:sz w:val="20"/>
          <w:szCs w:val="22"/>
        </w:rPr>
        <w:t>Contrastive Language</w:t>
      </w:r>
      <w:r w:rsidR="00172311" w:rsidRPr="00044F6A">
        <w:rPr>
          <w:rStyle w:val="SubtleEmphasis"/>
          <w:rFonts w:cs="Segoe UI Semilight"/>
          <w:b/>
          <w:bCs/>
          <w:sz w:val="20"/>
          <w:szCs w:val="22"/>
        </w:rPr>
        <w:t>-</w:t>
      </w:r>
      <w:r w:rsidRPr="00044F6A">
        <w:rPr>
          <w:rStyle w:val="SubtleEmphasis"/>
          <w:rFonts w:cs="Segoe UI Semilight"/>
          <w:b/>
          <w:bCs/>
          <w:sz w:val="20"/>
          <w:szCs w:val="22"/>
        </w:rPr>
        <w:t>Image Pretraining</w:t>
      </w:r>
      <w:r w:rsidRPr="00044F6A">
        <w:rPr>
          <w:rFonts w:cs="Segoe UI Semilight"/>
          <w:sz w:val="20"/>
          <w:szCs w:val="22"/>
        </w:rPr>
        <w:t xml:space="preserve"> (CLIP)</w:t>
      </w:r>
      <w:r w:rsidR="00172311" w:rsidRPr="00044F6A">
        <w:rPr>
          <w:rFonts w:cs="Segoe UI Semilight"/>
          <w:sz w:val="20"/>
          <w:szCs w:val="22"/>
        </w:rPr>
        <w:t>:</w:t>
      </w:r>
      <w:r w:rsidRPr="00044F6A">
        <w:rPr>
          <w:rFonts w:cs="Segoe UI Semilight"/>
          <w:sz w:val="20"/>
          <w:szCs w:val="22"/>
        </w:rPr>
        <w:t xml:space="preserve"> a vision-language model that aligns visual and textual representations, enabling robots to interpret commands like </w:t>
      </w:r>
      <w:r w:rsidR="00512887" w:rsidRPr="00044F6A">
        <w:rPr>
          <w:rFonts w:cs="Segoe UI Semilight"/>
          <w:sz w:val="20"/>
          <w:szCs w:val="22"/>
        </w:rPr>
        <w:t>‘</w:t>
      </w:r>
      <w:r w:rsidRPr="00044F6A">
        <w:rPr>
          <w:rFonts w:cs="Segoe UI Semilight"/>
          <w:sz w:val="20"/>
          <w:szCs w:val="22"/>
        </w:rPr>
        <w:t>pick up the red cup.</w:t>
      </w:r>
      <w:r w:rsidR="00512887" w:rsidRPr="00044F6A">
        <w:rPr>
          <w:rFonts w:cs="Segoe UI Semilight"/>
          <w:sz w:val="20"/>
          <w:szCs w:val="22"/>
        </w:rPr>
        <w:t>’</w:t>
      </w:r>
    </w:p>
    <w:p w14:paraId="50E37A28" w14:textId="40B5E393" w:rsidR="00247E91" w:rsidRPr="00044F6A" w:rsidRDefault="00342900" w:rsidP="00631BC8">
      <w:pPr>
        <w:pBdr>
          <w:right w:val="single" w:sz="2" w:space="30" w:color="3A3A3A" w:themeColor="background2" w:themeShade="40"/>
        </w:pBdr>
        <w:spacing w:before="120" w:after="0"/>
        <w:ind w:left="1134"/>
        <w:rPr>
          <w:rFonts w:cs="Segoe UI Semilight"/>
          <w:sz w:val="20"/>
          <w:szCs w:val="22"/>
        </w:rPr>
      </w:pPr>
      <w:r w:rsidRPr="00044F6A">
        <w:rPr>
          <w:rStyle w:val="SubtleEmphasis"/>
          <w:rFonts w:cs="Segoe UI Semilight"/>
          <w:b/>
          <w:bCs/>
          <w:sz w:val="20"/>
          <w:szCs w:val="22"/>
        </w:rPr>
        <w:t>Conversational Memory</w:t>
      </w:r>
      <w:r w:rsidRPr="00044F6A">
        <w:rPr>
          <w:rStyle w:val="SubtleEmphasis"/>
          <w:rFonts w:cs="Segoe UI Semilight"/>
          <w:sz w:val="20"/>
          <w:szCs w:val="22"/>
        </w:rPr>
        <w:t>:</w:t>
      </w:r>
      <w:r w:rsidRPr="00044F6A">
        <w:rPr>
          <w:rFonts w:cs="Segoe UI Semilight"/>
          <w:sz w:val="20"/>
          <w:szCs w:val="22"/>
        </w:rPr>
        <w:t xml:space="preserve"> An LLM</w:t>
      </w:r>
      <w:r w:rsidR="00512887" w:rsidRPr="00044F6A">
        <w:rPr>
          <w:rFonts w:cs="Segoe UI Semilight"/>
          <w:sz w:val="20"/>
          <w:szCs w:val="22"/>
        </w:rPr>
        <w:t>’</w:t>
      </w:r>
      <w:r w:rsidRPr="00044F6A">
        <w:rPr>
          <w:rFonts w:cs="Segoe UI Semilight"/>
          <w:sz w:val="20"/>
          <w:szCs w:val="22"/>
        </w:rPr>
        <w:t>s ability to retain context from prior user interactions for adaptive dialogue.</w:t>
      </w:r>
    </w:p>
    <w:p w14:paraId="7941668B" w14:textId="3C83F7F6" w:rsidR="00342900" w:rsidRPr="00044F6A" w:rsidRDefault="00342900" w:rsidP="00631BC8">
      <w:pPr>
        <w:pBdr>
          <w:right w:val="single" w:sz="2" w:space="30" w:color="3A3A3A" w:themeColor="background2" w:themeShade="40"/>
        </w:pBdr>
        <w:spacing w:before="120" w:after="0"/>
        <w:ind w:left="1134"/>
        <w:rPr>
          <w:rFonts w:cs="Segoe UI Semilight"/>
          <w:sz w:val="20"/>
          <w:szCs w:val="22"/>
        </w:rPr>
      </w:pPr>
      <w:r w:rsidRPr="00044F6A">
        <w:rPr>
          <w:rStyle w:val="SubtleEmphasis"/>
          <w:rFonts w:cs="Segoe UI Semilight"/>
          <w:b/>
          <w:bCs/>
          <w:sz w:val="20"/>
          <w:szCs w:val="22"/>
        </w:rPr>
        <w:t>Modular Architecture</w:t>
      </w:r>
      <w:r w:rsidR="00631BC8" w:rsidRPr="00044F6A">
        <w:rPr>
          <w:rStyle w:val="SubtleEmphasis"/>
          <w:rFonts w:cs="Segoe UI Semilight"/>
          <w:b/>
          <w:bCs/>
          <w:sz w:val="20"/>
          <w:szCs w:val="22"/>
        </w:rPr>
        <w:t>:</w:t>
      </w:r>
      <w:r w:rsidRPr="00044F6A">
        <w:rPr>
          <w:rFonts w:cs="Segoe UI Semilight"/>
          <w:sz w:val="20"/>
          <w:szCs w:val="22"/>
        </w:rPr>
        <w:t xml:space="preserve"> A system design where components (vision, language, control) operate independently but integrate seamlessly.</w:t>
      </w:r>
    </w:p>
    <w:p w14:paraId="5D07D7AF" w14:textId="77777777" w:rsidR="00342900" w:rsidRPr="00044F6A" w:rsidRDefault="00342900" w:rsidP="00631BC8">
      <w:pPr>
        <w:pBdr>
          <w:right w:val="single" w:sz="2" w:space="30" w:color="3A3A3A" w:themeColor="background2" w:themeShade="40"/>
        </w:pBdr>
        <w:spacing w:before="120" w:after="0"/>
        <w:ind w:left="1134"/>
        <w:rPr>
          <w:rFonts w:cs="Segoe UI Semilight"/>
          <w:sz w:val="20"/>
          <w:szCs w:val="22"/>
        </w:rPr>
      </w:pPr>
      <w:r w:rsidRPr="00044F6A">
        <w:rPr>
          <w:rStyle w:val="SubtleEmphasis"/>
          <w:rFonts w:cs="Segoe UI Semilight"/>
          <w:b/>
          <w:bCs/>
          <w:sz w:val="20"/>
          <w:szCs w:val="22"/>
        </w:rPr>
        <w:t>Omniverse Simulation</w:t>
      </w:r>
      <w:r w:rsidRPr="00044F6A">
        <w:rPr>
          <w:rFonts w:cs="Segoe UI Semilight"/>
          <w:sz w:val="20"/>
          <w:szCs w:val="22"/>
        </w:rPr>
        <w:t>: A virtual environment (NVIDIA) for testing robotic systems with physics-based accuracy.</w:t>
      </w:r>
    </w:p>
    <w:p w14:paraId="10EA31B7" w14:textId="77777777" w:rsidR="00342900" w:rsidRPr="00044F6A" w:rsidRDefault="00342900" w:rsidP="00631BC8">
      <w:pPr>
        <w:pBdr>
          <w:right w:val="single" w:sz="2" w:space="30" w:color="3A3A3A" w:themeColor="background2" w:themeShade="40"/>
        </w:pBdr>
        <w:spacing w:before="120" w:after="0"/>
        <w:ind w:left="1134"/>
        <w:rPr>
          <w:rFonts w:cs="Segoe UI Semilight"/>
          <w:sz w:val="20"/>
          <w:szCs w:val="22"/>
        </w:rPr>
      </w:pPr>
      <w:r w:rsidRPr="00044F6A">
        <w:rPr>
          <w:rStyle w:val="SubtleEmphasis"/>
          <w:rFonts w:cs="Segoe UI Semilight"/>
          <w:b/>
          <w:bCs/>
          <w:sz w:val="20"/>
          <w:szCs w:val="22"/>
        </w:rPr>
        <w:t>Personalization Layer</w:t>
      </w:r>
      <w:r w:rsidRPr="00044F6A">
        <w:rPr>
          <w:rStyle w:val="SubtleEmphasis"/>
          <w:rFonts w:cs="Segoe UI Semilight"/>
          <w:sz w:val="20"/>
          <w:szCs w:val="22"/>
        </w:rPr>
        <w:t>:</w:t>
      </w:r>
      <w:r w:rsidRPr="00044F6A">
        <w:rPr>
          <w:rFonts w:cs="Segoe UI Semilight"/>
          <w:sz w:val="20"/>
          <w:szCs w:val="22"/>
        </w:rPr>
        <w:t xml:space="preserve"> A database-driven component that tailors interactions using user-specific data (e.g., preferences, history).</w:t>
      </w:r>
    </w:p>
    <w:p w14:paraId="0381E47E" w14:textId="1BB962E4" w:rsidR="00342900" w:rsidRPr="00044F6A" w:rsidRDefault="00342900" w:rsidP="00631BC8">
      <w:pPr>
        <w:pBdr>
          <w:right w:val="single" w:sz="2" w:space="30" w:color="3A3A3A" w:themeColor="background2" w:themeShade="40"/>
        </w:pBdr>
        <w:spacing w:before="120" w:after="0"/>
        <w:ind w:left="1134"/>
        <w:rPr>
          <w:rFonts w:cs="Segoe UI Semilight"/>
          <w:sz w:val="20"/>
          <w:szCs w:val="22"/>
        </w:rPr>
      </w:pPr>
      <w:r w:rsidRPr="00044F6A">
        <w:rPr>
          <w:rStyle w:val="SubtleEmphasis"/>
          <w:rFonts w:cs="Segoe UI Semilight"/>
          <w:b/>
          <w:bCs/>
          <w:sz w:val="20"/>
          <w:szCs w:val="22"/>
        </w:rPr>
        <w:t>Reality Gap</w:t>
      </w:r>
      <w:r w:rsidRPr="00044F6A">
        <w:rPr>
          <w:rStyle w:val="SubtleEmphasis"/>
          <w:rFonts w:cs="Segoe UI Semilight"/>
          <w:sz w:val="20"/>
          <w:szCs w:val="22"/>
        </w:rPr>
        <w:t>:</w:t>
      </w:r>
      <w:r w:rsidRPr="00044F6A">
        <w:rPr>
          <w:rFonts w:cs="Segoe UI Semilight"/>
          <w:sz w:val="20"/>
          <w:szCs w:val="22"/>
        </w:rPr>
        <w:t xml:space="preserve"> Discrepancies between </w:t>
      </w:r>
      <w:r w:rsidR="00BF45AA" w:rsidRPr="00044F6A">
        <w:rPr>
          <w:rFonts w:cs="Segoe UI Semilight"/>
          <w:sz w:val="20"/>
          <w:szCs w:val="22"/>
        </w:rPr>
        <w:t xml:space="preserve">idealized </w:t>
      </w:r>
      <w:r w:rsidRPr="00044F6A">
        <w:rPr>
          <w:rFonts w:cs="Segoe UI Semilight"/>
          <w:sz w:val="20"/>
          <w:szCs w:val="22"/>
        </w:rPr>
        <w:t>simulat</w:t>
      </w:r>
      <w:r w:rsidR="00BF45AA" w:rsidRPr="00044F6A">
        <w:rPr>
          <w:rFonts w:cs="Segoe UI Semilight"/>
          <w:sz w:val="20"/>
          <w:szCs w:val="22"/>
        </w:rPr>
        <w:t>ion</w:t>
      </w:r>
      <w:r w:rsidRPr="00044F6A">
        <w:rPr>
          <w:rFonts w:cs="Segoe UI Semilight"/>
          <w:sz w:val="20"/>
          <w:szCs w:val="22"/>
        </w:rPr>
        <w:t xml:space="preserve"> and real-world robotic performance</w:t>
      </w:r>
      <w:r w:rsidR="00550DEB" w:rsidRPr="00044F6A">
        <w:rPr>
          <w:rFonts w:cs="Segoe UI Semilight"/>
          <w:sz w:val="20"/>
          <w:szCs w:val="22"/>
        </w:rPr>
        <w:t xml:space="preserve"> conditions</w:t>
      </w:r>
      <w:r w:rsidRPr="00044F6A">
        <w:rPr>
          <w:rFonts w:cs="Segoe UI Semilight"/>
          <w:sz w:val="20"/>
          <w:szCs w:val="22"/>
        </w:rPr>
        <w:t>.</w:t>
      </w:r>
      <w:r w:rsidR="00DC1839" w:rsidRPr="00044F6A">
        <w:rPr>
          <w:rFonts w:cs="Segoe UI Semilight"/>
          <w:sz w:val="20"/>
          <w:szCs w:val="22"/>
        </w:rPr>
        <w:t xml:space="preserve"> </w:t>
      </w:r>
    </w:p>
    <w:p w14:paraId="2927734B" w14:textId="77777777" w:rsidR="00342900" w:rsidRPr="00044F6A" w:rsidRDefault="00342900" w:rsidP="00631BC8">
      <w:pPr>
        <w:pBdr>
          <w:right w:val="single" w:sz="2" w:space="30" w:color="3A3A3A" w:themeColor="background2" w:themeShade="40"/>
        </w:pBdr>
        <w:spacing w:before="120" w:after="0"/>
        <w:ind w:left="1134"/>
        <w:rPr>
          <w:rFonts w:cs="Segoe UI Semilight"/>
          <w:sz w:val="20"/>
          <w:szCs w:val="22"/>
        </w:rPr>
      </w:pPr>
      <w:r w:rsidRPr="00044F6A">
        <w:rPr>
          <w:rStyle w:val="SubtleEmphasis"/>
          <w:rFonts w:cs="Segoe UI Semilight"/>
          <w:b/>
          <w:bCs/>
          <w:sz w:val="20"/>
          <w:szCs w:val="22"/>
        </w:rPr>
        <w:t>Task Graph</w:t>
      </w:r>
      <w:r w:rsidRPr="00044F6A">
        <w:rPr>
          <w:rFonts w:cs="Segoe UI Semilight"/>
          <w:sz w:val="20"/>
          <w:szCs w:val="22"/>
        </w:rPr>
        <w:t>: A structured representation of tasks/subtasks generated from natural language commands.</w:t>
      </w:r>
    </w:p>
    <w:p w14:paraId="3E15DD79" w14:textId="40216293" w:rsidR="00342900" w:rsidRPr="00044F6A" w:rsidRDefault="00342900" w:rsidP="00631BC8">
      <w:pPr>
        <w:pBdr>
          <w:right w:val="single" w:sz="2" w:space="30" w:color="3A3A3A" w:themeColor="background2" w:themeShade="40"/>
        </w:pBdr>
        <w:spacing w:before="120" w:after="0"/>
        <w:ind w:left="1134"/>
        <w:rPr>
          <w:rFonts w:cs="Segoe UI Semilight"/>
          <w:sz w:val="20"/>
          <w:szCs w:val="22"/>
        </w:rPr>
      </w:pPr>
      <w:r w:rsidRPr="00044F6A">
        <w:rPr>
          <w:rStyle w:val="SubtleEmphasis"/>
          <w:rFonts w:cs="Segoe UI Semilight"/>
          <w:b/>
          <w:bCs/>
          <w:sz w:val="20"/>
          <w:szCs w:val="22"/>
        </w:rPr>
        <w:t>Vision</w:t>
      </w:r>
      <w:r w:rsidR="00AA770B" w:rsidRPr="00044F6A">
        <w:rPr>
          <w:rStyle w:val="SubtleEmphasis"/>
          <w:rFonts w:cs="Segoe UI Semilight"/>
          <w:b/>
          <w:bCs/>
          <w:sz w:val="20"/>
          <w:szCs w:val="22"/>
        </w:rPr>
        <w:t>-L</w:t>
      </w:r>
      <w:r w:rsidRPr="00044F6A">
        <w:rPr>
          <w:rStyle w:val="SubtleEmphasis"/>
          <w:rFonts w:cs="Segoe UI Semilight"/>
          <w:b/>
          <w:bCs/>
          <w:sz w:val="20"/>
          <w:szCs w:val="22"/>
        </w:rPr>
        <w:t>anguage Integration</w:t>
      </w:r>
      <w:r w:rsidRPr="00044F6A">
        <w:rPr>
          <w:rFonts w:cs="Segoe UI Semilight"/>
          <w:sz w:val="20"/>
          <w:szCs w:val="22"/>
        </w:rPr>
        <w:t>: Combining computer vision (object detection) and language models (LLMs) to interpret and execute tasks.</w:t>
      </w:r>
    </w:p>
    <w:p w14:paraId="46DE9FE8" w14:textId="77777777" w:rsidR="00DC1EAC" w:rsidRPr="009E1035" w:rsidRDefault="00DC1EAC" w:rsidP="00247E91">
      <w:pPr>
        <w:ind w:left="1134"/>
      </w:pPr>
    </w:p>
    <w:p w14:paraId="794F9823" w14:textId="77777777" w:rsidR="00DC0B48" w:rsidRPr="009E1035" w:rsidRDefault="00DC0B48" w:rsidP="00105A60"/>
    <w:p w14:paraId="21E052C1" w14:textId="77777777" w:rsidR="00DC0B48" w:rsidRPr="009E1035" w:rsidRDefault="00DC0B48" w:rsidP="00105A60">
      <w:pPr>
        <w:sectPr w:rsidR="00DC0B48" w:rsidRPr="009E1035" w:rsidSect="001850BD">
          <w:headerReference w:type="default" r:id="rId20"/>
          <w:footerReference w:type="default" r:id="rId21"/>
          <w:pgSz w:w="11906" w:h="16838" w:code="9"/>
          <w:pgMar w:top="1418" w:right="2552" w:bottom="1418" w:left="1440" w:header="284" w:footer="0" w:gutter="0"/>
          <w:pgNumType w:fmt="lowerRoman" w:start="1"/>
          <w:cols w:space="708"/>
          <w:docGrid w:linePitch="360"/>
        </w:sectPr>
      </w:pPr>
    </w:p>
    <w:p w14:paraId="65A5BA13" w14:textId="3C4729AC" w:rsidR="00DC0B48" w:rsidRPr="009E1035" w:rsidRDefault="008D4152" w:rsidP="00AE307A">
      <w:pPr>
        <w:pStyle w:val="Heading1"/>
        <w:framePr w:wrap="notBeside"/>
        <w:numPr>
          <w:ilvl w:val="0"/>
          <w:numId w:val="18"/>
        </w:numPr>
      </w:pPr>
      <w:r w:rsidRPr="009E1035">
        <w:t xml:space="preserve"> </w:t>
      </w:r>
      <w:bookmarkStart w:id="0" w:name="_Toc192240089"/>
      <w:bookmarkStart w:id="1" w:name="_Toc192240349"/>
      <w:bookmarkStart w:id="2" w:name="_Toc192240510"/>
      <w:bookmarkStart w:id="3" w:name="_Toc197024380"/>
      <w:r w:rsidR="00DC0B48" w:rsidRPr="009E1035">
        <w:t>Introduction</w:t>
      </w:r>
      <w:bookmarkStart w:id="4" w:name="_Toc191557278"/>
      <w:bookmarkEnd w:id="0"/>
      <w:bookmarkEnd w:id="1"/>
      <w:bookmarkEnd w:id="2"/>
      <w:bookmarkEnd w:id="3"/>
      <w:bookmarkEnd w:id="4"/>
    </w:p>
    <w:p w14:paraId="5400645C" w14:textId="09E0E6A3" w:rsidR="004E7032" w:rsidRPr="00E56082" w:rsidRDefault="00D03232" w:rsidP="004E7032">
      <w:pPr>
        <w:pBdr>
          <w:bottom w:val="single" w:sz="2" w:space="15" w:color="ADADAD" w:themeColor="background2" w:themeShade="BF"/>
        </w:pBdr>
      </w:pPr>
      <w:r w:rsidRPr="00D03232">
        <w:t>This chapter</w:t>
      </w:r>
      <w:r w:rsidR="00D12ECB">
        <w:t xml:space="preserve"> </w:t>
      </w:r>
      <w:r w:rsidR="00D12ECB" w:rsidRPr="00D12ECB">
        <w:t xml:space="preserve">introduces the motivation and problem context for the thesis. It highlights </w:t>
      </w:r>
      <w:r w:rsidR="00672CD8">
        <w:t xml:space="preserve">the background; </w:t>
      </w:r>
      <w:r w:rsidR="00D12ECB" w:rsidRPr="00D12ECB">
        <w:t xml:space="preserve">key limitations in current robotic systems and presents a proposed framework that integrates vision, language, and control in simulation. </w:t>
      </w:r>
      <w:r w:rsidR="0088017E" w:rsidRPr="0088017E">
        <w:t xml:space="preserve">The chapter </w:t>
      </w:r>
      <w:r w:rsidR="0088017E">
        <w:t>further</w:t>
      </w:r>
      <w:r w:rsidR="0088017E" w:rsidRPr="0088017E">
        <w:t xml:space="preserve"> outlines the research aims, </w:t>
      </w:r>
      <w:r w:rsidR="00315E4B">
        <w:t xml:space="preserve">key </w:t>
      </w:r>
      <w:r w:rsidR="0088017E" w:rsidRPr="0088017E">
        <w:t xml:space="preserve">questions, expected outcomes, and </w:t>
      </w:r>
      <w:r w:rsidR="001A5320" w:rsidRPr="001A5320">
        <w:t>discusses the study’s limitations</w:t>
      </w:r>
      <w:r w:rsidR="001A5320">
        <w:t xml:space="preserve"> and </w:t>
      </w:r>
      <w:r w:rsidR="001A5320" w:rsidRPr="001A5320">
        <w:t>scope</w:t>
      </w:r>
      <w:r w:rsidR="0088017E" w:rsidRPr="0088017E">
        <w:t>.</w:t>
      </w:r>
    </w:p>
    <w:p w14:paraId="2E16F311" w14:textId="13B89E2B" w:rsidR="004E7032" w:rsidRPr="00B7446B" w:rsidRDefault="00C13225" w:rsidP="004E7032">
      <w:pPr>
        <w:pStyle w:val="Heading2"/>
      </w:pPr>
      <w:bookmarkStart w:id="5" w:name="_Toc197024381"/>
      <w:r>
        <w:t xml:space="preserve">Problem </w:t>
      </w:r>
      <w:r w:rsidR="00145203">
        <w:t>C</w:t>
      </w:r>
      <w:r>
        <w:t>ontext</w:t>
      </w:r>
      <w:bookmarkEnd w:id="5"/>
    </w:p>
    <w:p w14:paraId="1705F649" w14:textId="0F78639C" w:rsidR="00235C55" w:rsidRPr="00235C55" w:rsidRDefault="00235C55" w:rsidP="00145203">
      <w:pPr>
        <w:spacing w:before="120"/>
      </w:pPr>
      <w:r>
        <w:t>Imagine</w:t>
      </w:r>
      <w:r w:rsidRPr="00235C55">
        <w:t xml:space="preserve"> instructing a robot, </w:t>
      </w:r>
      <w:r w:rsidRPr="00235C55">
        <w:rPr>
          <w:rStyle w:val="SubtleEmphasis"/>
        </w:rPr>
        <w:t>“Tidy the lab while I finish my coffee,”</w:t>
      </w:r>
      <w:r w:rsidRPr="00235C55">
        <w:t xml:space="preserve"> only to find it attempting to clean by stuffing cables into a microwave. While humorous, this illustrates a serious limitation: most robotic systems excel in structured, predictable environments but </w:t>
      </w:r>
      <w:r w:rsidR="002C011F">
        <w:t>struggle</w:t>
      </w:r>
      <w:r w:rsidRPr="00235C55">
        <w:t xml:space="preserve"> in dynamic, human</w:t>
      </w:r>
      <w:r w:rsidR="00145203">
        <w:t xml:space="preserve">-centred </w:t>
      </w:r>
      <w:r w:rsidRPr="00235C55">
        <w:t>spaces.</w:t>
      </w:r>
    </w:p>
    <w:p w14:paraId="33F58069" w14:textId="1C13FD68" w:rsidR="00F4006E" w:rsidRDefault="00057132" w:rsidP="009A1B48">
      <w:pPr>
        <w:keepNext/>
        <w:spacing w:after="0"/>
        <w:jc w:val="center"/>
      </w:pPr>
      <w:r>
        <w:rPr>
          <w:noProof/>
        </w:rPr>
        <w:drawing>
          <wp:inline distT="0" distB="0" distL="0" distR="0" wp14:anchorId="700C3A56" wp14:editId="1DED6612">
            <wp:extent cx="3545456" cy="3545456"/>
            <wp:effectExtent l="0" t="0" r="0" b="0"/>
            <wp:docPr id="8518624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862454" name="Picture 10"/>
                    <pic:cNvPicPr/>
                  </pic:nvPicPr>
                  <pic:blipFill>
                    <a:blip r:embed="rId22"/>
                    <a:stretch>
                      <a:fillRect/>
                    </a:stretch>
                  </pic:blipFill>
                  <pic:spPr>
                    <a:xfrm>
                      <a:off x="0" y="0"/>
                      <a:ext cx="3565213" cy="3565213"/>
                    </a:xfrm>
                    <a:prstGeom prst="rect">
                      <a:avLst/>
                    </a:prstGeom>
                  </pic:spPr>
                </pic:pic>
              </a:graphicData>
            </a:graphic>
          </wp:inline>
        </w:drawing>
      </w:r>
    </w:p>
    <w:p w14:paraId="15DBB997" w14:textId="144C59B1" w:rsidR="008F3925" w:rsidRDefault="00F4006E" w:rsidP="00F4006E">
      <w:pPr>
        <w:pStyle w:val="Caption"/>
        <w:jc w:val="center"/>
      </w:pPr>
      <w:bookmarkStart w:id="6" w:name="_Toc193183624"/>
      <w:r>
        <w:t xml:space="preserve">Figure </w:t>
      </w:r>
      <w:fldSimple w:instr=" STYLEREF 1 \s ">
        <w:r w:rsidR="009E1838">
          <w:rPr>
            <w:noProof/>
          </w:rPr>
          <w:t>1</w:t>
        </w:r>
      </w:fldSimple>
      <w:r w:rsidR="00066055">
        <w:noBreakHyphen/>
      </w:r>
      <w:fldSimple w:instr=" SEQ Figure \* ARABIC \s 1 ">
        <w:r w:rsidR="009E1838">
          <w:rPr>
            <w:noProof/>
          </w:rPr>
          <w:t>1</w:t>
        </w:r>
      </w:fldSimple>
      <w:r>
        <w:t xml:space="preserve">. </w:t>
      </w:r>
      <w:r w:rsidR="00C65F10">
        <w:t>A</w:t>
      </w:r>
      <w:r w:rsidR="002D6AFB" w:rsidRPr="002D6AFB">
        <w:t xml:space="preserve"> robot misinterpreting the command to "tidy up" by stuffing cables into a microwave.</w:t>
      </w:r>
      <w:r w:rsidR="00C65F10">
        <w:t xml:space="preserve"> </w:t>
      </w:r>
      <w:r w:rsidR="00C65F10">
        <w:br/>
        <w:t>(AI generated image)</w:t>
      </w:r>
      <w:bookmarkEnd w:id="6"/>
    </w:p>
    <w:p w14:paraId="7F021B66" w14:textId="0B0BB3CC" w:rsidR="00145203" w:rsidRPr="00235C55" w:rsidRDefault="00145203" w:rsidP="00145203">
      <w:pPr>
        <w:spacing w:before="120"/>
      </w:pPr>
      <w:r w:rsidRPr="00235C55">
        <w:t xml:space="preserve">Collaborative robots are increasingly expected to </w:t>
      </w:r>
      <w:r w:rsidR="00C156ED">
        <w:t>operate</w:t>
      </w:r>
      <w:r w:rsidRPr="00235C55">
        <w:t xml:space="preserve"> in such unstructured settings, where humans communicate using casual, </w:t>
      </w:r>
      <w:r w:rsidR="00C156ED">
        <w:t>nuanced</w:t>
      </w:r>
      <w:r w:rsidRPr="00235C55">
        <w:t>, and often ambiguous language. Yet, current systems rely on rigid commands, possess little to no contextual awareness, and</w:t>
      </w:r>
      <w:r w:rsidR="0091238E">
        <w:t xml:space="preserve"> often</w:t>
      </w:r>
      <w:r w:rsidRPr="00235C55">
        <w:t xml:space="preserve"> cannot recall prior interactions. This </w:t>
      </w:r>
      <w:proofErr w:type="gramStart"/>
      <w:r w:rsidRPr="00235C55">
        <w:t>disconnect</w:t>
      </w:r>
      <w:proofErr w:type="gramEnd"/>
      <w:r w:rsidRPr="00235C55">
        <w:t xml:space="preserve"> between natural human communication and robotic execution remains a </w:t>
      </w:r>
      <w:r w:rsidR="000927CD">
        <w:t>major</w:t>
      </w:r>
      <w:r w:rsidRPr="00235C55">
        <w:t xml:space="preserve"> barrier to real-world adoption.</w:t>
      </w:r>
    </w:p>
    <w:p w14:paraId="567D3319" w14:textId="3525B8D9" w:rsidR="007B0C78" w:rsidRPr="007B0C78" w:rsidRDefault="00725D7A" w:rsidP="00782743">
      <w:r w:rsidRPr="00725D7A">
        <w:t xml:space="preserve">To bridge this gap, </w:t>
      </w:r>
      <w:r w:rsidR="00E351EC">
        <w:t>the</w:t>
      </w:r>
      <w:r w:rsidRPr="00725D7A">
        <w:t xml:space="preserve"> </w:t>
      </w:r>
      <w:r w:rsidR="007D56CD">
        <w:t>seamless</w:t>
      </w:r>
      <w:r w:rsidRPr="00725D7A">
        <w:t xml:space="preserve"> integration of computer vision, natural language processing, and </w:t>
      </w:r>
      <w:r w:rsidR="007D56CD">
        <w:t xml:space="preserve">advanced </w:t>
      </w:r>
      <w:r w:rsidRPr="00725D7A">
        <w:t>robotic control is essential.</w:t>
      </w:r>
      <w:r w:rsidR="00F502C4">
        <w:t xml:space="preserve"> </w:t>
      </w:r>
      <w:r w:rsidR="007B0C78">
        <w:t xml:space="preserve">This thesis </w:t>
      </w:r>
      <w:r w:rsidR="00643D4D">
        <w:t>introduces</w:t>
      </w:r>
      <w:r w:rsidR="008A1231">
        <w:t xml:space="preserve"> </w:t>
      </w:r>
      <w:r w:rsidR="007B0C78">
        <w:t>a unified framework (</w:t>
      </w:r>
      <w:r w:rsidR="007B0C78">
        <w:fldChar w:fldCharType="begin"/>
      </w:r>
      <w:r w:rsidR="007B0C78">
        <w:instrText xml:space="preserve"> REF _Ref192633760 \h </w:instrText>
      </w:r>
      <w:r w:rsidR="007B0C78">
        <w:fldChar w:fldCharType="separate"/>
      </w:r>
      <w:r w:rsidR="009E1838">
        <w:t xml:space="preserve">Figure </w:t>
      </w:r>
      <w:r w:rsidR="009E1838">
        <w:rPr>
          <w:noProof/>
        </w:rPr>
        <w:t>1</w:t>
      </w:r>
      <w:r w:rsidR="009E1838">
        <w:noBreakHyphen/>
      </w:r>
      <w:r w:rsidR="009E1838">
        <w:rPr>
          <w:noProof/>
        </w:rPr>
        <w:t>2</w:t>
      </w:r>
      <w:r w:rsidR="007B0C78">
        <w:fldChar w:fldCharType="end"/>
      </w:r>
      <w:r w:rsidR="007B0C78">
        <w:t xml:space="preserve">) that combines vision-based perception, large language models (LLMs), and adaptive robotic control </w:t>
      </w:r>
      <w:r w:rsidR="000A36BB">
        <w:t xml:space="preserve">to </w:t>
      </w:r>
      <w:r w:rsidR="007B0C78">
        <w:t>enabl</w:t>
      </w:r>
      <w:r w:rsidR="000A36BB">
        <w:t>e</w:t>
      </w:r>
      <w:r w:rsidR="007B0C78">
        <w:t xml:space="preserve"> </w:t>
      </w:r>
      <w:r w:rsidR="00B03465" w:rsidRPr="004276F8">
        <w:t xml:space="preserve">collaborative </w:t>
      </w:r>
      <w:r w:rsidR="007B0C78">
        <w:t xml:space="preserve">robots </w:t>
      </w:r>
      <w:r w:rsidR="00040538">
        <w:t xml:space="preserve">to </w:t>
      </w:r>
      <w:r w:rsidR="007B0C78" w:rsidRPr="003C45EB">
        <w:t>interpret user commands</w:t>
      </w:r>
      <w:r w:rsidR="00201B37">
        <w:t>,</w:t>
      </w:r>
      <w:r w:rsidR="002F3A7C" w:rsidRPr="002F3A7C">
        <w:t xml:space="preserve"> </w:t>
      </w:r>
      <w:r w:rsidR="00556F24">
        <w:t>infer</w:t>
      </w:r>
      <w:r w:rsidR="002F3A7C" w:rsidRPr="002F3A7C">
        <w:t xml:space="preserve"> contextual </w:t>
      </w:r>
      <w:r w:rsidR="00556F24">
        <w:t>intent,</w:t>
      </w:r>
      <w:r w:rsidR="002F3A7C" w:rsidRPr="002F3A7C">
        <w:t xml:space="preserve"> and simulate task execution within </w:t>
      </w:r>
      <w:r w:rsidR="008E6216">
        <w:t xml:space="preserve">a </w:t>
      </w:r>
      <w:r w:rsidR="002F3A7C" w:rsidRPr="002F3A7C">
        <w:t>virtual environment</w:t>
      </w:r>
      <w:r w:rsidR="007B0C78">
        <w:t xml:space="preserve">. </w:t>
      </w:r>
      <w:r w:rsidR="007B0C78" w:rsidRPr="004276F8">
        <w:t xml:space="preserve">The </w:t>
      </w:r>
      <w:r w:rsidR="00CE1DA4">
        <w:t>goal</w:t>
      </w:r>
      <w:r w:rsidR="007B0C78" w:rsidRPr="004276F8">
        <w:t xml:space="preserve"> is to </w:t>
      </w:r>
      <w:r w:rsidR="00CE1DA4">
        <w:t>develop</w:t>
      </w:r>
      <w:r w:rsidR="007B0C78" w:rsidRPr="004276F8">
        <w:t xml:space="preserve"> an</w:t>
      </w:r>
      <w:r w:rsidR="00FE6E56">
        <w:t xml:space="preserve"> </w:t>
      </w:r>
      <w:r w:rsidR="00CE1DA4">
        <w:t>AI-driven</w:t>
      </w:r>
      <w:r w:rsidR="007B0C78" w:rsidRPr="004276F8">
        <w:t xml:space="preserve"> pipeline </w:t>
      </w:r>
      <w:r w:rsidR="002105FD">
        <w:t>in which</w:t>
      </w:r>
      <w:r w:rsidR="007B0C78" w:rsidRPr="004276F8">
        <w:t xml:space="preserve"> a cobot</w:t>
      </w:r>
      <w:r w:rsidR="00D135A2" w:rsidRPr="00D135A2">
        <w:t>—</w:t>
      </w:r>
      <w:r w:rsidR="000C39BF">
        <w:t>such as</w:t>
      </w:r>
      <w:r w:rsidR="007B0C78" w:rsidRPr="004276F8">
        <w:t xml:space="preserve"> ABB’s YuMi or a</w:t>
      </w:r>
      <w:r w:rsidR="007B0C78">
        <w:t xml:space="preserve"> Universal Robot</w:t>
      </w:r>
      <w:r w:rsidR="007B0C78" w:rsidRPr="004276F8">
        <w:t xml:space="preserve"> arm</w:t>
      </w:r>
      <w:r w:rsidR="00D135A2" w:rsidRPr="00D135A2">
        <w:t>—</w:t>
      </w:r>
      <w:r w:rsidR="007B0C78" w:rsidRPr="004276F8">
        <w:t xml:space="preserve">can process </w:t>
      </w:r>
      <w:r w:rsidR="001255D6">
        <w:t>high level</w:t>
      </w:r>
      <w:r w:rsidR="00A51095">
        <w:t xml:space="preserve"> </w:t>
      </w:r>
      <w:r w:rsidR="007A503F">
        <w:t xml:space="preserve">natural language </w:t>
      </w:r>
      <w:r w:rsidR="007B0C78" w:rsidRPr="004276F8">
        <w:t xml:space="preserve">commands, </w:t>
      </w:r>
      <w:r w:rsidR="00B543E0" w:rsidRPr="00B543E0">
        <w:t>perform task decomposition and planning via LLM-</w:t>
      </w:r>
      <w:r w:rsidR="00B357DC">
        <w:t>based</w:t>
      </w:r>
      <w:r w:rsidR="00B543E0" w:rsidRPr="00B543E0">
        <w:t xml:space="preserve"> reasoning</w:t>
      </w:r>
      <w:r w:rsidR="007B0C78" w:rsidRPr="004276F8">
        <w:t xml:space="preserve">, and </w:t>
      </w:r>
      <w:r w:rsidR="00321C05" w:rsidRPr="00321C05">
        <w:t xml:space="preserve">generate virtual demonstrations of task sequences prior to physical </w:t>
      </w:r>
      <w:r w:rsidR="009A017F">
        <w:t>execution</w:t>
      </w:r>
      <w:r w:rsidR="007B0C78">
        <w:t>.</w:t>
      </w:r>
    </w:p>
    <w:p w14:paraId="324C34D2" w14:textId="77777777" w:rsidR="00FF1808" w:rsidRDefault="00FF1808" w:rsidP="00E23B3A">
      <w:pPr>
        <w:keepNext/>
        <w:spacing w:before="480" w:after="0"/>
        <w:jc w:val="right"/>
      </w:pPr>
      <w:r>
        <w:rPr>
          <w:noProof/>
        </w:rPr>
        <w:drawing>
          <wp:inline distT="0" distB="0" distL="0" distR="0" wp14:anchorId="52D9EBB3" wp14:editId="3287D307">
            <wp:extent cx="5674115" cy="4598509"/>
            <wp:effectExtent l="0" t="0" r="3175" b="0"/>
            <wp:docPr id="1532380" name="Picture 41" descr="A diagram of a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80" name="Picture 41" descr="A diagram of a robot&#10;&#10;AI-generated content may be incorrect."/>
                    <pic:cNvPicPr/>
                  </pic:nvPicPr>
                  <pic:blipFill>
                    <a:blip r:embed="rId23"/>
                    <a:stretch>
                      <a:fillRect/>
                    </a:stretch>
                  </pic:blipFill>
                  <pic:spPr>
                    <a:xfrm>
                      <a:off x="0" y="0"/>
                      <a:ext cx="5727599" cy="4641854"/>
                    </a:xfrm>
                    <a:prstGeom prst="rect">
                      <a:avLst/>
                    </a:prstGeom>
                  </pic:spPr>
                </pic:pic>
              </a:graphicData>
            </a:graphic>
          </wp:inline>
        </w:drawing>
      </w:r>
    </w:p>
    <w:p w14:paraId="2DA8A897" w14:textId="63118DCA" w:rsidR="005A573B" w:rsidRDefault="00FF1808" w:rsidP="00FF1808">
      <w:pPr>
        <w:pStyle w:val="Caption"/>
        <w:jc w:val="center"/>
      </w:pPr>
      <w:bookmarkStart w:id="7" w:name="_Ref192633760"/>
      <w:bookmarkStart w:id="8" w:name="_Toc193183625"/>
      <w:r>
        <w:t xml:space="preserve">Figure </w:t>
      </w:r>
      <w:fldSimple w:instr=" STYLEREF 1 \s ">
        <w:r w:rsidR="009E1838">
          <w:rPr>
            <w:noProof/>
          </w:rPr>
          <w:t>1</w:t>
        </w:r>
      </w:fldSimple>
      <w:r w:rsidR="00066055">
        <w:noBreakHyphen/>
      </w:r>
      <w:fldSimple w:instr=" SEQ Figure \* ARABIC \s 1 ">
        <w:r w:rsidR="009E1838">
          <w:rPr>
            <w:noProof/>
          </w:rPr>
          <w:t>2</w:t>
        </w:r>
      </w:fldSimple>
      <w:bookmarkEnd w:id="7"/>
      <w:r>
        <w:t xml:space="preserve">. </w:t>
      </w:r>
      <w:r w:rsidRPr="00970CF3">
        <w:t>Proposed System Architecture - A unified framework integrating vision, LLMs, &amp; robot control</w:t>
      </w:r>
      <w:bookmarkEnd w:id="8"/>
    </w:p>
    <w:p w14:paraId="570853ED" w14:textId="43034EC4" w:rsidR="000B057D" w:rsidRPr="00B7446B" w:rsidRDefault="000B057D" w:rsidP="00B7446B">
      <w:pPr>
        <w:pStyle w:val="Heading2"/>
      </w:pPr>
      <w:bookmarkStart w:id="9" w:name="_Toc197024382"/>
      <w:bookmarkStart w:id="10" w:name="_Toc192240090"/>
      <w:bookmarkStart w:id="11" w:name="_Toc192240350"/>
      <w:bookmarkStart w:id="12" w:name="_Toc192240511"/>
      <w:r w:rsidRPr="00B7446B">
        <w:t>Motivation</w:t>
      </w:r>
      <w:bookmarkEnd w:id="9"/>
      <w:r w:rsidRPr="00B7446B">
        <w:t xml:space="preserve"> </w:t>
      </w:r>
      <w:bookmarkEnd w:id="10"/>
      <w:bookmarkEnd w:id="11"/>
      <w:bookmarkEnd w:id="12"/>
    </w:p>
    <w:p w14:paraId="098EBC64" w14:textId="015E9A07" w:rsidR="00DB4429" w:rsidRDefault="001E21F5" w:rsidP="00105A60">
      <w:r>
        <w:t>Now</w:t>
      </w:r>
      <w:r w:rsidR="00F204C4">
        <w:t>,</w:t>
      </w:r>
      <w:r>
        <w:t xml:space="preserve"> </w:t>
      </w:r>
      <w:r w:rsidR="00573526">
        <w:t>consider</w:t>
      </w:r>
      <w:r w:rsidR="00DF3621" w:rsidRPr="00DF3621">
        <w:t xml:space="preserve"> a bus</w:t>
      </w:r>
      <w:r>
        <w:t>y</w:t>
      </w:r>
      <w:r w:rsidR="00DF3621" w:rsidRPr="00DF3621">
        <w:t xml:space="preserve"> </w:t>
      </w:r>
      <w:r w:rsidR="002871C4" w:rsidRPr="009E1035">
        <w:t xml:space="preserve">hospital ward during peak hours, where a </w:t>
      </w:r>
      <w:r w:rsidR="000E73CF">
        <w:t>c</w:t>
      </w:r>
      <w:r w:rsidR="002871C4" w:rsidRPr="009E1035">
        <w:t xml:space="preserve">obot </w:t>
      </w:r>
      <w:r w:rsidR="00492B57" w:rsidRPr="00492B57">
        <w:t>autonomously</w:t>
      </w:r>
      <w:r w:rsidR="00492B57">
        <w:t xml:space="preserve"> </w:t>
      </w:r>
      <w:r w:rsidR="002871C4" w:rsidRPr="009E1035">
        <w:t>navigates hallways to deliver medications,</w:t>
      </w:r>
      <w:r w:rsidR="00480673">
        <w:t xml:space="preserve"> </w:t>
      </w:r>
      <w:r w:rsidR="002871C4" w:rsidRPr="009E1035">
        <w:t>greet</w:t>
      </w:r>
      <w:r w:rsidR="00CC7621">
        <w:t>s</w:t>
      </w:r>
      <w:r w:rsidR="002871C4" w:rsidRPr="009E1035">
        <w:t xml:space="preserve"> </w:t>
      </w:r>
      <w:r w:rsidR="00F12B6F">
        <w:t>nurses</w:t>
      </w:r>
      <w:r w:rsidR="002871C4" w:rsidRPr="009E1035">
        <w:t xml:space="preserve"> by name and adapt</w:t>
      </w:r>
      <w:r w:rsidR="00CC7621">
        <w:t>s</w:t>
      </w:r>
      <w:r w:rsidR="002871C4" w:rsidRPr="009E1035">
        <w:t xml:space="preserve"> to their specific instructions.</w:t>
      </w:r>
      <w:r w:rsidR="00B05F6F" w:rsidRPr="009E1035">
        <w:t xml:space="preserve"> </w:t>
      </w:r>
      <w:r w:rsidR="00F81256" w:rsidRPr="00F81256">
        <w:t xml:space="preserve">Such </w:t>
      </w:r>
      <w:r w:rsidR="00E031DC" w:rsidRPr="00E031DC">
        <w:t xml:space="preserve">functionality </w:t>
      </w:r>
      <w:r w:rsidR="00E031DC">
        <w:t>is</w:t>
      </w:r>
      <w:r w:rsidR="00F81256" w:rsidRPr="00F81256">
        <w:t xml:space="preserve"> no longer science fiction</w:t>
      </w:r>
      <w:r w:rsidR="006B0B0D" w:rsidRPr="009E1035">
        <w:t>.</w:t>
      </w:r>
      <w:r w:rsidR="00BF1586" w:rsidRPr="009E1035">
        <w:t xml:space="preserve"> </w:t>
      </w:r>
      <w:r w:rsidR="0020457C" w:rsidRPr="0020457C">
        <w:t xml:space="preserve">At CES </w:t>
      </w:r>
      <w:r w:rsidR="006D3896">
        <w:t>2025</w:t>
      </w:r>
      <w:r w:rsidR="002F71F2">
        <w:rPr>
          <w:rStyle w:val="FootnoteReference"/>
        </w:rPr>
        <w:footnoteReference w:id="2"/>
      </w:r>
      <w:r w:rsidR="00AD750A">
        <w:t>,</w:t>
      </w:r>
      <w:r w:rsidR="00E265C3">
        <w:t xml:space="preserve"> </w:t>
      </w:r>
      <w:r w:rsidR="005C6D78" w:rsidRPr="005C6D78">
        <w:t>prototypes of hospital-assistive robots</w:t>
      </w:r>
      <w:r w:rsidR="003F3425">
        <w:t xml:space="preserve"> </w:t>
      </w:r>
      <w:r w:rsidR="00D542AD">
        <w:t>(</w:t>
      </w:r>
      <w:r w:rsidR="00D542AD">
        <w:fldChar w:fldCharType="begin"/>
      </w:r>
      <w:r w:rsidR="00D542AD">
        <w:instrText xml:space="preserve"> REF _Ref192524377 \h </w:instrText>
      </w:r>
      <w:r w:rsidR="00D542AD">
        <w:fldChar w:fldCharType="separate"/>
      </w:r>
      <w:r w:rsidR="00D542AD" w:rsidRPr="009E1035">
        <w:t xml:space="preserve">Figure </w:t>
      </w:r>
      <w:r w:rsidR="00D542AD">
        <w:rPr>
          <w:noProof/>
        </w:rPr>
        <w:t>1</w:t>
      </w:r>
      <w:r w:rsidR="00D542AD">
        <w:noBreakHyphen/>
      </w:r>
      <w:r w:rsidR="00D542AD">
        <w:rPr>
          <w:noProof/>
        </w:rPr>
        <w:t>3</w:t>
      </w:r>
      <w:r w:rsidR="00D542AD">
        <w:fldChar w:fldCharType="end"/>
      </w:r>
      <w:r w:rsidR="00D542AD">
        <w:t xml:space="preserve">) </w:t>
      </w:r>
      <w:r w:rsidR="00391767" w:rsidRPr="00391767">
        <w:t xml:space="preserve">demonstrated significant advancements in </w:t>
      </w:r>
      <w:r w:rsidR="002B0962" w:rsidRPr="002B0962">
        <w:t xml:space="preserve">computer vision, </w:t>
      </w:r>
      <w:r w:rsidR="00464738">
        <w:t xml:space="preserve">natural </w:t>
      </w:r>
      <w:r w:rsidR="002B0962" w:rsidRPr="002B0962">
        <w:t>language understanding, and artificial intelligence</w:t>
      </w:r>
      <w:r w:rsidR="00B968D2">
        <w:t xml:space="preserve">, </w:t>
      </w:r>
      <w:r w:rsidR="007F4E3E">
        <w:t>enabling</w:t>
      </w:r>
      <w:r w:rsidR="00B968D2" w:rsidRPr="00B968D2">
        <w:t xml:space="preserve"> them to learn from </w:t>
      </w:r>
      <w:r w:rsidR="007524E4">
        <w:t xml:space="preserve">dynamic </w:t>
      </w:r>
      <w:r w:rsidR="00B968D2" w:rsidRPr="00B968D2">
        <w:t>environment</w:t>
      </w:r>
      <w:r w:rsidR="007F4E3E">
        <w:t>s</w:t>
      </w:r>
      <w:r w:rsidR="00B968D2" w:rsidRPr="00B968D2">
        <w:t xml:space="preserve">, </w:t>
      </w:r>
      <w:r w:rsidR="007F4E3E" w:rsidRPr="007F4E3E">
        <w:t xml:space="preserve">generalize across tasks, and refine their behaviour </w:t>
      </w:r>
      <w:r w:rsidR="003A7ED4" w:rsidRPr="003A7ED4">
        <w:t>through experience</w:t>
      </w:r>
      <w:r w:rsidR="005C6D78" w:rsidRPr="005C6D78">
        <w:t>.</w:t>
      </w:r>
      <w:r w:rsidR="002F71F2" w:rsidRPr="004B10FD">
        <w:t xml:space="preserve"> </w:t>
      </w:r>
    </w:p>
    <w:p w14:paraId="1C67CD22" w14:textId="51A48F93" w:rsidR="002F71F2" w:rsidRPr="00F77618" w:rsidRDefault="002F71F2" w:rsidP="00F77618">
      <w:pPr>
        <w:pStyle w:val="Photos"/>
      </w:pPr>
      <w:r w:rsidRPr="00F77618">
        <w:rPr>
          <w:noProof/>
        </w:rPr>
        <w:drawing>
          <wp:inline distT="0" distB="0" distL="0" distR="0" wp14:anchorId="51E4E472" wp14:editId="7336D2F5">
            <wp:extent cx="1552690" cy="2124000"/>
            <wp:effectExtent l="19050" t="19050" r="9525" b="10160"/>
            <wp:docPr id="310739142" name="Picture 1" descr="A robot in front of a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347317" name="Picture 1" descr="A robot in front of a television&#10;&#10;Description automatically generated"/>
                    <pic:cNvPicPr/>
                  </pic:nvPicPr>
                  <pic:blipFill rotWithShape="1">
                    <a:blip r:embed="rId24"/>
                    <a:srcRect t="6440"/>
                    <a:stretch/>
                  </pic:blipFill>
                  <pic:spPr bwMode="auto">
                    <a:xfrm>
                      <a:off x="0" y="0"/>
                      <a:ext cx="1552690" cy="21240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sidRPr="00F77618">
        <w:t xml:space="preserve">  </w:t>
      </w:r>
      <w:r w:rsidRPr="00F77618">
        <w:rPr>
          <w:noProof/>
        </w:rPr>
        <w:drawing>
          <wp:inline distT="0" distB="0" distL="0" distR="0" wp14:anchorId="5C6F2872" wp14:editId="2E44EFD4">
            <wp:extent cx="3620780" cy="2124000"/>
            <wp:effectExtent l="19050" t="19050" r="17780" b="10160"/>
            <wp:docPr id="2122389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89969" name="Picture 1"/>
                    <pic:cNvPicPr/>
                  </pic:nvPicPr>
                  <pic:blipFill rotWithShape="1">
                    <a:blip r:embed="rId25" cstate="print">
                      <a:extLst>
                        <a:ext uri="{28A0092B-C50C-407E-A947-70E740481C1C}">
                          <a14:useLocalDpi xmlns:a14="http://schemas.microsoft.com/office/drawing/2010/main" val="0"/>
                        </a:ext>
                      </a:extLst>
                    </a:blip>
                    <a:srcRect l="432" t="628" r="772" b="1295"/>
                    <a:stretch/>
                  </pic:blipFill>
                  <pic:spPr bwMode="auto">
                    <a:xfrm>
                      <a:off x="0" y="0"/>
                      <a:ext cx="3620780" cy="21240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5355024" w14:textId="3D11986E" w:rsidR="002F71F2" w:rsidRDefault="002F71F2" w:rsidP="007A66BD">
      <w:pPr>
        <w:pStyle w:val="Caption"/>
      </w:pPr>
      <w:bookmarkStart w:id="13" w:name="_Ref192524377"/>
      <w:bookmarkStart w:id="14" w:name="_Toc189131564"/>
      <w:bookmarkStart w:id="15" w:name="_Toc193183626"/>
      <w:r w:rsidRPr="009E1035">
        <w:t xml:space="preserve">Figure </w:t>
      </w:r>
      <w:fldSimple w:instr=" STYLEREF 1 \s ">
        <w:r w:rsidR="009E1838">
          <w:rPr>
            <w:noProof/>
          </w:rPr>
          <w:t>1</w:t>
        </w:r>
      </w:fldSimple>
      <w:r w:rsidR="00066055">
        <w:noBreakHyphen/>
      </w:r>
      <w:fldSimple w:instr=" SEQ Figure \* ARABIC \s 1 ">
        <w:r w:rsidR="009E1838">
          <w:rPr>
            <w:noProof/>
          </w:rPr>
          <w:t>3</w:t>
        </w:r>
      </w:fldSimple>
      <w:bookmarkEnd w:id="13"/>
      <w:r w:rsidR="0020681D">
        <w:t>.</w:t>
      </w:r>
      <w:r w:rsidRPr="009E1035">
        <w:t xml:space="preserve"> </w:t>
      </w:r>
      <w:bookmarkEnd w:id="14"/>
      <w:r w:rsidRPr="009E1035">
        <w:t>Mirokai robot</w:t>
      </w:r>
      <w:r w:rsidR="00F952F5">
        <w:rPr>
          <w:rStyle w:val="FootnoteReference"/>
        </w:rPr>
        <w:footnoteReference w:id="3"/>
      </w:r>
      <w:r w:rsidR="000B08A3">
        <w:t>,</w:t>
      </w:r>
      <w:r w:rsidRPr="009E1035">
        <w:t xml:space="preserve"> CES 2025: </w:t>
      </w:r>
      <w:r w:rsidR="008E1482">
        <w:t>A h</w:t>
      </w:r>
      <w:r w:rsidRPr="009E1035">
        <w:t xml:space="preserve">ospital-assistive robot leveraging vision </w:t>
      </w:r>
      <w:r w:rsidR="00F952F5">
        <w:t>&amp;</w:t>
      </w:r>
      <w:r w:rsidRPr="009E1035">
        <w:t xml:space="preserve"> language understanding</w:t>
      </w:r>
      <w:bookmarkEnd w:id="15"/>
    </w:p>
    <w:p w14:paraId="536647B6" w14:textId="62A3DC78" w:rsidR="001854DA" w:rsidRDefault="001E0AAD" w:rsidP="00105A60">
      <w:r>
        <w:t>The</w:t>
      </w:r>
      <w:r w:rsidR="00122C74" w:rsidRPr="00122C74">
        <w:t xml:space="preserve"> convergence of computer vision, natural language processing (NLP), and robotics has</w:t>
      </w:r>
      <w:r w:rsidR="00D6214F">
        <w:t xml:space="preserve"> no doubt</w:t>
      </w:r>
      <w:r w:rsidR="00F775D3">
        <w:t xml:space="preserve"> </w:t>
      </w:r>
      <w:r w:rsidR="00122C74" w:rsidRPr="00122C74">
        <w:t xml:space="preserve">led to systems capable of interpreting </w:t>
      </w:r>
      <w:r w:rsidR="00F621F9" w:rsidRPr="00F621F9">
        <w:t xml:space="preserve">instructions </w:t>
      </w:r>
      <w:r w:rsidR="00F621F9">
        <w:t>such as</w:t>
      </w:r>
      <w:r w:rsidR="00122C74" w:rsidRPr="00122C74">
        <w:t xml:space="preserve"> “</w:t>
      </w:r>
      <w:r w:rsidR="00122C74" w:rsidRPr="00122C74">
        <w:rPr>
          <w:i/>
          <w:iCs/>
        </w:rPr>
        <w:t>Pick up the red cup</w:t>
      </w:r>
      <w:r w:rsidR="00122C74" w:rsidRPr="00122C74">
        <w:t>” and autonomously executing them in physical or simulated environments</w:t>
      </w:r>
      <w:r w:rsidR="00122C74">
        <w:t xml:space="preserve"> </w:t>
      </w:r>
      <w:r w:rsidR="002F71F2" w:rsidRPr="009E1035">
        <w:fldChar w:fldCharType="begin"/>
      </w:r>
      <w:r w:rsidR="000927CD">
        <w:instrText xml:space="preserve"> ADDIN ZOTERO_ITEM CSL_CITATION {"citationID":"MjDTDlj7","properties":{"formattedCitation":"[4]","plainCitation":"[4]","noteIndex":0},"citationItems":[{"id":215,"uris":["http://zotero.org/users/16439525/items/QLCTHYIN"],"itemData":{"id":215,"type":"paper-conference","abstract":"How can we imbue robots with the ability to manipulate objects precisely but also to reason about them in terms of abstract concepts? Recent works in manipulation have shown that end-to-end networks can learn dexterous skills that require precise spatial reasoning, but these methods often fail to generalize to new goals or quickly learn transferable concepts across tasks. In parallel, there has been great progress in learning generalizable semantic representations for vision and language by training on large-scale internet data, however these representations lack the spatial understanding necessary for fine-grained manipulation. To this end, we propose a framework that combines the best of both worlds: a two-stream architecture with semantic and spatial pathways for vision-based manipulation. Specifically, we present CLIPort, a language-conditioned imitation-learning agent that combines the broad semantic understanding (what) of CLIP [1] with the spatial precision (where) of Transporter [2]. Our end-to-end framework is capable of solving a variety of language-specified tabletop tasks from packing unseen objects to folding cloths, all without any explicit representations of object poses, instance segmentations, memory, symbolic states, or syntactic structures. Experiments in simulated and real-world settings show that our approach is data efficient in few-shot settings and generalizes effectively to seen and unseen semantic concepts. We even learn one multi-task policy for 10 simulated and 9 real-world tasks that is better or comparable to single-task policies.","container-title":"Proceedings of the 5th Conference on Robot Learning","event-title":"Conference on Robot Learning","language":"en","note":"ISSN: 2640-3498","page":"894-906","publisher":"PMLR","source":"proceedings.mlr.press","title":"CLIPort: What and Where Pathways for Robotic Manipulation","title-short":"CLIPort","URL":"https://proceedings.mlr.press/v164/shridhar22a.html","author":[{"family":"Shridhar","given":"Mohit"},{"family":"Manuelli","given":"Lucas"},{"family":"Fox","given":"Dieter"}],"accessed":{"date-parts":[["2025",3,5]]},"issued":{"date-parts":[["2022",1,11]]},"citation-key":"shridharCLIPortWhatWhere2022"}}],"schema":"https://github.com/citation-style-language/schema/raw/master/csl-citation.json"} </w:instrText>
      </w:r>
      <w:r w:rsidR="002F71F2" w:rsidRPr="009E1035">
        <w:fldChar w:fldCharType="separate"/>
      </w:r>
      <w:r w:rsidR="000927CD" w:rsidRPr="000927CD">
        <w:rPr>
          <w:rFonts w:cs="Segoe UI Semilight"/>
        </w:rPr>
        <w:t>[4]</w:t>
      </w:r>
      <w:r w:rsidR="002F71F2" w:rsidRPr="009E1035">
        <w:fldChar w:fldCharType="end"/>
      </w:r>
      <w:r w:rsidR="002F71F2">
        <w:t xml:space="preserve">. </w:t>
      </w:r>
      <w:r w:rsidR="0098282D">
        <w:t xml:space="preserve">As </w:t>
      </w:r>
      <w:r w:rsidR="00836303" w:rsidRPr="00836303">
        <w:t>Fei-Fei Li, co-director of the Stanford Human-</w:t>
      </w:r>
      <w:r w:rsidR="00D05A8D" w:rsidRPr="00836303">
        <w:t>Centred</w:t>
      </w:r>
      <w:r w:rsidR="00836303" w:rsidRPr="00836303">
        <w:t xml:space="preserve"> AI Institute</w:t>
      </w:r>
      <w:r w:rsidR="00836303">
        <w:t xml:space="preserve"> </w:t>
      </w:r>
      <w:r w:rsidR="00836303" w:rsidRPr="001854DA">
        <w:t>and creator of ImageNet</w:t>
      </w:r>
      <w:r w:rsidR="00836303" w:rsidRPr="00836303">
        <w:t>, aptly puts it:</w:t>
      </w:r>
      <w:r w:rsidR="00836303">
        <w:t xml:space="preserve"> </w:t>
      </w:r>
      <w:r w:rsidR="001854DA" w:rsidRPr="00FC3F55">
        <w:rPr>
          <w:rStyle w:val="SubtleEmphasis"/>
        </w:rPr>
        <w:t>"AI is the science of making machines smart; robotics is the art of making them useful"</w:t>
      </w:r>
      <w:r w:rsidR="00CE53E7">
        <w:t xml:space="preserve">. </w:t>
      </w:r>
      <w:r w:rsidR="001854DA" w:rsidRPr="001854DA">
        <w:t xml:space="preserve">Her </w:t>
      </w:r>
      <w:r w:rsidR="00D05A8D">
        <w:t>latest</w:t>
      </w:r>
      <w:r w:rsidR="001854DA" w:rsidRPr="001854DA">
        <w:t xml:space="preserve"> venture, World Labs, aims to </w:t>
      </w:r>
      <w:r w:rsidR="00AF5E80" w:rsidRPr="00AF5E80">
        <w:t>integrate spatial intelligence into AI systems</w:t>
      </w:r>
      <w:r w:rsidR="001854DA" w:rsidRPr="001854DA">
        <w:t xml:space="preserve">, further </w:t>
      </w:r>
      <w:r w:rsidR="00591D31" w:rsidRPr="00591D31">
        <w:t xml:space="preserve">narrowing </w:t>
      </w:r>
      <w:r w:rsidR="001854DA" w:rsidRPr="001854DA">
        <w:t>the gap between perception and action in robotics.</w:t>
      </w:r>
    </w:p>
    <w:p w14:paraId="226EEFF0" w14:textId="3D4B2808" w:rsidR="005E6C8E" w:rsidRDefault="00E37897" w:rsidP="0010713A">
      <w:r>
        <w:t>However</w:t>
      </w:r>
      <w:r w:rsidR="00DF2D01" w:rsidRPr="00DF2D01">
        <w:t>, truly integrated, context-aware robotic systems remain rare in industrial practice</w:t>
      </w:r>
      <w:r w:rsidR="0010713A" w:rsidRPr="00D4620C">
        <w:t>.</w:t>
      </w:r>
      <w:r w:rsidR="00B61745">
        <w:t xml:space="preserve"> </w:t>
      </w:r>
      <w:r w:rsidR="000D6F8E" w:rsidRPr="000D6F8E">
        <w:t xml:space="preserve">According to the International Federation of Robotics (IFR), as of 2023, collaborative robots—those designed to </w:t>
      </w:r>
      <w:r w:rsidR="00956205" w:rsidRPr="00956205">
        <w:t>work alongside humans</w:t>
      </w:r>
      <w:r w:rsidR="000D6F8E" w:rsidRPr="000D6F8E">
        <w:t>—</w:t>
      </w:r>
      <w:r w:rsidR="000E66FE">
        <w:t>account for</w:t>
      </w:r>
      <w:r w:rsidR="000D6F8E" w:rsidRPr="000D6F8E">
        <w:t xml:space="preserve"> only about 10% of industrial robot installations </w:t>
      </w:r>
      <w:r w:rsidR="0010713A">
        <w:fldChar w:fldCharType="begin"/>
      </w:r>
      <w:r w:rsidR="000927CD">
        <w:instrText xml:space="preserve"> ADDIN ZOTERO_ITEM CSL_CITATION {"citationID":"tfOzJdwB","properties":{"formattedCitation":"[5]","plainCitation":"[5]","noteIndex":0},"citationItems":[{"id":291,"uris":["http://zotero.org/users/16439525/items/2S2UTTE7"],"itemData":{"id":291,"type":"webpage","abstract":"There are no signs that the robotics industry's long-term growth trend will end in the near future, said the IFR's World Robotics report.","container-title":"The Robot Report","language":"en-US","title":"IFR World Robotics report says 4M robots are operating in factories globally","URL":"https://www.therobotreport.com/ifr-4-million-robots-operating-globally-world-robotics-report/","author":[{"family":"Staff","given":"The Robot Report"}],"accessed":{"date-parts":[["2025",3,10]]},"issued":{"date-parts":[["2024",9,24]]},"citation-key":"staffIFRWorldRobotics2024"}}],"schema":"https://github.com/citation-style-language/schema/raw/master/csl-citation.json"} </w:instrText>
      </w:r>
      <w:r w:rsidR="0010713A">
        <w:fldChar w:fldCharType="separate"/>
      </w:r>
      <w:r w:rsidR="000927CD" w:rsidRPr="000927CD">
        <w:rPr>
          <w:rFonts w:cs="Segoe UI Semilight"/>
        </w:rPr>
        <w:t>[5]</w:t>
      </w:r>
      <w:r w:rsidR="0010713A">
        <w:fldChar w:fldCharType="end"/>
      </w:r>
      <w:r w:rsidR="001B7BB7">
        <w:t>.</w:t>
      </w:r>
      <w:r w:rsidR="00C872A2">
        <w:t xml:space="preserve"> </w:t>
      </w:r>
      <w:r w:rsidR="00027B83" w:rsidRPr="00027B83">
        <w:t>Supporting this, Eurofound (</w:t>
      </w:r>
      <w:r w:rsidR="0076004F">
        <w:t xml:space="preserve">July </w:t>
      </w:r>
      <w:r w:rsidR="00027B83" w:rsidRPr="00027B83">
        <w:t xml:space="preserve">2024) reports that </w:t>
      </w:r>
      <w:r w:rsidR="00B766B1">
        <w:t xml:space="preserve">same </w:t>
      </w:r>
      <w:r w:rsidR="00B766B1" w:rsidRPr="00B766B1">
        <w:t xml:space="preserve">&lt;10% </w:t>
      </w:r>
      <w:r w:rsidR="00027B83" w:rsidRPr="00027B83">
        <w:t xml:space="preserve">of robots installed in industrial settings are designed for human interaction, reinforcing the notion that human-interactive systems are still the exception rather than the norm </w:t>
      </w:r>
      <w:r w:rsidR="00BF6A14">
        <w:fldChar w:fldCharType="begin"/>
      </w:r>
      <w:r w:rsidR="000927CD">
        <w:instrText xml:space="preserve"> ADDIN ZOTERO_ITEM CSL_CITATION {"citationID":"aXUPTKbx","properties":{"formattedCitation":"[6]","plainCitation":"[6]","noteIndex":0},"citationItems":[{"id":312,"uris":["http://zotero.org/users/16439525/items/7WBCHPMY"],"itemData":{"id":312,"type":"book","abstract":"The extent of interaction between workers and robots is expected to increase in modern workplaces due to rapid advancements in robotic technologies. Advanced robotics often leverages progress in artificial intelligence, machine learning and sensor technologies to achieve higher levels of sophistication and versatility. The enhanced capabilities of new-generation robots facilitate increased collaboration between humans and robots, partly by ensuring safety when humans and robots are working in proximity. This marks a move away from traditional robots, often confined to cages on the shop floor to isolate them from human operators. In spite of the many benefits, there are lingering concerns around the requirement for workers to continually adapt to new or changing tasks and roles, the possibility of monitoring workers' activities at an unprecedented level of granularity, diminished autonomy and control over the pace of work, and the emergence of new health and safety risks, including of a psychosocial nature. Drawing on survey data and case studies investigating advanced robotic systems and applications, this report explores the opportunities and challenges that come with closer human-robot interaction, with a view to contributing to the broader policy debate on the automation of work","event-place":"Luxembourg","ISBN":"978-92-897-2410-4","language":"en","note":"DOI: 10.2806/67956","number-of-pages":"1","publisher":"Publications Office","publisher-place":"Luxembourg","source":"K10plus ISBN","title":"Human-robot interaction: what changes in the workplace?","title-short":"Human-robot interaction","editor":[{"family":"Riso","given":"Sara"},{"family":"Adascalitei","given":"Dragos"},{"literal":"European Foundation for the Improvement of Living and Working Conditions"}],"issued":{"date-parts":[["2024"]]},"citation-key":"risoHumanrobotInteractionWhat2024"}}],"schema":"https://github.com/citation-style-language/schema/raw/master/csl-citation.json"} </w:instrText>
      </w:r>
      <w:r w:rsidR="00BF6A14">
        <w:fldChar w:fldCharType="separate"/>
      </w:r>
      <w:r w:rsidR="000927CD" w:rsidRPr="000927CD">
        <w:rPr>
          <w:rFonts w:cs="Segoe UI Semilight"/>
        </w:rPr>
        <w:t>[6]</w:t>
      </w:r>
      <w:r w:rsidR="00BF6A14">
        <w:fldChar w:fldCharType="end"/>
      </w:r>
      <w:r w:rsidR="0010713A" w:rsidRPr="00D4620C">
        <w:t xml:space="preserve">. </w:t>
      </w:r>
      <w:r w:rsidR="00F81F0A">
        <w:t>I</w:t>
      </w:r>
      <w:r w:rsidR="00C46055" w:rsidRPr="00C46055">
        <w:t xml:space="preserve">ndustry analysts </w:t>
      </w:r>
      <w:r w:rsidR="00F81F0A">
        <w:t xml:space="preserve">further observe </w:t>
      </w:r>
      <w:r w:rsidR="00C46055" w:rsidRPr="00C46055">
        <w:t xml:space="preserve">that “today, robots are still overwhelmingly programmed with traditional methods” (i.e. teach pendants or </w:t>
      </w:r>
      <w:r w:rsidR="00FD5A56">
        <w:t xml:space="preserve">explicit </w:t>
      </w:r>
      <w:r w:rsidR="00C46055" w:rsidRPr="00C46055">
        <w:t>code)</w:t>
      </w:r>
      <w:r w:rsidR="001969BF">
        <w:t xml:space="preserve">. </w:t>
      </w:r>
      <w:r w:rsidR="001969BF" w:rsidRPr="001969BF">
        <w:t>This reveals a persistent gap between the interactive capabilities demonstrated in advanced research prototypes and the reality on factory floors, where natural language interfaces and adaptive behaviours remain largely absent.</w:t>
      </w:r>
    </w:p>
    <w:p w14:paraId="1B3A091F" w14:textId="302ECD54" w:rsidR="005E2E53" w:rsidRDefault="00A869A3" w:rsidP="005E2E53">
      <w:r w:rsidRPr="00A869A3">
        <w:t xml:space="preserve">On the research front, </w:t>
      </w:r>
      <w:r w:rsidR="008F24DF" w:rsidRPr="008F24DF">
        <w:t>pioneers like Dr. Cynthia Breazeal, director of the Personal Robots Group at the MIT Media Lab, emphasize that</w:t>
      </w:r>
      <w:r w:rsidR="00FC3F55">
        <w:t xml:space="preserve"> </w:t>
      </w:r>
      <w:r w:rsidR="00FC3F55" w:rsidRPr="00FC3F55">
        <w:rPr>
          <w:rStyle w:val="SubtleEmphasis"/>
        </w:rPr>
        <w:t>“the</w:t>
      </w:r>
      <w:r w:rsidR="005E2E53" w:rsidRPr="00FC3F55">
        <w:rPr>
          <w:rStyle w:val="SubtleEmphasis"/>
        </w:rPr>
        <w:t xml:space="preserve"> future of robotics hinges on seamless interaction with humans, both in terms of language understanding and personalized adaptation</w:t>
      </w:r>
      <w:r w:rsidR="00FC3F55" w:rsidRPr="00FC3F55">
        <w:rPr>
          <w:rStyle w:val="SubtleEmphasis"/>
        </w:rPr>
        <w:t>”</w:t>
      </w:r>
      <w:r w:rsidR="00FC3F55">
        <w:t xml:space="preserve">  </w:t>
      </w:r>
      <w:r w:rsidR="00FC3F55">
        <w:fldChar w:fldCharType="begin"/>
      </w:r>
      <w:r w:rsidR="000927CD">
        <w:instrText xml:space="preserve"> ADDIN ZOTERO_ITEM CSL_CITATION {"citationID":"Kf3MFbFI","properties":{"formattedCitation":"[7]","plainCitation":"[7]","noteIndex":0},"citationItems":[{"id":296,"uris":["http://zotero.org/users/16439525/items/VYNBKV7R"],"itemData":{"id":296,"type":"webpage","abstract":"Research Projects","container-title":"NTT DATA","language":"en","title":"Human-Centered Robots Are Key to Creating a Society We All Want to Live In","URL":"https://www.nttdata.com/global/en/insights/technology/academic-collaborations/mit-media-lab-cynthia-breazeal","accessed":{"date-parts":[["2025",3,12]]},"citation-key":"HumanCenteredRobotsAre"}}],"schema":"https://github.com/citation-style-language/schema/raw/master/csl-citation.json"} </w:instrText>
      </w:r>
      <w:r w:rsidR="00FC3F55">
        <w:fldChar w:fldCharType="separate"/>
      </w:r>
      <w:r w:rsidR="000927CD" w:rsidRPr="000927CD">
        <w:rPr>
          <w:rFonts w:cs="Segoe UI Semilight"/>
        </w:rPr>
        <w:t>[7]</w:t>
      </w:r>
      <w:r w:rsidR="00FC3F55">
        <w:fldChar w:fldCharType="end"/>
      </w:r>
      <w:r w:rsidR="005E2E53" w:rsidRPr="002F5BC2">
        <w:t>.</w:t>
      </w:r>
      <w:r w:rsidR="00E00632">
        <w:t xml:space="preserve"> </w:t>
      </w:r>
      <w:r w:rsidR="00E11FE3" w:rsidRPr="00E11FE3">
        <w:t>Her work on socially intelligent robots such as</w:t>
      </w:r>
      <w:r w:rsidR="005E2E53" w:rsidRPr="008817E4">
        <w:t xml:space="preserve"> Kismet and Leonardo </w:t>
      </w:r>
      <w:r w:rsidR="00467388">
        <w:t>demonstrates</w:t>
      </w:r>
      <w:r w:rsidR="005E2E53" w:rsidRPr="008817E4">
        <w:t xml:space="preserve"> the potential for robots to engage in meaningful</w:t>
      </w:r>
      <w:r w:rsidR="0021331C">
        <w:t>,</w:t>
      </w:r>
      <w:r w:rsidR="005E2E53" w:rsidRPr="008817E4">
        <w:t xml:space="preserve"> </w:t>
      </w:r>
      <w:r w:rsidR="0021331C" w:rsidRPr="0021331C">
        <w:t>emotionally aware interactions through speech, facial cues, and adaptive behaviour</w:t>
      </w:r>
      <w:r w:rsidR="0021331C">
        <w:t xml:space="preserve"> </w:t>
      </w:r>
      <w:r w:rsidR="005E2E53">
        <w:fldChar w:fldCharType="begin"/>
      </w:r>
      <w:r w:rsidR="000927CD">
        <w:instrText xml:space="preserve"> ADDIN ZOTERO_ITEM CSL_CITATION {"citationID":"luSpPz6N","properties":{"formattedCitation":"[8], [9]","plainCitation":"[8], [9]","noteIndex":0},"citationItems":[{"id":292,"uris":["http://zotero.org/users/16439525/items/84XF8VJM"],"itemData":{"id":292,"type":"chapter","abstract":"This chapter surveys some of the principal research trends in Social Robotics and its application to human–robot interaction (HRIhuman–robotinteraction). Social (or Sociable) robots are designed to interact with people in a natural, interpersonal manner – often to achieve positive outcomes in diverse applications such as education, health, quality of life, entertainment, communication, and tasks requiring collaborative teamwork. The long-term goal of creating social robots that are competent and capable partners for people is quite a challenging task. They will need to be able to communicate naturally with people using both verbal and nonverbal signals. They will need to engage us not only on a cognitive level, but on an emotional level as well in order to provide effective social and task-related support to people. They will need a wide range of social-cognitive skills and a theory of other minds to understand human behavior, and to be intuitively understood by people. A deep understanding of human intelligence and behavior across multiple dimensions (i. e., cognitive, affective, physical, social, etc.) is necessary in order to design robots that can successfully play a beneficial role in the daily lives of people. This requires a multidisciplinary approach where the design of social robot technologies and methodologies are informed by robotics, artificial intelligence, psychology, neuroscience, human factors, design, anthropology, and more.","container-title":"Springer Handbook of Robotics","event-place":"Cham","ISBN":"978-3-319-32552-1","language":"en","note":"DOI: 10.1007/978-3-319-32552-1_72","page":"1935-1972","publisher":"Springer International Publishing","publisher-place":"Cham","source":"Springer Link","title":"Social Robotics","URL":"https://doi.org/10.1007/978-3-319-32552-1_72","author":[{"family":"Breazeal","given":"Cynthia"},{"family":"Dautenhahn","given":"Kerstin"},{"family":"Kanda","given":"Takayuki"}],"editor":[{"family":"Siciliano","given":"Bruno"},{"family":"Khatib","given":"Oussama"}],"accessed":{"date-parts":[["2025",3,10]]},"issued":{"date-parts":[["2016"]]},"citation-key":"breazealSocialRobotics2016"}},{"id":286,"uris":["http://zotero.org/users/16439525/items/VA34Y9F6"],"itemData":{"id":286,"type":"entry-encyclopedia","abstract":"Cynthia Breazeal is an American robotics scientist and entrepreneur. She is a former chief scientist and chief experience officer of Jibo, a company she co-founded in 2012 that developed personal assistant robots. Currently, she is a professor of media arts and sciences at the Massachusetts Institute of Technology, where she is the director of the Personal Robots Group at the MIT Media Lab, dean for digital learning at MIT Open Learning, and director of the MIT RAISE Initiative. Her work has explored the theme of living everyday life in the presence of AI and, in recent years, has focused on AI education for youth.","container-title":"Wikipedia","language":"en","license":"Creative Commons Attribution-ShareAlike License","note":"Page Version ID: 1279548619","source":"Wikipedia","title":"Cynthia Breazeal","URL":"https://en.wikipedia.org/w/index.php?title=Cynthia_Breazeal&amp;oldid=1279548619","accessed":{"date-parts":[["2025",3,10]]},"issued":{"date-parts":[["2025",3,9]]},"citation-key":"CynthiaBreazeal2025"}}],"schema":"https://github.com/citation-style-language/schema/raw/master/csl-citation.json"} </w:instrText>
      </w:r>
      <w:r w:rsidR="005E2E53">
        <w:fldChar w:fldCharType="separate"/>
      </w:r>
      <w:r w:rsidR="000927CD" w:rsidRPr="000927CD">
        <w:rPr>
          <w:rFonts w:cs="Segoe UI Semilight"/>
        </w:rPr>
        <w:t>[8], [9]</w:t>
      </w:r>
      <w:r w:rsidR="005E2E53">
        <w:fldChar w:fldCharType="end"/>
      </w:r>
      <w:r w:rsidR="005E2E53">
        <w:t xml:space="preserve">. </w:t>
      </w:r>
      <w:r w:rsidR="00492344" w:rsidRPr="00492344">
        <w:t>Despite this progress, most current frameworks lack personalizatio</w:t>
      </w:r>
      <w:r w:rsidR="00492344">
        <w:t>n</w:t>
      </w:r>
      <w:r w:rsidR="00D36163">
        <w:t xml:space="preserve">; </w:t>
      </w:r>
      <w:r w:rsidR="00492344" w:rsidRPr="00492344">
        <w:t>robots often cannot recall individual preferences, user identities, or spatial configurations specific to a given task environment.</w:t>
      </w:r>
    </w:p>
    <w:p w14:paraId="388EEC8E" w14:textId="14493F0D" w:rsidR="002F71F2" w:rsidRDefault="00354886" w:rsidP="00105A60">
      <w:r w:rsidRPr="00354886">
        <w:t xml:space="preserve">Moreover, recent studies suggest that approximately </w:t>
      </w:r>
      <w:r w:rsidR="002F71F2" w:rsidRPr="009E1035">
        <w:t>73% of industrial robots</w:t>
      </w:r>
      <w:r w:rsidR="002976D7">
        <w:t xml:space="preserve"> remain</w:t>
      </w:r>
      <w:r w:rsidR="002F71F2" w:rsidRPr="009E1035">
        <w:t xml:space="preserve"> </w:t>
      </w:r>
      <w:r w:rsidR="00806002" w:rsidRPr="00806002">
        <w:t>incapable of processing unstructured</w:t>
      </w:r>
      <w:r w:rsidR="002976D7">
        <w:t xml:space="preserve">, </w:t>
      </w:r>
      <w:r w:rsidR="002976D7" w:rsidRPr="002976D7">
        <w:t>natural language commands</w:t>
      </w:r>
      <w:r w:rsidR="002976D7">
        <w:t xml:space="preserve"> </w:t>
      </w:r>
      <w:r w:rsidR="002F71F2" w:rsidRPr="009E1035">
        <w:fldChar w:fldCharType="begin"/>
      </w:r>
      <w:r w:rsidR="000927CD">
        <w:instrText xml:space="preserve"> ADDIN ZOTERO_ITEM CSL_CITATION {"citationID":"0QSC88Wr","properties":{"formattedCitation":"[10]","plainCitation":"[10]","noteIndex":0},"citationItems":[{"id":225,"uris":["http://zotero.org/users/16439525/items/Y96UAR28"],"itemData":{"id":225,"type":"document","title":"Digitalsheet_A4_World_Robotics_2023_low.pdf","URL":"https://ifr.org/img/worldrobotics/Digitalsheet_A4_World_Robotics_2023_low.pdf","accessed":{"date-parts":[["2025",3,5]]},"citation-key":""}}],"schema":"https://github.com/citation-style-language/schema/raw/master/csl-citation.json"} </w:instrText>
      </w:r>
      <w:r w:rsidR="002F71F2" w:rsidRPr="009E1035">
        <w:fldChar w:fldCharType="separate"/>
      </w:r>
      <w:r w:rsidR="000927CD" w:rsidRPr="000927CD">
        <w:rPr>
          <w:rFonts w:cs="Segoe UI Semilight"/>
        </w:rPr>
        <w:t>[10]</w:t>
      </w:r>
      <w:r w:rsidR="002F71F2" w:rsidRPr="009E1035">
        <w:fldChar w:fldCharType="end"/>
      </w:r>
      <w:r w:rsidR="002976D7">
        <w:t xml:space="preserve">. </w:t>
      </w:r>
      <w:r w:rsidR="002976D7" w:rsidRPr="002976D7">
        <w:t>This underscores the growing need for</w:t>
      </w:r>
      <w:r w:rsidR="002976D7">
        <w:t xml:space="preserve"> </w:t>
      </w:r>
      <w:r w:rsidR="00C42AD9" w:rsidRPr="002F07A6">
        <w:t>adaptive</w:t>
      </w:r>
      <w:r w:rsidR="00C25E8A">
        <w:t xml:space="preserve">, </w:t>
      </w:r>
      <w:r w:rsidR="00C25E8A" w:rsidRPr="00C25E8A">
        <w:t>user-centric robotic systems capable of learning from interactions, remembering user-specific preferences, and executing high-level instructions autonomously</w:t>
      </w:r>
      <w:r w:rsidR="002F71F2" w:rsidRPr="009E1035">
        <w:t>.</w:t>
      </w:r>
    </w:p>
    <w:p w14:paraId="080C8B92" w14:textId="4C554F11" w:rsidR="002F71F2" w:rsidRPr="009E1035" w:rsidRDefault="00E00632" w:rsidP="00105A60">
      <w:r w:rsidRPr="00E00632">
        <w:t>This thesis responds to that need</w:t>
      </w:r>
      <w:r w:rsidR="00B47E02" w:rsidRPr="00B47E02">
        <w:t xml:space="preserve"> </w:t>
      </w:r>
      <w:r>
        <w:t xml:space="preserve">by </w:t>
      </w:r>
      <w:r w:rsidR="00B47E02">
        <w:t xml:space="preserve">exploring </w:t>
      </w:r>
      <w:r w:rsidR="004F3D0D" w:rsidRPr="00B47E02">
        <w:t xml:space="preserve">a </w:t>
      </w:r>
      <w:r w:rsidR="004F3D0D">
        <w:t>database-driven</w:t>
      </w:r>
      <w:r w:rsidR="004F3D0D" w:rsidRPr="00B47E02">
        <w:t xml:space="preserve"> </w:t>
      </w:r>
      <w:r w:rsidR="004F3D0D">
        <w:t xml:space="preserve">framework </w:t>
      </w:r>
      <w:r w:rsidR="004A447D" w:rsidRPr="004A447D">
        <w:t>that integrates vision-based perception, LLMs, and robotic control within a virtual simulation environment</w:t>
      </w:r>
      <w:r w:rsidR="00B47E02" w:rsidRPr="00B47E02">
        <w:t>.</w:t>
      </w:r>
      <w:r w:rsidR="007F67E2" w:rsidRPr="007F67E2">
        <w:t xml:space="preserve"> </w:t>
      </w:r>
      <w:r w:rsidR="009A6759" w:rsidRPr="009A6759">
        <w:t xml:space="preserve">The system </w:t>
      </w:r>
      <w:r w:rsidR="009A6759">
        <w:t>will be</w:t>
      </w:r>
      <w:r w:rsidR="009A6759" w:rsidRPr="009A6759">
        <w:t xml:space="preserve"> designed to interpret generalized spoken or visual instructions</w:t>
      </w:r>
      <w:r w:rsidR="00212127">
        <w:t xml:space="preserve">, </w:t>
      </w:r>
      <w:r w:rsidR="00212127" w:rsidRPr="00212127">
        <w:t>personalize responses by recognizing user identity (via face or voice</w:t>
      </w:r>
      <w:r w:rsidR="00212127">
        <w:t xml:space="preserve"> authentication</w:t>
      </w:r>
      <w:r w:rsidR="00212127" w:rsidRPr="00212127">
        <w:t>)</w:t>
      </w:r>
      <w:r w:rsidR="009A6759" w:rsidRPr="009A6759">
        <w:t xml:space="preserve"> </w:t>
      </w:r>
      <w:r w:rsidR="0009761A" w:rsidRPr="0009761A">
        <w:t>recall task preferences, and adjust its behaviour accordingly.</w:t>
      </w:r>
      <w:r w:rsidR="007F67E2">
        <w:t xml:space="preserve"> </w:t>
      </w:r>
      <w:r w:rsidR="0009761A">
        <w:t>By</w:t>
      </w:r>
      <w:r w:rsidR="00EF40B4" w:rsidRPr="00EF40B4">
        <w:t xml:space="preserve"> doing so, it seeks to realize the vision of a collaborative robot that is context-aware, user-centric, and capable of safely demonstrating </w:t>
      </w:r>
      <w:r w:rsidR="00310F2C">
        <w:t>natural</w:t>
      </w:r>
      <w:r w:rsidR="00901C28">
        <w:t xml:space="preserve"> language</w:t>
      </w:r>
      <w:r w:rsidR="00310F2C">
        <w:t xml:space="preserve"> </w:t>
      </w:r>
      <w:r w:rsidR="00EF40B4" w:rsidRPr="00EF40B4">
        <w:t>commands in simulation before real-world deployment.</w:t>
      </w:r>
    </w:p>
    <w:p w14:paraId="37AB1788" w14:textId="1D95021E" w:rsidR="002F71F2" w:rsidRDefault="002F71F2" w:rsidP="00B7446B">
      <w:pPr>
        <w:pStyle w:val="Heading2"/>
      </w:pPr>
      <w:bookmarkStart w:id="16" w:name="_Toc192240091"/>
      <w:bookmarkStart w:id="17" w:name="_Toc192240351"/>
      <w:bookmarkStart w:id="18" w:name="_Toc192240512"/>
      <w:bookmarkStart w:id="19" w:name="_Toc197024383"/>
      <w:r w:rsidRPr="00B7446B">
        <w:t>Background</w:t>
      </w:r>
      <w:bookmarkEnd w:id="16"/>
      <w:bookmarkEnd w:id="17"/>
      <w:bookmarkEnd w:id="18"/>
      <w:bookmarkEnd w:id="19"/>
    </w:p>
    <w:p w14:paraId="140CED33" w14:textId="6D55292B" w:rsidR="00D82FC5" w:rsidRPr="00D82FC5" w:rsidRDefault="00116638" w:rsidP="00D82FC5">
      <w:r w:rsidRPr="00116638">
        <w:t>Developing intelligent robotic systems requires a multidisciplinary approach</w:t>
      </w:r>
      <w:r>
        <w:t xml:space="preserve">. </w:t>
      </w:r>
      <w:r w:rsidR="00D82FC5" w:rsidRPr="00D82FC5">
        <w:t xml:space="preserve">This section outlines </w:t>
      </w:r>
      <w:r w:rsidR="003E23FE">
        <w:t>core</w:t>
      </w:r>
      <w:r w:rsidR="00D82FC5" w:rsidRPr="00D82FC5">
        <w:t xml:space="preserve"> technologies and concepts that </w:t>
      </w:r>
      <w:r w:rsidR="003E23FE" w:rsidRPr="003E23FE">
        <w:t>underpin</w:t>
      </w:r>
      <w:r w:rsidR="003E23FE">
        <w:t xml:space="preserve"> </w:t>
      </w:r>
      <w:r w:rsidR="00D82FC5" w:rsidRPr="00D82FC5">
        <w:t>the proposed framework, including human-robot interaction, computer vision, language models, simulation platforms, and personalization</w:t>
      </w:r>
      <w:r w:rsidR="00444858">
        <w:t>, e</w:t>
      </w:r>
      <w:r w:rsidR="00D82FC5" w:rsidRPr="00D82FC5">
        <w:t>ach contribut</w:t>
      </w:r>
      <w:r w:rsidR="00444858">
        <w:t>ing</w:t>
      </w:r>
      <w:r w:rsidR="00D82FC5" w:rsidRPr="00D82FC5">
        <w:t xml:space="preserve"> to enabling adaptive, user-aware robotic behaviour.</w:t>
      </w:r>
    </w:p>
    <w:p w14:paraId="3E95F939" w14:textId="77777777" w:rsidR="002F71F2" w:rsidRPr="00197777" w:rsidRDefault="002F71F2" w:rsidP="00197777">
      <w:pPr>
        <w:pStyle w:val="Heading3"/>
      </w:pPr>
      <w:bookmarkStart w:id="20" w:name="_Toc192240092"/>
      <w:bookmarkStart w:id="21" w:name="_Toc192240352"/>
      <w:bookmarkStart w:id="22" w:name="_Toc192240513"/>
      <w:bookmarkStart w:id="23" w:name="_Toc197024384"/>
      <w:r w:rsidRPr="00197777">
        <w:t>Evolution of Human-Robot Interaction</w:t>
      </w:r>
      <w:bookmarkEnd w:id="20"/>
      <w:bookmarkEnd w:id="21"/>
      <w:bookmarkEnd w:id="22"/>
      <w:bookmarkEnd w:id="23"/>
    </w:p>
    <w:p w14:paraId="29D91CE5" w14:textId="13815E83" w:rsidR="001C33F1" w:rsidRDefault="00937CBA" w:rsidP="00105A60">
      <w:r w:rsidRPr="00937CBA">
        <w:t xml:space="preserve">Industrial robots have traditionally been </w:t>
      </w:r>
      <w:r w:rsidR="002F71F2" w:rsidRPr="009E1035">
        <w:t xml:space="preserve">confined to </w:t>
      </w:r>
      <w:r w:rsidR="00FD34CA" w:rsidRPr="00FD34CA">
        <w:t>structured environments</w:t>
      </w:r>
      <w:r w:rsidR="006C3BB0">
        <w:t xml:space="preserve">, </w:t>
      </w:r>
      <w:r w:rsidR="006C3BB0" w:rsidRPr="006C3BB0">
        <w:t>executing pre-programmed</w:t>
      </w:r>
      <w:r w:rsidR="002B077E">
        <w:t xml:space="preserve">, </w:t>
      </w:r>
      <w:r w:rsidR="002B077E" w:rsidRPr="006C3BB0">
        <w:t>repetitive</w:t>
      </w:r>
      <w:r w:rsidR="006C3BB0" w:rsidRPr="006C3BB0">
        <w:t xml:space="preserve"> tasks </w:t>
      </w:r>
      <w:r w:rsidR="00024AFA">
        <w:t>with high precision</w:t>
      </w:r>
      <w:r w:rsidR="00D459A2">
        <w:t>.</w:t>
      </w:r>
      <w:r w:rsidR="00D459A2" w:rsidRPr="00D459A2">
        <w:t xml:space="preserve"> </w:t>
      </w:r>
      <w:r w:rsidR="003050E3" w:rsidRPr="003050E3">
        <w:t>In manufacturing, robotic arms have transformed assembly lines by automating operations such as welding, assembly, and material handling.</w:t>
      </w:r>
      <w:r w:rsidR="00BC188B">
        <w:t xml:space="preserve"> </w:t>
      </w:r>
      <w:r w:rsidR="00AA0611" w:rsidRPr="00AA0611">
        <w:t xml:space="preserve">Historically, </w:t>
      </w:r>
      <w:r w:rsidR="00FD5A9B" w:rsidRPr="00FD5A9B">
        <w:t>these robots operated in isolation from human workers due to safety concerns and were limited to rigid motion paths, lacking any understanding of context or intent</w:t>
      </w:r>
      <w:r w:rsidR="00AA0611" w:rsidRPr="00AA0611">
        <w:t>.</w:t>
      </w:r>
      <w:r w:rsidR="002F71F2" w:rsidRPr="009E1035">
        <w:t xml:space="preserve"> </w:t>
      </w:r>
    </w:p>
    <w:p w14:paraId="2EBE5A73" w14:textId="59EE4E99" w:rsidR="001E7313" w:rsidRDefault="00F86EB5" w:rsidP="006E619C">
      <w:r>
        <w:t>Today, w</w:t>
      </w:r>
      <w:r w:rsidR="001E7313" w:rsidRPr="00986440">
        <w:t xml:space="preserve">e </w:t>
      </w:r>
      <w:r w:rsidR="005A34D5">
        <w:t>have</w:t>
      </w:r>
      <w:r w:rsidR="001E7313" w:rsidRPr="00986440">
        <w:t xml:space="preserve"> transition</w:t>
      </w:r>
      <w:r w:rsidR="005A34D5">
        <w:t>ed</w:t>
      </w:r>
      <w:r w:rsidR="001E7313" w:rsidRPr="00986440">
        <w:t xml:space="preserve"> into an era where robots must function in human spaces, requiring intuitive communication </w:t>
      </w:r>
      <w:r>
        <w:t>skills</w:t>
      </w:r>
      <w:r w:rsidR="001E7313" w:rsidRPr="00986440">
        <w:t xml:space="preserve"> and dynamic adaptation.</w:t>
      </w:r>
      <w:r w:rsidR="001E7313">
        <w:t xml:space="preserve"> The past decade has seen a paradigm shift in robotics, moving from rigid automation to cobots capable of working alongside humans.</w:t>
      </w:r>
      <w:r w:rsidR="00454161">
        <w:t xml:space="preserve"> </w:t>
      </w:r>
      <w:r w:rsidR="001E7313">
        <w:t xml:space="preserve">This transformation </w:t>
      </w:r>
      <w:r w:rsidR="00454161" w:rsidRPr="00454161">
        <w:t>has been driven by</w:t>
      </w:r>
      <w:r w:rsidR="001E7313">
        <w:t xml:space="preserve"> </w:t>
      </w:r>
      <w:r w:rsidR="00454161" w:rsidRPr="00454161">
        <w:t>advances in three key areas</w:t>
      </w:r>
      <w:r w:rsidR="001E7313">
        <w:t>:</w:t>
      </w:r>
      <w:r w:rsidR="00573188">
        <w:t xml:space="preserve"> </w:t>
      </w:r>
      <w:r w:rsidR="006E619C">
        <w:t>C</w:t>
      </w:r>
      <w:r w:rsidR="001E7313">
        <w:t>omputer vision</w:t>
      </w:r>
      <w:r w:rsidR="00941C0A">
        <w:t xml:space="preserve">, which enables robots </w:t>
      </w:r>
      <w:r w:rsidR="00941C0A" w:rsidRPr="00C12C87">
        <w:t xml:space="preserve">to </w:t>
      </w:r>
      <w:r w:rsidR="00941C0A" w:rsidRPr="00054C68">
        <w:t>perceive their surroundings</w:t>
      </w:r>
      <w:r w:rsidR="004023FD">
        <w:t xml:space="preserve">, </w:t>
      </w:r>
      <w:r w:rsidR="001E7313">
        <w:t>Large Language Models (LLMs</w:t>
      </w:r>
      <w:r w:rsidR="00F24FF8">
        <w:t>)</w:t>
      </w:r>
      <w:r w:rsidR="00941C0A">
        <w:t xml:space="preserve"> for interpreting user commands</w:t>
      </w:r>
      <w:r w:rsidR="00F24FF8">
        <w:t>,</w:t>
      </w:r>
      <w:r w:rsidR="006E619C">
        <w:t xml:space="preserve"> and </w:t>
      </w:r>
      <w:r w:rsidR="001E7313">
        <w:t>Adaptive control techniques</w:t>
      </w:r>
      <w:r w:rsidR="004531B5">
        <w:t xml:space="preserve">, </w:t>
      </w:r>
      <w:r w:rsidR="004531B5" w:rsidRPr="004531B5">
        <w:t>which empower robots to adjust parameters such as grip force, trajectory precision, and timing based on user input.</w:t>
      </w:r>
    </w:p>
    <w:p w14:paraId="1D346FAF" w14:textId="77BB7FB6" w:rsidR="002F71F2" w:rsidRPr="009E1035" w:rsidRDefault="005749AF" w:rsidP="001E7313">
      <w:r w:rsidRPr="008A6ADE">
        <w:t>Despite these advancements</w:t>
      </w:r>
      <w:r w:rsidR="00D177CF">
        <w:t xml:space="preserve">, and the </w:t>
      </w:r>
      <w:r w:rsidR="00D177CF" w:rsidRPr="00D42908">
        <w:t>growing capabilities of AI-powered robot</w:t>
      </w:r>
      <w:r w:rsidR="00A61241">
        <w:t>ics</w:t>
      </w:r>
      <w:r w:rsidRPr="008A6ADE">
        <w:t xml:space="preserve">, real-world deployment remains limited. </w:t>
      </w:r>
      <w:r w:rsidR="0065523D">
        <w:t>A</w:t>
      </w:r>
      <w:r w:rsidR="00E6260A">
        <w:t>n IFR</w:t>
      </w:r>
      <w:r w:rsidR="0065523D">
        <w:t xml:space="preserve"> survey has reported that a meagre</w:t>
      </w:r>
      <w:r w:rsidR="00681676" w:rsidRPr="008A6ADE">
        <w:t xml:space="preserve"> less than 10% of industrial robots feature advanced human interaction capabilities</w:t>
      </w:r>
      <w:r w:rsidR="008A6ADE">
        <w:rPr>
          <w:b/>
          <w:bCs/>
        </w:rPr>
        <w:t xml:space="preserve"> </w:t>
      </w:r>
      <w:r w:rsidR="008A6ADE">
        <w:rPr>
          <w:b/>
          <w:bCs/>
        </w:rPr>
        <w:fldChar w:fldCharType="begin"/>
      </w:r>
      <w:r w:rsidR="000927CD">
        <w:rPr>
          <w:b/>
          <w:bCs/>
        </w:rPr>
        <w:instrText xml:space="preserve"> ADDIN ZOTERO_ITEM CSL_CITATION {"citationID":"xD38N8xZ","properties":{"formattedCitation":"[5], [10]","plainCitation":"[5], [10]","noteIndex":0},"citationItems":[{"id":225,"uris":["http://zotero.org/users/16439525/items/Y96UAR28"],"itemData":{"id":225,"type":"document","title":"Digitalsheet_A4_World_Robotics_2023_low.pdf","URL":"https://ifr.org/img/worldrobotics/Digitalsheet_A4_World_Robotics_2023_low.pdf","accessed":{"date-parts":[["2025",3,5]]},"citation-key":""}},{"id":291,"uris":["http://zotero.org/users/16439525/items/2S2UTTE7"],"itemData":{"id":291,"type":"webpage","abstract":"There are no signs that the robotics industry's long-term growth trend will end in the near future, said the IFR's World Robotics report.","container-title":"The Robot Report","language":"en-US","title":"IFR World Robotics report says 4M robots are operating in factories globally","URL":"https://www.therobotreport.com/ifr-4-million-robots-operating-globally-world-robotics-report/","author":[{"family":"Staff","given":"The Robot Report"}],"accessed":{"date-parts":[["2025",3,10]]},"issued":{"date-parts":[["2024",9,24]]},"citation-key":"staffIFRWorldRobotics2024"}}],"schema":"https://github.com/citation-style-language/schema/raw/master/csl-citation.json"} </w:instrText>
      </w:r>
      <w:r w:rsidR="008A6ADE">
        <w:rPr>
          <w:b/>
          <w:bCs/>
        </w:rPr>
        <w:fldChar w:fldCharType="separate"/>
      </w:r>
      <w:r w:rsidR="000927CD" w:rsidRPr="000927CD">
        <w:rPr>
          <w:rFonts w:cs="Segoe UI Semilight"/>
        </w:rPr>
        <w:t>[5], [10]</w:t>
      </w:r>
      <w:r w:rsidR="008A6ADE">
        <w:rPr>
          <w:b/>
          <w:bCs/>
        </w:rPr>
        <w:fldChar w:fldCharType="end"/>
      </w:r>
      <w:r w:rsidR="00681676" w:rsidRPr="00681676">
        <w:rPr>
          <w:b/>
          <w:bCs/>
        </w:rPr>
        <w:t>.</w:t>
      </w:r>
      <w:r w:rsidR="00681676" w:rsidRPr="00681676">
        <w:t xml:space="preserve"> </w:t>
      </w:r>
      <w:r w:rsidR="002F71F2">
        <w:t>WEF</w:t>
      </w:r>
      <w:r w:rsidR="002F71F2">
        <w:rPr>
          <w:rStyle w:val="FootnoteReference"/>
        </w:rPr>
        <w:footnoteReference w:id="4"/>
      </w:r>
      <w:r w:rsidR="002F71F2">
        <w:t xml:space="preserve"> has </w:t>
      </w:r>
      <w:r w:rsidR="006862C6">
        <w:t xml:space="preserve">also </w:t>
      </w:r>
      <w:r w:rsidR="002F71F2">
        <w:t xml:space="preserve">highlighted </w:t>
      </w:r>
      <w:r w:rsidR="002F71F2" w:rsidRPr="009E1035">
        <w:t>AI-driven robotics</w:t>
      </w:r>
      <w:r w:rsidR="002F71F2">
        <w:t xml:space="preserve"> </w:t>
      </w:r>
      <w:r w:rsidR="002F71F2" w:rsidRPr="009E1035">
        <w:t>as a central pillar for future manufacturing, forecasting a 40% increase in collaborative robotics adoption over the next two years. Yet, current systems</w:t>
      </w:r>
      <w:r w:rsidR="000C4074">
        <w:t xml:space="preserve"> </w:t>
      </w:r>
      <w:r w:rsidR="000C4074" w:rsidRPr="006C31F3">
        <w:t xml:space="preserve">struggle with </w:t>
      </w:r>
      <w:r w:rsidR="004866A0">
        <w:t>unstructured user</w:t>
      </w:r>
      <w:r w:rsidR="000D2CC7">
        <w:t xml:space="preserve"> </w:t>
      </w:r>
      <w:r w:rsidR="000C4074" w:rsidRPr="006C31F3">
        <w:t>commands</w:t>
      </w:r>
      <w:r w:rsidR="000C4074">
        <w:t>,</w:t>
      </w:r>
      <w:r w:rsidR="000C4074" w:rsidRPr="006C31F3">
        <w:t xml:space="preserve"> </w:t>
      </w:r>
      <w:r w:rsidR="00A96EAF">
        <w:t xml:space="preserve">mostly </w:t>
      </w:r>
      <w:r w:rsidR="000C4074" w:rsidRPr="006C31F3">
        <w:t>requiring rigid, structured inputs.</w:t>
      </w:r>
    </w:p>
    <w:p w14:paraId="79D35267" w14:textId="77777777" w:rsidR="002F71F2" w:rsidRPr="00197777" w:rsidRDefault="002F71F2" w:rsidP="00197777">
      <w:pPr>
        <w:pStyle w:val="Heading3"/>
      </w:pPr>
      <w:bookmarkStart w:id="24" w:name="_Toc192240093"/>
      <w:bookmarkStart w:id="25" w:name="_Toc192240353"/>
      <w:bookmarkStart w:id="26" w:name="_Toc192240514"/>
      <w:bookmarkStart w:id="27" w:name="_Toc197024385"/>
      <w:r w:rsidRPr="00197777">
        <w:t>Vision-Based Perception:</w:t>
      </w:r>
      <w:bookmarkEnd w:id="24"/>
      <w:bookmarkEnd w:id="25"/>
      <w:bookmarkEnd w:id="26"/>
      <w:bookmarkEnd w:id="27"/>
    </w:p>
    <w:p w14:paraId="6EEF997A" w14:textId="128BD1C5" w:rsidR="00C12C87" w:rsidRDefault="00C12C87" w:rsidP="00105A60">
      <w:r w:rsidRPr="00C12C87">
        <w:t>For robots to interact effectively with humans</w:t>
      </w:r>
      <w:r w:rsidR="00A96EAF">
        <w:t xml:space="preserve"> then</w:t>
      </w:r>
      <w:r w:rsidRPr="00C12C87">
        <w:t>, they must be able to perceive their environment accurately. Computer vision enables robots to</w:t>
      </w:r>
      <w:r w:rsidR="00994E4C" w:rsidRPr="00C12C87">
        <w:t xml:space="preserve"> </w:t>
      </w:r>
      <w:r w:rsidRPr="00C12C87">
        <w:t>detect</w:t>
      </w:r>
      <w:r w:rsidR="00CA6A20">
        <w:t>/recognize</w:t>
      </w:r>
      <w:r w:rsidRPr="00C12C87">
        <w:t xml:space="preserve"> objects, track movement</w:t>
      </w:r>
      <w:r w:rsidR="00D6089E">
        <w:t xml:space="preserve"> or </w:t>
      </w:r>
      <w:r w:rsidR="00D6089E" w:rsidRPr="00054C68">
        <w:t>dynamic changes in the environment</w:t>
      </w:r>
      <w:r w:rsidRPr="00C12C87">
        <w:t>, and infer spatial relationships</w:t>
      </w:r>
      <w:r w:rsidR="002F71F2" w:rsidRPr="009E1035">
        <w:t>.</w:t>
      </w:r>
    </w:p>
    <w:p w14:paraId="57CD4CA9" w14:textId="3785B9ED" w:rsidR="008E2A45" w:rsidRDefault="008E2A45" w:rsidP="00AE307A">
      <w:pPr>
        <w:pStyle w:val="ListParagraph"/>
        <w:numPr>
          <w:ilvl w:val="0"/>
          <w:numId w:val="30"/>
        </w:numPr>
      </w:pPr>
      <w:r>
        <w:t xml:space="preserve">Object </w:t>
      </w:r>
      <w:r w:rsidR="0056144A">
        <w:t>d</w:t>
      </w:r>
      <w:r>
        <w:t xml:space="preserve">etection &amp; </w:t>
      </w:r>
      <w:r w:rsidR="0056144A">
        <w:t>t</w:t>
      </w:r>
      <w:r>
        <w:t>racking: Algorithms such as YOLO (You Only Look Once) can identify and locate objects in real time, enabling robots to</w:t>
      </w:r>
      <w:r w:rsidR="008A4E17">
        <w:t xml:space="preserve">, for instance </w:t>
      </w:r>
      <w:r>
        <w:t>differentiate between tools, furniture, and people</w:t>
      </w:r>
      <w:r w:rsidR="00C35F4F">
        <w:t xml:space="preserve"> </w:t>
      </w:r>
      <w:r w:rsidR="00F809AB">
        <w:fldChar w:fldCharType="begin"/>
      </w:r>
      <w:r w:rsidR="003813F3">
        <w:instrText xml:space="preserve"> ADDIN ZOTERO_ITEM CSL_CITATION {"citationID":"SwxxTl5I","properties":{"formattedCitation":"[12]","plainCitation":"[12]","noteIndex":0},"citationItems":[{"id":198,"uris":["http://zotero.org/users/16439525/items/6XYVEFX3"],"itemData":{"id":198,"type":"software","abstract":"Ultralytics YOLO11 </w:instrText>
      </w:r>
      <w:r w:rsidR="003813F3">
        <w:rPr>
          <w:rFonts w:ascii="Segoe UI Emoji" w:hAnsi="Segoe UI Emoji" w:cs="Segoe UI Emoji"/>
        </w:rPr>
        <w:instrText>🚀</w:instrText>
      </w:r>
      <w:r w:rsidR="003813F3">
        <w:instrText xml:space="preserve">","genre":"Python","license":"AGPL-3.0","note":"original-date: 2022-09-11T16:39:45Z","source":"GitHub","title":"Ultralytics YOLO","URL":"https://github.com/ultralytics/ultralytics","version":"8.0.0","author":[{"family":"Jocher","given":"Glenn"},{"family":"Qiu","given":"Jing"},{"family":"Chaurasia","given":"Ayush"}],"accessed":{"date-parts":[["2025",3,5]]},"issued":{"date-parts":[["2023",1]]},"citation-key":"jocherUltralyticsYOLO2023"}}],"schema":"https://github.com/citation-style-language/schema/raw/master/csl-citation.json"} </w:instrText>
      </w:r>
      <w:r w:rsidR="00F809AB">
        <w:fldChar w:fldCharType="separate"/>
      </w:r>
      <w:r w:rsidR="003813F3" w:rsidRPr="003813F3">
        <w:rPr>
          <w:rFonts w:cs="Segoe UI Semilight"/>
        </w:rPr>
        <w:t>[12]</w:t>
      </w:r>
      <w:r w:rsidR="00F809AB">
        <w:fldChar w:fldCharType="end"/>
      </w:r>
      <w:r>
        <w:t>.</w:t>
      </w:r>
    </w:p>
    <w:p w14:paraId="17DB1B3B" w14:textId="37CB3379" w:rsidR="008E2A45" w:rsidRDefault="008E2A45" w:rsidP="00AE307A">
      <w:pPr>
        <w:pStyle w:val="ListParagraph"/>
        <w:numPr>
          <w:ilvl w:val="0"/>
          <w:numId w:val="30"/>
        </w:numPr>
      </w:pPr>
      <w:r>
        <w:t xml:space="preserve">Facial &amp; </w:t>
      </w:r>
      <w:r w:rsidR="0056144A">
        <w:t>g</w:t>
      </w:r>
      <w:r>
        <w:t xml:space="preserve">esture </w:t>
      </w:r>
      <w:r w:rsidR="0056144A">
        <w:t>r</w:t>
      </w:r>
      <w:r>
        <w:t xml:space="preserve">ecognition: </w:t>
      </w:r>
      <w:r w:rsidR="008A6E7C">
        <w:t>Even more a</w:t>
      </w:r>
      <w:r>
        <w:t xml:space="preserve">dvanced vision models allow robots to </w:t>
      </w:r>
      <w:r w:rsidR="00113BDD">
        <w:t>identify</w:t>
      </w:r>
      <w:r>
        <w:t xml:space="preserve"> users, </w:t>
      </w:r>
      <w:r w:rsidR="00CC24DD">
        <w:t xml:space="preserve"> recognize </w:t>
      </w:r>
      <w:r>
        <w:t xml:space="preserve">gestures </w:t>
      </w:r>
      <w:r w:rsidR="00CC24DD">
        <w:t xml:space="preserve">or </w:t>
      </w:r>
      <w:r>
        <w:t>facial expressions, improving interaction and responsiveness.</w:t>
      </w:r>
    </w:p>
    <w:p w14:paraId="1CE8FAC5" w14:textId="64D6D57A" w:rsidR="00D16C2A" w:rsidRDefault="00D16C2A" w:rsidP="00D16C2A">
      <w:r>
        <w:t>However, while modern vision models can detect objects with human-level accuracy, they lack contextual understanding</w:t>
      </w:r>
      <w:r w:rsidR="00057129">
        <w:t xml:space="preserve">, which is </w:t>
      </w:r>
      <w:r>
        <w:t>a critical requirement for real-world robotics.</w:t>
      </w:r>
      <w:r w:rsidR="00C54F76">
        <w:t xml:space="preserve"> </w:t>
      </w:r>
      <w:r>
        <w:t>For example, a robot may recognize a red cup, but does it understand that this specific red cup belongs to Alice and should be handled gently</w:t>
      </w:r>
      <w:r w:rsidR="002B528D">
        <w:t>, since it’s fragile</w:t>
      </w:r>
      <w:r>
        <w:t>? Existing vision pipelines treat all objects generically, failing to integrate personalized context.</w:t>
      </w:r>
    </w:p>
    <w:p w14:paraId="3A402029" w14:textId="02B3AA46" w:rsidR="00D16C2A" w:rsidRPr="009E1035" w:rsidRDefault="00D16C2A" w:rsidP="00D16C2A">
      <w:r>
        <w:t xml:space="preserve">This thesis </w:t>
      </w:r>
      <w:r w:rsidR="00AE08ED">
        <w:t xml:space="preserve">tries to </w:t>
      </w:r>
      <w:r>
        <w:t xml:space="preserve">address this limitation by integrating vision models with user-specific </w:t>
      </w:r>
      <w:r w:rsidR="000E6051">
        <w:t xml:space="preserve">database </w:t>
      </w:r>
      <w:r>
        <w:t xml:space="preserve">memory, </w:t>
      </w:r>
      <w:r w:rsidR="00E730ED">
        <w:t>enabling</w:t>
      </w:r>
      <w:r w:rsidR="00257CF7">
        <w:t xml:space="preserve"> </w:t>
      </w:r>
      <w:r w:rsidR="00F609FD">
        <w:t xml:space="preserve">a foundational framework for </w:t>
      </w:r>
      <w:r>
        <w:t>robots to learn and adapt to individual users over time.</w:t>
      </w:r>
    </w:p>
    <w:p w14:paraId="6620F7F0" w14:textId="292AC994" w:rsidR="002F71F2" w:rsidRPr="00197777" w:rsidRDefault="002F71F2" w:rsidP="00197777">
      <w:pPr>
        <w:pStyle w:val="Heading3"/>
      </w:pPr>
      <w:bookmarkStart w:id="28" w:name="_Toc192240094"/>
      <w:bookmarkStart w:id="29" w:name="_Toc192240354"/>
      <w:bookmarkStart w:id="30" w:name="_Toc192240515"/>
      <w:bookmarkStart w:id="31" w:name="_Toc197024386"/>
      <w:r w:rsidRPr="00197777">
        <w:t>Language Understanding with LLMs</w:t>
      </w:r>
      <w:bookmarkEnd w:id="28"/>
      <w:bookmarkEnd w:id="29"/>
      <w:bookmarkEnd w:id="30"/>
      <w:bookmarkEnd w:id="31"/>
    </w:p>
    <w:p w14:paraId="77443480" w14:textId="1CBF81B8" w:rsidR="00C67A1D" w:rsidRDefault="00E62B02" w:rsidP="005E281E">
      <w:r w:rsidRPr="00E62B02">
        <w:t xml:space="preserve">Advancements in natural language processing (NLP) have enabled </w:t>
      </w:r>
      <w:r w:rsidR="00395A83">
        <w:t>systems that</w:t>
      </w:r>
      <w:r w:rsidRPr="00E62B02">
        <w:t xml:space="preserve"> </w:t>
      </w:r>
      <w:r w:rsidR="00135B92" w:rsidRPr="00054C68">
        <w:t xml:space="preserve">understand and respond to human </w:t>
      </w:r>
      <w:r w:rsidR="00DC03B0">
        <w:t>instructions</w:t>
      </w:r>
      <w:r w:rsidR="00135B92">
        <w:t>,</w:t>
      </w:r>
      <w:r w:rsidR="00313373">
        <w:t xml:space="preserve"> utilizing </w:t>
      </w:r>
      <w:r w:rsidRPr="00E62B02">
        <w:t xml:space="preserve">Large Language Models (LLMs) such as OpenAI’s GPT, Google’s </w:t>
      </w:r>
      <w:r w:rsidRPr="009E1035">
        <w:t>BERT</w:t>
      </w:r>
      <w:r w:rsidRPr="009E1035">
        <w:rPr>
          <w:rStyle w:val="FootnoteReference"/>
        </w:rPr>
        <w:footnoteReference w:id="5"/>
      </w:r>
      <w:r w:rsidRPr="00E62B02">
        <w:t>, and Meta’s LLaMA.</w:t>
      </w:r>
    </w:p>
    <w:p w14:paraId="7B9F10F2" w14:textId="6B186BC0" w:rsidR="00266509" w:rsidRPr="00EC37D4" w:rsidRDefault="00266509" w:rsidP="00266509">
      <w:pPr>
        <w:spacing w:after="0"/>
        <w:rPr>
          <w:highlight w:val="yellow"/>
        </w:rPr>
      </w:pPr>
      <w:r w:rsidRPr="00EC37D4">
        <w:rPr>
          <w:highlight w:val="yellow"/>
        </w:rPr>
        <w:t>These models can:</w:t>
      </w:r>
    </w:p>
    <w:p w14:paraId="205A19D0" w14:textId="4C2DBEBA" w:rsidR="00266509" w:rsidRPr="00EC37D4" w:rsidRDefault="00266509" w:rsidP="00AE307A">
      <w:pPr>
        <w:pStyle w:val="ListParagraph"/>
        <w:numPr>
          <w:ilvl w:val="0"/>
          <w:numId w:val="31"/>
        </w:numPr>
        <w:rPr>
          <w:highlight w:val="yellow"/>
        </w:rPr>
      </w:pPr>
      <w:r w:rsidRPr="00EC37D4">
        <w:rPr>
          <w:highlight w:val="yellow"/>
        </w:rPr>
        <w:t xml:space="preserve">Parse unstructured human commands (e.g., </w:t>
      </w:r>
      <w:r w:rsidRPr="00EC37D4">
        <w:rPr>
          <w:rStyle w:val="SubtleEmphasis"/>
          <w:highlight w:val="yellow"/>
        </w:rPr>
        <w:t>“Sort the tools like last time.”</w:t>
      </w:r>
      <w:r w:rsidRPr="00EC37D4">
        <w:rPr>
          <w:highlight w:val="yellow"/>
        </w:rPr>
        <w:t>)</w:t>
      </w:r>
    </w:p>
    <w:p w14:paraId="3B9D0AD1" w14:textId="352B20D2" w:rsidR="00266509" w:rsidRPr="00EC37D4" w:rsidRDefault="00266509" w:rsidP="00AE307A">
      <w:pPr>
        <w:pStyle w:val="ListParagraph"/>
        <w:numPr>
          <w:ilvl w:val="0"/>
          <w:numId w:val="31"/>
        </w:numPr>
        <w:rPr>
          <w:highlight w:val="yellow"/>
        </w:rPr>
      </w:pPr>
      <w:r w:rsidRPr="00EC37D4">
        <w:rPr>
          <w:highlight w:val="yellow"/>
        </w:rPr>
        <w:t xml:space="preserve">Translate intent into structured task plans (e.g., </w:t>
      </w:r>
      <w:r w:rsidRPr="00EC37D4">
        <w:rPr>
          <w:rStyle w:val="SubtleEmphasis"/>
          <w:highlight w:val="yellow"/>
        </w:rPr>
        <w:t>"Pick the wrench and place it on the tray."</w:t>
      </w:r>
      <w:r w:rsidRPr="00EC37D4">
        <w:rPr>
          <w:highlight w:val="yellow"/>
        </w:rPr>
        <w:t>)</w:t>
      </w:r>
    </w:p>
    <w:p w14:paraId="07F7EB1E" w14:textId="5B639E4C" w:rsidR="00266509" w:rsidRPr="00EC37D4" w:rsidRDefault="00266509" w:rsidP="00AE307A">
      <w:pPr>
        <w:pStyle w:val="ListParagraph"/>
        <w:numPr>
          <w:ilvl w:val="0"/>
          <w:numId w:val="31"/>
        </w:numPr>
        <w:rPr>
          <w:highlight w:val="yellow"/>
        </w:rPr>
      </w:pPr>
      <w:r w:rsidRPr="00EC37D4">
        <w:rPr>
          <w:highlight w:val="yellow"/>
        </w:rPr>
        <w:t xml:space="preserve">Adapt responses based on context and prior interactions </w:t>
      </w:r>
    </w:p>
    <w:p w14:paraId="2DD39DCB" w14:textId="16ACAAE2" w:rsidR="00185EA6" w:rsidRDefault="002F71F2" w:rsidP="00105A60">
      <w:r w:rsidRPr="009E1035">
        <w:t>Notably, GPT</w:t>
      </w:r>
      <w:r w:rsidRPr="009E1035">
        <w:noBreakHyphen/>
        <w:t>4.5</w:t>
      </w:r>
      <w:r w:rsidR="0042181D">
        <w:t xml:space="preserve"> from OpenAI</w:t>
      </w:r>
      <w:r w:rsidR="00B63858">
        <w:t xml:space="preserve"> </w:t>
      </w:r>
      <w:r w:rsidR="00B63858" w:rsidRPr="009E1035">
        <w:fldChar w:fldCharType="begin"/>
      </w:r>
      <w:r w:rsidR="003813F3">
        <w:instrText xml:space="preserve"> ADDIN ZOTERO_ITEM CSL_CITATION {"citationID":"KvISTcTF","properties":{"formattedCitation":"[14]","plainCitation":"[14]","noteIndex":0},"citationItems":[{"id":199,"uris":["http://zotero.org/users/16439525/items/H94XNKE5"],"itemData":{"id":199,"type":"webpage","abstract":"We’re releasing a research preview of GPT‑4.5—our largest and best model for chat yet. GPT‑4.5 is a step forward in scaling up pre-training and post-training.","language":"en-US","title":"Introducing GPT-4.5","URL":"https://openai.com/index/introducing-gpt-4-5/","accessed":{"date-parts":[["2025",3,5]]},"citation-key":"IntroducingGPT45"}}],"schema":"https://github.com/citation-style-language/schema/raw/master/csl-citation.json"} </w:instrText>
      </w:r>
      <w:r w:rsidR="00B63858" w:rsidRPr="009E1035">
        <w:fldChar w:fldCharType="separate"/>
      </w:r>
      <w:r w:rsidR="003813F3" w:rsidRPr="003813F3">
        <w:rPr>
          <w:rFonts w:cs="Segoe UI Semilight"/>
        </w:rPr>
        <w:t>[14]</w:t>
      </w:r>
      <w:r w:rsidR="00B63858" w:rsidRPr="009E1035">
        <w:fldChar w:fldCharType="end"/>
      </w:r>
      <w:r w:rsidRPr="009E1035">
        <w:t xml:space="preserve"> </w:t>
      </w:r>
      <w:r w:rsidRPr="00F86571">
        <w:rPr>
          <w:highlight w:val="yellow"/>
        </w:rPr>
        <w:t>excels</w:t>
      </w:r>
      <w:r w:rsidRPr="009E1035">
        <w:t xml:space="preserve"> at recognizing patterns, drawing connections, and generating creative insights without relying on traditional reasoning</w:t>
      </w:r>
      <w:r w:rsidR="00B63858">
        <w:t>.</w:t>
      </w:r>
      <w:r w:rsidRPr="009E1035">
        <w:t xml:space="preserve"> However, </w:t>
      </w:r>
      <w:r w:rsidR="0042181D" w:rsidRPr="00185EA6">
        <w:t xml:space="preserve">LLMs are not inherently grounded in physical reality. </w:t>
      </w:r>
      <w:r w:rsidR="0042181D">
        <w:t>B</w:t>
      </w:r>
      <w:r w:rsidRPr="009E1035">
        <w:t>ridging the high-level instructions and the low-level actuator commands required for robotic control is non-trivial, often likened to “</w:t>
      </w:r>
      <w:r w:rsidRPr="009E1035">
        <w:rPr>
          <w:i/>
          <w:iCs/>
        </w:rPr>
        <w:t>teaching a toddler calculus</w:t>
      </w:r>
      <w:r w:rsidRPr="009E1035">
        <w:t xml:space="preserve">” </w:t>
      </w:r>
      <w:r w:rsidRPr="009E1035">
        <w:rPr>
          <w:i/>
          <w:iCs/>
        </w:rPr>
        <w:fldChar w:fldCharType="begin"/>
      </w:r>
      <w:r w:rsidR="003813F3">
        <w:rPr>
          <w:i/>
          <w:iCs/>
        </w:rPr>
        <w:instrText xml:space="preserve"> ADDIN ZOTERO_ITEM CSL_CITATION {"citationID":"RAFnb25f","properties":{"formattedCitation":"[15]","plainCitation":"[15]","noteIndex":0},"citationItems":[{"id":310,"uris":["http://zotero.org/users/16439525/items/AF7LPNDM"],"itemData":{"id":310,"type":"article-journal","container-title":"Annual Review of Control, Robotics, and Autonomous Systems","issue":"1","note":"publisher: Annual Reviews","page":"25–55","title":"Robots that use language","volume":"3","author":[{"family":"Tellex","given":"Stefanie"},{"family":"Gopalan","given":"Nakul"},{"family":"Kress-Gazit","given":"Hadas"},{"family":"Matuszek","given":"Cynthia"}],"issued":{"date-parts":[["2020"]]},"citation-key":"tellexRobotsThatUse2020a"}}],"schema":"https://github.com/citation-style-language/schema/raw/master/csl-citation.json"} </w:instrText>
      </w:r>
      <w:r w:rsidRPr="009E1035">
        <w:rPr>
          <w:i/>
          <w:iCs/>
        </w:rPr>
        <w:fldChar w:fldCharType="separate"/>
      </w:r>
      <w:r w:rsidR="003813F3" w:rsidRPr="003813F3">
        <w:rPr>
          <w:rFonts w:cs="Segoe UI Semilight"/>
        </w:rPr>
        <w:t>[15]</w:t>
      </w:r>
      <w:r w:rsidRPr="009E1035">
        <w:rPr>
          <w:i/>
          <w:iCs/>
        </w:rPr>
        <w:fldChar w:fldCharType="end"/>
      </w:r>
      <w:r w:rsidRPr="009E1035">
        <w:rPr>
          <w:i/>
          <w:iCs/>
        </w:rPr>
        <w:t xml:space="preserve">. </w:t>
      </w:r>
      <w:r w:rsidR="0042181D">
        <w:t>So, w</w:t>
      </w:r>
      <w:r w:rsidR="00185EA6" w:rsidRPr="00185EA6">
        <w:t xml:space="preserve">hile </w:t>
      </w:r>
      <w:r w:rsidR="0042181D">
        <w:t>LLMs</w:t>
      </w:r>
      <w:r w:rsidR="00185EA6" w:rsidRPr="00185EA6">
        <w:t xml:space="preserve"> excel at understanding human commands, they struggle with real-world </w:t>
      </w:r>
      <w:r w:rsidR="008A6674">
        <w:t xml:space="preserve">task </w:t>
      </w:r>
      <w:r w:rsidR="00185EA6" w:rsidRPr="00185EA6">
        <w:t>execution</w:t>
      </w:r>
      <w:r w:rsidR="00B97821">
        <w:t>.</w:t>
      </w:r>
    </w:p>
    <w:p w14:paraId="2C708710" w14:textId="5F8E6C8E" w:rsidR="002F71F2" w:rsidRPr="009E1035" w:rsidRDefault="00F96947" w:rsidP="00105A60">
      <w:r w:rsidRPr="00F96947">
        <w:t xml:space="preserve">By </w:t>
      </w:r>
      <w:r w:rsidR="0042181D">
        <w:t xml:space="preserve">exploring the </w:t>
      </w:r>
      <w:r w:rsidRPr="00F96947">
        <w:t>integrat</w:t>
      </w:r>
      <w:r w:rsidR="0042181D">
        <w:t>ion of</w:t>
      </w:r>
      <w:r w:rsidRPr="00F96947">
        <w:t xml:space="preserve"> LLM-driven planning with real-time visual perception, this research </w:t>
      </w:r>
      <w:r w:rsidR="0042181D">
        <w:t xml:space="preserve">can </w:t>
      </w:r>
      <w:r w:rsidRPr="00F96947">
        <w:t xml:space="preserve">enable robots to generate actionable, context-aware </w:t>
      </w:r>
      <w:r w:rsidR="0062615F">
        <w:t>task</w:t>
      </w:r>
      <w:r w:rsidRPr="00F96947">
        <w:t xml:space="preserve"> plans, bridging the gap between language comprehension and robotic control</w:t>
      </w:r>
      <w:r w:rsidR="002F71F2" w:rsidRPr="009E1035">
        <w:t>.</w:t>
      </w:r>
    </w:p>
    <w:p w14:paraId="3CDE08C7" w14:textId="21B70911" w:rsidR="002F71F2" w:rsidRDefault="002F71F2" w:rsidP="00197777">
      <w:pPr>
        <w:pStyle w:val="Heading3"/>
      </w:pPr>
      <w:bookmarkStart w:id="32" w:name="_Toc192240095"/>
      <w:bookmarkStart w:id="33" w:name="_Toc192240355"/>
      <w:bookmarkStart w:id="34" w:name="_Toc192240516"/>
      <w:bookmarkStart w:id="35" w:name="_Toc197024387"/>
      <w:r w:rsidRPr="00197777">
        <w:t>Robotic Control and Simulation</w:t>
      </w:r>
      <w:bookmarkEnd w:id="32"/>
      <w:bookmarkEnd w:id="33"/>
      <w:bookmarkEnd w:id="34"/>
      <w:bookmarkEnd w:id="35"/>
    </w:p>
    <w:p w14:paraId="390ADD82" w14:textId="47BE2A84" w:rsidR="00597F28" w:rsidRPr="00597F28" w:rsidRDefault="008517EB" w:rsidP="005E06FA">
      <w:r>
        <w:t>Achieving</w:t>
      </w:r>
      <w:r w:rsidRPr="009E1035">
        <w:t xml:space="preserve"> safe and reliable robot deployment</w:t>
      </w:r>
      <w:r>
        <w:t xml:space="preserve"> </w:t>
      </w:r>
      <w:r w:rsidRPr="00DD7A11">
        <w:t>requires realistic</w:t>
      </w:r>
      <w:r>
        <w:t xml:space="preserve">, </w:t>
      </w:r>
      <w:r w:rsidRPr="00B86F21">
        <w:t>physics-accurate</w:t>
      </w:r>
      <w:r>
        <w:t xml:space="preserve"> </w:t>
      </w:r>
      <w:r w:rsidRPr="00DD7A11">
        <w:t>simulation environments</w:t>
      </w:r>
      <w:r w:rsidRPr="009E1035">
        <w:t>.</w:t>
      </w:r>
      <w:r w:rsidR="005E06FA">
        <w:t xml:space="preserve"> </w:t>
      </w:r>
      <w:r w:rsidR="00597F28" w:rsidRPr="00597F28">
        <w:t>Modern robotic frameworks rely on:</w:t>
      </w:r>
    </w:p>
    <w:p w14:paraId="70E09D50" w14:textId="754E0839" w:rsidR="00597F28" w:rsidRPr="00597F28" w:rsidRDefault="00597F28" w:rsidP="00AE307A">
      <w:pPr>
        <w:pStyle w:val="ListParagraph"/>
        <w:numPr>
          <w:ilvl w:val="0"/>
          <w:numId w:val="32"/>
        </w:numPr>
      </w:pPr>
      <w:r w:rsidRPr="00597F28">
        <w:t>The Robot Operating System (ROS): A standardized communication framework for robot control and motion execution</w:t>
      </w:r>
      <w:r w:rsidR="00935F88">
        <w:t xml:space="preserve"> </w:t>
      </w:r>
      <w:r w:rsidR="00935F88" w:rsidRPr="009E1035">
        <w:t xml:space="preserve"> </w:t>
      </w:r>
      <w:r w:rsidR="00935F88" w:rsidRPr="009E1035">
        <w:rPr>
          <w:i/>
          <w:iCs/>
        </w:rPr>
        <w:fldChar w:fldCharType="begin"/>
      </w:r>
      <w:r w:rsidR="003813F3">
        <w:rPr>
          <w:i/>
          <w:iCs/>
        </w:rPr>
        <w:instrText xml:space="preserve"> ADDIN ZOTERO_ITEM CSL_CITATION {"citationID":"qyfu4gmv","properties":{"formattedCitation":"[16]","plainCitation":"[16]","noteIndex":0},"citationItems":[{"id":210,"uris":["http://zotero.org/users/16439525/items/VW5INGAD"],"itemData":{"id":210,"type":"article-journal","abstract":"This paper gives an overview of ROS, an opensource robot operating system. ROS is not an operating system in the traditional sense of process management and scheduling; rather, it provides a structured communications layer above the host operating systems of a heterogenous compute cluster. In this paper, we discuss how ROS relates to existing robot software frameworks, and brieﬂy overview some of the available application software which uses ROS.","language":"en","source":"Zotero","title":"ROS: an open-source Robot Operating System","author":[{"family":"Quigley","given":"Morgan"},{"family":"Gerkey","given":"Brian"},{"family":"Conley","given":"Ken"},{"family":"Faust","given":"Josh"},{"family":"Foote","given":"Tully"},{"family":"Leibs","given":"Jeremy"},{"family":"Berger","given":"Eric"},{"family":"Wheeler","given":"Rob"},{"family":"Ng","given":"Andrew"}],"citation-key":"quigleyROSOpensourceRobot"}}],"schema":"https://github.com/citation-style-language/schema/raw/master/csl-citation.json"} </w:instrText>
      </w:r>
      <w:r w:rsidR="00935F88" w:rsidRPr="009E1035">
        <w:rPr>
          <w:i/>
          <w:iCs/>
        </w:rPr>
        <w:fldChar w:fldCharType="separate"/>
      </w:r>
      <w:r w:rsidR="003813F3" w:rsidRPr="003813F3">
        <w:rPr>
          <w:rFonts w:cs="Segoe UI Semilight"/>
        </w:rPr>
        <w:t>[16]</w:t>
      </w:r>
      <w:r w:rsidR="00935F88" w:rsidRPr="009E1035">
        <w:rPr>
          <w:i/>
          <w:iCs/>
        </w:rPr>
        <w:fldChar w:fldCharType="end"/>
      </w:r>
      <w:r w:rsidRPr="00597F28">
        <w:t>.</w:t>
      </w:r>
    </w:p>
    <w:p w14:paraId="2674F88D" w14:textId="3257CB72" w:rsidR="00597F28" w:rsidRPr="00597F28" w:rsidRDefault="00597F28" w:rsidP="00AE307A">
      <w:pPr>
        <w:pStyle w:val="ListParagraph"/>
        <w:numPr>
          <w:ilvl w:val="0"/>
          <w:numId w:val="32"/>
        </w:numPr>
      </w:pPr>
      <w:r w:rsidRPr="00597F28">
        <w:t xml:space="preserve">Simulation platforms like NVIDIA Omniverse: </w:t>
      </w:r>
      <w:r w:rsidR="00935F88">
        <w:t>P</w:t>
      </w:r>
      <w:r w:rsidR="00935F88" w:rsidRPr="00935F88">
        <w:t>rovid</w:t>
      </w:r>
      <w:r w:rsidR="00935F88">
        <w:t>ing</w:t>
      </w:r>
      <w:r w:rsidR="00935F88" w:rsidRPr="00935F88">
        <w:t xml:space="preserve"> photorealistic virtual </w:t>
      </w:r>
      <w:r w:rsidR="00935F88">
        <w:t>grounds</w:t>
      </w:r>
      <w:r w:rsidR="00935F88" w:rsidRPr="00935F88">
        <w:t xml:space="preserve"> for testing and validation, reducing the risks and costs </w:t>
      </w:r>
      <w:r w:rsidR="009677B6">
        <w:t>of</w:t>
      </w:r>
      <w:r w:rsidRPr="00597F28">
        <w:t xml:space="preserve"> real-world deployment.</w:t>
      </w:r>
    </w:p>
    <w:p w14:paraId="5F8AA617" w14:textId="59C96B69" w:rsidR="001F384B" w:rsidRDefault="002F71F2" w:rsidP="00105A60">
      <w:r w:rsidRPr="009E1035">
        <w:t>Robotic frameworks like ROS</w:t>
      </w:r>
      <w:r w:rsidR="0018277F">
        <w:t xml:space="preserve"> </w:t>
      </w:r>
      <w:r w:rsidR="0018277F" w:rsidRPr="009E1035">
        <w:t>have standardized how robots receive commands and execute motions</w:t>
      </w:r>
      <w:r w:rsidRPr="009E1035">
        <w:t>, while Simulation platforms like NVIDIA Omniverse</w:t>
      </w:r>
      <w:r w:rsidR="00AD7428">
        <w:t xml:space="preserve"> Isaac Sim</w:t>
      </w:r>
      <w:r w:rsidRPr="009E1035">
        <w:t xml:space="preserve"> provide</w:t>
      </w:r>
      <w:r w:rsidR="00036CA1">
        <w:t>s</w:t>
      </w:r>
      <w:r w:rsidRPr="009E1035">
        <w:t xml:space="preserve"> </w:t>
      </w:r>
      <w:r w:rsidR="00036CA1" w:rsidRPr="009E1035">
        <w:t xml:space="preserve">a </w:t>
      </w:r>
      <w:r w:rsidR="00036CA1" w:rsidRPr="00EF25E3">
        <w:t xml:space="preserve">high-fidelity physics-based </w:t>
      </w:r>
      <w:r w:rsidR="00943976" w:rsidRPr="009E1035">
        <w:t xml:space="preserve">photorealistic </w:t>
      </w:r>
      <w:r w:rsidR="00036CA1" w:rsidRPr="00EF25E3">
        <w:t xml:space="preserve">simulation </w:t>
      </w:r>
      <w:r w:rsidR="00943976">
        <w:t xml:space="preserve">environment </w:t>
      </w:r>
      <w:r w:rsidR="00036CA1" w:rsidRPr="00EF25E3">
        <w:t>for testing robotic systems before real-world execution</w:t>
      </w:r>
      <w:r w:rsidR="00036CA1">
        <w:t xml:space="preserve"> </w:t>
      </w:r>
      <w:r w:rsidR="00036CA1" w:rsidRPr="009E1035">
        <w:fldChar w:fldCharType="begin"/>
      </w:r>
      <w:r w:rsidR="003813F3">
        <w:instrText xml:space="preserve"> ADDIN ZOTERO_ITEM CSL_CITATION {"citationID":"EZiTGE9w","properties":{"formattedCitation":"[17]","plainCitation":"[17]","noteIndex":0},"citationItems":[{"id":223,"uris":["http://zotero.org/users/16439525/items/H9WB823A"],"itemData":{"id":223,"type":"webpage","container-title":"NVIDIA Docs","language":"en","title":"NVIDIA Omniverse","URL":"https://docs.nvidia.com/omniverse/index.html","accessed":{"date-parts":[["2025",3,5]]},"citation-key":"NVIDIAOmniverse"}}],"schema":"https://github.com/citation-style-language/schema/raw/master/csl-citation.json"} </w:instrText>
      </w:r>
      <w:r w:rsidR="00036CA1" w:rsidRPr="009E1035">
        <w:fldChar w:fldCharType="separate"/>
      </w:r>
      <w:r w:rsidR="003813F3" w:rsidRPr="003813F3">
        <w:rPr>
          <w:rFonts w:cs="Segoe UI Semilight"/>
        </w:rPr>
        <w:t>[17]</w:t>
      </w:r>
      <w:r w:rsidR="00036CA1" w:rsidRPr="009E1035">
        <w:fldChar w:fldCharType="end"/>
      </w:r>
      <w:r w:rsidR="00036CA1">
        <w:t xml:space="preserve">. </w:t>
      </w:r>
      <w:r w:rsidRPr="009E1035">
        <w:t>The synergy between these two elements can be likened to a “</w:t>
      </w:r>
      <w:r w:rsidRPr="00655055">
        <w:rPr>
          <w:rStyle w:val="SubtleEmphasis"/>
        </w:rPr>
        <w:t>dress rehearsal</w:t>
      </w:r>
      <w:r w:rsidRPr="009E1035">
        <w:t xml:space="preserve">,” ensuring that each motion plan is viable before it goes live. </w:t>
      </w:r>
    </w:p>
    <w:p w14:paraId="224C13A5" w14:textId="6B3F6873" w:rsidR="004F7689" w:rsidRDefault="00E31F10" w:rsidP="004F7689">
      <w:r w:rsidRPr="00E31F10">
        <w:t>Much like a flight simulator for pilots, a virtual environment serves as a risk-free testbed for robots</w:t>
      </w:r>
      <w:r>
        <w:t xml:space="preserve">, </w:t>
      </w:r>
      <w:r w:rsidRPr="00E31F10">
        <w:t>where errors result in iteration, not injury or equipment damage.</w:t>
      </w:r>
      <w:r>
        <w:t xml:space="preserve"> </w:t>
      </w:r>
      <w:r w:rsidR="004F7689" w:rsidRPr="007753F9">
        <w:t xml:space="preserve">Developers </w:t>
      </w:r>
      <w:r w:rsidR="00A53EB6" w:rsidRPr="00A53EB6">
        <w:t>can rapidly prototype, debug, and optimize AI-driven task execution pipelines in dynamic scenarios, such as warehouse organization or delicate assembly operations, without downtime or material costs.</w:t>
      </w:r>
    </w:p>
    <w:p w14:paraId="77001CA7" w14:textId="600E668E" w:rsidR="002F20B3" w:rsidRPr="009E1035" w:rsidRDefault="002F20B3" w:rsidP="004F7689">
      <w:r w:rsidRPr="009E1035">
        <w:t xml:space="preserve">Reinforcement Learning (RL) </w:t>
      </w:r>
      <w:r w:rsidRPr="009E1035">
        <w:rPr>
          <w:i/>
          <w:iCs/>
        </w:rPr>
        <w:fldChar w:fldCharType="begin"/>
      </w:r>
      <w:r w:rsidR="003813F3">
        <w:rPr>
          <w:i/>
          <w:iCs/>
        </w:rPr>
        <w:instrText xml:space="preserve"> ADDIN ZOTERO_ITEM CSL_CITATION {"citationID":"YT7eOzAg","properties":{"formattedCitation":"[18]","plainCitation":"[18]","noteIndex":0},"citationItems":[{"id":228,"uris":["http://zotero.org/users/16439525/items/APVE6V84"],"itemData":{"id":228,"type":"article","abstract":"Policy search methods can allow robots to learn control policies for a wide range of tasks, but practical applications of policy search often require hand-engineered components for perception, state estimation, and low-level control. In this paper, we aim to answer the following question: does training the perception and control systems jointly end-to-end provide better performance than training each component separately? To this end, we develop a method that can be used to learn policies that map raw image observations directly to torques at the robot's motors. The policies are represented by deep convolutional neural networks (CNNs) with 92,000 parameters, and are trained using a partially observed guided policy search method, which transforms policy search into supervised learning, with supervision provided by a simple trajectory-centric reinforcement learning method. We evaluate our method on a range of real-world manipulation tasks that require close coordination between vision and control, such as screwing a cap onto a bottle, and present simulated comparisons to a range of prior policy search methods.","DOI":"10.48550/arXiv.1504.00702","note":"arXiv:1504.00702 [cs]","number":"arXiv:1504.00702","publisher":"arXiv","source":"arXiv.org","title":"End-to-End Training of Deep Visuomotor Policies","URL":"http://arxiv.org/abs/1504.00702","author":[{"family":"Levine","given":"Sergey"},{"family":"Finn","given":"Chelsea"},{"family":"Darrell","given":"Trevor"},{"family":"Abbeel","given":"Pieter"}],"accessed":{"date-parts":[["2025",3,5]]},"issued":{"date-parts":[["2016",4,19]]},"citation-key":"levineEndtoEndTrainingDeep2016"}}],"schema":"https://github.com/citation-style-language/schema/raw/master/csl-citation.json"} </w:instrText>
      </w:r>
      <w:r w:rsidRPr="009E1035">
        <w:rPr>
          <w:i/>
          <w:iCs/>
        </w:rPr>
        <w:fldChar w:fldCharType="separate"/>
      </w:r>
      <w:r w:rsidR="003813F3" w:rsidRPr="003813F3">
        <w:rPr>
          <w:rFonts w:cs="Segoe UI Semilight"/>
        </w:rPr>
        <w:t>[18]</w:t>
      </w:r>
      <w:r w:rsidRPr="009E1035">
        <w:rPr>
          <w:i/>
          <w:iCs/>
        </w:rPr>
        <w:fldChar w:fldCharType="end"/>
      </w:r>
      <w:r>
        <w:rPr>
          <w:i/>
          <w:iCs/>
        </w:rPr>
        <w:t xml:space="preserve"> </w:t>
      </w:r>
      <w:r w:rsidRPr="009E1035">
        <w:t xml:space="preserve">and sim-to-real transfer </w:t>
      </w:r>
      <w:r w:rsidRPr="009E1035">
        <w:rPr>
          <w:i/>
          <w:iCs/>
        </w:rPr>
        <w:fldChar w:fldCharType="begin"/>
      </w:r>
      <w:r w:rsidR="003813F3">
        <w:rPr>
          <w:i/>
          <w:iCs/>
        </w:rPr>
        <w:instrText xml:space="preserve"> ADDIN ZOTERO_ITEM CSL_CITATION {"citationID":"AgGJesDi","properties":{"formattedCitation":"[19]","plainCitation":"[19]","noteIndex":0},"citationItems":[{"id":218,"uris":["http://zotero.org/users/16439525/items/EW9M7S6R"],"itemData":{"id":218,"type":"paper-conference","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container-title":"2017 IEEE/RSJ International Conference on Intelligent Robots and Systems (IROS)","DOI":"10.1109/IROS.2017.8202133","event-title":"2017 IEEE/RSJ International Conference on Intelligent Robots and Systems (IROS)","note":"ISSN: 2153-0866","page":"23-30","source":"IEEE Xplore","title":"Domain randomization for transferring deep neural networks from simulation to the real world","URL":"https://ieeexplore.ieee.org/document/8202133/?arnumber=8202133","author":[{"family":"Tobin","given":"Josh"},{"family":"Fong","given":"Rachel"},{"family":"Ray","given":"Alex"},{"family":"Schneider","given":"Jonas"},{"family":"Zaremba","given":"Wojciech"},{"family":"Abbeel","given":"Pieter"}],"accessed":{"date-parts":[["2025",3,5]]},"issued":{"date-parts":[["2017",9]]},"citation-key":"tobinDomainRandomizationTransferring2017"}}],"schema":"https://github.com/citation-style-language/schema/raw/master/csl-citation.json"} </w:instrText>
      </w:r>
      <w:r w:rsidRPr="009E1035">
        <w:rPr>
          <w:i/>
          <w:iCs/>
        </w:rPr>
        <w:fldChar w:fldCharType="separate"/>
      </w:r>
      <w:r w:rsidR="003813F3" w:rsidRPr="003813F3">
        <w:rPr>
          <w:rFonts w:cs="Segoe UI Semilight"/>
        </w:rPr>
        <w:t>[19]</w:t>
      </w:r>
      <w:r w:rsidRPr="009E1035">
        <w:rPr>
          <w:i/>
          <w:iCs/>
        </w:rPr>
        <w:fldChar w:fldCharType="end"/>
      </w:r>
      <w:r>
        <w:rPr>
          <w:i/>
          <w:iCs/>
        </w:rPr>
        <w:t xml:space="preserve"> </w:t>
      </w:r>
      <w:r w:rsidRPr="009E1035">
        <w:t xml:space="preserve">further enhance the robustness of </w:t>
      </w:r>
      <w:r>
        <w:t>robot</w:t>
      </w:r>
      <w:r w:rsidRPr="009E1035">
        <w:t xml:space="preserve"> control schemes. Nonetheless</w:t>
      </w:r>
      <w:r w:rsidRPr="008A49B8">
        <w:t>, the “</w:t>
      </w:r>
      <w:r w:rsidRPr="008A49B8">
        <w:rPr>
          <w:rStyle w:val="SubtleEmphasis"/>
        </w:rPr>
        <w:t>Reality Gap</w:t>
      </w:r>
      <w:r w:rsidRPr="008A49B8">
        <w:t>”</w:t>
      </w:r>
      <w:r>
        <w:t xml:space="preserve"> rema</w:t>
      </w:r>
      <w:r w:rsidRPr="009E1035">
        <w:t xml:space="preserve">ins a </w:t>
      </w:r>
      <w:r>
        <w:t xml:space="preserve">challenge we must </w:t>
      </w:r>
      <w:r w:rsidRPr="009E1035">
        <w:t>carefully account for</w:t>
      </w:r>
      <w:r w:rsidRPr="006D32E8">
        <w:t>—simulations do not always perfectly reflect real-world physics.</w:t>
      </w:r>
    </w:p>
    <w:p w14:paraId="59E08E06" w14:textId="2294071A" w:rsidR="002F71F2" w:rsidRPr="002F20B3" w:rsidRDefault="004F7689" w:rsidP="00105A60">
      <w:pPr>
        <w:rPr>
          <w:i/>
          <w:iCs/>
        </w:rPr>
      </w:pPr>
      <w:r w:rsidRPr="009E1035">
        <w:t>At GTC</w:t>
      </w:r>
      <w:r>
        <w:rPr>
          <w:rStyle w:val="FootnoteReference"/>
        </w:rPr>
        <w:footnoteReference w:id="6"/>
      </w:r>
      <w:r w:rsidRPr="009E1035">
        <w:t xml:space="preserve"> 2023, NVIDIA unveiled Omniverse</w:t>
      </w:r>
      <w:r>
        <w:t>’</w:t>
      </w:r>
      <w:r w:rsidRPr="009E1035">
        <w:t>s “AI Gym” for training robots</w:t>
      </w:r>
      <w:r w:rsidR="004131E0" w:rsidRPr="00B83A25">
        <w:t>—</w:t>
      </w:r>
      <w:r w:rsidR="004131E0">
        <w:t xml:space="preserve">an important </w:t>
      </w:r>
      <w:r w:rsidR="004131E0" w:rsidRPr="004131E0">
        <w:t>step toward addressing the Sim2Real</w:t>
      </w:r>
      <w:r w:rsidR="004131E0">
        <w:t xml:space="preserve"> (</w:t>
      </w:r>
      <w:r w:rsidR="004131E0" w:rsidRPr="000701CB">
        <w:t>simulation-to-reality</w:t>
      </w:r>
      <w:r w:rsidR="004131E0">
        <w:t>)</w:t>
      </w:r>
      <w:r w:rsidR="004131E0" w:rsidRPr="000701CB">
        <w:t xml:space="preserve"> gap</w:t>
      </w:r>
      <w:r w:rsidRPr="000701CB">
        <w:t>.</w:t>
      </w:r>
      <w:r w:rsidRPr="009E1035">
        <w:t xml:space="preserve"> </w:t>
      </w:r>
      <w:r w:rsidR="00D55F21" w:rsidRPr="00D55F21">
        <w:t>By leveraging photorealistic physics, GPU-accelerated simulation, and multi-agent AI tooling, platforms like Isaac Sim enable iterative refinement of robotic behaviours</w:t>
      </w:r>
      <w:r w:rsidR="00870C90">
        <w:t>. Thus</w:t>
      </w:r>
      <w:r w:rsidR="00870C90" w:rsidRPr="00870C90">
        <w:t xml:space="preserve">, robotic systems can evolve from </w:t>
      </w:r>
      <w:r w:rsidR="00870C90" w:rsidRPr="00870C90">
        <w:rPr>
          <w:rStyle w:val="SubtleEmphasis"/>
        </w:rPr>
        <w:t>“Error: Cup not found”</w:t>
      </w:r>
      <w:r w:rsidR="00870C90" w:rsidRPr="00870C90">
        <w:t xml:space="preserve"> to personalized confirmations like </w:t>
      </w:r>
      <w:r w:rsidR="00870C90" w:rsidRPr="00870C90">
        <w:rPr>
          <w:rStyle w:val="SubtleEmphasis"/>
        </w:rPr>
        <w:t>“Coffee’s ready: two sugars, as usual.”</w:t>
      </w:r>
    </w:p>
    <w:p w14:paraId="5B224B71" w14:textId="43A64E19" w:rsidR="002F71F2" w:rsidRPr="00197777" w:rsidRDefault="002F71F2" w:rsidP="00197777">
      <w:pPr>
        <w:pStyle w:val="Heading3"/>
      </w:pPr>
      <w:bookmarkStart w:id="36" w:name="_Toc192240097"/>
      <w:bookmarkStart w:id="37" w:name="_Toc192240357"/>
      <w:bookmarkStart w:id="38" w:name="_Toc192240518"/>
      <w:bookmarkStart w:id="39" w:name="_Toc197024388"/>
      <w:r w:rsidRPr="00197777">
        <w:t>Personalization and Ethical Implications</w:t>
      </w:r>
      <w:bookmarkEnd w:id="36"/>
      <w:bookmarkEnd w:id="37"/>
      <w:bookmarkEnd w:id="38"/>
      <w:bookmarkEnd w:id="39"/>
    </w:p>
    <w:p w14:paraId="143BD295" w14:textId="57DA1A24" w:rsidR="002F71F2" w:rsidRDefault="002F71F2" w:rsidP="00105A60">
      <w:r w:rsidRPr="009E1035">
        <w:t xml:space="preserve">With greater personalization also come ethical and societal considerations. Robots that store user data, such as facial recognition profiles and interaction histories, must be subject to robust privacy safeguards. </w:t>
      </w:r>
      <w:r w:rsidR="008C7AFA" w:rsidRPr="008C7AFA">
        <w:t>Google’s 2025 robotics privacy framework</w:t>
      </w:r>
      <w:r w:rsidR="008240FB">
        <w:t xml:space="preserve"> </w:t>
      </w:r>
      <w:r w:rsidR="008240FB">
        <w:fldChar w:fldCharType="begin"/>
      </w:r>
      <w:r w:rsidR="003813F3">
        <w:instrText xml:space="preserve"> ADDIN ZOTERO_ITEM CSL_CITATION {"citationID":"c7tBywpr","properties":{"formattedCitation":"[22]","plainCitation":"[22]","noteIndex":0},"citationItems":[{"id":293,"uris":["http://zotero.org/users/16439525/items/GXMEW4Q7"],"itemData":{"id":293,"type":"webpage","title":"Privacy in the age of robotics | IAPP","URL":"https://iapp.org/news/a/privacy-in-the-age-of-robotics","accessed":{"date-parts":[["2025",3,11]]},"citation-key":"PrivacyAgeRobotics"}}],"schema":"https://github.com/citation-style-language/schema/raw/master/csl-citation.json"} </w:instrText>
      </w:r>
      <w:r w:rsidR="008240FB">
        <w:fldChar w:fldCharType="separate"/>
      </w:r>
      <w:r w:rsidR="003813F3" w:rsidRPr="003813F3">
        <w:rPr>
          <w:rFonts w:cs="Segoe UI Semilight"/>
        </w:rPr>
        <w:t>[22]</w:t>
      </w:r>
      <w:r w:rsidR="008240FB">
        <w:fldChar w:fldCharType="end"/>
      </w:r>
      <w:r w:rsidR="008C7AFA" w:rsidRPr="008C7AFA">
        <w:t> explicitly recommends</w:t>
      </w:r>
      <w:r w:rsidR="008240FB">
        <w:t xml:space="preserve"> </w:t>
      </w:r>
      <w:r w:rsidR="000309F1">
        <w:t>m</w:t>
      </w:r>
      <w:r w:rsidR="00183D19" w:rsidRPr="00183D19">
        <w:t>inimizing collection of personally identifiable information (PII)</w:t>
      </w:r>
      <w:r w:rsidR="00183D19">
        <w:t xml:space="preserve">, and </w:t>
      </w:r>
      <w:r w:rsidR="00EB3A86">
        <w:t>c</w:t>
      </w:r>
      <w:r w:rsidR="00EB3A86" w:rsidRPr="00EB3A86">
        <w:t>lear transparency about sensor capabilities (cameras, microphones, etc.)</w:t>
      </w:r>
      <w:r w:rsidR="001E4CA1">
        <w:t xml:space="preserve">. </w:t>
      </w:r>
      <w:r w:rsidR="001E4CA1" w:rsidRPr="009E1035">
        <w:t>As highlighted</w:t>
      </w:r>
      <w:r w:rsidR="001E4CA1" w:rsidRPr="009E1035">
        <w:rPr>
          <w:i/>
          <w:iCs/>
        </w:rPr>
        <w:t> </w:t>
      </w:r>
      <w:r w:rsidR="001E4CA1" w:rsidRPr="009E1035">
        <w:t>by a panel at the 2025 iREX (International Robot Exhibition) in Tokyo, “</w:t>
      </w:r>
      <w:r w:rsidR="001E4CA1" w:rsidRPr="00C35F4F">
        <w:rPr>
          <w:rStyle w:val="SubtleEmphasis"/>
        </w:rPr>
        <w:t>A robot that recognizes your face shouldn’t become a gossip</w:t>
      </w:r>
      <w:r w:rsidR="00AE14CB">
        <w:t>.</w:t>
      </w:r>
      <w:r w:rsidR="001E4CA1" w:rsidRPr="009E1035">
        <w:t>”</w:t>
      </w:r>
      <w:r w:rsidR="00AE14CB">
        <w:t xml:space="preserve"> </w:t>
      </w:r>
      <w:r w:rsidR="000309F1">
        <w:t>Th</w:t>
      </w:r>
      <w:r w:rsidR="00AE14CB">
        <w:t>is</w:t>
      </w:r>
      <w:r w:rsidR="000309F1">
        <w:t xml:space="preserve"> quote </w:t>
      </w:r>
      <w:r w:rsidRPr="009E1035">
        <w:t>underscor</w:t>
      </w:r>
      <w:r w:rsidR="000309F1">
        <w:t>es</w:t>
      </w:r>
      <w:r w:rsidRPr="009E1035">
        <w:t xml:space="preserve"> the importance of secure data handling and respectful human-robot rapport. This thesis embeds user data in secure databases and would advise best practices for compliance, ensuring that personalization does not undermine trust or privacy in any way.</w:t>
      </w:r>
    </w:p>
    <w:p w14:paraId="556D45A1" w14:textId="79959E11" w:rsidR="00611C1A" w:rsidRPr="00BC7C66" w:rsidRDefault="00105ECD" w:rsidP="00105A60">
      <w:r>
        <w:t xml:space="preserve">The upcoming </w:t>
      </w:r>
      <w:r w:rsidR="009E0626" w:rsidRPr="00BC7C66">
        <w:t>iRex</w:t>
      </w:r>
      <w:r w:rsidR="00611C1A" w:rsidRPr="00BC7C66">
        <w:t xml:space="preserve"> 2025</w:t>
      </w:r>
      <w:r w:rsidR="009164D8" w:rsidRPr="00BC7C66">
        <w:rPr>
          <w:rStyle w:val="FootnoteReference"/>
        </w:rPr>
        <w:footnoteReference w:id="7"/>
      </w:r>
      <w:r w:rsidR="00C51F7E">
        <w:t xml:space="preserve">, </w:t>
      </w:r>
      <w:r w:rsidR="00FF4E14" w:rsidRPr="00FF4E14">
        <w:t>themed “</w:t>
      </w:r>
      <w:r w:rsidR="00FF4E14" w:rsidRPr="00836AAC">
        <w:rPr>
          <w:i/>
          <w:iCs/>
        </w:rPr>
        <w:t>Sustainable Societies Through Robotics</w:t>
      </w:r>
      <w:r w:rsidR="00FF4E14" w:rsidRPr="00FF4E14">
        <w:t xml:space="preserve">,” </w:t>
      </w:r>
      <w:r w:rsidR="004C1EA4">
        <w:t xml:space="preserve">further </w:t>
      </w:r>
      <w:r w:rsidR="00FF4E14" w:rsidRPr="00FF4E14">
        <w:t xml:space="preserve">highlights </w:t>
      </w:r>
      <w:r w:rsidR="00F34FE8" w:rsidRPr="00F34FE8">
        <w:t>the growing impact of robotics</w:t>
      </w:r>
      <w:r w:rsidR="00F34FE8">
        <w:t xml:space="preserve"> </w:t>
      </w:r>
      <w:r w:rsidR="00FF4E14" w:rsidRPr="00FF4E14">
        <w:t xml:space="preserve">in industry and society </w:t>
      </w:r>
      <w:r w:rsidR="00F34FE8" w:rsidRPr="00F34FE8">
        <w:t xml:space="preserve">with a strong emphasis on </w:t>
      </w:r>
      <w:r w:rsidR="00FF4E14" w:rsidRPr="00FF4E14">
        <w:t xml:space="preserve">human-robot collaboration. </w:t>
      </w:r>
      <w:r w:rsidR="002363DE" w:rsidRPr="002363DE">
        <w:t>As experts advocate for secure data practices and ethical AI, the event reinforces a critical consensus: facial recognition-enabled robots must integrate privacy-by-design principles to safeguard user data and prevent misuse.</w:t>
      </w:r>
    </w:p>
    <w:p w14:paraId="7CC4D00B" w14:textId="77777777" w:rsidR="00A8311B" w:rsidRDefault="00CA1659" w:rsidP="00D56891">
      <w:r w:rsidRPr="00CA1659">
        <w:t>Existing research often focuses on isolated components—vision-only models, NLP-driven robotics, or motion planning in controlled environments. However, true AI-powered robotics requires a seamless integration of these elements</w:t>
      </w:r>
      <w:r w:rsidR="002E72E9" w:rsidRPr="00CA1659">
        <w:t>.</w:t>
      </w:r>
      <w:r w:rsidR="00C87A93">
        <w:t xml:space="preserve"> </w:t>
      </w:r>
    </w:p>
    <w:p w14:paraId="47616BAC" w14:textId="77777777" w:rsidR="00A8311B" w:rsidRPr="00A8311B" w:rsidRDefault="00A8311B" w:rsidP="00A8311B">
      <w:pPr>
        <w:spacing w:after="0"/>
      </w:pPr>
      <w:r w:rsidRPr="00A8311B">
        <w:t>Challenges include:</w:t>
      </w:r>
    </w:p>
    <w:p w14:paraId="7F6C77AD" w14:textId="18575570" w:rsidR="00A8311B" w:rsidRPr="00A8311B" w:rsidRDefault="00A8311B" w:rsidP="00AE307A">
      <w:pPr>
        <w:pStyle w:val="ListParagraph"/>
        <w:numPr>
          <w:ilvl w:val="0"/>
          <w:numId w:val="34"/>
        </w:numPr>
      </w:pPr>
      <w:r w:rsidRPr="00A8311B">
        <w:t>Multi-</w:t>
      </w:r>
      <w:r>
        <w:t>m</w:t>
      </w:r>
      <w:r w:rsidRPr="00A8311B">
        <w:t xml:space="preserve">odal </w:t>
      </w:r>
      <w:r>
        <w:t>s</w:t>
      </w:r>
      <w:r w:rsidRPr="00A8311B">
        <w:t xml:space="preserve">ynchronization – </w:t>
      </w:r>
      <w:r>
        <w:t>m</w:t>
      </w:r>
      <w:r w:rsidRPr="00A8311B">
        <w:t>erging vision inputs, language processing, and control commands into a cohesive system.</w:t>
      </w:r>
    </w:p>
    <w:p w14:paraId="7F383203" w14:textId="3AB4DE7D" w:rsidR="00A8311B" w:rsidRPr="00A8311B" w:rsidRDefault="00A8311B" w:rsidP="00AE307A">
      <w:pPr>
        <w:pStyle w:val="ListParagraph"/>
        <w:numPr>
          <w:ilvl w:val="0"/>
          <w:numId w:val="34"/>
        </w:numPr>
      </w:pPr>
      <w:r w:rsidRPr="00A8311B">
        <w:t xml:space="preserve">Personalization &amp; </w:t>
      </w:r>
      <w:r>
        <w:t>u</w:t>
      </w:r>
      <w:r w:rsidRPr="00A8311B">
        <w:t xml:space="preserve">ser </w:t>
      </w:r>
      <w:r>
        <w:t>a</w:t>
      </w:r>
      <w:r w:rsidRPr="00A8311B">
        <w:t xml:space="preserve">daptation – </w:t>
      </w:r>
      <w:r>
        <w:t>e</w:t>
      </w:r>
      <w:r w:rsidRPr="00A8311B">
        <w:t>nsuring robots can learn user preferences over time and recall past interactions.</w:t>
      </w:r>
    </w:p>
    <w:p w14:paraId="0E0B2CD6" w14:textId="690DCF8A" w:rsidR="002E72E9" w:rsidRPr="009E1035" w:rsidRDefault="00D56891" w:rsidP="00105A60">
      <w:r w:rsidRPr="00A8311B">
        <w:t xml:space="preserve">This thesis </w:t>
      </w:r>
      <w:r w:rsidR="00A8311B" w:rsidRPr="00A8311B">
        <w:t>tries to address</w:t>
      </w:r>
      <w:r w:rsidRPr="00A8311B">
        <w:t xml:space="preserve"> these challenges by</w:t>
      </w:r>
      <w:r w:rsidR="00A8311B" w:rsidRPr="00A8311B">
        <w:t xml:space="preserve"> proposing an approach, unifying vision, language, and control into a single pipeline, while incorporating a database-driven personalization layer, turning robots from one-size-fits-all tools into attentive collaborators that remember your name, preferences, and past interactions.</w:t>
      </w:r>
    </w:p>
    <w:p w14:paraId="39B2981F" w14:textId="1442AABE" w:rsidR="002F71F2" w:rsidRPr="00B7446B" w:rsidRDefault="002F71F2" w:rsidP="00B7446B">
      <w:pPr>
        <w:pStyle w:val="Heading2"/>
      </w:pPr>
      <w:bookmarkStart w:id="40" w:name="_Toc192240098"/>
      <w:bookmarkStart w:id="41" w:name="_Toc192240358"/>
      <w:bookmarkStart w:id="42" w:name="_Toc192240519"/>
      <w:bookmarkStart w:id="43" w:name="_Toc197024389"/>
      <w:r w:rsidRPr="00B7446B">
        <w:t xml:space="preserve">Aims </w:t>
      </w:r>
      <w:r w:rsidR="007747F6">
        <w:t>&amp;</w:t>
      </w:r>
      <w:r w:rsidRPr="00B7446B">
        <w:t xml:space="preserve"> </w:t>
      </w:r>
      <w:r w:rsidR="00516501">
        <w:t>G</w:t>
      </w:r>
      <w:r w:rsidRPr="00B7446B">
        <w:t>oals</w:t>
      </w:r>
      <w:bookmarkEnd w:id="40"/>
      <w:bookmarkEnd w:id="41"/>
      <w:bookmarkEnd w:id="42"/>
      <w:bookmarkEnd w:id="43"/>
    </w:p>
    <w:p w14:paraId="569B1895" w14:textId="2BAD25E2" w:rsidR="00702D57" w:rsidRPr="006730A9" w:rsidRDefault="001F3DB6" w:rsidP="00684464">
      <w:pPr>
        <w:rPr>
          <w:rFonts w:cs="CMU Serif"/>
        </w:rPr>
      </w:pPr>
      <w:r w:rsidRPr="001F3DB6">
        <w:rPr>
          <w:rFonts w:cs="CMU Serif"/>
        </w:rPr>
        <w:t>The overarching aim of this thesis</w:t>
      </w:r>
      <w:r>
        <w:rPr>
          <w:rFonts w:cs="CMU Serif"/>
        </w:rPr>
        <w:t xml:space="preserve"> is to</w:t>
      </w:r>
      <w:r w:rsidR="00702D57" w:rsidRPr="006730A9">
        <w:rPr>
          <w:rFonts w:cs="CMU Serif"/>
        </w:rPr>
        <w:t xml:space="preserve"> develop an intelligent, user-centric </w:t>
      </w:r>
      <w:r>
        <w:rPr>
          <w:rFonts w:cs="CMU Serif"/>
        </w:rPr>
        <w:t xml:space="preserve">framework that integrates </w:t>
      </w:r>
      <w:r w:rsidR="00702D57" w:rsidRPr="006730A9">
        <w:rPr>
          <w:rFonts w:cs="CMU Serif"/>
        </w:rPr>
        <w:t>computer vision, large language models</w:t>
      </w:r>
      <w:r>
        <w:rPr>
          <w:rFonts w:cs="CMU Serif"/>
        </w:rPr>
        <w:t xml:space="preserve"> (LLMs)</w:t>
      </w:r>
      <w:r w:rsidR="00702D57" w:rsidRPr="006730A9">
        <w:rPr>
          <w:rFonts w:cs="CMU Serif"/>
        </w:rPr>
        <w:t>, and robotic control for personalized, context-aware robotic task execution in virtual environments</w:t>
      </w:r>
      <w:r w:rsidR="00E177B9">
        <w:rPr>
          <w:rFonts w:cs="CMU Serif"/>
        </w:rPr>
        <w:t>, thereby enhancing</w:t>
      </w:r>
      <w:r w:rsidR="00702D57" w:rsidRPr="006730A9">
        <w:rPr>
          <w:rFonts w:cs="CMU Serif"/>
        </w:rPr>
        <w:t xml:space="preserve"> human-robot collaboration.</w:t>
      </w:r>
    </w:p>
    <w:p w14:paraId="1520BBB9" w14:textId="74CF9EC8" w:rsidR="002F71F2" w:rsidRPr="006C63C2" w:rsidRDefault="006C63C2" w:rsidP="006C63C2">
      <w:pPr>
        <w:rPr>
          <w:rFonts w:cs="CMU Serif"/>
          <w:b/>
          <w:bCs/>
        </w:rPr>
      </w:pPr>
      <w:bookmarkStart w:id="44" w:name="_Toc192240100"/>
      <w:bookmarkStart w:id="45" w:name="_Toc192240360"/>
      <w:bookmarkStart w:id="46" w:name="_Toc192240521"/>
      <w:r w:rsidRPr="006C63C2">
        <w:rPr>
          <w:rFonts w:cs="CMU Serif"/>
          <w:b/>
          <w:bCs/>
        </w:rPr>
        <w:t xml:space="preserve">Specific </w:t>
      </w:r>
      <w:r w:rsidR="002F71F2" w:rsidRPr="006C63C2">
        <w:rPr>
          <w:rFonts w:cs="CMU Serif"/>
          <w:b/>
          <w:bCs/>
        </w:rPr>
        <w:t>Goals</w:t>
      </w:r>
      <w:bookmarkEnd w:id="44"/>
      <w:bookmarkEnd w:id="45"/>
      <w:bookmarkEnd w:id="46"/>
      <w:r w:rsidRPr="006C63C2">
        <w:rPr>
          <w:rFonts w:cs="CMU Serif"/>
          <w:b/>
          <w:bCs/>
        </w:rPr>
        <w:t>:</w:t>
      </w:r>
    </w:p>
    <w:p w14:paraId="745E5AAA" w14:textId="1F10338B" w:rsidR="002F71F2" w:rsidRPr="009E1035" w:rsidRDefault="002F71F2" w:rsidP="00AE307A">
      <w:pPr>
        <w:pStyle w:val="ListParagraph"/>
        <w:numPr>
          <w:ilvl w:val="0"/>
          <w:numId w:val="3"/>
        </w:numPr>
      </w:pPr>
      <w:r w:rsidRPr="009E1035">
        <w:t xml:space="preserve">Develop a vision pipeline for real-time object </w:t>
      </w:r>
      <w:r w:rsidR="00AB0098">
        <w:t xml:space="preserve">detection and </w:t>
      </w:r>
      <w:r w:rsidR="00AB0098" w:rsidRPr="009E1035">
        <w:t xml:space="preserve">user identification </w:t>
      </w:r>
      <w:r w:rsidR="00AB0098">
        <w:t>to enhance</w:t>
      </w:r>
      <w:r w:rsidR="001A0AC5">
        <w:t xml:space="preserve"> task execution accuracy</w:t>
      </w:r>
      <w:r w:rsidRPr="009E1035">
        <w:t>.</w:t>
      </w:r>
    </w:p>
    <w:p w14:paraId="5985FB40" w14:textId="68DB3B82" w:rsidR="002F71F2" w:rsidRPr="009E1035" w:rsidRDefault="002F71F2" w:rsidP="00AE307A">
      <w:pPr>
        <w:pStyle w:val="ListParagraph"/>
        <w:numPr>
          <w:ilvl w:val="0"/>
          <w:numId w:val="3"/>
        </w:numPr>
      </w:pPr>
      <w:r w:rsidRPr="009E1035">
        <w:t>Implement an LLM-powered interface that translates natural language commands into structured</w:t>
      </w:r>
      <w:r w:rsidR="00587553">
        <w:t xml:space="preserve">, </w:t>
      </w:r>
      <w:r w:rsidRPr="009E1035">
        <w:t>executable task plans.</w:t>
      </w:r>
    </w:p>
    <w:p w14:paraId="3A0669F0" w14:textId="6D0A3F24" w:rsidR="002F71F2" w:rsidRDefault="00167D4F" w:rsidP="00AE307A">
      <w:pPr>
        <w:pStyle w:val="ListParagraph"/>
        <w:numPr>
          <w:ilvl w:val="0"/>
          <w:numId w:val="3"/>
        </w:numPr>
      </w:pPr>
      <w:r>
        <w:t>Enable the v</w:t>
      </w:r>
      <w:r w:rsidR="002F71F2" w:rsidRPr="009E1035">
        <w:t>alidation of the framework</w:t>
      </w:r>
      <w:r w:rsidR="00791FE7">
        <w:t xml:space="preserve"> </w:t>
      </w:r>
      <w:r w:rsidR="002F71F2" w:rsidRPr="009E1035">
        <w:t>in NVIDIA Omniverse</w:t>
      </w:r>
      <w:r w:rsidR="00791FE7">
        <w:t>,</w:t>
      </w:r>
      <w:r w:rsidR="00C665C3">
        <w:t xml:space="preserve"> </w:t>
      </w:r>
      <w:r w:rsidR="00791FE7" w:rsidRPr="009E1035">
        <w:t xml:space="preserve">simulating </w:t>
      </w:r>
      <w:r w:rsidR="00C665C3">
        <w:t>real-world robot</w:t>
      </w:r>
      <w:r w:rsidR="00791FE7" w:rsidRPr="009E1035">
        <w:t xml:space="preserve"> tasks</w:t>
      </w:r>
      <w:r w:rsidR="002F71F2" w:rsidRPr="009E1035">
        <w:t xml:space="preserve"> </w:t>
      </w:r>
      <w:r w:rsidR="00C665C3">
        <w:t>using</w:t>
      </w:r>
      <w:r w:rsidR="002F71F2" w:rsidRPr="009E1035">
        <w:t xml:space="preserve"> an industrial robot (ABB YuMi</w:t>
      </w:r>
      <w:r w:rsidR="00BA7C7F">
        <w:t xml:space="preserve"> or</w:t>
      </w:r>
      <w:r w:rsidR="002F71F2" w:rsidRPr="009E1035">
        <w:t xml:space="preserve"> U</w:t>
      </w:r>
      <w:r w:rsidR="00BA7C7F">
        <w:t>niversal Robot arms).</w:t>
      </w:r>
    </w:p>
    <w:p w14:paraId="4FF8E6E8" w14:textId="6C003EEC" w:rsidR="000C764C" w:rsidRPr="000C764C" w:rsidRDefault="000C764C" w:rsidP="00AE307A">
      <w:pPr>
        <w:pStyle w:val="ListParagraph"/>
        <w:numPr>
          <w:ilvl w:val="0"/>
          <w:numId w:val="3"/>
        </w:numPr>
      </w:pPr>
      <w:r w:rsidRPr="000C764C">
        <w:t>Design a database-driven personalization module, enabling robots to store and recall user preferences</w:t>
      </w:r>
      <w:r w:rsidR="002E738B">
        <w:t xml:space="preserve"> and executed tasks</w:t>
      </w:r>
      <w:r w:rsidRPr="000C764C">
        <w:t xml:space="preserve"> for improved interaction quality.</w:t>
      </w:r>
    </w:p>
    <w:p w14:paraId="1382B455" w14:textId="642704A1" w:rsidR="002F71F2" w:rsidRDefault="002F71F2" w:rsidP="00B7446B">
      <w:pPr>
        <w:pStyle w:val="Heading2"/>
      </w:pPr>
      <w:bookmarkStart w:id="47" w:name="_Toc192240101"/>
      <w:bookmarkStart w:id="48" w:name="_Toc192240361"/>
      <w:bookmarkStart w:id="49" w:name="_Toc192240522"/>
      <w:bookmarkStart w:id="50" w:name="_Toc197024390"/>
      <w:r w:rsidRPr="00B7446B">
        <w:t xml:space="preserve">Research </w:t>
      </w:r>
      <w:r w:rsidR="00516501">
        <w:t>Q</w:t>
      </w:r>
      <w:r w:rsidRPr="00B7446B">
        <w:t>uestions</w:t>
      </w:r>
      <w:bookmarkEnd w:id="47"/>
      <w:bookmarkEnd w:id="48"/>
      <w:bookmarkEnd w:id="49"/>
      <w:bookmarkEnd w:id="50"/>
    </w:p>
    <w:p w14:paraId="158814CB" w14:textId="4770EEF3" w:rsidR="003F38D6" w:rsidRPr="003F38D6" w:rsidRDefault="003F38D6" w:rsidP="003F3CB9">
      <w:pPr>
        <w:ind w:left="113"/>
      </w:pPr>
      <w:r w:rsidRPr="003F38D6">
        <w:t>This thesis aims to answer the following key research questions:</w:t>
      </w:r>
    </w:p>
    <w:p w14:paraId="42665362" w14:textId="29E48891" w:rsidR="002F71F2" w:rsidRPr="009E1035" w:rsidRDefault="002F71F2" w:rsidP="00E530FF">
      <w:pPr>
        <w:pStyle w:val="ListParagraph"/>
        <w:numPr>
          <w:ilvl w:val="0"/>
          <w:numId w:val="1"/>
        </w:numPr>
        <w:ind w:left="709" w:hanging="567"/>
      </w:pPr>
      <w:r w:rsidRPr="009E1035">
        <w:t>How can computer vision and large language models be synergistically integrated to improve task planning and execution accuracy in robotic systems?</w:t>
      </w:r>
    </w:p>
    <w:p w14:paraId="3281642C" w14:textId="1E75FA6A" w:rsidR="002F71F2" w:rsidRPr="009E1035" w:rsidRDefault="002F71F2" w:rsidP="00E530FF">
      <w:pPr>
        <w:pStyle w:val="ListParagraph"/>
        <w:numPr>
          <w:ilvl w:val="0"/>
          <w:numId w:val="1"/>
        </w:numPr>
        <w:ind w:left="709" w:hanging="567"/>
      </w:pPr>
      <w:r w:rsidRPr="009E1035">
        <w:t xml:space="preserve">How can virtual simulation </w:t>
      </w:r>
      <w:r w:rsidR="00692F3D" w:rsidRPr="00692F3D">
        <w:t xml:space="preserve">environments </w:t>
      </w:r>
      <w:r w:rsidR="00692F3D">
        <w:t>(e.g.,</w:t>
      </w:r>
      <w:r w:rsidRPr="009E1035">
        <w:t xml:space="preserve"> NVIDIA Omniverse</w:t>
      </w:r>
      <w:r w:rsidR="00692F3D">
        <w:t>)</w:t>
      </w:r>
      <w:r w:rsidRPr="009E1035">
        <w:t xml:space="preserve"> be </w:t>
      </w:r>
      <w:r w:rsidR="006640B9">
        <w:t xml:space="preserve">leveraged to </w:t>
      </w:r>
      <w:r w:rsidRPr="009E1035">
        <w:t xml:space="preserve">validate and refine </w:t>
      </w:r>
      <w:r w:rsidR="00200868">
        <w:t>AI-driven robotic control</w:t>
      </w:r>
      <w:r w:rsidRPr="009E1035">
        <w:t>?</w:t>
      </w:r>
    </w:p>
    <w:p w14:paraId="566CC25A" w14:textId="40E65C61" w:rsidR="002F71F2" w:rsidRPr="009E1035" w:rsidRDefault="002F71F2" w:rsidP="00E530FF">
      <w:pPr>
        <w:pStyle w:val="ListParagraph"/>
        <w:numPr>
          <w:ilvl w:val="0"/>
          <w:numId w:val="1"/>
        </w:numPr>
        <w:ind w:left="709" w:hanging="567"/>
      </w:pPr>
      <w:r w:rsidRPr="009E1035">
        <w:t xml:space="preserve">To what extent does the personalized interaction, </w:t>
      </w:r>
      <w:r w:rsidR="00F72783" w:rsidRPr="00F72783">
        <w:t xml:space="preserve">using stored user-specific data, </w:t>
      </w:r>
      <w:r w:rsidR="00F72783">
        <w:t>enhance</w:t>
      </w:r>
      <w:r w:rsidRPr="009E1035">
        <w:t xml:space="preserve"> task execution efficiency and user satisfaction compared to a generic, non-personalized </w:t>
      </w:r>
      <w:r w:rsidR="00335564">
        <w:t>robotic</w:t>
      </w:r>
      <w:r w:rsidRPr="009E1035">
        <w:t xml:space="preserve"> system</w:t>
      </w:r>
      <w:r w:rsidR="00335564">
        <w:t>s</w:t>
      </w:r>
      <w:r w:rsidRPr="009E1035">
        <w:t>?</w:t>
      </w:r>
    </w:p>
    <w:p w14:paraId="184CD6E8" w14:textId="00F02104" w:rsidR="002F71F2" w:rsidRDefault="002F71F2" w:rsidP="00B7446B">
      <w:pPr>
        <w:pStyle w:val="Heading2"/>
      </w:pPr>
      <w:bookmarkStart w:id="51" w:name="_Toc192240102"/>
      <w:bookmarkStart w:id="52" w:name="_Toc192240362"/>
      <w:bookmarkStart w:id="53" w:name="_Toc192240523"/>
      <w:bookmarkStart w:id="54" w:name="_Toc197024391"/>
      <w:r w:rsidRPr="00B7446B">
        <w:t>Limitation</w:t>
      </w:r>
      <w:r w:rsidR="00516501">
        <w:t>s</w:t>
      </w:r>
      <w:r w:rsidRPr="00B7446B">
        <w:t xml:space="preserve"> </w:t>
      </w:r>
      <w:r w:rsidR="006156F5">
        <w:t>&amp;</w:t>
      </w:r>
      <w:r w:rsidRPr="00B7446B">
        <w:t xml:space="preserve"> </w:t>
      </w:r>
      <w:bookmarkEnd w:id="51"/>
      <w:bookmarkEnd w:id="52"/>
      <w:bookmarkEnd w:id="53"/>
      <w:r w:rsidR="00F948F4">
        <w:t>Delimitations</w:t>
      </w:r>
      <w:bookmarkEnd w:id="54"/>
    </w:p>
    <w:p w14:paraId="00430B8A" w14:textId="4F3D4D73" w:rsidR="0002797D" w:rsidRPr="008544E4" w:rsidRDefault="0002797D" w:rsidP="003F3CB9">
      <w:pPr>
        <w:ind w:left="113"/>
      </w:pPr>
      <w:r w:rsidRPr="008544E4">
        <w:t xml:space="preserve">While this thesis </w:t>
      </w:r>
      <w:r w:rsidR="00F42603">
        <w:t>aims</w:t>
      </w:r>
      <w:r w:rsidR="00750D22">
        <w:t xml:space="preserve"> to </w:t>
      </w:r>
      <w:r w:rsidRPr="008544E4">
        <w:t>advance AI-driven robotics, certain limitations must be acknowledged</w:t>
      </w:r>
      <w:r w:rsidR="00D9313E">
        <w:t xml:space="preserve">. </w:t>
      </w:r>
      <w:r w:rsidR="00D9313E" w:rsidRPr="00D9313E">
        <w:t>These limitations highlight areas where additional optimization, validation, or ethical considerations are necessary.</w:t>
      </w:r>
    </w:p>
    <w:p w14:paraId="7E3E3FFF" w14:textId="7E241692" w:rsidR="002F71F2" w:rsidRPr="00197777" w:rsidRDefault="002F71F2" w:rsidP="00197777">
      <w:pPr>
        <w:pStyle w:val="Heading3"/>
      </w:pPr>
      <w:bookmarkStart w:id="55" w:name="_Toc192240103"/>
      <w:bookmarkStart w:id="56" w:name="_Toc192240363"/>
      <w:bookmarkStart w:id="57" w:name="_Toc192240524"/>
      <w:bookmarkStart w:id="58" w:name="_Toc197024392"/>
      <w:r w:rsidRPr="00197777">
        <w:t>Limitations (</w:t>
      </w:r>
      <w:r w:rsidR="00F948F4">
        <w:t>e</w:t>
      </w:r>
      <w:r w:rsidRPr="00197777">
        <w:t>xternal constraints)</w:t>
      </w:r>
      <w:bookmarkEnd w:id="55"/>
      <w:bookmarkEnd w:id="56"/>
      <w:bookmarkEnd w:id="57"/>
      <w:bookmarkEnd w:id="58"/>
    </w:p>
    <w:p w14:paraId="6752E452" w14:textId="41BAE07C" w:rsidR="00EE267E" w:rsidRDefault="00EE267E" w:rsidP="00AE307A">
      <w:pPr>
        <w:pStyle w:val="ListParagraph"/>
        <w:numPr>
          <w:ilvl w:val="0"/>
          <w:numId w:val="2"/>
        </w:numPr>
        <w:spacing w:after="120"/>
        <w:ind w:left="714" w:hanging="357"/>
        <w:contextualSpacing w:val="0"/>
      </w:pPr>
      <w:r w:rsidRPr="00395ABF">
        <w:rPr>
          <w:b/>
          <w:bCs/>
        </w:rPr>
        <w:t>Interpretability of LLM-</w:t>
      </w:r>
      <w:r w:rsidR="00730973">
        <w:rPr>
          <w:b/>
          <w:bCs/>
        </w:rPr>
        <w:t>b</w:t>
      </w:r>
      <w:r w:rsidRPr="00395ABF">
        <w:rPr>
          <w:b/>
          <w:bCs/>
        </w:rPr>
        <w:t xml:space="preserve">ased </w:t>
      </w:r>
      <w:r w:rsidR="00730973">
        <w:rPr>
          <w:b/>
          <w:bCs/>
        </w:rPr>
        <w:t>d</w:t>
      </w:r>
      <w:r w:rsidRPr="00395ABF">
        <w:rPr>
          <w:b/>
          <w:bCs/>
        </w:rPr>
        <w:t xml:space="preserve">ecision </w:t>
      </w:r>
      <w:r w:rsidR="00730973">
        <w:rPr>
          <w:b/>
          <w:bCs/>
        </w:rPr>
        <w:t>m</w:t>
      </w:r>
      <w:r w:rsidRPr="00395ABF">
        <w:rPr>
          <w:b/>
          <w:bCs/>
        </w:rPr>
        <w:t>aking</w:t>
      </w:r>
      <w:r w:rsidRPr="00EE267E">
        <w:t xml:space="preserve"> – Large Language Models operate as black-box systems, meaning their decision-making processes are often opaque and difficult to debug. This can lead to unpredictable task plans, necessitating manual validation before execution to ensure safety and efficiency.</w:t>
      </w:r>
    </w:p>
    <w:p w14:paraId="3A0204C3" w14:textId="4EBFE5B3" w:rsidR="00195C9D" w:rsidRPr="00195C9D" w:rsidRDefault="00195C9D" w:rsidP="00AE307A">
      <w:pPr>
        <w:pStyle w:val="ListParagraph"/>
        <w:numPr>
          <w:ilvl w:val="0"/>
          <w:numId w:val="2"/>
        </w:numPr>
        <w:spacing w:after="120"/>
        <w:ind w:left="714" w:hanging="357"/>
        <w:contextualSpacing w:val="0"/>
      </w:pPr>
      <w:r w:rsidRPr="00395ABF">
        <w:rPr>
          <w:b/>
          <w:bCs/>
        </w:rPr>
        <w:t xml:space="preserve">Computational </w:t>
      </w:r>
      <w:r w:rsidR="00730973">
        <w:rPr>
          <w:b/>
          <w:bCs/>
        </w:rPr>
        <w:t>c</w:t>
      </w:r>
      <w:r w:rsidRPr="00395ABF">
        <w:rPr>
          <w:b/>
          <w:bCs/>
        </w:rPr>
        <w:t>onstraints</w:t>
      </w:r>
      <w:r w:rsidRPr="00195C9D">
        <w:t xml:space="preserve"> – Running LLMs, vision models, and real-time control systems requires significant computational resources. High inference times may impact real-time responsiveness, necessitating optimization strategies such as model pruning and distributed processing.</w:t>
      </w:r>
    </w:p>
    <w:p w14:paraId="3D46112A" w14:textId="513E170A" w:rsidR="00062DF5" w:rsidRPr="00062DF5" w:rsidRDefault="00062DF5" w:rsidP="00AE307A">
      <w:pPr>
        <w:pStyle w:val="ListParagraph"/>
        <w:numPr>
          <w:ilvl w:val="0"/>
          <w:numId w:val="2"/>
        </w:numPr>
        <w:spacing w:after="120"/>
        <w:ind w:left="714" w:hanging="357"/>
        <w:contextualSpacing w:val="0"/>
      </w:pPr>
      <w:r w:rsidRPr="00395ABF">
        <w:rPr>
          <w:b/>
          <w:bCs/>
        </w:rPr>
        <w:t>Multi-</w:t>
      </w:r>
      <w:r w:rsidR="00730973">
        <w:rPr>
          <w:b/>
          <w:bCs/>
        </w:rPr>
        <w:t>m</w:t>
      </w:r>
      <w:r w:rsidRPr="00395ABF">
        <w:rPr>
          <w:b/>
          <w:bCs/>
        </w:rPr>
        <w:t xml:space="preserve">odal </w:t>
      </w:r>
      <w:r w:rsidR="00730973">
        <w:rPr>
          <w:b/>
          <w:bCs/>
        </w:rPr>
        <w:t>i</w:t>
      </w:r>
      <w:r w:rsidRPr="00395ABF">
        <w:rPr>
          <w:b/>
          <w:bCs/>
        </w:rPr>
        <w:t xml:space="preserve">ntegration </w:t>
      </w:r>
      <w:r w:rsidR="00730973">
        <w:rPr>
          <w:b/>
          <w:bCs/>
        </w:rPr>
        <w:t>c</w:t>
      </w:r>
      <w:r w:rsidRPr="00395ABF">
        <w:rPr>
          <w:b/>
          <w:bCs/>
        </w:rPr>
        <w:t>hallenges</w:t>
      </w:r>
      <w:r w:rsidRPr="00062DF5">
        <w:t xml:space="preserve"> – Combining computer vision, NLP, and robotic control into a single framework presents inherent synchronization challenges. Ensuring that vision-based perception, LLM-based reasoning, and robotic execution align in real time requires efficient data flow management and low-latency communication protocols.</w:t>
      </w:r>
    </w:p>
    <w:p w14:paraId="5E80F1DD" w14:textId="561C778C" w:rsidR="00ED547B" w:rsidRPr="000A77B7" w:rsidRDefault="00ED547B" w:rsidP="00AE307A">
      <w:pPr>
        <w:pStyle w:val="ListParagraph"/>
        <w:numPr>
          <w:ilvl w:val="0"/>
          <w:numId w:val="2"/>
        </w:numPr>
        <w:spacing w:after="120"/>
        <w:ind w:left="714" w:hanging="357"/>
        <w:contextualSpacing w:val="0"/>
      </w:pPr>
      <w:r w:rsidRPr="00395ABF">
        <w:rPr>
          <w:b/>
          <w:bCs/>
        </w:rPr>
        <w:t xml:space="preserve">Dataset </w:t>
      </w:r>
      <w:r w:rsidR="00730973">
        <w:rPr>
          <w:b/>
          <w:bCs/>
        </w:rPr>
        <w:t>b</w:t>
      </w:r>
      <w:r w:rsidRPr="00395ABF">
        <w:rPr>
          <w:b/>
          <w:bCs/>
        </w:rPr>
        <w:t xml:space="preserve">ias in </w:t>
      </w:r>
      <w:r w:rsidR="00730973">
        <w:rPr>
          <w:b/>
          <w:bCs/>
        </w:rPr>
        <w:t>f</w:t>
      </w:r>
      <w:r w:rsidRPr="00395ABF">
        <w:rPr>
          <w:b/>
          <w:bCs/>
        </w:rPr>
        <w:t xml:space="preserve">acial </w:t>
      </w:r>
      <w:r w:rsidR="00730973">
        <w:rPr>
          <w:b/>
          <w:bCs/>
        </w:rPr>
        <w:t>r</w:t>
      </w:r>
      <w:r w:rsidRPr="00395ABF">
        <w:rPr>
          <w:b/>
          <w:bCs/>
        </w:rPr>
        <w:t>ecognition</w:t>
      </w:r>
      <w:r w:rsidRPr="000A77B7">
        <w:t xml:space="preserve"> – Facial recognition models, trained on specific datasets, may exhibit biases in user identification, impacting accuracy across different demographics. Addressing this requires dataset diversification and bias-mitigation techniques to ensure fairness in user recognition.</w:t>
      </w:r>
    </w:p>
    <w:p w14:paraId="36709188" w14:textId="22129163" w:rsidR="000A77B7" w:rsidRDefault="000A77B7" w:rsidP="00AE307A">
      <w:pPr>
        <w:pStyle w:val="ListParagraph"/>
        <w:numPr>
          <w:ilvl w:val="0"/>
          <w:numId w:val="2"/>
        </w:numPr>
        <w:spacing w:after="120"/>
        <w:ind w:left="714" w:hanging="357"/>
        <w:contextualSpacing w:val="0"/>
      </w:pPr>
      <w:r w:rsidRPr="00395ABF">
        <w:rPr>
          <w:b/>
          <w:bCs/>
        </w:rPr>
        <w:t xml:space="preserve">Ethical and </w:t>
      </w:r>
      <w:r w:rsidR="00730973">
        <w:rPr>
          <w:b/>
          <w:bCs/>
        </w:rPr>
        <w:t>p</w:t>
      </w:r>
      <w:r w:rsidRPr="00395ABF">
        <w:rPr>
          <w:b/>
          <w:bCs/>
        </w:rPr>
        <w:t xml:space="preserve">rivacy </w:t>
      </w:r>
      <w:r w:rsidR="00730973">
        <w:rPr>
          <w:b/>
          <w:bCs/>
        </w:rPr>
        <w:t>c</w:t>
      </w:r>
      <w:r w:rsidRPr="00395ABF">
        <w:rPr>
          <w:b/>
          <w:bCs/>
        </w:rPr>
        <w:t>onsiderations</w:t>
      </w:r>
      <w:r w:rsidRPr="000A77B7">
        <w:t xml:space="preserve"> – Personalization requires storing user interaction data, raising concerns over data privacy and security. To comply with GDPR and ethical AI principles, this research employs local data storage, access control mechanisms, and anonymization techniques to protect user information.</w:t>
      </w:r>
    </w:p>
    <w:p w14:paraId="1BEB6CAC" w14:textId="09FCE3CC" w:rsidR="002F71F2" w:rsidRDefault="00486212" w:rsidP="00197777">
      <w:pPr>
        <w:pStyle w:val="Heading3"/>
      </w:pPr>
      <w:bookmarkStart w:id="59" w:name="_Toc192240104"/>
      <w:bookmarkStart w:id="60" w:name="_Toc192240364"/>
      <w:bookmarkStart w:id="61" w:name="_Toc192240525"/>
      <w:bookmarkStart w:id="62" w:name="_Toc197024393"/>
      <w:r>
        <w:t>Delimitations</w:t>
      </w:r>
      <w:r w:rsidR="002F71F2" w:rsidRPr="00197777">
        <w:t xml:space="preserve"> (</w:t>
      </w:r>
      <w:r w:rsidR="00F948F4">
        <w:t>s</w:t>
      </w:r>
      <w:r w:rsidR="002F71F2" w:rsidRPr="00197777">
        <w:t>trategic choices)</w:t>
      </w:r>
      <w:bookmarkEnd w:id="59"/>
      <w:bookmarkEnd w:id="60"/>
      <w:bookmarkEnd w:id="61"/>
      <w:bookmarkEnd w:id="62"/>
    </w:p>
    <w:p w14:paraId="79B56039" w14:textId="3F1FD8D7" w:rsidR="00F42603" w:rsidRPr="00F42603" w:rsidRDefault="00F42603" w:rsidP="00F42603">
      <w:r w:rsidRPr="00F42603">
        <w:t>To ensure focus and feasibility, this study intentionally limits its scope in the following ways:</w:t>
      </w:r>
    </w:p>
    <w:p w14:paraId="6E5C0EDA" w14:textId="5F30A37A" w:rsidR="000325A0" w:rsidRPr="00395ABF" w:rsidRDefault="000325A0" w:rsidP="00AE307A">
      <w:pPr>
        <w:pStyle w:val="ListParagraph"/>
        <w:numPr>
          <w:ilvl w:val="0"/>
          <w:numId w:val="28"/>
        </w:numPr>
        <w:spacing w:after="120"/>
        <w:ind w:left="714" w:hanging="357"/>
        <w:contextualSpacing w:val="0"/>
      </w:pPr>
      <w:r w:rsidRPr="00395ABF">
        <w:rPr>
          <w:b/>
          <w:bCs/>
        </w:rPr>
        <w:t xml:space="preserve">Focus on </w:t>
      </w:r>
      <w:r w:rsidR="00395ABF">
        <w:rPr>
          <w:b/>
          <w:bCs/>
        </w:rPr>
        <w:t>p</w:t>
      </w:r>
      <w:r w:rsidRPr="00395ABF">
        <w:rPr>
          <w:b/>
          <w:bCs/>
        </w:rPr>
        <w:t>ick-and-</w:t>
      </w:r>
      <w:r w:rsidR="00395ABF">
        <w:rPr>
          <w:b/>
          <w:bCs/>
        </w:rPr>
        <w:t>p</w:t>
      </w:r>
      <w:r w:rsidRPr="00395ABF">
        <w:rPr>
          <w:b/>
          <w:bCs/>
        </w:rPr>
        <w:t xml:space="preserve">lace </w:t>
      </w:r>
      <w:r w:rsidR="00395ABF">
        <w:rPr>
          <w:b/>
          <w:bCs/>
        </w:rPr>
        <w:t>t</w:t>
      </w:r>
      <w:r w:rsidRPr="00395ABF">
        <w:rPr>
          <w:b/>
          <w:bCs/>
        </w:rPr>
        <w:t>asks</w:t>
      </w:r>
      <w:r w:rsidRPr="00395ABF">
        <w:t xml:space="preserve"> – The research prioritizes object manipulation and task planning, rather than highly dexterous or complex assembly tasks requiring fine motor skills. </w:t>
      </w:r>
    </w:p>
    <w:p w14:paraId="70ED4D3E" w14:textId="5B3A1EF2" w:rsidR="00330411" w:rsidRPr="00395ABF" w:rsidRDefault="00330411" w:rsidP="00AE307A">
      <w:pPr>
        <w:pStyle w:val="ListParagraph"/>
        <w:numPr>
          <w:ilvl w:val="0"/>
          <w:numId w:val="28"/>
        </w:numPr>
        <w:spacing w:after="120"/>
        <w:ind w:left="714" w:hanging="357"/>
        <w:contextualSpacing w:val="0"/>
      </w:pPr>
      <w:r w:rsidRPr="00395ABF">
        <w:rPr>
          <w:b/>
          <w:bCs/>
        </w:rPr>
        <w:t>Simulation-</w:t>
      </w:r>
      <w:r w:rsidR="00395ABF">
        <w:rPr>
          <w:b/>
          <w:bCs/>
        </w:rPr>
        <w:t>f</w:t>
      </w:r>
      <w:r w:rsidRPr="00395ABF">
        <w:rPr>
          <w:b/>
          <w:bCs/>
        </w:rPr>
        <w:t xml:space="preserve">irst </w:t>
      </w:r>
      <w:r w:rsidR="00395ABF">
        <w:rPr>
          <w:b/>
          <w:bCs/>
        </w:rPr>
        <w:t>a</w:t>
      </w:r>
      <w:r w:rsidRPr="00395ABF">
        <w:rPr>
          <w:b/>
          <w:bCs/>
        </w:rPr>
        <w:t>pproach</w:t>
      </w:r>
      <w:r w:rsidRPr="00395ABF">
        <w:t xml:space="preserve"> – Instead of real-world deployment, this thesis validates robotic behaviour in NVIDIA Omniverse, leveraging virtual testing before physical trials</w:t>
      </w:r>
      <w:r w:rsidR="00B16B13" w:rsidRPr="00395ABF">
        <w:t>.</w:t>
      </w:r>
    </w:p>
    <w:p w14:paraId="59D380D6" w14:textId="0D2ABBA6" w:rsidR="002F71F2" w:rsidRPr="00395ABF" w:rsidRDefault="00F15609" w:rsidP="00AE307A">
      <w:pPr>
        <w:pStyle w:val="ListParagraph"/>
        <w:numPr>
          <w:ilvl w:val="0"/>
          <w:numId w:val="28"/>
        </w:numPr>
        <w:spacing w:after="120"/>
        <w:ind w:left="714" w:hanging="357"/>
        <w:contextualSpacing w:val="0"/>
      </w:pPr>
      <w:r w:rsidRPr="00395ABF">
        <w:rPr>
          <w:b/>
          <w:bCs/>
        </w:rPr>
        <w:t>Pre-</w:t>
      </w:r>
      <w:r w:rsidR="0034504B">
        <w:rPr>
          <w:b/>
          <w:bCs/>
        </w:rPr>
        <w:t>t</w:t>
      </w:r>
      <w:r w:rsidRPr="00395ABF">
        <w:rPr>
          <w:b/>
          <w:bCs/>
        </w:rPr>
        <w:t xml:space="preserve">rained LLMs </w:t>
      </w:r>
      <w:r w:rsidR="0034504B">
        <w:rPr>
          <w:b/>
          <w:bCs/>
        </w:rPr>
        <w:t>i</w:t>
      </w:r>
      <w:r w:rsidRPr="00395ABF">
        <w:rPr>
          <w:b/>
          <w:bCs/>
        </w:rPr>
        <w:t xml:space="preserve">nstead of </w:t>
      </w:r>
      <w:r w:rsidR="0034504B">
        <w:rPr>
          <w:b/>
          <w:bCs/>
        </w:rPr>
        <w:t>c</w:t>
      </w:r>
      <w:r w:rsidRPr="00395ABF">
        <w:rPr>
          <w:b/>
          <w:bCs/>
        </w:rPr>
        <w:t xml:space="preserve">ustom </w:t>
      </w:r>
      <w:r w:rsidR="0034504B">
        <w:rPr>
          <w:b/>
          <w:bCs/>
        </w:rPr>
        <w:t>t</w:t>
      </w:r>
      <w:r w:rsidRPr="00395ABF">
        <w:rPr>
          <w:b/>
          <w:bCs/>
        </w:rPr>
        <w:t>raining</w:t>
      </w:r>
      <w:r w:rsidRPr="00395ABF">
        <w:t xml:space="preserve"> – Rather than training new language models, the study leverages existing pre-trained models (</w:t>
      </w:r>
      <w:r w:rsidR="004F7AB6" w:rsidRPr="00395ABF">
        <w:t xml:space="preserve">e.g., </w:t>
      </w:r>
      <w:r w:rsidRPr="00395ABF">
        <w:t xml:space="preserve">Mistral, LLaMA, DeepSeek, or similar open-source models), applying prompt engineering and fine-tuning techniques for robotic task execution. </w:t>
      </w:r>
    </w:p>
    <w:p w14:paraId="49E35DA5" w14:textId="74F30E45" w:rsidR="002F71F2" w:rsidRPr="00395ABF" w:rsidRDefault="005A3B3A" w:rsidP="00AE307A">
      <w:pPr>
        <w:pStyle w:val="ListParagraph"/>
        <w:numPr>
          <w:ilvl w:val="0"/>
          <w:numId w:val="28"/>
        </w:numPr>
        <w:spacing w:after="120"/>
        <w:ind w:left="714" w:hanging="357"/>
        <w:contextualSpacing w:val="0"/>
      </w:pPr>
      <w:r w:rsidRPr="00395ABF">
        <w:rPr>
          <w:b/>
          <w:bCs/>
        </w:rPr>
        <w:t xml:space="preserve">Controlled </w:t>
      </w:r>
      <w:r w:rsidR="0034504B">
        <w:rPr>
          <w:b/>
          <w:bCs/>
        </w:rPr>
        <w:t>u</w:t>
      </w:r>
      <w:r w:rsidRPr="00395ABF">
        <w:rPr>
          <w:b/>
          <w:bCs/>
        </w:rPr>
        <w:t xml:space="preserve">ser </w:t>
      </w:r>
      <w:r w:rsidR="0034504B">
        <w:rPr>
          <w:b/>
          <w:bCs/>
        </w:rPr>
        <w:t>s</w:t>
      </w:r>
      <w:r w:rsidRPr="00395ABF">
        <w:rPr>
          <w:b/>
          <w:bCs/>
        </w:rPr>
        <w:t>tudy</w:t>
      </w:r>
      <w:r w:rsidRPr="00395ABF">
        <w:t xml:space="preserve"> – The evaluation phase includes a small sample size (3-10 users) to test personalization features. A larger-scale validation study is planned as future work</w:t>
      </w:r>
      <w:r w:rsidR="002F71F2" w:rsidRPr="00395ABF">
        <w:t xml:space="preserve">. </w:t>
      </w:r>
    </w:p>
    <w:p w14:paraId="7D705844" w14:textId="6AD2C3DD" w:rsidR="00395ABF" w:rsidRPr="00395ABF" w:rsidRDefault="00395ABF" w:rsidP="00AE307A">
      <w:pPr>
        <w:pStyle w:val="ListParagraph"/>
        <w:numPr>
          <w:ilvl w:val="0"/>
          <w:numId w:val="28"/>
        </w:numPr>
      </w:pPr>
      <w:r w:rsidRPr="00395ABF">
        <w:rPr>
          <w:b/>
          <w:bCs/>
        </w:rPr>
        <w:t>Privacy-</w:t>
      </w:r>
      <w:r w:rsidR="0034504B">
        <w:rPr>
          <w:b/>
          <w:bCs/>
        </w:rPr>
        <w:t>c</w:t>
      </w:r>
      <w:r w:rsidRPr="00395ABF">
        <w:rPr>
          <w:b/>
          <w:bCs/>
        </w:rPr>
        <w:t xml:space="preserve">entric </w:t>
      </w:r>
      <w:r w:rsidR="0034504B" w:rsidRPr="00395ABF">
        <w:rPr>
          <w:b/>
          <w:bCs/>
        </w:rPr>
        <w:t>design</w:t>
      </w:r>
      <w:r w:rsidRPr="00395ABF">
        <w:t xml:space="preserve"> – While the system personalizes robotic interactions, it avoids storing sensitive biometric data long-term, ensuring compliance with ethical AI guidelines. </w:t>
      </w:r>
    </w:p>
    <w:p w14:paraId="02B6076D" w14:textId="7DA3513C" w:rsidR="0075370A" w:rsidRPr="00330411" w:rsidRDefault="0075370A" w:rsidP="0075370A">
      <w:r w:rsidRPr="008544E4">
        <w:t xml:space="preserve">Despite these constraints, this thesis provides a scalable approach </w:t>
      </w:r>
      <w:r w:rsidR="00C35529">
        <w:t xml:space="preserve">to explore </w:t>
      </w:r>
      <w:r w:rsidRPr="008544E4">
        <w:t xml:space="preserve">context-aware human-robot </w:t>
      </w:r>
      <w:r w:rsidR="00C35529">
        <w:t>interaction</w:t>
      </w:r>
      <w:r w:rsidRPr="008544E4">
        <w:t xml:space="preserve">, offering a foundation for </w:t>
      </w:r>
      <w:r w:rsidR="00C35529">
        <w:t>future</w:t>
      </w:r>
      <w:r w:rsidRPr="008544E4">
        <w:t xml:space="preserve"> research </w:t>
      </w:r>
      <w:r w:rsidR="000001D0">
        <w:t>or</w:t>
      </w:r>
      <w:r w:rsidRPr="008544E4">
        <w:t xml:space="preserve"> real-world implementation.</w:t>
      </w:r>
    </w:p>
    <w:p w14:paraId="5452A7C2" w14:textId="0C6FBEF9" w:rsidR="002F71F2" w:rsidRDefault="002F71F2" w:rsidP="00B7446B">
      <w:pPr>
        <w:pStyle w:val="Heading2"/>
      </w:pPr>
      <w:bookmarkStart w:id="63" w:name="_Toc192240105"/>
      <w:bookmarkStart w:id="64" w:name="_Toc192240365"/>
      <w:bookmarkStart w:id="65" w:name="_Toc192240526"/>
      <w:bookmarkStart w:id="66" w:name="_Toc197024394"/>
      <w:r w:rsidRPr="00B7446B">
        <w:t xml:space="preserve">Expected </w:t>
      </w:r>
      <w:r w:rsidR="008544E4">
        <w:t>O</w:t>
      </w:r>
      <w:r w:rsidRPr="00B7446B">
        <w:t>utcome</w:t>
      </w:r>
      <w:bookmarkEnd w:id="63"/>
      <w:bookmarkEnd w:id="64"/>
      <w:bookmarkEnd w:id="65"/>
      <w:r w:rsidR="00BD7F44">
        <w:t>s</w:t>
      </w:r>
      <w:bookmarkEnd w:id="66"/>
    </w:p>
    <w:p w14:paraId="7FF20012" w14:textId="77777777" w:rsidR="00BD7F44" w:rsidRPr="00BD7F44" w:rsidRDefault="00BD7F44" w:rsidP="00BD7F44">
      <w:r w:rsidRPr="00BD7F44">
        <w:t>This research is expected to deliver:</w:t>
      </w:r>
    </w:p>
    <w:p w14:paraId="01F9A303" w14:textId="77777777" w:rsidR="00BD7F44" w:rsidRPr="00BD7F44" w:rsidRDefault="00BD7F44" w:rsidP="00AE307A">
      <w:pPr>
        <w:numPr>
          <w:ilvl w:val="0"/>
          <w:numId w:val="19"/>
        </w:numPr>
      </w:pPr>
      <w:r w:rsidRPr="00BD7F44">
        <w:t>A functional prototype, demonstrating an AI-driven robotic system capable of interpreting and simulating user commands in NVIDIA Omniverse.</w:t>
      </w:r>
    </w:p>
    <w:p w14:paraId="60EF4FED" w14:textId="0A5DB537" w:rsidR="00BD7F44" w:rsidRPr="00BD7F44" w:rsidRDefault="00BD7F44" w:rsidP="00AE307A">
      <w:pPr>
        <w:numPr>
          <w:ilvl w:val="0"/>
          <w:numId w:val="19"/>
        </w:numPr>
      </w:pPr>
      <w:r w:rsidRPr="00BD7F44">
        <w:t xml:space="preserve">A scalable </w:t>
      </w:r>
      <w:r w:rsidR="00521B0B" w:rsidRPr="00415E40">
        <w:t>framework</w:t>
      </w:r>
      <w:r w:rsidRPr="00BD7F44">
        <w:t xml:space="preserve"> for integrating computer vision, LLMs, and robotic control, applicable to industrial automation, healthcare, and assistive robotics.</w:t>
      </w:r>
    </w:p>
    <w:p w14:paraId="57DA2CE3" w14:textId="77777777" w:rsidR="00BD7F44" w:rsidRPr="00BD7F44" w:rsidRDefault="00BD7F44" w:rsidP="00AE307A">
      <w:pPr>
        <w:numPr>
          <w:ilvl w:val="0"/>
          <w:numId w:val="19"/>
        </w:numPr>
      </w:pPr>
      <w:r w:rsidRPr="00BD7F44">
        <w:t>A database-driven personalization layer, enabling robots to recall past interactions, user preferences, and task histories for enhanced long-term adaptation.</w:t>
      </w:r>
    </w:p>
    <w:p w14:paraId="67F8DF9F" w14:textId="7CB57CE8" w:rsidR="00BD7F44" w:rsidRPr="00415E40" w:rsidRDefault="00BD7F44" w:rsidP="00AE307A">
      <w:pPr>
        <w:numPr>
          <w:ilvl w:val="0"/>
          <w:numId w:val="19"/>
        </w:numPr>
      </w:pPr>
      <w:r w:rsidRPr="00BD7F44">
        <w:t>Quantitative and</w:t>
      </w:r>
      <w:r w:rsidR="00080D2C">
        <w:t>/or</w:t>
      </w:r>
      <w:r w:rsidRPr="00BD7F44">
        <w:t xml:space="preserve"> qualitative evaluation metrics, assessing how personalization impacts task execution success rates, user satisfaction, and adaptability.</w:t>
      </w:r>
    </w:p>
    <w:p w14:paraId="7FE84994" w14:textId="1E8138F5" w:rsidR="002F71F2" w:rsidRPr="00197777" w:rsidRDefault="002F71F2" w:rsidP="00FC1DB8">
      <w:pPr>
        <w:pStyle w:val="Heading3"/>
      </w:pPr>
      <w:bookmarkStart w:id="67" w:name="_Toc192240107"/>
      <w:bookmarkStart w:id="68" w:name="_Toc192240367"/>
      <w:bookmarkStart w:id="69" w:name="_Toc192240528"/>
      <w:bookmarkStart w:id="70" w:name="_Toc197024395"/>
      <w:r w:rsidRPr="00197777">
        <w:t>Planned deliverables</w:t>
      </w:r>
      <w:bookmarkEnd w:id="67"/>
      <w:bookmarkEnd w:id="68"/>
      <w:bookmarkEnd w:id="69"/>
      <w:bookmarkEnd w:id="70"/>
    </w:p>
    <w:p w14:paraId="26BBBFC1" w14:textId="69AB1E74" w:rsidR="002F71F2" w:rsidRPr="007714D3" w:rsidRDefault="002F71F2" w:rsidP="00FC1DB8">
      <w:pPr>
        <w:ind w:left="340"/>
        <w:rPr>
          <w:b/>
          <w:bCs/>
        </w:rPr>
      </w:pPr>
      <w:r w:rsidRPr="007714D3">
        <w:rPr>
          <w:b/>
          <w:bCs/>
        </w:rPr>
        <w:t>End-to-End System in simulation</w:t>
      </w:r>
    </w:p>
    <w:p w14:paraId="0B0052E0" w14:textId="350A6138" w:rsidR="002F71F2" w:rsidRPr="009E1035" w:rsidRDefault="002F71F2" w:rsidP="00AE307A">
      <w:pPr>
        <w:pStyle w:val="ListParagraph"/>
        <w:numPr>
          <w:ilvl w:val="0"/>
          <w:numId w:val="20"/>
        </w:numPr>
        <w:ind w:left="700"/>
      </w:pPr>
      <w:r w:rsidRPr="009E1035">
        <w:t>An integrated functional pipeline integrating computer vision and NLP libraries, LLMs, and robot control scripts, capable of interpreting natural language commands for adaptive task execution, validated through simulated robotic actions in Omniverse Isac Sim.</w:t>
      </w:r>
    </w:p>
    <w:p w14:paraId="42D0CEBB" w14:textId="0F9E6923" w:rsidR="002F71F2" w:rsidRPr="007714D3" w:rsidRDefault="002F71F2" w:rsidP="00FC1DB8">
      <w:pPr>
        <w:ind w:left="340"/>
        <w:rPr>
          <w:b/>
          <w:bCs/>
        </w:rPr>
      </w:pPr>
      <w:r w:rsidRPr="007714D3">
        <w:rPr>
          <w:b/>
          <w:bCs/>
        </w:rPr>
        <w:t>Scalable vision-LLM integration</w:t>
      </w:r>
    </w:p>
    <w:p w14:paraId="5BABA87D" w14:textId="3C34EF77" w:rsidR="002F71F2" w:rsidRPr="009E1035" w:rsidRDefault="002F71F2" w:rsidP="00AE307A">
      <w:pPr>
        <w:pStyle w:val="ListParagraph"/>
        <w:numPr>
          <w:ilvl w:val="0"/>
          <w:numId w:val="23"/>
        </w:numPr>
        <w:ind w:left="700"/>
      </w:pPr>
      <w:r w:rsidRPr="009E1035">
        <w:t>A unified vision-language modules combining computer vision and language parsing to translate commands into robot task plans/execution.</w:t>
      </w:r>
    </w:p>
    <w:p w14:paraId="2A558A19" w14:textId="2B55CE15" w:rsidR="002F71F2" w:rsidRPr="009E1035" w:rsidRDefault="002F71F2" w:rsidP="00AE307A">
      <w:pPr>
        <w:pStyle w:val="ListParagraph"/>
        <w:numPr>
          <w:ilvl w:val="0"/>
          <w:numId w:val="23"/>
        </w:numPr>
        <w:ind w:left="700"/>
      </w:pPr>
      <w:r w:rsidRPr="009E1035">
        <w:t>GitHub repository with code, and detailed documentation for replicating the integration.</w:t>
      </w:r>
    </w:p>
    <w:p w14:paraId="595C1730" w14:textId="3D4E5B0F" w:rsidR="002F71F2" w:rsidRPr="007714D3" w:rsidRDefault="002F71F2" w:rsidP="00FC1DB8">
      <w:pPr>
        <w:ind w:left="340"/>
        <w:rPr>
          <w:b/>
          <w:bCs/>
        </w:rPr>
      </w:pPr>
      <w:r w:rsidRPr="007714D3">
        <w:rPr>
          <w:b/>
          <w:bCs/>
        </w:rPr>
        <w:t>Personalization Module</w:t>
      </w:r>
    </w:p>
    <w:p w14:paraId="6AADBDDE" w14:textId="666F1470" w:rsidR="002F71F2" w:rsidRPr="009E1035" w:rsidRDefault="002F71F2" w:rsidP="00AE307A">
      <w:pPr>
        <w:pStyle w:val="ListParagraph"/>
        <w:numPr>
          <w:ilvl w:val="0"/>
          <w:numId w:val="21"/>
        </w:numPr>
        <w:ind w:left="700"/>
      </w:pPr>
      <w:r w:rsidRPr="009E1035">
        <w:t>An SQLite-database-driven GUI implementation for the personalization module, enabling users to view and manage their profiles, interaction histories, and task preferences.</w:t>
      </w:r>
    </w:p>
    <w:p w14:paraId="11177B85" w14:textId="0EBCBF8F" w:rsidR="002F71F2" w:rsidRPr="009E1035" w:rsidRDefault="002F71F2" w:rsidP="00AE307A">
      <w:pPr>
        <w:pStyle w:val="ListParagraph"/>
        <w:numPr>
          <w:ilvl w:val="0"/>
          <w:numId w:val="21"/>
        </w:numPr>
        <w:ind w:left="700"/>
      </w:pPr>
      <w:r w:rsidRPr="009E1035">
        <w:t>A recognized user</w:t>
      </w:r>
      <w:r w:rsidR="00512887">
        <w:t>’</w:t>
      </w:r>
      <w:r w:rsidRPr="009E1035">
        <w:t>s command e.g. “Re-do yesterday</w:t>
      </w:r>
      <w:r w:rsidR="00512887">
        <w:t>’</w:t>
      </w:r>
      <w:r w:rsidRPr="009E1035">
        <w:t>s cubes</w:t>
      </w:r>
      <w:r w:rsidR="00512887">
        <w:t>’</w:t>
      </w:r>
      <w:r w:rsidRPr="009E1035">
        <w:t xml:space="preserve"> pick and drop task” triggers retrieval of prior session data.</w:t>
      </w:r>
    </w:p>
    <w:p w14:paraId="51EE1071" w14:textId="22F8DBCA" w:rsidR="002F71F2" w:rsidRPr="009E1035" w:rsidRDefault="002F71F2" w:rsidP="00AE307A">
      <w:pPr>
        <w:pStyle w:val="ListParagraph"/>
        <w:numPr>
          <w:ilvl w:val="0"/>
          <w:numId w:val="21"/>
        </w:numPr>
        <w:ind w:left="700"/>
      </w:pPr>
      <w:r w:rsidRPr="009E1035">
        <w:t>Demonstrated improvement in command interpretation (e.g., recalling user-specific terminology) through user-specific context.</w:t>
      </w:r>
    </w:p>
    <w:p w14:paraId="4CEA59EF" w14:textId="09C911B6" w:rsidR="002F71F2" w:rsidRPr="007714D3" w:rsidRDefault="002F71F2" w:rsidP="00FC1DB8">
      <w:pPr>
        <w:ind w:left="340"/>
        <w:rPr>
          <w:b/>
          <w:bCs/>
        </w:rPr>
      </w:pPr>
      <w:r w:rsidRPr="007714D3">
        <w:rPr>
          <w:b/>
          <w:bCs/>
        </w:rPr>
        <w:t>Empirical Validation</w:t>
      </w:r>
    </w:p>
    <w:p w14:paraId="260FDBAE" w14:textId="75A663DC" w:rsidR="002F71F2" w:rsidRPr="009E1035" w:rsidRDefault="002F71F2" w:rsidP="00AE307A">
      <w:pPr>
        <w:pStyle w:val="ListParagraph"/>
        <w:numPr>
          <w:ilvl w:val="0"/>
          <w:numId w:val="22"/>
        </w:numPr>
        <w:ind w:left="700"/>
      </w:pPr>
      <w:r w:rsidRPr="009E1035">
        <w:t>Comparative analysis of personalized vs. generic command interpretation. The comparative analysis will involve toggling the personalization layer on/off while using identical tasks, enabling a direct assessment of the personalization module</w:t>
      </w:r>
      <w:r w:rsidR="00512887">
        <w:t>’</w:t>
      </w:r>
      <w:r w:rsidRPr="009E1035">
        <w:t>s impact on task execution efficiency and user satisfaction.</w:t>
      </w:r>
    </w:p>
    <w:p w14:paraId="48C2725C" w14:textId="5EB48E60" w:rsidR="002F71F2" w:rsidRPr="009E1035" w:rsidRDefault="002F71F2" w:rsidP="00AE307A">
      <w:pPr>
        <w:pStyle w:val="ListParagraph"/>
        <w:numPr>
          <w:ilvl w:val="0"/>
          <w:numId w:val="22"/>
        </w:numPr>
        <w:ind w:left="700"/>
      </w:pPr>
      <w:r w:rsidRPr="009E1035">
        <w:t>The personalized system</w:t>
      </w:r>
      <w:r w:rsidR="00512887">
        <w:t>’</w:t>
      </w:r>
      <w:r w:rsidRPr="009E1035">
        <w:t>s performance will be evaluated through a user study involving at least five participants, each issuing 10 commands. Metrics such as task planning success rate, frequency of clarification requests, and user satisfaction scores will be compared between personalized and generic systems.</w:t>
      </w:r>
    </w:p>
    <w:p w14:paraId="0696D6EA" w14:textId="6A327CB3" w:rsidR="002F71F2" w:rsidRPr="00B7446B" w:rsidRDefault="008544E4" w:rsidP="00B7446B">
      <w:pPr>
        <w:pStyle w:val="Heading2"/>
      </w:pPr>
      <w:bookmarkStart w:id="71" w:name="_Toc192240108"/>
      <w:bookmarkStart w:id="72" w:name="_Toc192240368"/>
      <w:bookmarkStart w:id="73" w:name="_Toc192240529"/>
      <w:bookmarkStart w:id="74" w:name="_Toc197024396"/>
      <w:r>
        <w:t>Key</w:t>
      </w:r>
      <w:r w:rsidR="002F71F2" w:rsidRPr="00B7446B">
        <w:t xml:space="preserve"> </w:t>
      </w:r>
      <w:r>
        <w:t>T</w:t>
      </w:r>
      <w:r w:rsidR="002F71F2" w:rsidRPr="00B7446B">
        <w:t>opics</w:t>
      </w:r>
      <w:bookmarkEnd w:id="71"/>
      <w:bookmarkEnd w:id="72"/>
      <w:bookmarkEnd w:id="73"/>
      <w:bookmarkEnd w:id="74"/>
    </w:p>
    <w:p w14:paraId="57823356" w14:textId="59945423" w:rsidR="002F71F2" w:rsidRPr="00197777" w:rsidRDefault="00D717DE" w:rsidP="008544E4">
      <w:bookmarkStart w:id="75" w:name="_Toc192240109"/>
      <w:bookmarkStart w:id="76" w:name="_Toc192240369"/>
      <w:bookmarkStart w:id="77" w:name="_Toc192240530"/>
      <w:r>
        <w:t>The k</w:t>
      </w:r>
      <w:r w:rsidR="002F71F2" w:rsidRPr="00197777">
        <w:t xml:space="preserve">ey </w:t>
      </w:r>
      <w:r>
        <w:t xml:space="preserve">research </w:t>
      </w:r>
      <w:r w:rsidR="008544E4">
        <w:t>t</w:t>
      </w:r>
      <w:r w:rsidR="002F71F2" w:rsidRPr="00197777">
        <w:t>opics</w:t>
      </w:r>
      <w:bookmarkEnd w:id="75"/>
      <w:bookmarkEnd w:id="76"/>
      <w:bookmarkEnd w:id="77"/>
      <w:r w:rsidR="008544E4" w:rsidRPr="008544E4">
        <w:t xml:space="preserve"> or search terms</w:t>
      </w:r>
      <w:r>
        <w:t xml:space="preserve"> include:</w:t>
      </w:r>
    </w:p>
    <w:p w14:paraId="38F840DC" w14:textId="15860AB5" w:rsidR="002F71F2" w:rsidRPr="009E1035" w:rsidRDefault="002F71F2" w:rsidP="00977240">
      <w:r w:rsidRPr="00B0523C">
        <w:rPr>
          <w:b/>
          <w:bCs/>
        </w:rPr>
        <w:t>Vision-language integration in robotics</w:t>
      </w:r>
      <w:r w:rsidRPr="009E1035">
        <w:t xml:space="preserve">: Vision-language models in robotics bridge object detection (e.g., YOLO) and command parsing (e.g., GPT-4), enabling robots to interpret commands like </w:t>
      </w:r>
      <w:r w:rsidR="00512887">
        <w:t>‘</w:t>
      </w:r>
      <w:r w:rsidRPr="009E1035">
        <w:t>pick up the red cup</w:t>
      </w:r>
      <w:r w:rsidR="00512887">
        <w:t>’</w:t>
      </w:r>
      <w:r w:rsidRPr="009E1035">
        <w:t xml:space="preserve"> both visually and linguistically.</w:t>
      </w:r>
    </w:p>
    <w:p w14:paraId="26DD10DD" w14:textId="35E781B1" w:rsidR="002F71F2" w:rsidRPr="009E1035" w:rsidRDefault="002F71F2" w:rsidP="00977240">
      <w:r w:rsidRPr="00B0523C">
        <w:rPr>
          <w:b/>
          <w:bCs/>
        </w:rPr>
        <w:t>LLMs for robotic command interpretation (e.g., GPT, BERT):</w:t>
      </w:r>
      <w:r w:rsidRPr="009E1035">
        <w:t xml:space="preserve"> Large Language Models (LLMs) like GPT-4 and BERT are used to parse and interpret natural language commands, translating high-level instructions (e.g., </w:t>
      </w:r>
      <w:r w:rsidRPr="009E1035">
        <w:rPr>
          <w:i/>
          <w:iCs/>
        </w:rPr>
        <w:t>“organize my desk”</w:t>
      </w:r>
      <w:r w:rsidRPr="009E1035">
        <w:t>) into structured task plans. These models enable robots to manage ambiguous or context-dependent commands, making human-robot interaction more intuitive and efficient.</w:t>
      </w:r>
    </w:p>
    <w:p w14:paraId="09DCB911" w14:textId="435998CF" w:rsidR="002F71F2" w:rsidRPr="009E1035" w:rsidRDefault="002F71F2" w:rsidP="00977240">
      <w:r w:rsidRPr="00B0523C">
        <w:rPr>
          <w:b/>
          <w:bCs/>
        </w:rPr>
        <w:t>Simulation platforms for robotic validation (Omniverse, Gazebo):</w:t>
      </w:r>
      <w:r w:rsidRPr="009E1035">
        <w:t xml:space="preserve"> Simulation platforms like NVIDIA Omniverse and Gazebo provide virtual environments for testing and validating robotic systems. These platforms allow researchers to refine control policies, assess task execution, and reduce the reality gap (differences between simulated and real-world performance) before deploying robots in physical environments.</w:t>
      </w:r>
    </w:p>
    <w:p w14:paraId="73B47F4A" w14:textId="3553B507" w:rsidR="002F71F2" w:rsidRPr="009E1035" w:rsidRDefault="002F71F2" w:rsidP="00977240">
      <w:r w:rsidRPr="00B0523C">
        <w:rPr>
          <w:b/>
          <w:bCs/>
        </w:rPr>
        <w:t>Human-robot interaction (HRI) personalization techniques</w:t>
      </w:r>
      <w:r w:rsidRPr="009E1035">
        <w:t>: Personalization techniques in HRI involve tailoring robotic interactions to individual users based on stored profiles, preferences, and interaction histories. For example, a robot might remember a user</w:t>
      </w:r>
      <w:r w:rsidR="00512887">
        <w:t>’</w:t>
      </w:r>
      <w:r w:rsidRPr="009E1035">
        <w:t>s preferred coffee order or frequently used objects, enabling more efficient and context-aware task execution.</w:t>
      </w:r>
    </w:p>
    <w:p w14:paraId="6E8429F9" w14:textId="0EFA8A1E" w:rsidR="002F71F2" w:rsidRPr="009E1035" w:rsidRDefault="002F71F2" w:rsidP="00977240">
      <w:r w:rsidRPr="00B0523C">
        <w:rPr>
          <w:b/>
          <w:bCs/>
        </w:rPr>
        <w:t>Task planning and control for collaborative robots:</w:t>
      </w:r>
      <w:r w:rsidRPr="009E1035">
        <w:t xml:space="preserve"> Task planning and control for cobots involve generating executable task plans from high-level commands and translating them into low-level control signals. This process ensures that robots like ABB YuMi or Universal Robots can safely and efficiently perform tasks in dynamic, human-centric environments.</w:t>
      </w:r>
    </w:p>
    <w:p w14:paraId="35E4BD84" w14:textId="16976C41" w:rsidR="002F71F2" w:rsidRPr="00B7446B" w:rsidRDefault="002F71F2" w:rsidP="00B7446B">
      <w:pPr>
        <w:pStyle w:val="Heading2"/>
      </w:pPr>
      <w:bookmarkStart w:id="78" w:name="_Toc192240111"/>
      <w:bookmarkStart w:id="79" w:name="_Toc192240371"/>
      <w:bookmarkStart w:id="80" w:name="_Toc192240532"/>
      <w:bookmarkStart w:id="81" w:name="_Toc197024397"/>
      <w:r w:rsidRPr="00B7446B">
        <w:t xml:space="preserve">Thesis </w:t>
      </w:r>
      <w:r w:rsidR="00F948F4">
        <w:t>O</w:t>
      </w:r>
      <w:r w:rsidRPr="00B7446B">
        <w:t>utline</w:t>
      </w:r>
      <w:bookmarkEnd w:id="78"/>
      <w:bookmarkEnd w:id="79"/>
      <w:bookmarkEnd w:id="80"/>
      <w:bookmarkEnd w:id="81"/>
    </w:p>
    <w:p w14:paraId="474F1178" w14:textId="1F75E07A" w:rsidR="00415A14" w:rsidRPr="00587EBB" w:rsidRDefault="00216895" w:rsidP="00216895">
      <w:r w:rsidRPr="00216895">
        <w:t>This thesis is structured into five chapters. Chapter 1 introduces the motivation, problem context, and research objectives. Chapter 2 reviews relevant literature on robotics, natural language processing, and human-robot interaction. Chapter 3 presents the system architecture and core components of the proposed framework. Chapter 4 details the implementation process within a virtual simulation environment. Chapter 5 discusses the experimental results, evaluates the system’s performance, and concludes the thesis with key insights and directions for future work.</w:t>
      </w:r>
      <w:r w:rsidR="00415A14" w:rsidRPr="00587EBB">
        <w:br w:type="page"/>
      </w:r>
    </w:p>
    <w:p w14:paraId="5B6232DB" w14:textId="42F5DC76" w:rsidR="002F71F2" w:rsidRPr="009E1035" w:rsidRDefault="002F71F2" w:rsidP="002600D2">
      <w:pPr>
        <w:pStyle w:val="Heading1"/>
        <w:framePr w:wrap="notBeside"/>
      </w:pPr>
      <w:r w:rsidRPr="009E1035">
        <w:t xml:space="preserve"> </w:t>
      </w:r>
      <w:bookmarkStart w:id="82" w:name="_Toc192240112"/>
      <w:bookmarkStart w:id="83" w:name="_Toc192240372"/>
      <w:bookmarkStart w:id="84" w:name="_Toc192240533"/>
      <w:bookmarkStart w:id="85" w:name="_Toc197024398"/>
      <w:r w:rsidRPr="009E1035">
        <w:t>Literature Review</w:t>
      </w:r>
      <w:bookmarkEnd w:id="82"/>
      <w:bookmarkEnd w:id="83"/>
      <w:bookmarkEnd w:id="84"/>
      <w:bookmarkEnd w:id="85"/>
      <w:r w:rsidRPr="009E1035">
        <w:t xml:space="preserve"> </w:t>
      </w:r>
      <w:bookmarkStart w:id="86" w:name="_Toc191557300"/>
      <w:bookmarkEnd w:id="86"/>
    </w:p>
    <w:p w14:paraId="3EEECE41" w14:textId="5CA76248" w:rsidR="00644FE4" w:rsidRPr="00E56082" w:rsidRDefault="00E56082" w:rsidP="00E56082">
      <w:pPr>
        <w:pBdr>
          <w:bottom w:val="single" w:sz="2" w:space="15" w:color="ADADAD" w:themeColor="background2" w:themeShade="BF"/>
        </w:pBdr>
      </w:pPr>
      <w:r>
        <w:t>T</w:t>
      </w:r>
      <w:r w:rsidRPr="0080493A">
        <w:t>his chapter reviews existing research on human-robot interaction (HRI), computer vision, large language models (LLMs), database-driven task execution, and simulation frameworks like NVIDIA Omniverse Isaac Sim</w:t>
      </w:r>
      <w:r w:rsidRPr="009E1035">
        <w:t xml:space="preserve">. </w:t>
      </w:r>
      <w:r w:rsidRPr="00F335C6">
        <w:t>It contextualizes the research problem, identifies gaps, and establishes a theoretical foundation for integrating vision, language processing, and robotic control into a unified framework.</w:t>
      </w:r>
      <w:r w:rsidR="001512D6">
        <w:t xml:space="preserve"> </w:t>
      </w:r>
      <w:r w:rsidR="001512D6" w:rsidRPr="001512D6">
        <w:t>The review covers personalized robotics, vision-based perception, LLM advancements, database-driven execution, and simulation frameworks for validating robotic control before deployment.</w:t>
      </w:r>
    </w:p>
    <w:p w14:paraId="4F40B9EA" w14:textId="32B38B2C" w:rsidR="002F71F2" w:rsidRPr="00B7446B" w:rsidRDefault="002F71F2" w:rsidP="00B7446B">
      <w:pPr>
        <w:pStyle w:val="Heading2"/>
      </w:pPr>
      <w:bookmarkStart w:id="87" w:name="_Toc192452291"/>
      <w:bookmarkStart w:id="88" w:name="_Toc192452619"/>
      <w:bookmarkStart w:id="89" w:name="_Toc192458013"/>
      <w:bookmarkStart w:id="90" w:name="_Toc192458442"/>
      <w:bookmarkStart w:id="91" w:name="_Toc192459458"/>
      <w:bookmarkStart w:id="92" w:name="_Toc192459544"/>
      <w:bookmarkStart w:id="93" w:name="_Toc192459614"/>
      <w:bookmarkStart w:id="94" w:name="_Toc192459700"/>
      <w:bookmarkStart w:id="95" w:name="_Toc192459770"/>
      <w:bookmarkStart w:id="96" w:name="_Toc192459840"/>
      <w:bookmarkStart w:id="97" w:name="_Toc192459953"/>
      <w:bookmarkStart w:id="98" w:name="_Toc192460023"/>
      <w:bookmarkStart w:id="99" w:name="_Toc192461930"/>
      <w:bookmarkStart w:id="100" w:name="_Toc192464118"/>
      <w:bookmarkStart w:id="101" w:name="_Toc192464188"/>
      <w:bookmarkStart w:id="102" w:name="_Toc192464270"/>
      <w:bookmarkStart w:id="103" w:name="_Toc192464340"/>
      <w:bookmarkStart w:id="104" w:name="_Toc192464395"/>
      <w:bookmarkStart w:id="105" w:name="_Toc192464440"/>
      <w:bookmarkStart w:id="106" w:name="_Toc192464495"/>
      <w:bookmarkStart w:id="107" w:name="_Toc192464526"/>
      <w:bookmarkStart w:id="108" w:name="_Toc192464640"/>
      <w:bookmarkStart w:id="109" w:name="_Toc192464753"/>
      <w:bookmarkStart w:id="110" w:name="_Toc192464784"/>
      <w:bookmarkStart w:id="111" w:name="_Toc192469295"/>
      <w:bookmarkStart w:id="112" w:name="_Toc192469543"/>
      <w:bookmarkStart w:id="113" w:name="_Toc192469600"/>
      <w:bookmarkStart w:id="114" w:name="_Toc192479829"/>
      <w:bookmarkStart w:id="115" w:name="_Toc192452292"/>
      <w:bookmarkStart w:id="116" w:name="_Toc192452620"/>
      <w:bookmarkStart w:id="117" w:name="_Toc192458014"/>
      <w:bookmarkStart w:id="118" w:name="_Toc192458443"/>
      <w:bookmarkStart w:id="119" w:name="_Toc192459459"/>
      <w:bookmarkStart w:id="120" w:name="_Toc192459545"/>
      <w:bookmarkStart w:id="121" w:name="_Toc192459615"/>
      <w:bookmarkStart w:id="122" w:name="_Toc192459701"/>
      <w:bookmarkStart w:id="123" w:name="_Toc192459771"/>
      <w:bookmarkStart w:id="124" w:name="_Toc192459841"/>
      <w:bookmarkStart w:id="125" w:name="_Toc192459954"/>
      <w:bookmarkStart w:id="126" w:name="_Toc192460024"/>
      <w:bookmarkStart w:id="127" w:name="_Toc192461931"/>
      <w:bookmarkStart w:id="128" w:name="_Toc192464119"/>
      <w:bookmarkStart w:id="129" w:name="_Toc192464189"/>
      <w:bookmarkStart w:id="130" w:name="_Toc192464271"/>
      <w:bookmarkStart w:id="131" w:name="_Toc192464341"/>
      <w:bookmarkStart w:id="132" w:name="_Toc192464396"/>
      <w:bookmarkStart w:id="133" w:name="_Toc192464441"/>
      <w:bookmarkStart w:id="134" w:name="_Toc192464496"/>
      <w:bookmarkStart w:id="135" w:name="_Toc192464527"/>
      <w:bookmarkStart w:id="136" w:name="_Toc192464641"/>
      <w:bookmarkStart w:id="137" w:name="_Toc192464754"/>
      <w:bookmarkStart w:id="138" w:name="_Toc192464785"/>
      <w:bookmarkStart w:id="139" w:name="_Toc192469296"/>
      <w:bookmarkStart w:id="140" w:name="_Toc192469544"/>
      <w:bookmarkStart w:id="141" w:name="_Toc192469601"/>
      <w:bookmarkStart w:id="142" w:name="_Toc192479830"/>
      <w:bookmarkStart w:id="143" w:name="_Toc192240113"/>
      <w:bookmarkStart w:id="144" w:name="_Toc192240373"/>
      <w:bookmarkStart w:id="145" w:name="_Toc192240534"/>
      <w:bookmarkStart w:id="146" w:name="_Toc197024399"/>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Pr="00B7446B">
        <w:t>Theoretical Framework</w:t>
      </w:r>
      <w:bookmarkEnd w:id="143"/>
      <w:bookmarkEnd w:id="144"/>
      <w:bookmarkEnd w:id="145"/>
      <w:bookmarkEnd w:id="146"/>
    </w:p>
    <w:p w14:paraId="2480796F" w14:textId="5BFA78E0" w:rsidR="002F71F2" w:rsidRDefault="00BB714E" w:rsidP="00105A60">
      <w:r w:rsidRPr="00644FE4">
        <w:t>I</w:t>
      </w:r>
      <w:r w:rsidR="002F71F2" w:rsidRPr="009E1035">
        <w:t xml:space="preserve">n recent years, the field of robotics has undergone a transformative evolution, driven by rapid advancements in artificial intelligence (AI), particularly in the domains of computer vision and natural language processing (NLP). These technologies have enabled the development of robotic systems that can perceive their environment with remarkable accuracy, understand and respond to human language, and execute complex tasks autonomously. </w:t>
      </w:r>
      <w:r w:rsidR="002F71F2" w:rsidRPr="00F87A9E">
        <w:t>These capabilities are essential for applications such as industrial automation and healthcare, as well as domestic assistance and education, where robots must interact naturally and efficiently with humans</w:t>
      </w:r>
      <w:r w:rsidR="00F87A9E">
        <w:t xml:space="preserve">. </w:t>
      </w:r>
      <w:r w:rsidR="002F71F2" w:rsidRPr="009E1035">
        <w:t xml:space="preserve">However, the true potential of robotics lies not only in the individual strengths of these technologies but in their seamless integration. </w:t>
      </w:r>
      <w:r w:rsidR="00DE7CF6" w:rsidRPr="00A74607">
        <w:t>C</w:t>
      </w:r>
      <w:r w:rsidR="002F71F2" w:rsidRPr="00A74607">
        <w:t xml:space="preserve">ombining computer vision, large language models (LLMs), and advanced robot control techniques, </w:t>
      </w:r>
      <w:r w:rsidR="00DE7CF6" w:rsidRPr="00A74607">
        <w:t>modern robotics</w:t>
      </w:r>
      <w:r w:rsidR="002F71F2" w:rsidRPr="00A74607">
        <w:t xml:space="preserve"> can create intelligent systems that understand user intents, adapt to individual preferences, and perform tasks in a personalized and context-aware manner.</w:t>
      </w:r>
    </w:p>
    <w:p w14:paraId="249A8BDA" w14:textId="7E495470" w:rsidR="002F71F2" w:rsidRPr="009E1035" w:rsidRDefault="00946FA1" w:rsidP="00105A60">
      <w:r w:rsidRPr="00DE7CF6">
        <w:t>Through this theory</w:t>
      </w:r>
      <w:r w:rsidRPr="009E1035">
        <w:t xml:space="preserve">, we aim to identify gaps in current research - such as limitations in real-time integration, scalability of personalization, and fidelity of simulation environments - and establish a theoretical foundation for the proposed thesis. </w:t>
      </w:r>
      <w:r w:rsidRPr="00A74607">
        <w:t>By synthesizing foundational and up to recent research findings from various domains, this</w:t>
      </w:r>
      <w:r w:rsidRPr="009E1035">
        <w:t xml:space="preserve"> chapter builds a case for the proposed research, highlighting the necessity of integrating vision, language processing, and robot control in a modular framework for personalised task execution to enhance human-robot collaboration.</w:t>
      </w:r>
    </w:p>
    <w:p w14:paraId="57F3E6D0" w14:textId="77777777" w:rsidR="002F71F2" w:rsidRPr="00B7446B" w:rsidRDefault="002F71F2" w:rsidP="00B7446B">
      <w:pPr>
        <w:pStyle w:val="Heading2"/>
      </w:pPr>
      <w:bookmarkStart w:id="147" w:name="_Toc191384286"/>
      <w:bookmarkStart w:id="148" w:name="_Toc192240114"/>
      <w:bookmarkStart w:id="149" w:name="_Toc192240374"/>
      <w:bookmarkStart w:id="150" w:name="_Toc192240535"/>
      <w:bookmarkStart w:id="151" w:name="_Toc197024400"/>
      <w:r w:rsidRPr="00B7446B">
        <w:t>Evolution of Cobots: from Scripted to Adaptive</w:t>
      </w:r>
      <w:bookmarkEnd w:id="147"/>
      <w:bookmarkEnd w:id="148"/>
      <w:bookmarkEnd w:id="149"/>
      <w:bookmarkEnd w:id="150"/>
      <w:bookmarkEnd w:id="151"/>
    </w:p>
    <w:p w14:paraId="3BD80B95" w14:textId="55C16696" w:rsidR="002F71F2" w:rsidRPr="009E1035" w:rsidRDefault="002F71F2" w:rsidP="00105A60">
      <w:r w:rsidRPr="009E1035">
        <w:t xml:space="preserve">The quest to create robots capable of natural human interaction has progressed through </w:t>
      </w:r>
      <w:r w:rsidRPr="00C63A48">
        <w:rPr>
          <w:rStyle w:val="SubtleEmphasis"/>
        </w:rPr>
        <w:t>three</w:t>
      </w:r>
      <w:r w:rsidRPr="009E1035">
        <w:t xml:space="preserve"> distinct eras </w:t>
      </w:r>
      <w:r w:rsidRPr="009E1035">
        <w:fldChar w:fldCharType="begin"/>
      </w:r>
      <w:r w:rsidR="003813F3">
        <w:instrText xml:space="preserve"> ADDIN ZOTERO_ITEM CSL_CITATION {"citationID":"EIo0ietQ","properties":{"formattedCitation":"[23]","plainCitation":"[23]","noteIndex":0},"citationItems":[{"id":72,"uris":["http://zotero.org/users/16439525/items/DM576VCC"],"itemData":{"id":72,"type":"article-journal","abstract":"&lt;p&gt;Within the last decade, soft robotics has attracted an increasing attention from both academia and industry. Although multiple literature reviews of the whole soft robotics field have been conducted, there still appears to be a lack of systematic investigation of the intellectual structure and evolution of this field considering the increasing amount of publications. This paper conducts a scientometric review of the progressively synthesized network derived from 10,504 bibliographic records using a topic search on soft robotics from 2010 to 2021 based on the Web of Science (WoS) core database. The results are presented from both the general data analysis of included papers (e.g., relevant journals, citation, h-index, year, institution, country, disciplines) and the specific data analysis corresponding to main disciplines and topics, and more importantly, emerging trends. CiteSpace, a data visualization software, which can construct the co-citation network maps and provide citation bursts, is used to explore the intellectual structures and emerging trends of the soft robotics field. In addition, this paper offers a demonstration of an effective analytical method for evaluating enormous publication citation and co-citation data. Findings of this review can be used as a reference for future research in soft robotics and relevant topics.&lt;/p&gt;","container-title":"Frontiers in Robotics and AI","DOI":"10.3389/frobt.2022.868682","ISSN":"2296-9144","journalAbbreviation":"Front. Robot. AI","language":"English","note":"publisher: Frontiers","source":"Frontiers","title":"A Scientometric Review of Soft Robotics: Intellectual Structures and Emerging Trends Analysis (2010–2021)","title-short":"A Scientometric Review of Soft Robotics","URL":"https://www.frontiersin.org/journals/robotics-and-ai/articles/10.3389/frobt.2022.868682/full","volume":"9","author":[{"family":"Zhou","given":"Yitong"},{"family":"Li","given":"Haonan"}],"accessed":{"date-parts":[["2025",2,21]]},"issued":{"date-parts":[["2022",5,5]]},"citation-key":"zhouScientometricReviewSoft2022"}}],"schema":"https://github.com/citation-style-language/schema/raw/master/csl-citation.json"} </w:instrText>
      </w:r>
      <w:r w:rsidRPr="009E1035">
        <w:fldChar w:fldCharType="separate"/>
      </w:r>
      <w:r w:rsidR="003813F3" w:rsidRPr="003813F3">
        <w:rPr>
          <w:rFonts w:cs="Segoe UI Semilight"/>
        </w:rPr>
        <w:t>[23]</w:t>
      </w:r>
      <w:r w:rsidRPr="009E1035">
        <w:fldChar w:fldCharType="end"/>
      </w:r>
      <w:r w:rsidRPr="009E1035">
        <w:t xml:space="preserve">. Early industrial robots operated in strictly structured environments following rigid pre-programmed routines of commands, with minimal human intervention </w:t>
      </w:r>
      <w:r w:rsidRPr="009E1035">
        <w:fldChar w:fldCharType="begin"/>
      </w:r>
      <w:r w:rsidR="003813F3">
        <w:instrText xml:space="preserve"> ADDIN ZOTERO_ITEM CSL_CITATION {"citationID":"C8zzJl9S","properties":{"formattedCitation":"[24]","plainCitation":"[24]","noteIndex":0},"citationItems":[{"id":79,"uris":["http://zotero.org/users/16439525/items/NR6YPGWY"],"itemData":{"id":79,"type":"patent","authority":"United States Patent and Trademark Office (USPTO)","number":"US 2,988,237","title":"Programmed Article Transfer","author":[{"family":"Devol","given":"George C."}],"issued":{"date-parts":[["1961"]]},"submitted":{"date-parts":[["1954"]]},"citation-key":"devolProgrammedArticleTransfer1961"}}],"schema":"https://github.com/citation-style-language/schema/raw/master/csl-citation.json"} </w:instrText>
      </w:r>
      <w:r w:rsidRPr="009E1035">
        <w:fldChar w:fldCharType="separate"/>
      </w:r>
      <w:r w:rsidR="003813F3" w:rsidRPr="003813F3">
        <w:rPr>
          <w:rFonts w:cs="Segoe UI Semilight"/>
        </w:rPr>
        <w:t>[24]</w:t>
      </w:r>
      <w:r w:rsidRPr="009E1035">
        <w:fldChar w:fldCharType="end"/>
      </w:r>
      <w:r w:rsidRPr="009E1035">
        <w:t xml:space="preserve">. While the second-generation systems incorporated basic sensor feedback for adaptive grasping </w:t>
      </w:r>
      <w:r w:rsidRPr="009E1035">
        <w:fldChar w:fldCharType="begin"/>
      </w:r>
      <w:r w:rsidR="003813F3">
        <w:instrText xml:space="preserve"> ADDIN ZOTERO_ITEM CSL_CITATION {"citationID":"QcLpA7tj","properties":{"formattedCitation":"[25]","plainCitation":"[25]","noteIndex":0},"citationItems":[{"id":97,"uris":["http://zotero.org/users/16439525/items/NLN7PY9L"],"itemData":{"id":97,"type":"book","collection-title":"Springer Handbooks","event-place":"Cham","ISBN":"978-3-319-32550-7","language":"en","license":"https://www.springer.com/tdm","note":"DOI: 10.1007/978-3-319-32552-1","publisher":"Springer International Publishing","publisher-place":"Cham","source":"DOI.org (Crossref)","title":"Springer Handbook of Robotics","URL":"https://link.springer.com/10.1007/978-3-319-32552-1","editor":[{"family":"Siciliano","given":"Bruno"},{"family":"Khatib","given":"Oussama"}],"accessed":{"date-parts":[["2025",2,21]]},"issued":{"date-parts":[["2016"]]},"citation-key":"sicilianoSpringerHandbookRobotics2016e"}}],"schema":"https://github.com/citation-style-language/schema/raw/master/csl-citation.json"} </w:instrText>
      </w:r>
      <w:r w:rsidRPr="009E1035">
        <w:fldChar w:fldCharType="separate"/>
      </w:r>
      <w:r w:rsidR="003813F3" w:rsidRPr="003813F3">
        <w:rPr>
          <w:rFonts w:cs="Segoe UI Semilight"/>
        </w:rPr>
        <w:t>[25]</w:t>
      </w:r>
      <w:r w:rsidRPr="009E1035">
        <w:fldChar w:fldCharType="end"/>
      </w:r>
      <w:r w:rsidRPr="009E1035">
        <w:t>, they still followed preprogrammed trajectories with limited adaptability. These robotic systems were traditionally designed for efficiency in manufacturing lines, such as robotic arms used in car assembly plants.</w:t>
      </w:r>
    </w:p>
    <w:p w14:paraId="6A4128B2" w14:textId="083D42B9" w:rsidR="002F71F2" w:rsidRPr="009E1035" w:rsidRDefault="002F71F2" w:rsidP="00105A60">
      <w:r w:rsidRPr="009E1035">
        <w:t>The current cognitive robotics paradigm, marked by the emergence of collaborative robots (cobots), such as ABB</w:t>
      </w:r>
      <w:r w:rsidR="00512887">
        <w:t>’</w:t>
      </w:r>
      <w:r w:rsidRPr="009E1035">
        <w:t>s YuMi and Universal Robots</w:t>
      </w:r>
      <w:r w:rsidR="00512887">
        <w:t>’</w:t>
      </w:r>
      <w:r w:rsidRPr="009E1035">
        <w:t xml:space="preserve"> UR series, marked a significant shift in robotics. Unlike traditional industrial robots, cobots are designed to safely interact with humans, featuring real-time sensors, adaptive controls, and AI-driven decision-making. Research in HRI emphasizes intuitive interactions, enabling robots to understand and respond to user intentions using speech, gestures, and vision-based cues </w:t>
      </w:r>
      <w:r w:rsidRPr="009E1035">
        <w:fldChar w:fldCharType="begin"/>
      </w:r>
      <w:r w:rsidR="003813F3">
        <w:instrText xml:space="preserve"> ADDIN ZOTERO_ITEM CSL_CITATION {"citationID":"ZmpwePmA","properties":{"formattedCitation":"[26]","plainCitation":"[26]","noteIndex":0},"citationItems":[{"id":80,"uris":["http://zotero.org/users/16439525/items/MQHAUJAG"],"itemData":{"id":80,"type":"article-journal","abstract":"Human–Robot Interaction: A Survey","container-title":"Foundations and Trends® in Human–Computer Interaction","DOI":"10.1561/1100000005","ISSN":"1551-3955, 1551-3963","issue":"3","journalAbbreviation":"HCI","language":"English","note":"publisher: Now Publishers, Inc.","page":"203-275","source":"www.nowpublishers.com","title":"Human–Robot Interaction: A Survey","title-short":"Human–Robot Interaction","URL":"https://www.nowpublishers.com/article/Details/HCI-005","volume":"1","author":[{"family":"Goodrich","given":"Michael A."},{"family":"Schultz","given":"Alan C."}],"accessed":{"date-parts":[["2025",2,21]]},"issued":{"date-parts":[["2008",1,24]]},"citation-key":"goodrichHumanRobotInteraction2008"}}],"schema":"https://github.com/citation-style-language/schema/raw/master/csl-citation.json"} </w:instrText>
      </w:r>
      <w:r w:rsidRPr="009E1035">
        <w:fldChar w:fldCharType="separate"/>
      </w:r>
      <w:r w:rsidR="003813F3" w:rsidRPr="003813F3">
        <w:rPr>
          <w:rFonts w:cs="Segoe UI Semilight"/>
        </w:rPr>
        <w:t>[26]</w:t>
      </w:r>
      <w:r w:rsidRPr="009E1035">
        <w:fldChar w:fldCharType="end"/>
      </w:r>
      <w:r w:rsidRPr="009E1035">
        <w:t>.</w:t>
      </w:r>
    </w:p>
    <w:p w14:paraId="1A87FD7E" w14:textId="3945B370" w:rsidR="002F71F2" w:rsidRPr="009E1035" w:rsidRDefault="002F71F2" w:rsidP="00494FEF">
      <w:r w:rsidRPr="009E1035">
        <w:t>The AI revolution is ushering in a new era in robotics. Embodied AI integrates intelligent algorithms into physical systems, enabling robots to perceive and interact with their environments through dynamic movements. Three primary robotic systems have emerged—rule-based, training-based, and context-based (</w:t>
      </w:r>
      <w:r w:rsidRPr="009E1035">
        <w:fldChar w:fldCharType="begin"/>
      </w:r>
      <w:r w:rsidRPr="009E1035">
        <w:instrText xml:space="preserve"> REF _Ref192076342 \h </w:instrText>
      </w:r>
      <w:r w:rsidRPr="009E1035">
        <w:fldChar w:fldCharType="separate"/>
      </w:r>
      <w:r w:rsidR="009E1838" w:rsidRPr="00E256A5">
        <w:t xml:space="preserve">Figure </w:t>
      </w:r>
      <w:r w:rsidR="009E1838">
        <w:rPr>
          <w:noProof/>
        </w:rPr>
        <w:t>2</w:t>
      </w:r>
      <w:r w:rsidR="009E1838">
        <w:noBreakHyphen/>
      </w:r>
      <w:r w:rsidR="009E1838">
        <w:rPr>
          <w:noProof/>
        </w:rPr>
        <w:t>1</w:t>
      </w:r>
      <w:r w:rsidRPr="009E1035">
        <w:fldChar w:fldCharType="end"/>
      </w:r>
      <w:r w:rsidRPr="009E1035">
        <w:t xml:space="preserve">). These agents use sensors (e.g., cameras, microphones) to observe the world and actuators like advanced grippers to perform actions. Applied to industrial operations, these agents enable more sophisticated automation overcoming traditional challenges such as those associated with handling unstructured environments or manipulating unstable objects </w:t>
      </w:r>
      <w:r w:rsidRPr="009E1035">
        <w:fldChar w:fldCharType="begin"/>
      </w:r>
      <w:r w:rsidR="003813F3">
        <w:instrText xml:space="preserve"> ADDIN ZOTERO_ITEM CSL_CITATION {"citationID":"JvruAdTh","properties":{"formattedCitation":"[27]","plainCitation":"[27]","noteIndex":0},"citationItems":[{"id":206,"uris":["http://zotero.org/users/16439525/items/MCRFMA9T"],"itemData":{"id":206,"type":"document","title":"WEF_Frontier_Technologies_in_Industrial_Operations_2025.pdf","URL":"https://reports.weforum.org/docs/WEF_Frontier_Technologies_in_Industrial_Operations_2025.pdf","accessed":{"date-parts":[["2025",3,5]]},"citation-key":""}}],"schema":"https://github.com/citation-style-language/schema/raw/master/csl-citation.json"} </w:instrText>
      </w:r>
      <w:r w:rsidRPr="009E1035">
        <w:fldChar w:fldCharType="separate"/>
      </w:r>
      <w:r w:rsidR="003813F3" w:rsidRPr="003813F3">
        <w:rPr>
          <w:rFonts w:cs="Segoe UI Semilight"/>
        </w:rPr>
        <w:t>[27]</w:t>
      </w:r>
      <w:r w:rsidRPr="009E1035">
        <w:fldChar w:fldCharType="end"/>
      </w:r>
      <w:r w:rsidRPr="009E1035">
        <w:t>.</w:t>
      </w:r>
    </w:p>
    <w:p w14:paraId="7261DFBA" w14:textId="77777777" w:rsidR="002F71F2" w:rsidRPr="00F77618" w:rsidRDefault="002F71F2" w:rsidP="00F77618">
      <w:pPr>
        <w:pStyle w:val="Photos"/>
      </w:pPr>
      <w:r w:rsidRPr="00F77618">
        <w:rPr>
          <w:noProof/>
        </w:rPr>
        <w:drawing>
          <wp:inline distT="0" distB="0" distL="0" distR="0" wp14:anchorId="4457EDE0" wp14:editId="4AACAC76">
            <wp:extent cx="4680000" cy="1701724"/>
            <wp:effectExtent l="0" t="0" r="6350" b="0"/>
            <wp:docPr id="87550854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08546" name="Picture 1" descr="A screenshot of a computer&#10;&#10;AI-generated content may be incorrect."/>
                    <pic:cNvPicPr/>
                  </pic:nvPicPr>
                  <pic:blipFill>
                    <a:blip r:embed="rId26"/>
                    <a:stretch>
                      <a:fillRect/>
                    </a:stretch>
                  </pic:blipFill>
                  <pic:spPr>
                    <a:xfrm>
                      <a:off x="0" y="0"/>
                      <a:ext cx="4680000" cy="1701724"/>
                    </a:xfrm>
                    <a:prstGeom prst="rect">
                      <a:avLst/>
                    </a:prstGeom>
                  </pic:spPr>
                </pic:pic>
              </a:graphicData>
            </a:graphic>
          </wp:inline>
        </w:drawing>
      </w:r>
    </w:p>
    <w:p w14:paraId="275F80E7" w14:textId="13630DE1" w:rsidR="002F71F2" w:rsidRPr="00E256A5" w:rsidRDefault="002F71F2" w:rsidP="00E256A5">
      <w:pPr>
        <w:pStyle w:val="Caption"/>
      </w:pPr>
      <w:bookmarkStart w:id="152" w:name="_Ref192076342"/>
      <w:bookmarkStart w:id="153" w:name="_Toc193183627"/>
      <w:r w:rsidRPr="00E256A5">
        <w:t xml:space="preserve">Figure </w:t>
      </w:r>
      <w:fldSimple w:instr=" STYLEREF 1 \s ">
        <w:r w:rsidR="009E1838">
          <w:rPr>
            <w:noProof/>
          </w:rPr>
          <w:t>2</w:t>
        </w:r>
      </w:fldSimple>
      <w:r w:rsidR="00066055">
        <w:noBreakHyphen/>
      </w:r>
      <w:fldSimple w:instr=" SEQ Figure \* ARABIC \s 1 ">
        <w:r w:rsidR="009E1838">
          <w:rPr>
            <w:noProof/>
          </w:rPr>
          <w:t>1</w:t>
        </w:r>
      </w:fldSimple>
      <w:bookmarkEnd w:id="152"/>
      <w:r w:rsidR="0020681D">
        <w:t>.</w:t>
      </w:r>
      <w:r w:rsidRPr="00E256A5">
        <w:t xml:space="preserve"> Robot capabilities enabled by AI.</w:t>
      </w:r>
      <w:bookmarkEnd w:id="153"/>
      <w:r w:rsidR="003E528C">
        <w:t xml:space="preserve"> -</w:t>
      </w:r>
      <w:r w:rsidR="003E528C" w:rsidRPr="00E256A5">
        <w:t xml:space="preserve"> </w:t>
      </w:r>
      <w:r w:rsidR="003E528C" w:rsidRPr="000744A1">
        <w:rPr>
          <w:i w:val="0"/>
          <w:iCs w:val="0"/>
        </w:rPr>
        <w:t>Boston Consulting Group</w:t>
      </w:r>
    </w:p>
    <w:p w14:paraId="48FF00E3" w14:textId="04DC91E9" w:rsidR="002F71F2" w:rsidRPr="009E1035" w:rsidRDefault="002F71F2" w:rsidP="00105A60">
      <w:r w:rsidRPr="009E1035">
        <w:t>Furthermore, recent studies highlight the need for personalization in HRI, where robots not only follow generalized instructions but also understand contextual nuances and adapt to individual users</w:t>
      </w:r>
      <w:r w:rsidR="00512887">
        <w:t>’</w:t>
      </w:r>
      <w:r w:rsidRPr="009E1035">
        <w:t xml:space="preserve"> preferences, roles, and past interactions </w:t>
      </w:r>
      <w:r w:rsidRPr="009E1035">
        <w:fldChar w:fldCharType="begin"/>
      </w:r>
      <w:r w:rsidR="003813F3">
        <w:instrText xml:space="preserve"> ADDIN ZOTERO_ITEM CSL_CITATION {"citationID":"7jd7MHIm","properties":{"formattedCitation":"[28]","plainCitation":"[28]","noteIndex":0},"citationItems":[{"id":92,"uris":["http://zotero.org/users/16439525/items/MMJLQWPC"],"itemData":{"id":92,"type":"article-journal","abstract":"Social intelligence in robots has a quite recent history in artificial intelligence and robotics. However, it has become increasingly apparent that social and interactive skills are necessary requirements in many application areas and contexts where robots need to interact and collaborate with other robots or humans. Research on human–robot interaction (HRI) poses many challenges regarding the nature of interactivity and ‘social behaviour’ in robot and humans. The first part of this paper addresses dimensions of HRI, discussing requirements on social skills for robots and introducing the conceptual space of HRI studies. In order to illustrate these concepts, two examples of HRI research are presented. First, research is surveyed which investigates the development of a cognitive robot companion. The aim of this work is to develop social rules for robot behaviour (a ‘robotiquette’) that is comfortable and acceptable to humans. Second, robots are discussed as possible educational or therapeutic toys for children with autism. The concept of interactive emergence in human–child interactions is highlighted. Different types of play among children are discussed in the light of their potential investigation in human–robot experiments. The paper concludes by examining different paradigms regarding ‘social relationships’ of robots and people interacting with them.","container-title":"Philosophical Transactions of the Royal Society B: Biological Sciences","DOI":"10.1098/rstb.2006.2004","issue":"1480","note":"publisher: Royal Society","page":"679-704","source":"royalsocietypublishing.org (Atypon)","title":"Socially intelligent robots: dimensions of human–robot interaction","title-short":"Socially intelligent robots","URL":"https://royalsocietypublishing.org/doi/full/10.1098/rstb.2006.2004","volume":"362","author":[{"family":"Dautenhahn","given":"Kerstin"}],"accessed":{"date-parts":[["2025",2,21]]},"issued":{"date-parts":[["2007",2,13]]},"citation-key":"dautenhahnSociallyIntelligentRobots2007"}}],"schema":"https://github.com/citation-style-language/schema/raw/master/csl-citation.json"} </w:instrText>
      </w:r>
      <w:r w:rsidRPr="009E1035">
        <w:fldChar w:fldCharType="separate"/>
      </w:r>
      <w:r w:rsidR="003813F3" w:rsidRPr="003813F3">
        <w:rPr>
          <w:rFonts w:cs="Segoe UI Semilight"/>
        </w:rPr>
        <w:t>[28]</w:t>
      </w:r>
      <w:r w:rsidRPr="009E1035">
        <w:fldChar w:fldCharType="end"/>
      </w:r>
      <w:r w:rsidRPr="009E1035">
        <w:t xml:space="preserve">. </w:t>
      </w:r>
    </w:p>
    <w:p w14:paraId="79D1D921" w14:textId="04D752FF" w:rsidR="002F71F2" w:rsidRPr="009E1035" w:rsidRDefault="002F71F2" w:rsidP="00105A60">
      <w:r w:rsidRPr="009E1035">
        <w:t xml:space="preserve">The evolution from rigid </w:t>
      </w:r>
      <w:r w:rsidRPr="00703B77">
        <w:t xml:space="preserve">industrial automation where robots performed repetitive tasks in isolated settings, to knowledge-driven personalised robotics, where cobots work alongside humans in dynamic environments have proven crucial in domains such as assistive healthcare </w:t>
      </w:r>
      <w:r w:rsidRPr="00703B77">
        <w:fldChar w:fldCharType="begin"/>
      </w:r>
      <w:r w:rsidR="003813F3">
        <w:instrText xml:space="preserve"> ADDIN ZOTERO_ITEM CSL_CITATION {"citationID":"uTozCI0u","properties":{"formattedCitation":"[29]","plainCitation":"[29]","noteIndex":0},"citationItems":[{"id":98,"uris":["http://zotero.org/users/16439525/items/AJCTNTSU"],"itemData":{"id":98,"type":"article-journal","abstract":"&lt;p&gt;During robot-assisted therapy, a robot typically needs to be partially or fully controlled by therapists, for instance using a Wizard-of-Oz protocol; this makes therapeutic sessions tedious to conduct, as therapists cannot fully focus on the interaction with the person under therapy. In this work, we develop a learning-based behaviour model that can be used to increase the autonomy of a robot’s decision-making process. We investigate reinforcement learning as a model training technique and compare different reward functions that consider a user’s engagement and activity performance. We also analyse various strategies that aim to make the learning process more tractable, namely i) behaviour model training with a learned user model, ii) policy transfer between user groups, and iii) policy learning from expert feedback. We demonstrate that policy transfer can significantly speed up the policy learning process, although the reward function has an important effect on the actions that a robot can choose. Although the main focus of this paper is the personalisation pipeline itself, we further evaluate the learned behaviour models in a small-scale real-world feasibility study in which six users participated in a sequence learning game with an assistive robot. The results of this study seem to suggest that learning from guidance may result in the most adequate policies in terms of increasing the engagement and game performance of users, but a large-scale user study is needed to verify the validity of that observation.&lt;/p&gt;","container-title":"Frontiers in Robotics and AI","DOI":"10.3389/frobt.2024.1352152","ISSN":"2296-9144","journalAbbreviation":"Front. Robot. AI","language":"English","note":"publisher: Frontiers","source":"Frontiers","title":"Learning-based personalisation of robot behaviour for robot-assisted therapy","URL":"https://www.frontiersin.org/journals/robotics-and-ai/articles/10.3389/frobt.2024.1352152/full","volume":"11","author":[{"family":"Stolarz","given":"Michał"},{"family":"Mitrevski","given":"Alex"},{"family":"Wasil","given":"Mohammad"},{"family":"Plöger","given":"Paul G."}],"accessed":{"date-parts":[["2025",2,21]]},"issued":{"date-parts":[["2024",4,8]]},"citation-key":"stolarzLearningbasedPersonalisationRobot2024"}}],"schema":"https://github.com/citation-style-language/schema/raw/master/csl-citation.json"} </w:instrText>
      </w:r>
      <w:r w:rsidRPr="00703B77">
        <w:fldChar w:fldCharType="separate"/>
      </w:r>
      <w:r w:rsidR="003813F3" w:rsidRPr="003813F3">
        <w:rPr>
          <w:rFonts w:cs="Segoe UI Semilight"/>
        </w:rPr>
        <w:t>[29]</w:t>
      </w:r>
      <w:r w:rsidRPr="00703B77">
        <w:fldChar w:fldCharType="end"/>
      </w:r>
      <w:r w:rsidRPr="00703B77">
        <w:t>, collaborative manufacturing, and household robotics.</w:t>
      </w:r>
    </w:p>
    <w:p w14:paraId="7214B1FD" w14:textId="77777777" w:rsidR="002F71F2" w:rsidRPr="00B7446B" w:rsidRDefault="002F71F2" w:rsidP="00B7446B">
      <w:pPr>
        <w:pStyle w:val="Heading2"/>
      </w:pPr>
      <w:bookmarkStart w:id="154" w:name="_Toc191384288"/>
      <w:bookmarkStart w:id="155" w:name="_Toc192240116"/>
      <w:bookmarkStart w:id="156" w:name="_Toc192240376"/>
      <w:bookmarkStart w:id="157" w:name="_Toc192240537"/>
      <w:bookmarkStart w:id="158" w:name="_Toc197024401"/>
      <w:r w:rsidRPr="00B7446B">
        <w:t>Vision Systems: Object Detection to User-Centric Context</w:t>
      </w:r>
      <w:bookmarkEnd w:id="154"/>
      <w:bookmarkEnd w:id="155"/>
      <w:bookmarkEnd w:id="156"/>
      <w:bookmarkEnd w:id="157"/>
      <w:bookmarkEnd w:id="158"/>
    </w:p>
    <w:p w14:paraId="1EFD2282" w14:textId="6D5334F0" w:rsidR="002F71F2" w:rsidRPr="008119ED" w:rsidRDefault="002F71F2" w:rsidP="008119ED">
      <w:pPr>
        <w:pStyle w:val="Quote"/>
      </w:pPr>
      <w:r w:rsidRPr="008119ED">
        <w:t xml:space="preserve">“A camera that sees a </w:t>
      </w:r>
      <w:r w:rsidR="00512887" w:rsidRPr="008119ED">
        <w:t>‘</w:t>
      </w:r>
      <w:r w:rsidRPr="008119ED">
        <w:t>red box</w:t>
      </w:r>
      <w:r w:rsidR="00512887" w:rsidRPr="008119ED">
        <w:t>’</w:t>
      </w:r>
      <w:r w:rsidRPr="008119ED">
        <w:t xml:space="preserve"> is useful; one that recognizes </w:t>
      </w:r>
      <w:r w:rsidR="00512887" w:rsidRPr="008119ED">
        <w:t>‘</w:t>
      </w:r>
      <w:r w:rsidR="00434C61">
        <w:t>John</w:t>
      </w:r>
      <w:r w:rsidR="00512887" w:rsidRPr="008119ED">
        <w:t>’</w:t>
      </w:r>
      <w:r w:rsidRPr="008119ED">
        <w:t>s fragile red box</w:t>
      </w:r>
      <w:r w:rsidR="00512887" w:rsidRPr="008119ED">
        <w:t>’</w:t>
      </w:r>
      <w:r w:rsidRPr="008119ED">
        <w:t xml:space="preserve"> is revolutionary.”</w:t>
      </w:r>
    </w:p>
    <w:p w14:paraId="56547BB6" w14:textId="14A45538" w:rsidR="002F71F2" w:rsidRPr="009E1035" w:rsidRDefault="002F71F2" w:rsidP="00105A60">
      <w:r w:rsidRPr="009E1035">
        <w:t>Modern robotic vision systems excel at detecting objects but remain oblivious to the </w:t>
      </w:r>
      <w:r w:rsidRPr="009E1035">
        <w:rPr>
          <w:i/>
          <w:iCs/>
        </w:rPr>
        <w:t>who</w:t>
      </w:r>
      <w:r w:rsidRPr="009E1035">
        <w:t> and </w:t>
      </w:r>
      <w:r w:rsidRPr="009E1035">
        <w:rPr>
          <w:i/>
          <w:iCs/>
        </w:rPr>
        <w:t>why</w:t>
      </w:r>
      <w:r w:rsidRPr="009E1035">
        <w:t> behind tasks. This section critiques the field</w:t>
      </w:r>
      <w:r w:rsidR="00512887">
        <w:t>’</w:t>
      </w:r>
      <w:r w:rsidRPr="009E1035">
        <w:t>s fixation on generic perception and argues for a paradigm shift toward </w:t>
      </w:r>
      <w:r w:rsidRPr="009E1035">
        <w:rPr>
          <w:b/>
          <w:bCs/>
        </w:rPr>
        <w:t>user-centric context</w:t>
      </w:r>
    </w:p>
    <w:p w14:paraId="59995DA4" w14:textId="27D93020" w:rsidR="002F71F2" w:rsidRPr="009E1035" w:rsidRDefault="002F71F2" w:rsidP="00105A60">
      <w:pPr>
        <w:pStyle w:val="Heading3"/>
      </w:pPr>
      <w:bookmarkStart w:id="159" w:name="_Toc197024402"/>
      <w:r w:rsidRPr="009E1035">
        <w:t xml:space="preserve">Seeing the </w:t>
      </w:r>
      <w:r w:rsidR="00D10BE0">
        <w:t>w</w:t>
      </w:r>
      <w:r w:rsidRPr="009E1035">
        <w:t xml:space="preserve">orld </w:t>
      </w:r>
      <w:r w:rsidR="00D10BE0">
        <w:t>t</w:t>
      </w:r>
      <w:r w:rsidRPr="009E1035">
        <w:t xml:space="preserve">hrough </w:t>
      </w:r>
      <w:r w:rsidR="00D10BE0">
        <w:t>c</w:t>
      </w:r>
      <w:r w:rsidRPr="009E1035">
        <w:t>ameras</w:t>
      </w:r>
      <w:bookmarkEnd w:id="159"/>
    </w:p>
    <w:p w14:paraId="6BAA3B5D" w14:textId="1ABE6DDD" w:rsidR="002F71F2" w:rsidRPr="009E1035" w:rsidRDefault="002F71F2" w:rsidP="00105A60">
      <w:r w:rsidRPr="009E1035">
        <w:t xml:space="preserve">Modern robotic vision systems have evolved from static object detection pipelines to dynamic scene interpreters. These advancements in real-time object detection </w:t>
      </w:r>
      <w:r w:rsidR="00612108">
        <w:t>(Y</w:t>
      </w:r>
      <w:r w:rsidR="004F7BB7">
        <w:t xml:space="preserve">OLO11) </w:t>
      </w:r>
      <w:r w:rsidR="009E549A">
        <w:fldChar w:fldCharType="begin"/>
      </w:r>
      <w:r w:rsidR="003813F3">
        <w:instrText xml:space="preserve"> ADDIN ZOTERO_ITEM CSL_CITATION {"citationID":"cchDbCin","properties":{"formattedCitation":"[30], [31], [32]","plainCitation":"[30], [31], [32]","noteIndex":0},"citationItems":[{"id":102,"uris":["http://zotero.org/users/16439525/items/MNQACK48"],"itemData":{"id":102,"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2,22]]},"issued":{"date-parts":[["2018",4,8]]},"citation-key":"redmonYOLOv3IncrementalImprovement2018"}},{"id":100,"uris":["http://zotero.org/users/16439525/items/JFW7M2JT"],"itemData":{"id":100,"type":"webpage","abstract":"Explore RT-DETR e o YOLOv6-3.0 neste guia detalhado Ultralytics . Compare a precisão, a velocidade e as aplicações para selecionar o melhor modelo para as suas necessidades.","language":"pt","title":"RT-DETR vs YOLOv6-3.0: Uma comparação pormenorizada de modelos","title-short":"RT-DETR vs YOLOv6-3.0","URL":"https://docs.ultralytics.com/pt/compare/rtdetr-vs-yolov6","author":[{"family":"Ultralytics","given":""}],"accessed":{"date-parts":[["2025",2,22]]},"citation-key":"ultralyticsRTDETRVsYOLOv630"}},{"id":285,"uris":["http://zotero.org/users/16439525/items/E4Q678RN"],"itemData":{"id":285,"type":"software","title":"Ultralytics YOLO11","URL":"https://github.com/ultralytics/ultralytics","version":"11.0.0","author":[{"family":"Jocher","given":"Glenn"},{"family":"Qiu","given":"Jing"}],"issued":{"date-parts":[["2024"]]},"citation-key":"jocherUltralyticsYOLO112024"}}],"schema":"https://github.com/citation-style-language/schema/raw/master/csl-citation.json"} </w:instrText>
      </w:r>
      <w:r w:rsidR="009E549A">
        <w:fldChar w:fldCharType="separate"/>
      </w:r>
      <w:r w:rsidR="003813F3" w:rsidRPr="003813F3">
        <w:rPr>
          <w:rFonts w:cs="Segoe UI Semilight"/>
        </w:rPr>
        <w:t>[30], [31], [32]</w:t>
      </w:r>
      <w:r w:rsidR="009E549A">
        <w:fldChar w:fldCharType="end"/>
      </w:r>
      <w:r w:rsidRPr="009E1035">
        <w:t xml:space="preserve"> and pose estimation </w:t>
      </w:r>
      <w:r w:rsidR="00612108" w:rsidRPr="00612108">
        <w:t>(OpenCV</w:t>
      </w:r>
      <w:r w:rsidRPr="00612108">
        <w:t>, NVIDIA DeepStream)</w:t>
      </w:r>
      <w:r w:rsidRPr="009E1035">
        <w:t xml:space="preserve"> have transformed how robots interpret their environments. Algorithms like You Only Look Once (YOLO) have set benchmarks by processing images at remarkable speeds - </w:t>
      </w:r>
      <w:r w:rsidRPr="009E1035">
        <w:rPr>
          <w:i/>
          <w:iCs/>
        </w:rPr>
        <w:t>YOLOv6-3.0 achieves 142 FPS inference speeds on NVIDIA Jetson platforms while maintaining 52.3% mAP accuracy</w:t>
      </w:r>
      <w:r w:rsidRPr="009E1035">
        <w:t xml:space="preserve"> </w:t>
      </w:r>
      <w:r w:rsidRPr="009E1035">
        <w:fldChar w:fldCharType="begin"/>
      </w:r>
      <w:r w:rsidR="00BF6A14">
        <w:instrText xml:space="preserve"> ADDIN ZOTERO_ITEM CSL_CITATION {"citationID":"iJSw3zPX","properties":{"formattedCitation":"[32]","plainCitation":"[32]","noteIndex":0},"citationItems":[{"id":100,"uris":["http://zotero.org/users/16439525/items/JFW7M2JT"],"itemData":{"id":100,"type":"webpage","abstract":"Explore RT-DETR e o YOLOv6-3.0 neste guia detalhado Ultralytics . Compare a precisão, a velocidade e as aplicações para selecionar o melhor modelo para as suas necessidades.","language":"pt","title":"RT-DETR vs YOLOv6-3.0: Uma comparação pormenorizada de modelos","title-short":"RT-DETR vs YOLOv6-3.0","URL":"https://docs.ultralytics.com/pt/compare/rtdetr-vs-yolov6","author":[{"family":"Ultralytics","given":""}],"accessed":{"date-parts":[["2025",2,22]]},"citation-key":"ultralyticsRTDETRVsYOLOv630"}}],"schema":"https://github.com/citation-style-language/schema/raw/master/csl-citation.json"} </w:instrText>
      </w:r>
      <w:r w:rsidRPr="009E1035">
        <w:fldChar w:fldCharType="separate"/>
      </w:r>
      <w:r w:rsidR="00BF6A14" w:rsidRPr="00BF6A14">
        <w:rPr>
          <w:rFonts w:cs="Segoe UI Semilight"/>
        </w:rPr>
        <w:t>[32]</w:t>
      </w:r>
      <w:r w:rsidRPr="009E1035">
        <w:fldChar w:fldCharType="end"/>
      </w:r>
      <w:r w:rsidRPr="009E1035">
        <w:t xml:space="preserve">. Such real-time performance enables cobots like ABB YuMi to process 360° RGB-D streams at 30Hz, detecting objects within ±3mm positional accuracy, for identification and location of objects in applications ranging from warehouse logistics to surgical robotics </w:t>
      </w:r>
      <w:r w:rsidRPr="009E1035">
        <w:fldChar w:fldCharType="begin"/>
      </w:r>
      <w:r w:rsidR="00BF6A14">
        <w:instrText xml:space="preserve"> ADDIN ZOTERO_ITEM CSL_CITATION {"citationID":"YPTdIRT7","properties":{"formattedCitation":"[31]","plainCitation":"[31]","noteIndex":0},"citationItems":[{"id":102,"uris":["http://zotero.org/users/16439525/items/MNQACK48"],"itemData":{"id":102,"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2,22]]},"issued":{"date-parts":[["2018",4,8]]},"citation-key":"redmonYOLOv3IncrementalImprovement2018"}}],"schema":"https://github.com/citation-style-language/schema/raw/master/csl-citation.json"} </w:instrText>
      </w:r>
      <w:r w:rsidRPr="009E1035">
        <w:fldChar w:fldCharType="separate"/>
      </w:r>
      <w:r w:rsidR="00BF6A14" w:rsidRPr="00BF6A14">
        <w:rPr>
          <w:rFonts w:cs="Segoe UI Semilight"/>
        </w:rPr>
        <w:t>[31]</w:t>
      </w:r>
      <w:r w:rsidRPr="009E1035">
        <w:fldChar w:fldCharType="end"/>
      </w:r>
      <w:r w:rsidRPr="009E1035">
        <w:t xml:space="preserve">, </w:t>
      </w:r>
      <w:r w:rsidRPr="009E1035">
        <w:fldChar w:fldCharType="begin"/>
      </w:r>
      <w:r w:rsidR="00BF6A14">
        <w:instrText xml:space="preserve"> ADDIN ZOTERO_ITEM CSL_CITATION {"citationID":"CXYUtGTs","properties":{"formattedCitation":"[33]","plainCitation":"[33]","noteIndex":0},"citationItems":[{"id":106,"uris":["http://zotero.org/users/16439525/items/KGH38JLZ"],"itemData":{"id":106,"type":"article","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DOI":"10.48550/arXiv.2005.12872","note":"arXiv:2005.12872 [cs]","number":"arXiv:2005.12872","publisher":"arXiv","source":"arXiv.org","title":"End-to-End Object Detection with Transformers","URL":"http://arxiv.org/abs/2005.12872","author":[{"family":"Carion","given":"Nicolas"},{"family":"Massa","given":"Francisco"},{"family":"Synnaeve","given":"Gabriel"},{"family":"Usunier","given":"Nicolas"},{"family":"Kirillov","given":"Alexander"},{"family":"Zagoruyko","given":"Sergey"}],"accessed":{"date-parts":[["2025",2,22]]},"issued":{"date-parts":[["2020",5,28]]},"citation-key":"carionEndtoEndObjectDetection2020"}}],"schema":"https://github.com/citation-style-language/schema/raw/master/csl-citation.json"} </w:instrText>
      </w:r>
      <w:r w:rsidRPr="009E1035">
        <w:fldChar w:fldCharType="separate"/>
      </w:r>
      <w:r w:rsidR="00BF6A14" w:rsidRPr="00BF6A14">
        <w:rPr>
          <w:rFonts w:cs="Segoe UI Semilight"/>
        </w:rPr>
        <w:t>[33]</w:t>
      </w:r>
      <w:r w:rsidRPr="009E1035">
        <w:fldChar w:fldCharType="end"/>
      </w:r>
      <w:r w:rsidRPr="009E1035">
        <w:t>. However, raw detection metrics only tell half the story.</w:t>
      </w:r>
    </w:p>
    <w:p w14:paraId="7CB44702" w14:textId="2377E9C2" w:rsidR="002F71F2" w:rsidRDefault="002F71F2" w:rsidP="00105A60">
      <w:r w:rsidRPr="009E1035">
        <w:t>Pose estimation further enhances a robot</w:t>
      </w:r>
      <w:r w:rsidR="00512887">
        <w:t>’</w:t>
      </w:r>
      <w:r w:rsidRPr="009E1035">
        <w:t>s interaction with its surroundings by determining the orientation and position of objects. Techniques utilizing OpenCV facilitate real-time pose estimation, allowing robots to infer not just </w:t>
      </w:r>
      <w:r w:rsidRPr="009E1035">
        <w:rPr>
          <w:i/>
          <w:iCs/>
        </w:rPr>
        <w:t>what</w:t>
      </w:r>
      <w:r w:rsidRPr="009E1035">
        <w:t> objects exist, but </w:t>
      </w:r>
      <w:r w:rsidRPr="009E1035">
        <w:rPr>
          <w:i/>
          <w:iCs/>
        </w:rPr>
        <w:t>how</w:t>
      </w:r>
      <w:r w:rsidRPr="009E1035">
        <w:t> they relate spatially - a prerequisite for executing tasks requiring precision and adaptability.</w:t>
      </w:r>
    </w:p>
    <w:p w14:paraId="0040A752" w14:textId="77777777" w:rsidR="00FF0DFD" w:rsidRDefault="002F71F2" w:rsidP="00105A60">
      <w:r w:rsidRPr="009E1035">
        <w:t xml:space="preserve">Despite these technological strides, many vision pipelines perceive objects as generic entities, devoid of user-specific meaning. </w:t>
      </w:r>
    </w:p>
    <w:p w14:paraId="67714480" w14:textId="77777777" w:rsidR="00FF0DFD" w:rsidRDefault="002F71F2" w:rsidP="00FF0DFD">
      <w:pPr>
        <w:pStyle w:val="Quote"/>
      </w:pPr>
      <w:r w:rsidRPr="009E1035">
        <w:t xml:space="preserve">“A </w:t>
      </w:r>
      <w:r w:rsidR="00512887">
        <w:t>‘</w:t>
      </w:r>
      <w:r w:rsidRPr="009E1035">
        <w:t>red box</w:t>
      </w:r>
      <w:r w:rsidR="00512887">
        <w:t>’</w:t>
      </w:r>
      <w:r w:rsidRPr="009E1035">
        <w:t xml:space="preserve"> detected by YOLO lacks context - is it fragile? Who owns it? How was it handled last time?”. </w:t>
      </w:r>
    </w:p>
    <w:p w14:paraId="2B150B0B" w14:textId="0501241A" w:rsidR="002F71F2" w:rsidRDefault="002F71F2" w:rsidP="00105A60">
      <w:r w:rsidRPr="009E1035">
        <w:t>Amazon</w:t>
      </w:r>
      <w:r w:rsidR="00512887">
        <w:t>’</w:t>
      </w:r>
      <w:r w:rsidRPr="009E1035">
        <w:t>s Astro robot exemplifies this limitation: while it can recognize faces, it doesn</w:t>
      </w:r>
      <w:r w:rsidR="00512887">
        <w:t>’</w:t>
      </w:r>
      <w:r w:rsidRPr="009E1035">
        <w:t>t adjust its tasks based on the user</w:t>
      </w:r>
      <w:r w:rsidR="00512887">
        <w:t>’</w:t>
      </w:r>
      <w:r w:rsidRPr="009E1035">
        <w:t xml:space="preserve">s expertise or history </w:t>
      </w:r>
      <w:r w:rsidRPr="009E1035">
        <w:fldChar w:fldCharType="begin"/>
      </w:r>
      <w:r w:rsidR="00BF6A14">
        <w:instrText xml:space="preserve"> ADDIN ZOTERO_ITEM CSL_CITATION {"citationID":"5bYTSBSq","properties":{"formattedCitation":"[34]","plainCitation":"[34]","noteIndex":0},"citationItems":[{"id":110,"uris":["http://zotero.org/users/16439525/items/9XD8F39E"],"itemData":{"id":110,"type":"webpage","abstract":"A new opt-in feature for Echo Show and Astro provides more-personalized content and experiences for customers who choose to enroll.","container-title":"Amazon Science","language":"en","title":"The science behind visual ID","URL":"https://www.amazon.science/blog/the-science-behind-visual-id","accessed":{"date-parts":[["2025",2,22]]},"issued":{"date-parts":[["2021",9,28]]},"citation-key":"ScienceVisualID2021"}}],"schema":"https://github.com/citation-style-language/schema/raw/master/csl-citation.json"} </w:instrText>
      </w:r>
      <w:r w:rsidRPr="009E1035">
        <w:fldChar w:fldCharType="separate"/>
      </w:r>
      <w:r w:rsidR="00BF6A14" w:rsidRPr="00BF6A14">
        <w:rPr>
          <w:rFonts w:cs="Segoe UI Semilight"/>
        </w:rPr>
        <w:t>[34]</w:t>
      </w:r>
      <w:r w:rsidRPr="009E1035">
        <w:fldChar w:fldCharType="end"/>
      </w:r>
      <w:r w:rsidRPr="009E1035">
        <w:t>.</w:t>
      </w:r>
    </w:p>
    <w:p w14:paraId="642D9B9C" w14:textId="74CC10D2" w:rsidR="00B47AFD" w:rsidRPr="00B47AFD" w:rsidRDefault="00B47AFD" w:rsidP="00B47AFD">
      <w:r w:rsidRPr="00B47AFD">
        <w:t xml:space="preserve">Object detection </w:t>
      </w:r>
      <w:r w:rsidRPr="00B47AFD">
        <w:fldChar w:fldCharType="begin"/>
      </w:r>
      <w:r w:rsidR="00BF6A14">
        <w:instrText xml:space="preserve"> ADDIN ZOTERO_ITEM CSL_CITATION {"citationID":"Nu8vpQSR","properties":{"formattedCitation":"[35]","plainCitation":"[35]","noteIndex":0},"citationItems":[{"id":176,"uris":["http://zotero.org/users/16439525/items/YS6EQJAI"],"itemData":{"id":176,"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3,5]]},"issued":{"date-parts":[["2016",5,9]]},"citation-key":"redmonYouOnlyLook2016"}}],"schema":"https://github.com/citation-style-language/schema/raw/master/csl-citation.json"} </w:instrText>
      </w:r>
      <w:r w:rsidRPr="00B47AFD">
        <w:fldChar w:fldCharType="separate"/>
      </w:r>
      <w:r w:rsidR="00BF6A14" w:rsidRPr="00BF6A14">
        <w:rPr>
          <w:rFonts w:cs="Segoe UI Semilight"/>
        </w:rPr>
        <w:t>[35]</w:t>
      </w:r>
      <w:r w:rsidRPr="00B47AFD">
        <w:fldChar w:fldCharType="end"/>
      </w:r>
      <w:r w:rsidRPr="00B47AFD">
        <w:t xml:space="preserve"> affordance recognition </w:t>
      </w:r>
      <w:r w:rsidRPr="00B47AFD">
        <w:fldChar w:fldCharType="begin"/>
      </w:r>
      <w:r w:rsidR="00BF6A14">
        <w:instrText xml:space="preserve"> ADDIN ZOTERO_ITEM CSL_CITATION {"citationID":"Ih8Y7N5t","properties":{"formattedCitation":"[36], [37], [38]","plainCitation":"[36], [37], [38]","noteIndex":0},"citationItems":[{"id":187,"uris":["http://zotero.org/users/16439525/items/ZJNZQS5S"],"itemData":{"id":187,"type":"article-journal","abstract":"This letter investigates the addition of keypoint detections to a deep network affordance segmentation pipeline. The intent is to better interpret the functionality of object parts from a manipulation perspective. While affordance segmentation does provide label information about the potential use of object parts, it lacks predictions on the physical geometry that would support such use. The keypoints remedy the situation by providing structured predictions regarding position, direction, and extent. To support joint training of affordances and keypoints, a new dataset is created based on the UMD dataset. Called the UMD+GT affordance dataset, it emphasizes household objects and affordances. The dataset has a uniform representation for five keypoints that encodes information about where and how to manipulate the associated affordance. Visual processing benchmarking shows that the trained network, called AffKp, achieves the state-of-the-art performance on affordance segmentation and satisfactory result on keypoint detection. Manipulation experiments show more stable detection of the operating position for AffKp versus segmentation-only methods and the ability to infer object part pose and operating direction for task execution.","container-title":"IEEE Robotics and Automation Letters","DOI":"10.1109/LRA.2021.3062560","ISSN":"2377-3766","issue":"2","note":"event-title: IEEE Robotics and Automation Letters","page":"2870-2877","source":"IEEE Xplore","title":"An Affordance Keypoint Detection Network for Robot Manipulation","URL":"https://ieeexplore.ieee.org/document/9364360/?arnumber=9364360","volume":"6","author":[{"family":"Xu","given":"Ruinian"},{"family":"Chu","given":"Fu-Jen"},{"family":"Tang","given":"Chao"},{"family":"Liu","given":"Weiyu"},{"family":"Vela","given":"Patricio A."}],"accessed":{"date-parts":[["2025",3,5]]},"issued":{"date-parts":[["2021",4]]},"citation-key":"xuAffordanceKeypointDetection2021"}},{"id":193,"uris":["http://zotero.org/users/16439525/items/H3EUM8P7"],"itemData":{"id":193,"type":"article-journal","abstract":"This paper presents a brief review of affordance research in robotics, with special concentrations on its applications in grasping and manipulation of objects. The concept of affordance could be a key to realize human-like advanced manipulation intelligence. First, we discuss the concept of affordance while associating with the applications in robotics. Then, we intensively explore the studies that utilize affordance for robotic manipulation applications, such as object recognition, grasping, and object manipulation including tool-use. They obtain and use affordance by several ways like learning from human, using simulation, and real-world execution. Moreover, we show our current work, which is a cloud database for advanced manipulation intelligence. The database accumulates various data related to manipulation task execution and will be an open platform to leverage various affordance techniques.","container-title":"Advanced Robotics","DOI":"10.1080/01691864.2017.1394912","ISSN":"0169-1864","issue":"19-20","note":"publisher: Taylor &amp; Francis\n_eprint: https://doi.org/10.1080/01691864.2017.1394912","page":"1086-1101","source":"Taylor and Francis+NEJM","title":"A brief review of affordance in robotic manipulation research","URL":"https://doi.org/10.1080/01691864.2017.1394912","volume":"31","author":[{"family":"Yamanobe","given":"Natsuki"},{"family":"Wan","given":"Weiwei"},{"family":"Ramirez-Alpizar","given":"Ixchel G."},{"family":"Petit","given":"Damien"},{"family":"Tsuji","given":"Tokuo"},{"family":"Akizuki","given":"Shuichi"},{"family":"Hashimoto","given":"Manabu"},{"family":"Nagata","given":"Kazuyuki"},{"family":"Harada","given":"Kensuke"}],"accessed":{"date-parts":[["2025",3,5]]},"issued":{"date-parts":[["2017",10,18]]},"citation-key":"yamanobeBriefReviewAffordance2017a"}},{"id":196,"uris":["http://zotero.org/users/16439525/items/BGBY37HG"],"itemData":{"id":196,"type":"article-journal","abstract":"This paper presents a framework to detect and rank affordances of novel objects to assist with robotic manipulation tasks. The framework segments the affordance map of unseen objects using region-based affordance segmentation. Detected affordances deﬁne an initial state from which to generate action primitives for manipulation via the Planning Domain Deﬁnition Language (PDDL). The proposed category-agnostic affordance segmentation approach generalizes learned affordances to unseen objects by utilizing binary classiﬁcation on proposed instance masks. The predicted pixel-wise level affordances are ranked by KL-divergence, augmenting the available affordance choices for manipulation tasks with non-primary affordances of an object. Experimental results show that the proposed method achieves state-of-the-art performance on affordance segmentation of novel objects, and outperforms baselines on affordance ranking. Actual robotic manipulation scenarios demonstrate the use of affordance detection with PDDL-generated action primitives for task execution. Prediction of ranked affordances on unseen objects provides ﬂexibility to accomplish goal-oriented tasks.","container-title":"IEEE Robotics and Automation Letters","DOI":"10.1109/LRA.2019.2930364","ISSN":"2377-3766, 2377-3774","issue":"4","journalAbbreviation":"IEEE Robot. Autom. Lett.","language":"en","license":"https://ieeexplore.ieee.org/Xplorehelp/downloads/license-information/IEEE.html","page":"4070-4077","source":"DOI.org (Crossref)","title":"Toward Affordance Detection and Ranking on Novel Objects for Real-World Robotic Manipulation","URL":"https://ieeexplore.ieee.org/document/8770077/","volume":"4","author":[{"family":"Chu","given":"Fu-Jen"},{"family":"Xu","given":"Ruinian"},{"family":"Seguin","given":"Landan"},{"family":"Vela","given":"Patricio A."}],"accessed":{"date-parts":[["2025",3,5]]},"issued":{"date-parts":[["2019",10]]},"citation-key":"chuAffordanceDetectionRanking2019"}}],"schema":"https://github.com/citation-style-language/schema/raw/master/csl-citation.json"} </w:instrText>
      </w:r>
      <w:r w:rsidRPr="00B47AFD">
        <w:fldChar w:fldCharType="separate"/>
      </w:r>
      <w:r w:rsidR="00BF6A14" w:rsidRPr="00BF6A14">
        <w:rPr>
          <w:rFonts w:cs="Segoe UI Semilight"/>
        </w:rPr>
        <w:t>[36], [37], [38]</w:t>
      </w:r>
      <w:r w:rsidRPr="00B47AFD">
        <w:fldChar w:fldCharType="end"/>
      </w:r>
      <w:r w:rsidRPr="00B47AFD">
        <w:t xml:space="preserve">, and facial recognition such as in </w:t>
      </w:r>
      <w:r w:rsidRPr="00B47AFD">
        <w:fldChar w:fldCharType="begin"/>
      </w:r>
      <w:r w:rsidR="00BF6A14">
        <w:instrText xml:space="preserve"> ADDIN ZOTERO_ITEM CSL_CITATION {"citationID":"O5sVPsfh","properties":{"formattedCitation":"[39]","plainCitation":"[39]","noteIndex":0},"citationItems":[{"id":183,"uris":["http://zotero.org/users/16439525/items/HBHJVX2N"],"itemData":{"id":183,"type":"paper-conference","abstract":"Despite significant recent advances in the field of face recognition,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by 30% on both datasets. We also introduce the concept of harmonic embeddings, and a harmonic triplet loss, which describe different versions of face embeddings (produced by different networks) that are compatible to each other and allow for direct comparison between each other.","container-title":"2015 IEEE Conference on Computer Vision and Pattern Recognition (CVPR)","DOI":"10.1109/CVPR.2015.7298682","note":"arXiv:1503.03832 [cs]","page":"815-823","source":"arXiv.org","title":"FaceNet: A Unified Embedding for Face Recognition and Clustering","title-short":"FaceNet","URL":"http://arxiv.org/abs/1503.03832","author":[{"family":"Schroff","given":"Florian"},{"family":"Kalenichenko","given":"Dmitry"},{"family":"Philbin","given":"James"}],"accessed":{"date-parts":[["2025",3,5]]},"issued":{"date-parts":[["2015",6]]},"citation-key":"schroffFaceNetUnifiedEmbedding2015a"}}],"schema":"https://github.com/citation-style-language/schema/raw/master/csl-citation.json"} </w:instrText>
      </w:r>
      <w:r w:rsidRPr="00B47AFD">
        <w:fldChar w:fldCharType="separate"/>
      </w:r>
      <w:r w:rsidR="00BF6A14" w:rsidRPr="00BF6A14">
        <w:rPr>
          <w:rFonts w:cs="Segoe UI Semilight"/>
        </w:rPr>
        <w:t>[39]</w:t>
      </w:r>
      <w:r w:rsidRPr="00B47AFD">
        <w:fldChar w:fldCharType="end"/>
      </w:r>
      <w:r w:rsidRPr="00B47AFD">
        <w:t xml:space="preserve"> are all crucial for contextual understanding: the first helps locate items, the second infers how to interact with them, and the third enables personalized user interactions. While these capabilities have advanced individually, integrating them into a cohesive robotic vision pipeline, especially in dynamic and occluded environments, remains an ongoing frontier in research.</w:t>
      </w:r>
    </w:p>
    <w:p w14:paraId="61556D73" w14:textId="2D1CC883" w:rsidR="002F71F2" w:rsidRPr="009E1035" w:rsidRDefault="002F71F2" w:rsidP="00105A60">
      <w:r w:rsidRPr="009E1035">
        <w:t xml:space="preserve">By integrating </w:t>
      </w:r>
      <w:r w:rsidRPr="00A74607">
        <w:rPr>
          <w:rStyle w:val="SubtleEmphasis"/>
        </w:rPr>
        <w:t>scene data</w:t>
      </w:r>
      <w:r w:rsidRPr="009E1035">
        <w:t xml:space="preserve"> with </w:t>
      </w:r>
      <w:r w:rsidRPr="00A74607">
        <w:rPr>
          <w:rStyle w:val="SubtleEmphasis"/>
        </w:rPr>
        <w:t>database-driven user identity</w:t>
      </w:r>
      <w:r w:rsidRPr="009E1035">
        <w:t xml:space="preserve">, a system can enrich object metadata with user history. For instance, detecting </w:t>
      </w:r>
      <w:r w:rsidR="00512887">
        <w:t>‘</w:t>
      </w:r>
      <w:r w:rsidR="00C22962" w:rsidRPr="00101D50">
        <w:rPr>
          <w:rStyle w:val="SubtleEmphasis"/>
        </w:rPr>
        <w:t>John</w:t>
      </w:r>
      <w:r w:rsidR="00512887" w:rsidRPr="00101D50">
        <w:rPr>
          <w:rStyle w:val="SubtleEmphasis"/>
        </w:rPr>
        <w:t>’</w:t>
      </w:r>
      <w:r w:rsidRPr="00101D50">
        <w:rPr>
          <w:rStyle w:val="SubtleEmphasis"/>
        </w:rPr>
        <w:t>s red box</w:t>
      </w:r>
      <w:r w:rsidR="00512887" w:rsidRPr="00101D50">
        <w:rPr>
          <w:rStyle w:val="SubtleEmphasis"/>
        </w:rPr>
        <w:t>’</w:t>
      </w:r>
      <w:r w:rsidRPr="009E1035">
        <w:t xml:space="preserve"> triggers a pre-stored preference for low-force grip handling, avoiding the one-size-fits-all approach of existing frameworks.</w:t>
      </w:r>
    </w:p>
    <w:p w14:paraId="5125C7CD" w14:textId="27C86E8A" w:rsidR="002F71F2" w:rsidRPr="009E1035" w:rsidRDefault="002F71F2" w:rsidP="00105A60">
      <w:pPr>
        <w:pStyle w:val="Heading3"/>
      </w:pPr>
      <w:bookmarkStart w:id="160" w:name="_Toc191384290"/>
      <w:bookmarkStart w:id="161" w:name="_Toc192240118"/>
      <w:bookmarkStart w:id="162" w:name="_Toc192240378"/>
      <w:bookmarkStart w:id="163" w:name="_Toc192240539"/>
      <w:bookmarkStart w:id="164" w:name="_Toc197024403"/>
      <w:r w:rsidRPr="00197777">
        <w:t xml:space="preserve">Biometrics as the </w:t>
      </w:r>
      <w:r w:rsidR="00D10BE0">
        <w:t>f</w:t>
      </w:r>
      <w:r w:rsidRPr="00197777">
        <w:t xml:space="preserve">irst </w:t>
      </w:r>
      <w:r w:rsidR="00D10BE0">
        <w:t>s</w:t>
      </w:r>
      <w:r w:rsidRPr="00197777">
        <w:t xml:space="preserve">tep to </w:t>
      </w:r>
      <w:r w:rsidR="00D10BE0">
        <w:t>p</w:t>
      </w:r>
      <w:r w:rsidRPr="00197777">
        <w:t>ersonalization</w:t>
      </w:r>
      <w:bookmarkEnd w:id="160"/>
      <w:bookmarkEnd w:id="161"/>
      <w:bookmarkEnd w:id="162"/>
      <w:bookmarkEnd w:id="163"/>
      <w:bookmarkEnd w:id="164"/>
    </w:p>
    <w:p w14:paraId="316EE6D4" w14:textId="11C22EF7" w:rsidR="002F71F2" w:rsidRPr="009E1035" w:rsidRDefault="002F71F2" w:rsidP="00105A60">
      <w:pPr>
        <w:rPr>
          <w:i/>
          <w:iCs/>
        </w:rPr>
      </w:pPr>
      <w:r w:rsidRPr="009E1035">
        <w:t>Biometric authentication -face recognition and voice processing- has matured into a reliable tool for user identification, from security checkpoints to collaborative robotics. </w:t>
      </w:r>
      <w:r w:rsidRPr="00FF0DFD">
        <w:t>Yet, some current implementations treat biometrics as mere “keys” to access systems, failing to leverage them for </w:t>
      </w:r>
      <w:r w:rsidR="007255DC" w:rsidRPr="00FF0DFD">
        <w:rPr>
          <w:i/>
          <w:iCs/>
        </w:rPr>
        <w:t>collaborative</w:t>
      </w:r>
      <w:r w:rsidR="007255DC" w:rsidRPr="00FF0DFD">
        <w:t xml:space="preserve"> or </w:t>
      </w:r>
      <w:r w:rsidRPr="00FF0DFD">
        <w:rPr>
          <w:i/>
          <w:iCs/>
        </w:rPr>
        <w:t xml:space="preserve">adaptive </w:t>
      </w:r>
      <w:r w:rsidR="00FF0DFD" w:rsidRPr="00FF0DFD">
        <w:t>applications</w:t>
      </w:r>
      <w:r w:rsidRPr="00FF0DFD">
        <w:rPr>
          <w:i/>
          <w:iCs/>
        </w:rPr>
        <w:t>.</w:t>
      </w:r>
    </w:p>
    <w:p w14:paraId="069A2750" w14:textId="63C77494" w:rsidR="002F71F2" w:rsidRPr="009E1035" w:rsidRDefault="002F71F2" w:rsidP="00105A60">
      <w:r w:rsidRPr="009E1035">
        <w:t>By employing face and voice recognition technologies</w:t>
      </w:r>
      <w:r w:rsidR="00D34A25">
        <w:t xml:space="preserve"> </w:t>
      </w:r>
      <w:r w:rsidR="00D34A25" w:rsidRPr="009E1035">
        <w:fldChar w:fldCharType="begin"/>
      </w:r>
      <w:r w:rsidR="00BF6A14">
        <w:instrText xml:space="preserve"> ADDIN ZOTERO_ITEM CSL_CITATION {"citationID":"vncEkfcA","properties":{"formattedCitation":"[40]","plainCitation":"[40]","noteIndex":0},"citationItems":[{"id":115,"uris":["http://zotero.org/users/16439525/items/RMPKSR4Z"],"itemData":{"id":115,"type":"webpage","abstract":"Sensory's embedded face &amp; voice biometrics provides maximum security, yet remains fast, convenient, &amp; easy to use.","container-title":"Sensory","language":"en","title":"Sensory’s TrulySecure Face &amp; Voice Biometrics Software","URL":"https://www.sensory.com/face-voice-biometrics/","accessed":{"date-parts":[["2025",2,22]]},"citation-key":"SensorysTrulySecureFace"}}],"schema":"https://github.com/citation-style-language/schema/raw/master/csl-citation.json"} </w:instrText>
      </w:r>
      <w:r w:rsidR="00D34A25" w:rsidRPr="009E1035">
        <w:fldChar w:fldCharType="separate"/>
      </w:r>
      <w:r w:rsidR="00BF6A14" w:rsidRPr="00BF6A14">
        <w:rPr>
          <w:rFonts w:cs="Segoe UI Semilight"/>
        </w:rPr>
        <w:t>[40]</w:t>
      </w:r>
      <w:r w:rsidR="00D34A25" w:rsidRPr="009E1035">
        <w:fldChar w:fldCharType="end"/>
      </w:r>
      <w:r w:rsidRPr="009E1035">
        <w:t xml:space="preserve">, robots can identify users and access individualized profiles, paving the way for customized responses. For example, Sensory Inc. has developed embedded face and voice biometrics that provide secure and convenient user verification, enhancing the personalization of interactions </w:t>
      </w:r>
      <w:r w:rsidRPr="009E1035">
        <w:fldChar w:fldCharType="begin"/>
      </w:r>
      <w:r w:rsidR="00BF6A14">
        <w:instrText xml:space="preserve"> ADDIN ZOTERO_ITEM CSL_CITATION {"citationID":"jpRfAd3t","properties":{"formattedCitation":"[40]","plainCitation":"[40]","noteIndex":0},"citationItems":[{"id":115,"uris":["http://zotero.org/users/16439525/items/RMPKSR4Z"],"itemData":{"id":115,"type":"webpage","abstract":"Sensory's embedded face &amp; voice biometrics provides maximum security, yet remains fast, convenient, &amp; easy to use.","container-title":"Sensory","language":"en","title":"Sensory’s TrulySecure Face &amp; Voice Biometrics Software","URL":"https://www.sensory.com/face-voice-biometrics/","accessed":{"date-parts":[["2025",2,22]]},"citation-key":"SensorysTrulySecureFace"}}],"schema":"https://github.com/citation-style-language/schema/raw/master/csl-citation.json"} </w:instrText>
      </w:r>
      <w:r w:rsidRPr="009E1035">
        <w:fldChar w:fldCharType="separate"/>
      </w:r>
      <w:r w:rsidR="00BF6A14" w:rsidRPr="00BF6A14">
        <w:rPr>
          <w:rFonts w:cs="Segoe UI Semilight"/>
        </w:rPr>
        <w:t>[40]</w:t>
      </w:r>
      <w:r w:rsidRPr="009E1035">
        <w:fldChar w:fldCharType="end"/>
      </w:r>
      <w:r w:rsidRPr="009E1035">
        <w:t>.</w:t>
      </w:r>
    </w:p>
    <w:p w14:paraId="62E2E8CC" w14:textId="30983EDD" w:rsidR="002F71F2" w:rsidRPr="009E1035" w:rsidRDefault="002F71F2" w:rsidP="00105A60">
      <w:r w:rsidRPr="009E1035">
        <w:t xml:space="preserve">By linking biometric authentication to an SQLite database of user profiles, robots can recall past interactions and preferences. For instance, recognizing </w:t>
      </w:r>
      <w:r w:rsidR="00512887">
        <w:t>‘</w:t>
      </w:r>
      <w:r w:rsidRPr="009E1035">
        <w:t>Rahul</w:t>
      </w:r>
      <w:r w:rsidR="00512887">
        <w:t>’</w:t>
      </w:r>
      <w:r w:rsidRPr="009E1035">
        <w:t xml:space="preserve"> via face authentication retrieves his stored preference for slower pick-and-place task execution, while voice commands like </w:t>
      </w:r>
      <w:r w:rsidR="00512887">
        <w:t>‘</w:t>
      </w:r>
      <w:r w:rsidRPr="009E1035">
        <w:t>Handle carefully</w:t>
      </w:r>
      <w:r w:rsidR="00512887">
        <w:t>’</w:t>
      </w:r>
      <w:r w:rsidRPr="009E1035">
        <w:t xml:space="preserve"> update the robot</w:t>
      </w:r>
      <w:r w:rsidR="00512887">
        <w:t>’</w:t>
      </w:r>
      <w:r w:rsidRPr="009E1035">
        <w:t>s torque limits in real time. This fusion of biometrics, scene data, and historical context enables truly personalized execution.</w:t>
      </w:r>
    </w:p>
    <w:p w14:paraId="32A0C930" w14:textId="1DD1F891" w:rsidR="002F71F2" w:rsidRPr="009E1035" w:rsidRDefault="002F71F2" w:rsidP="00105A60">
      <w:r w:rsidRPr="009E1035">
        <w:t>In summary, advancing from basic object detection to user-centric context requires integrating sophisticated scene understanding with biometric-driven personalization. While existing tools like OpenCV or ROS</w:t>
      </w:r>
      <w:r w:rsidR="00512887">
        <w:t>’</w:t>
      </w:r>
      <w:r w:rsidRPr="009E1035">
        <w:t>s vision pipelines excel at </w:t>
      </w:r>
      <w:r w:rsidRPr="009E1035">
        <w:rPr>
          <w:i/>
          <w:iCs/>
        </w:rPr>
        <w:t>what</w:t>
      </w:r>
      <w:r w:rsidRPr="009E1035">
        <w:t> and </w:t>
      </w:r>
      <w:r w:rsidRPr="009E1035">
        <w:rPr>
          <w:i/>
          <w:iCs/>
        </w:rPr>
        <w:t>where</w:t>
      </w:r>
      <w:r w:rsidRPr="009E1035">
        <w:t>, a database-driven architecture could answer </w:t>
      </w:r>
      <w:r w:rsidRPr="009E1035">
        <w:rPr>
          <w:i/>
          <w:iCs/>
        </w:rPr>
        <w:t>for whom</w:t>
      </w:r>
      <w:r w:rsidRPr="009E1035">
        <w:t xml:space="preserve"> - a leap from robotic perception to collaborative understanding. </w:t>
      </w:r>
    </w:p>
    <w:p w14:paraId="5D52F8AC" w14:textId="77777777" w:rsidR="002F71F2" w:rsidRPr="00B7446B" w:rsidRDefault="002F71F2" w:rsidP="00B7446B">
      <w:pPr>
        <w:pStyle w:val="Heading2"/>
      </w:pPr>
      <w:bookmarkStart w:id="165" w:name="_Toc191384291"/>
      <w:bookmarkStart w:id="166" w:name="_Toc192240119"/>
      <w:bookmarkStart w:id="167" w:name="_Toc192240379"/>
      <w:bookmarkStart w:id="168" w:name="_Toc192240540"/>
      <w:bookmarkStart w:id="169" w:name="_Toc197024404"/>
      <w:r w:rsidRPr="00B7446B">
        <w:t>Language Models: Translating Intent into Actionable Code</w:t>
      </w:r>
      <w:bookmarkEnd w:id="165"/>
      <w:bookmarkEnd w:id="166"/>
      <w:bookmarkEnd w:id="167"/>
      <w:bookmarkEnd w:id="168"/>
      <w:bookmarkEnd w:id="169"/>
    </w:p>
    <w:p w14:paraId="531ACE34" w14:textId="0C97C1AA" w:rsidR="002F71F2" w:rsidRPr="00411190" w:rsidRDefault="002F71F2" w:rsidP="00411190">
      <w:pPr>
        <w:pStyle w:val="Quote"/>
      </w:pPr>
      <w:r w:rsidRPr="00411190">
        <w:t>“What if Siri could not only set a timer but also teach a robot to assemble your IKEA furniture?”</w:t>
      </w:r>
    </w:p>
    <w:p w14:paraId="6928286D" w14:textId="199BCB86" w:rsidR="002F71F2" w:rsidRPr="009E1035" w:rsidRDefault="002F71F2" w:rsidP="00105A60">
      <w:pPr>
        <w:pStyle w:val="Heading3"/>
      </w:pPr>
      <w:bookmarkStart w:id="170" w:name="_Toc191384292"/>
      <w:bookmarkStart w:id="171" w:name="_Toc192240120"/>
      <w:bookmarkStart w:id="172" w:name="_Toc192240380"/>
      <w:bookmarkStart w:id="173" w:name="_Toc192240541"/>
      <w:bookmarkStart w:id="174" w:name="_Toc197024405"/>
      <w:r w:rsidRPr="00197777">
        <w:t xml:space="preserve">NLP in </w:t>
      </w:r>
      <w:r w:rsidR="00D10BE0">
        <w:t>r</w:t>
      </w:r>
      <w:r w:rsidRPr="00197777">
        <w:t>obotics:</w:t>
      </w:r>
      <w:bookmarkEnd w:id="170"/>
      <w:bookmarkEnd w:id="171"/>
      <w:bookmarkEnd w:id="172"/>
      <w:bookmarkEnd w:id="173"/>
      <w:r w:rsidRPr="00197777">
        <w:t xml:space="preserve"> </w:t>
      </w:r>
      <w:r w:rsidRPr="009E1035">
        <w:t>“</w:t>
      </w:r>
      <w:r w:rsidR="00D10BE0">
        <w:t>s</w:t>
      </w:r>
      <w:r w:rsidRPr="009E1035">
        <w:t xml:space="preserve">yntax to </w:t>
      </w:r>
      <w:r w:rsidR="00D10BE0">
        <w:t>s</w:t>
      </w:r>
      <w:r w:rsidRPr="009E1035">
        <w:t>emantics”</w:t>
      </w:r>
      <w:bookmarkEnd w:id="174"/>
    </w:p>
    <w:p w14:paraId="44A3D735" w14:textId="09C68F03" w:rsidR="002F71F2" w:rsidRPr="009E1035" w:rsidRDefault="002F71F2" w:rsidP="00105A60">
      <w:r w:rsidRPr="009E1035">
        <w:t xml:space="preserve">The advent of transformer-based large language models (LLMs) like GPT-4, BERT, and LLaMA for natural language processing (NLP), reasoning and language generation has redefined human-robot interaction. These models act as neural compilers, translating unstructured linguistic inputs into structured task representations through three computational phases: </w:t>
      </w:r>
      <w:r w:rsidRPr="009E1035">
        <w:rPr>
          <w:i/>
          <w:iCs/>
        </w:rPr>
        <w:t>syntactic parsing</w:t>
      </w:r>
      <w:r w:rsidRPr="009E1035">
        <w:t xml:space="preserve"> (identifying verbs/nouns), </w:t>
      </w:r>
      <w:r w:rsidRPr="009E1035">
        <w:rPr>
          <w:i/>
          <w:iCs/>
        </w:rPr>
        <w:t>contextual grounding</w:t>
      </w:r>
      <w:r w:rsidRPr="009E1035">
        <w:t xml:space="preserve"> (</w:t>
      </w:r>
      <w:r w:rsidR="00C47F66">
        <w:t>e</w:t>
      </w:r>
      <w:r w:rsidR="00506BC8">
        <w:t>.</w:t>
      </w:r>
      <w:r w:rsidR="00C47F66">
        <w:t>g.</w:t>
      </w:r>
      <w:r w:rsidR="00506BC8">
        <w:t>,</w:t>
      </w:r>
      <w:r w:rsidR="00C47F66">
        <w:t xml:space="preserve"> </w:t>
      </w:r>
      <w:r w:rsidRPr="009E1035">
        <w:t xml:space="preserve">mapping "left panel" to CAD-defined part IDs), and </w:t>
      </w:r>
      <w:r w:rsidRPr="009E1035">
        <w:rPr>
          <w:i/>
          <w:iCs/>
        </w:rPr>
        <w:t>code generation</w:t>
      </w:r>
      <w:r w:rsidRPr="009E1035">
        <w:t xml:space="preserve"> (producing ROS-compatible motion </w:t>
      </w:r>
      <w:r w:rsidRPr="009E1035">
        <w:fldChar w:fldCharType="begin"/>
      </w:r>
      <w:r w:rsidR="00BF6A14">
        <w:instrText xml:space="preserve"> ADDIN ZOTERO_ITEM CSL_CITATION {"citationID":"NiuTPlJy","properties":{"formattedCitation":"[41]","plainCitation":"[41]","noteIndex":0},"citationItems":[{"id":116,"uris":["http://zotero.org/users/16439525/items/J2CB6KEA"],"itemData":{"id":116,"type":"article","abstract":"The human ability to learn, generalize, and control complex manipulation tasks through multi-modality feedback suggests a unique capability, which we refer to as dexterity intelligence. Understanding and assessing this intelligence is a complex task. Amidst the swift progress and extensive proliferation of large language models (LLMs), their applications in the field of robotics have garnered increasing attention. LLMs possess the ability to process and generate natural language, facilitating efficient interaction and collaboration with robots. Researchers and engineers in the field of robotics have recognized the immense potential of LLMs in enhancing robot intelligence, human-robot interaction, and autonomy. Therefore, this comprehensive review aims to summarize the applications of LLMs in robotics, delving into their impact and contributions to key areas such as robot control, perception, decision-making, and path planning. We first provide an overview of the background and development of LLMs for robotics, followed by a description of the benefits of LLMs for robotics and recent advancements in robotics models based on LLMs. We then delve into the various techniques used in the model, including those employed in perception, decision-making, control, and interaction. Finally, we explore the applications of LLMs in robotics and some potential challenges they may face in the near future. Embodied intelligence is the future of intelligent science, and LLMs-based robotics is one of the promising but challenging paths to achieve this.","DOI":"10.48550/arXiv.2311.07226","note":"arXiv:2311.07226 [cs]","number":"arXiv:2311.07226","publisher":"arXiv","source":"arXiv.org","title":"Large Language Models for Robotics: A Survey","title-short":"Large Language Models for Robotics","URL":"http://arxiv.org/abs/2311.07226","author":[{"family":"Zeng","given":"Fanlong"},{"family":"Gan","given":"Wensheng"},{"family":"Wang","given":"Yongheng"},{"family":"Liu","given":"Ning"},{"family":"Yu","given":"Philip S."}],"accessed":{"date-parts":[["2025",2,22]]},"issued":{"date-parts":[["2023",11,13]]},"citation-key":"zengLargeLanguageModels2023a"}}],"schema":"https://github.com/citation-style-language/schema/raw/master/csl-citation.json"} </w:instrText>
      </w:r>
      <w:r w:rsidRPr="009E1035">
        <w:fldChar w:fldCharType="separate"/>
      </w:r>
      <w:r w:rsidR="00BF6A14" w:rsidRPr="00BF6A14">
        <w:rPr>
          <w:rFonts w:cs="Segoe UI Semilight"/>
        </w:rPr>
        <w:t>[41]</w:t>
      </w:r>
      <w:r w:rsidRPr="009E1035">
        <w:fldChar w:fldCharType="end"/>
      </w:r>
      <w:r w:rsidRPr="009E1035">
        <w:t>. Recent work demonstrates their surprising adaptability: </w:t>
      </w:r>
      <w:r w:rsidRPr="009E1035">
        <w:rPr>
          <w:i/>
          <w:iCs/>
        </w:rPr>
        <w:t>ChatGPT</w:t>
      </w:r>
      <w:r w:rsidRPr="009E1035">
        <w:t>, designed for text generation, now generates robot control code</w:t>
      </w:r>
      <w:r w:rsidRPr="009E1035">
        <w:fldChar w:fldCharType="begin"/>
      </w:r>
      <w:r w:rsidR="00BF6A14">
        <w:instrText xml:space="preserve"> ADDIN ZOTERO_ITEM CSL_CITATION {"citationID":"Xl2q4a5Y","properties":{"formattedCitation":"[42]","plainCitation":"[42]","noteIndex":0},"citationItems":[{"id":131,"uris":["http://zotero.org/users/16439525/items/67REEISS"],"itemData":{"id":131,"type":"article","abstract":"Large language models (LLMs) have undergone significant expansion and have been increasingly integrated across various domains. Notably, in the realm of robot task planning, LLMs harness their advanced reasoning and language comprehension capabilities to formulate precise and efficient action plans based on natural language instructions. However, for embodied tasks, where robots interact with complex environments, text-only LLMs often face challenges due to a lack of compatibility with robotic visual perception. This study provides a comprehensive overview of the emerging integration of LLMs and multimodal LLMs into various robotic tasks. Additionally, we propose a framework that utilizes multimodal GPT-4V to enhance embodied task planning through the combination of natural language instructions and robot visual perceptions. Our results, based on diverse datasets, indicate that GPT-4V effectively enhances robot performance in embodied tasks. This extensive survey and evaluation of LLMs and multimodal LLMs across a variety of robotic tasks enriches the understanding of LLM-centric embodied intelligence and provides forward-looking insights toward bridging the gap in Human-Robot-Environment interaction.","DOI":"10.48550/arXiv.2401.04334","note":"arXiv:2401.04334 [cs]","number":"arXiv:2401.04334","publisher":"arXiv","source":"arXiv.org","title":"Large Language Models for Robotics: Opportunities, Challenges, and Perspectives","title-short":"Large Language Models for Robotics","URL":"http://arxiv.org/abs/2401.04334","author":[{"family":"Wang","given":"Jiaqi"},{"family":"Wu","given":"Zihao"},{"family":"Li","given":"Yiwei"},{"family":"Jiang","given":"Hanqi"},{"family":"Shu","given":"Peng"},{"family":"Shi","given":"Enze"},{"family":"Hu","given":"Huawen"},{"family":"Ma","given":"Chong"},{"family":"Liu","given":"Yiheng"},{"family":"Wang","given":"Xuhui"},{"family":"Yao","given":"Yincheng"},{"family":"Liu","given":"Xuan"},{"family":"Zhao","given":"Huaqin"},{"family":"Liu","given":"Zhengliang"},{"family":"Dai","given":"Haixing"},{"family":"Zhao","given":"Lin"},{"family":"Ge","given":"Bao"},{"family":"Li","given":"Xiang"},{"family":"Liu","given":"Tianming"},{"family":"Zhang","given":"Shu"}],"accessed":{"date-parts":[["2025",2,22]]},"issued":{"date-parts":[["2024",1,9]]},"citation-key":"wangLargeLanguageModels2024b"}}],"schema":"https://github.com/citation-style-language/schema/raw/master/csl-citation.json"} </w:instrText>
      </w:r>
      <w:r w:rsidRPr="009E1035">
        <w:fldChar w:fldCharType="separate"/>
      </w:r>
      <w:r w:rsidR="00BF6A14" w:rsidRPr="00BF6A14">
        <w:rPr>
          <w:rFonts w:cs="Segoe UI Semilight"/>
        </w:rPr>
        <w:t>[42]</w:t>
      </w:r>
      <w:r w:rsidRPr="009E1035">
        <w:fldChar w:fldCharType="end"/>
      </w:r>
      <w:r w:rsidRPr="009E1035">
        <w:t>, while domain-specific models like </w:t>
      </w:r>
      <w:r w:rsidRPr="009E1035">
        <w:rPr>
          <w:i/>
          <w:iCs/>
        </w:rPr>
        <w:t>PaLM-E</w:t>
      </w:r>
      <w:r w:rsidRPr="009E1035">
        <w:t xml:space="preserve"> integrate vision and language for embodied reasoning </w:t>
      </w:r>
      <w:r w:rsidRPr="009E1035">
        <w:fldChar w:fldCharType="begin"/>
      </w:r>
      <w:r w:rsidR="00BF6A14">
        <w:instrText xml:space="preserve"> ADDIN ZOTERO_ITEM CSL_CITATION {"citationID":"Lmb5pTsJ","properties":{"formattedCitation":"[43]","plainCitation":"[43]","noteIndex":0},"citationItems":[{"id":123,"uris":["http://zotero.org/users/16439525/items/GE4FP8WN"],"itemData":{"id":123,"type":"article","abstract":"Large language models excel at a wide range of complex tasks. However, enabling general inference in the real world, e.g., for robotics problems, raises the challenge of grounding. We propose embodied language models to directly incorporate real-world continuous sensor modalities into language models and thereby establish the link between words and percepts. Input to our embodied language model are multi-modal sentences that interleave visual, continuous state estimation, and textual input encodings. We train these encodings end-to-end, in conjunction with a pre-trained large language model, for multiple embodied tasks including sequential robotic manipulation planning, visual question answering, and captioning. Our evaluations show that PaLM-E, a single large embodied multimodal model, can address a variety of embodied reasoning tasks, from a variety of observation modalities, on multiple embodiments, and further, exhibits positive transfer: the model benefits from diverse joint training across internet-scale language, vision, and visual-language domains. Our largest model, PaLM-E-562B with 562B parameters, in addition to being trained on robotics tasks, is a visual-language generalist with state-of-the-art performance on OK-VQA, and retains generalist language capabilities with increasing scale.","DOI":"10.48550/arXiv.2303.03378","note":"arXiv:2303.03378 [cs]","number":"arXiv:2303.03378","publisher":"arXiv","source":"arXiv.org","title":"PaLM-E: An Embodied Multimodal Language Model","title-short":"PaLM-E","URL":"http://arxiv.org/abs/2303.03378","author":[{"family":"Driess","given":"Danny"},{"family":"Xia","given":"Fei"},{"family":"Sajjadi","given":"Mehdi S. M."},{"family":"Lynch","given":"Corey"},{"family":"Chowdhery","given":"Aakanksha"},{"family":"Ichter","given":"Brian"},{"family":"Wahid","given":"Ayzaan"},{"family":"Tompson","given":"Jonathan"},{"family":"Vuong","given":"Quan"},{"family":"Yu","given":"Tianhe"},{"family":"Huang","given":"Wenlong"},{"family":"Chebotar","given":"Yevgen"},{"family":"Sermanet","given":"Pierre"},{"family":"Duckworth","given":"Daniel"},{"family":"Levine","given":"Sergey"},{"family":"Vanhoucke","given":"Vincent"},{"family":"Hausman","given":"Karol"},{"family":"Toussaint","given":"Marc"},{"family":"Greff","given":"Klaus"},{"family":"Zeng","given":"Andy"},{"family":"Mordatch","given":"Igor"},{"family":"Florence","given":"Pete"}],"accessed":{"date-parts":[["2025",2,22]]},"issued":{"date-parts":[["2023",3,6]]},"citation-key":"driessPaLMEEmbodiedMultimodal2023"}}],"schema":"https://github.com/citation-style-language/schema/raw/master/csl-citation.json"} </w:instrText>
      </w:r>
      <w:r w:rsidRPr="009E1035">
        <w:fldChar w:fldCharType="separate"/>
      </w:r>
      <w:r w:rsidR="00BF6A14" w:rsidRPr="00BF6A14">
        <w:rPr>
          <w:rFonts w:cs="Segoe UI Semilight"/>
        </w:rPr>
        <w:t>[43]</w:t>
      </w:r>
      <w:r w:rsidRPr="009E1035">
        <w:fldChar w:fldCharType="end"/>
      </w:r>
      <w:r w:rsidRPr="009E1035">
        <w:t>. Yet, as the </w:t>
      </w:r>
      <w:r w:rsidRPr="009E1035">
        <w:rPr>
          <w:i/>
          <w:iCs/>
        </w:rPr>
        <w:t>2023 LLM HRI Review</w:t>
      </w:r>
      <w:r w:rsidRPr="009E1035">
        <w:t> notes, these systems often operate in isolation - parsing language without grounding it in real-time sensor data or user history.</w:t>
      </w:r>
    </w:p>
    <w:p w14:paraId="49FCA574" w14:textId="235B4D16" w:rsidR="002F71F2" w:rsidRPr="00197777" w:rsidRDefault="002F71F2" w:rsidP="00197777">
      <w:pPr>
        <w:pStyle w:val="Heading3"/>
      </w:pPr>
      <w:bookmarkStart w:id="175" w:name="_Toc191384293"/>
      <w:bookmarkStart w:id="176" w:name="_Toc192240121"/>
      <w:bookmarkStart w:id="177" w:name="_Toc192240381"/>
      <w:bookmarkStart w:id="178" w:name="_Toc192240542"/>
      <w:bookmarkStart w:id="179" w:name="_Toc197024406"/>
      <w:r w:rsidRPr="00197777">
        <w:t xml:space="preserve">Limits of LLMs in </w:t>
      </w:r>
      <w:r w:rsidR="00F9333E">
        <w:t>e</w:t>
      </w:r>
      <w:r w:rsidRPr="00197777">
        <w:t xml:space="preserve">mbodied </w:t>
      </w:r>
      <w:r w:rsidR="00F9333E">
        <w:t>r</w:t>
      </w:r>
      <w:r w:rsidRPr="00197777">
        <w:t>obotics</w:t>
      </w:r>
      <w:bookmarkEnd w:id="175"/>
      <w:bookmarkEnd w:id="176"/>
      <w:bookmarkEnd w:id="177"/>
      <w:bookmarkEnd w:id="178"/>
      <w:bookmarkEnd w:id="179"/>
    </w:p>
    <w:p w14:paraId="7C6426C2" w14:textId="77777777" w:rsidR="002F71F2" w:rsidRPr="009E1035" w:rsidRDefault="002F71F2" w:rsidP="00105A60">
      <w:r w:rsidRPr="009E1035">
        <w:t>Despite their prowess, the application of LLMs in embodied robotic systems face three unique challenges:</w:t>
      </w:r>
    </w:p>
    <w:p w14:paraId="5679A464" w14:textId="77777777" w:rsidR="002F71F2" w:rsidRPr="00BF4295" w:rsidRDefault="002F71F2" w:rsidP="00BF4295">
      <w:pPr>
        <w:rPr>
          <w:b/>
          <w:bCs/>
        </w:rPr>
      </w:pPr>
      <w:r w:rsidRPr="00BF4295">
        <w:rPr>
          <w:b/>
          <w:bCs/>
        </w:rPr>
        <w:t>Ambiguity Resolution in Instructions:</w:t>
      </w:r>
    </w:p>
    <w:p w14:paraId="612BDBF0" w14:textId="3A71940C" w:rsidR="002F71F2" w:rsidRPr="009E1035" w:rsidRDefault="002F71F2" w:rsidP="00105A60">
      <w:r w:rsidRPr="009E1035">
        <w:t xml:space="preserve">LLMs often struggle to interpret ambiguous or underspecified human instructions in a robotics context. Different LLMs can produce divergent behaviours when given the same ambiguous command, highlighting inconsistency in understanding intent </w:t>
      </w:r>
      <w:r w:rsidRPr="009E1035">
        <w:fldChar w:fldCharType="begin"/>
      </w:r>
      <w:r w:rsidR="00BF6A14">
        <w:instrText xml:space="preserve"> ADDIN ZOTERO_ITEM CSL_CITATION {"citationID":"f2LsXLzM","properties":{"formattedCitation":"[44]","plainCitation":"[44]","noteIndex":0},"citationItems":[{"id":234,"uris":["http://zotero.org/users/16439525/items/DA59S48E"],"itemData":{"id":234,"type":"paper-conference","abstract":"Robots may benefit from large language models (LLMs), which have demonstrated strong reasoning capabilities across various domains. This demonstration includes several systems based on recent methods that integrate LLMs on robots: SayCan [1], Socratic Models [49], Inner Monologue [19], and Code as Policies [27]. While each algorithm highlights a different mode of grounding, they all share a common system-level structure in that they use LLMs to take as input natural language instructions and generate robot plans in the form of step-by-step procedures or code. This structure provides several practical perks for demonstration in that (i) we can use existing video chat interfaces to instruct the robot by typing commands and broadcasting its movements in action via video streaming, (ii) one can seamlessly switch between systems by switching between interfaces that communicate with different robots, and (iii) this can all be done remotely on a laptop, where the robots on real hardware can be held on standby in the lab ready to run on command. Our tentative plan is to show at least one system running on real hardware remotely – Inner Monologue [19] or Code as Policies [27], and solicit task instructions from the live audience. Time-permitting we may also demonstrate the other systems available to run on real hardware. Otherwise, we will present recorded videos of past runs. We will link to open-source code, and conclude with a discussion of open research questions in the area.","container-title":"Robotics: Science and Systems XIX","DOI":"10.15607/RSS.2023.XIX.024","event-title":"Robotics: Science and Systems 2023","ISBN":"978-0-9923747-9-2","language":"en","publisher":"Robotics: Science and Systems Foundation","source":"DOI.org (Crossref)","title":"Demonstrating Large Language Models on Robots","URL":"http://www.roboticsproceedings.org/rss19/p024.pdf","author":[{"literal":"Google DeepMind"}],"accessed":{"date-parts":[["2025",3,5]]},"issued":{"date-parts":[["2023",7,10]]},"citation-key":"googledeepmindDemonstratingLargeLanguage2023"}}],"schema":"https://github.com/citation-style-language/schema/raw/master/csl-citation.json"} </w:instrText>
      </w:r>
      <w:r w:rsidRPr="009E1035">
        <w:fldChar w:fldCharType="separate"/>
      </w:r>
      <w:r w:rsidR="00BF6A14" w:rsidRPr="00BF6A14">
        <w:rPr>
          <w:rFonts w:cs="Segoe UI Semilight"/>
        </w:rPr>
        <w:t>[44]</w:t>
      </w:r>
      <w:r w:rsidRPr="009E1035">
        <w:fldChar w:fldCharType="end"/>
      </w:r>
      <w:r w:rsidRPr="009E1035">
        <w:t>.</w:t>
      </w:r>
    </w:p>
    <w:p w14:paraId="085F9303" w14:textId="5FF2F7F3" w:rsidR="002F71F2" w:rsidRPr="009E1035" w:rsidRDefault="002F71F2" w:rsidP="00135E6A">
      <w:r w:rsidRPr="00135E6A">
        <w:t xml:space="preserve">For example, an instruction like </w:t>
      </w:r>
      <w:r w:rsidRPr="00135E6A">
        <w:rPr>
          <w:i/>
          <w:iCs/>
        </w:rPr>
        <w:t>“put the block in the bowl you think it best fits”</w:t>
      </w:r>
      <w:r w:rsidRPr="00135E6A">
        <w:t xml:space="preserve"> leaves too much subjectivity—one model might choose a different bowl than another. This issue is often described as a problem of </w:t>
      </w:r>
      <w:r w:rsidRPr="00135E6A">
        <w:rPr>
          <w:i/>
          <w:iCs/>
        </w:rPr>
        <w:t>abstraction matching</w:t>
      </w:r>
      <w:r w:rsidRPr="00135E6A">
        <w:t>, meaning the robot</w:t>
      </w:r>
      <w:r w:rsidR="00512887">
        <w:t>’</w:t>
      </w:r>
      <w:r w:rsidRPr="00135E6A">
        <w:t>s system must align an ambiguous natural-language request with a precise, unambiguous action sequence​</w:t>
      </w:r>
      <w:r w:rsidRPr="009E1035">
        <w:t xml:space="preserve"> </w:t>
      </w:r>
      <w:r w:rsidRPr="009E1035">
        <w:fldChar w:fldCharType="begin"/>
      </w:r>
      <w:r w:rsidR="00BF6A14">
        <w:instrText xml:space="preserve"> ADDIN ZOTERO_ITEM CSL_CITATION {"citationID":"gVnYUrct","properties":{"formattedCitation":"[45]","plainCitation":"[45]","noteIndex":0},"citationItems":[{"id":236,"uris":["http://zotero.org/users/16439525/items/JBNMRDZJ"],"itemData":{"id":236,"type":"article-journal","abstract":"Recent advancements in large language models (LLMs) have spurred interest in using them for generating robot programs from natural language, with promising initial results. We investigate the use of LLMs to generate programs for service mobile robots leveraging mobility, perception, and human interaction skills, and where accurate sequencing and ordering of actions is crucial for success. We contribute CODEBOTLER, an open-source robot-agnostic tool to program service mobile robots from natural language, and ROBOEVAL, a benchmark for evaluating LLMs’ capabilities of generating programs to complete service robot tasks. CODEBOTLER performs program generation via few-shot prompting of LLMs with an embedded domain-speciﬁc language (eDSL) in Python, and leverages skill abstractions to deploy generated programs on any general-purpose mobile robot. ROBOEVAL evaluates the correctness of generated programs by checking execution traces starting with multiple initial states, and checking whether the traces satisfy temporal logic properties that encode correctness for each task. ROBOEVAL also includes multiple prompts per task to test for the robustness of program generation. We evaluate several popular state-of-the-art LLMs with the ROBOEVAL benchmark, and perform a thorough analysis of the modes of failures, resulting in a taxonomy that highlights common pitfalls of LLMs at generating robot programs.","container-title":"IEEE Robotics and Automation Letters","DOI":"10.1109/LRA.2024.3360020","ISSN":"2377-3766, 2377-3774","issue":"3","journalAbbreviation":"IEEE Robot. Autom. Lett.","language":"en","license":"https://ieeexplore.ieee.org/Xplorehelp/downloads/license-information/IEEE.html","page":"2853-2860","source":"DOI.org (Crossref)","title":"Deploying and Evaluating LLMs to Program Service Mobile Robots","URL":"https://ieeexplore.ieee.org/document/10416558/","volume":"9","author":[{"family":"Hu","given":"Zichao"},{"family":"Lucchetti","given":"Francesca"},{"family":"Schlesinger","given":"Claire"},{"family":"Saxena","given":"Yash"},{"family":"Freeman","given":"Anders"},{"family":"Modak","given":"Sadanand"},{"family":"Guha","given":"Arjun"},{"family":"Biswas","given":"Joydeep"}],"accessed":{"date-parts":[["2025",3,5]]},"issued":{"date-parts":[["2024",3]]},"citation-key":"huDeployingEvaluatingLLMs2024"}}],"schema":"https://github.com/citation-style-language/schema/raw/master/csl-citation.json"} </w:instrText>
      </w:r>
      <w:r w:rsidRPr="009E1035">
        <w:fldChar w:fldCharType="separate"/>
      </w:r>
      <w:r w:rsidR="00BF6A14" w:rsidRPr="00BF6A14">
        <w:rPr>
          <w:rFonts w:cs="Segoe UI Semilight"/>
        </w:rPr>
        <w:t>[45]</w:t>
      </w:r>
      <w:r w:rsidRPr="009E1035">
        <w:fldChar w:fldCharType="end"/>
      </w:r>
      <w:r w:rsidRPr="009E1035">
        <w:t xml:space="preserve">. </w:t>
      </w:r>
    </w:p>
    <w:p w14:paraId="7218A0E4" w14:textId="5C6E5685" w:rsidR="002F71F2" w:rsidRPr="009E1035" w:rsidRDefault="002F71F2" w:rsidP="00105A60">
      <w:r w:rsidRPr="009E1035">
        <w:t>In practice, current LLM-driven robots still find it challenging to reliably disambiguate instructions without additional contextual clues or clarifications, underscoring the need for better grounding of language in robotic perception and knowledge. Proper handling of ambiguity is crucial; otherwise, the robot</w:t>
      </w:r>
      <w:r w:rsidR="00512887">
        <w:t>’</w:t>
      </w:r>
      <w:r w:rsidRPr="009E1035">
        <w:t>s actions may not match the user</w:t>
      </w:r>
      <w:r w:rsidR="00512887">
        <w:t>’</w:t>
      </w:r>
      <w:r w:rsidRPr="009E1035">
        <w:t>s intent due to misinterpretation.</w:t>
      </w:r>
    </w:p>
    <w:p w14:paraId="5D7C7A1C" w14:textId="77777777" w:rsidR="002F71F2" w:rsidRPr="00BF4295" w:rsidRDefault="002F71F2" w:rsidP="00BF4295">
      <w:pPr>
        <w:rPr>
          <w:b/>
          <w:bCs/>
        </w:rPr>
      </w:pPr>
      <w:r w:rsidRPr="00BF4295">
        <w:rPr>
          <w:b/>
          <w:bCs/>
        </w:rPr>
        <w:t>Temporal Context and Sequential Reasoning:</w:t>
      </w:r>
    </w:p>
    <w:p w14:paraId="011B0027" w14:textId="67BCC943" w:rsidR="002F71F2" w:rsidRDefault="002F71F2" w:rsidP="00AB33C9">
      <w:r w:rsidRPr="00FE699C">
        <w:t>LLMs often struggle with real-time processing requirements and the integration of multimodal sensory inputs, such as visual and tactile data, which are essential for accurate task execution in robotics.</w:t>
      </w:r>
    </w:p>
    <w:p w14:paraId="46BAD2A3" w14:textId="502BF17F" w:rsidR="00FE699C" w:rsidRPr="00FE699C" w:rsidRDefault="00FE699C" w:rsidP="00FE699C">
      <w:pPr>
        <w:pStyle w:val="Quote"/>
      </w:pPr>
      <w:r w:rsidRPr="00FE699C">
        <w:t>While chatbots retain conversational memory (e.g., ChatGPT’s chat history), robotic systems must also track state changes across interactions.</w:t>
      </w:r>
    </w:p>
    <w:p w14:paraId="4EB41E25" w14:textId="4C81E27D" w:rsidR="002F71F2" w:rsidRPr="009E1035" w:rsidRDefault="002F71F2" w:rsidP="00105A60">
      <w:r w:rsidRPr="009E1035">
        <w:t>Robotic tasks typically unfold over a sequence of steps and time, which poses problems for LLM-based controllers in maintaining temporal context. One limitation is that LLMs generate actions in an auto-regressive (step-by-step) manner—errors can compound over time. A mistake or misunderstanding in an early step becomes part of the context for subsequent steps, potentially derailing the entire plan.</w:t>
      </w:r>
    </w:p>
    <w:p w14:paraId="2B0EAF39" w14:textId="1D287DF7" w:rsidR="002F71F2" w:rsidRPr="009E1035" w:rsidRDefault="002F71F2" w:rsidP="00105A60">
      <w:r w:rsidRPr="002D069E">
        <w:t>Moreover, studies have found that LLM-generated plans sometimes execute actions out of order or with improper sequencing, reflecting difficulty in reasoning about event order​</w:t>
      </w:r>
      <w:r w:rsidRPr="009E1035">
        <w:t xml:space="preserve">. For instance, a robot might skip a necessary preparatory action or perform an irrelevant step because the model failed to connect it to the earlier context. This indicates that while LLMs can break down tasks into steps, they do not always capture the correct temporal dependencies. Ensuring that a robot understands what to do </w:t>
      </w:r>
      <w:r w:rsidRPr="009E1035">
        <w:rPr>
          <w:i/>
          <w:iCs/>
        </w:rPr>
        <w:t>first</w:t>
      </w:r>
      <w:r w:rsidRPr="009E1035">
        <w:t xml:space="preserve">, </w:t>
      </w:r>
      <w:r w:rsidRPr="009E1035">
        <w:rPr>
          <w:i/>
          <w:iCs/>
        </w:rPr>
        <w:t>next</w:t>
      </w:r>
      <w:r w:rsidRPr="009E1035">
        <w:t xml:space="preserve">, and </w:t>
      </w:r>
      <w:r w:rsidRPr="009E1035">
        <w:rPr>
          <w:i/>
          <w:iCs/>
        </w:rPr>
        <w:t>last</w:t>
      </w:r>
      <w:r w:rsidRPr="009E1035">
        <w:t xml:space="preserve"> (and how to adjust if something changes mid-task) remains an open challenge. Researchers are addressing this by incorporating feedback loops and temporal logic checks, but LLM-based systems still require improvements in context retention and temporal reasoning to handle long-horizon, dynamic tasks reliably.</w:t>
      </w:r>
    </w:p>
    <w:p w14:paraId="69369AE1" w14:textId="34FB0E5D" w:rsidR="002F71F2" w:rsidRPr="00297301" w:rsidRDefault="002F71F2" w:rsidP="00105A60">
      <w:pPr>
        <w:rPr>
          <w:b/>
          <w:bCs/>
        </w:rPr>
      </w:pPr>
      <w:r w:rsidRPr="00BF4295">
        <w:rPr>
          <w:b/>
          <w:bCs/>
        </w:rPr>
        <w:t xml:space="preserve">Actionability and Grounding of Language: </w:t>
      </w:r>
    </w:p>
    <w:p w14:paraId="404C08EE" w14:textId="59EA45F0" w:rsidR="00DC4F86" w:rsidRDefault="002F71F2" w:rsidP="00B7059A">
      <w:r w:rsidRPr="00B7059A">
        <w:t>A</w:t>
      </w:r>
      <w:r w:rsidR="00FE699C">
        <w:t>nother</w:t>
      </w:r>
      <w:r w:rsidRPr="00B7059A">
        <w:t xml:space="preserve"> significant challenge for applying LLMs in embodied robots is translating language output into feasible, real-world actions.</w:t>
      </w:r>
    </w:p>
    <w:p w14:paraId="517C2100" w14:textId="0F1F56A7" w:rsidR="00DC4F86" w:rsidRDefault="00297301" w:rsidP="00DC4F86">
      <w:pPr>
        <w:pStyle w:val="Quote"/>
      </w:pPr>
      <w:r w:rsidRPr="00C9563F">
        <w:t xml:space="preserve">LLMs "hallucinate" - a phenomenon where LLMs generate plausible-sounding but incorrect or unfeasible actions. </w:t>
      </w:r>
    </w:p>
    <w:p w14:paraId="46B6C331" w14:textId="3577D6E7" w:rsidR="002F71F2" w:rsidRPr="00B7059A" w:rsidRDefault="00297301" w:rsidP="00B7059A">
      <w:r w:rsidRPr="00C9563F">
        <w:t>This issue arises because LLMs, trained predominantly on text data, may lack grounding in the physical realities of robotic capabilities and environmental constraints</w:t>
      </w:r>
      <w:r>
        <w:t>. F</w:t>
      </w:r>
      <w:r w:rsidR="002F71F2" w:rsidRPr="00B7059A">
        <w:t>or example, a plan might instruct the robot to navigate to a non-existent location or pick up an object that isn</w:t>
      </w:r>
      <w:r w:rsidR="00512887">
        <w:t>’</w:t>
      </w:r>
      <w:r w:rsidR="002F71F2" w:rsidRPr="00B7059A">
        <w:t xml:space="preserve">t </w:t>
      </w:r>
      <w:r w:rsidR="002F71F2" w:rsidRPr="009E1035">
        <w:t>present​.</w:t>
      </w:r>
    </w:p>
    <w:p w14:paraId="30B20C08" w14:textId="1D2158FF" w:rsidR="002F71F2" w:rsidRPr="009E1035" w:rsidRDefault="002F71F2" w:rsidP="00B7059A">
      <w:r w:rsidRPr="00B7059A">
        <w:t>Such instructions reveal a lack of grounding; the model does not fully grasp the robot</w:t>
      </w:r>
      <w:r w:rsidR="00512887">
        <w:t>’</w:t>
      </w:r>
      <w:r w:rsidRPr="00B7059A">
        <w:t xml:space="preserve">s physical context or limitations. Even when the described actions are theoretically possible, they might not be </w:t>
      </w:r>
      <w:r w:rsidRPr="00B7059A">
        <w:rPr>
          <w:i/>
          <w:iCs/>
        </w:rPr>
        <w:t>directly executable</w:t>
      </w:r>
      <w:r w:rsidRPr="00B7059A">
        <w:t xml:space="preserve"> without further translation. For instance, an LLM might output a high-level goal (</w:t>
      </w:r>
      <w:r w:rsidR="00297301" w:rsidRPr="00297301">
        <w:rPr>
          <w:i/>
          <w:iCs/>
        </w:rPr>
        <w:t>‘</w:t>
      </w:r>
      <w:r w:rsidRPr="00297301">
        <w:rPr>
          <w:i/>
          <w:iCs/>
        </w:rPr>
        <w:t>tidy the room</w:t>
      </w:r>
      <w:r w:rsidR="00297301" w:rsidRPr="00297301">
        <w:rPr>
          <w:i/>
          <w:iCs/>
        </w:rPr>
        <w:t>’</w:t>
      </w:r>
      <w:r w:rsidRPr="00B7059A">
        <w:t>) or a vague action (</w:t>
      </w:r>
      <w:r w:rsidR="00297301" w:rsidRPr="00297301">
        <w:rPr>
          <w:i/>
          <w:iCs/>
        </w:rPr>
        <w:t>‘</w:t>
      </w:r>
      <w:r w:rsidRPr="00297301">
        <w:rPr>
          <w:i/>
          <w:iCs/>
        </w:rPr>
        <w:t>fix the disorganized shelf</w:t>
      </w:r>
      <w:r w:rsidR="00297301" w:rsidRPr="00297301">
        <w:rPr>
          <w:i/>
          <w:iCs/>
        </w:rPr>
        <w:t>’</w:t>
      </w:r>
      <w:r w:rsidRPr="00B7059A">
        <w:t xml:space="preserve">) that the robot cannot act on without decomposition into its low-level motor commands. Researchers have noted that LLM-based planners need interfaces (such as skill libraries or code-generation layers) to convert abstract language into concrete robot </w:t>
      </w:r>
      <w:r w:rsidRPr="009E1035">
        <w:t>behaviours</w:t>
      </w:r>
      <w:r w:rsidRPr="00B7059A">
        <w:t>, but this translation is brittle and often requires careful prompt design or model fine-tuning​</w:t>
      </w:r>
      <w:r w:rsidRPr="009E1035">
        <w:t>.</w:t>
      </w:r>
    </w:p>
    <w:p w14:paraId="0580853B" w14:textId="30922019" w:rsidR="002F71F2" w:rsidRPr="009E1035" w:rsidRDefault="002F71F2" w:rsidP="00105A60">
      <w:r w:rsidRPr="009E1035">
        <w:t xml:space="preserve"> In summary, ensuring </w:t>
      </w:r>
      <w:r w:rsidRPr="009E1035">
        <w:rPr>
          <w:i/>
          <w:iCs/>
        </w:rPr>
        <w:t>actionability</w:t>
      </w:r>
      <w:r w:rsidRPr="009E1035">
        <w:t xml:space="preserve"> means the robot</w:t>
      </w:r>
      <w:r w:rsidR="00512887">
        <w:t>’</w:t>
      </w:r>
      <w:r w:rsidRPr="009E1035">
        <w:t>s interpretation of an LLM</w:t>
      </w:r>
      <w:r w:rsidR="00512887">
        <w:t>’</w:t>
      </w:r>
      <w:r w:rsidRPr="009E1035">
        <w:t>s output aligns with what it can do in its environment. Overcoming this gap involves better world-model grounding for LLMs and stricter checks on the feasibility of suggested actions, so the robot doesn</w:t>
      </w:r>
      <w:r w:rsidR="00512887">
        <w:t>’</w:t>
      </w:r>
      <w:r w:rsidRPr="009E1035">
        <w:t>t attempt steps outside its capabilities or environment state.</w:t>
      </w:r>
    </w:p>
    <w:p w14:paraId="3774E74F" w14:textId="66326262" w:rsidR="002F71F2" w:rsidRPr="009E1035" w:rsidRDefault="002F71F2" w:rsidP="00105A60">
      <w:pPr>
        <w:pStyle w:val="Heading3"/>
      </w:pPr>
      <w:bookmarkStart w:id="180" w:name="_Toc191384294"/>
      <w:bookmarkStart w:id="181" w:name="_Toc192240122"/>
      <w:bookmarkStart w:id="182" w:name="_Toc192240382"/>
      <w:bookmarkStart w:id="183" w:name="_Toc192240543"/>
      <w:bookmarkStart w:id="184" w:name="_Toc197024407"/>
      <w:r w:rsidRPr="00197777">
        <w:t xml:space="preserve">Conversational </w:t>
      </w:r>
      <w:r w:rsidR="00F9333E">
        <w:t>m</w:t>
      </w:r>
      <w:r w:rsidRPr="00197777">
        <w:t>emory</w:t>
      </w:r>
      <w:bookmarkEnd w:id="180"/>
      <w:bookmarkEnd w:id="181"/>
      <w:bookmarkEnd w:id="182"/>
      <w:bookmarkEnd w:id="183"/>
      <w:r w:rsidR="00411190">
        <w:t xml:space="preserve">: </w:t>
      </w:r>
      <w:r w:rsidRPr="009E1035">
        <w:t>“</w:t>
      </w:r>
      <w:r w:rsidR="00F9333E">
        <w:t>c</w:t>
      </w:r>
      <w:r w:rsidRPr="009E1035">
        <w:t xml:space="preserve">hatbots to </w:t>
      </w:r>
      <w:r w:rsidR="00F9333E">
        <w:t>c</w:t>
      </w:r>
      <w:r w:rsidRPr="009E1035">
        <w:t>obots”</w:t>
      </w:r>
      <w:bookmarkEnd w:id="184"/>
    </w:p>
    <w:p w14:paraId="4C3AF516" w14:textId="76BD6B4A" w:rsidR="002F71F2" w:rsidRPr="009E1035" w:rsidRDefault="002F71F2" w:rsidP="00105A60">
      <w:r w:rsidRPr="009E1035">
        <w:t>In the realm of chatbots, conversational memory enables systems to maintain context over interactions, providing coherent and contextually appropriate responses. Translating this capability to collaborative robots (cobots) involves more than just retaining dialogue history; it requires the integration of past interactions, user preferences, and environmental context into the robot</w:t>
      </w:r>
      <w:r w:rsidR="00512887">
        <w:t>’</w:t>
      </w:r>
      <w:r w:rsidRPr="009E1035">
        <w:t>s task planning and execution processes. This deep integration allows cobots to anticipate user needs, personalize task execution, and improve efficiency over time. For instance, a cobot equipped with conversational memory can recall a user</w:t>
      </w:r>
      <w:r w:rsidR="00512887">
        <w:t>’</w:t>
      </w:r>
      <w:r w:rsidRPr="009E1035">
        <w:t>s preferred methods for assembling furniture, thereby streamlining the process in future tasks. Implementing such systems demands robust data management and real-time processing frameworks to handle the complex interplay of language, memory, and action in dynamic settings.</w:t>
      </w:r>
    </w:p>
    <w:p w14:paraId="7DA8CB23" w14:textId="0AFD181B" w:rsidR="002F71F2" w:rsidRPr="009E1035" w:rsidRDefault="002F71F2" w:rsidP="00105A60">
      <w:r w:rsidRPr="009E1035">
        <w:t>In summary, standalone LLMs remain </w:t>
      </w:r>
      <w:r w:rsidRPr="009E1035">
        <w:rPr>
          <w:i/>
          <w:iCs/>
        </w:rPr>
        <w:t>language-bound</w:t>
      </w:r>
      <w:r w:rsidRPr="009E1035">
        <w:t> – their brilliance in text generation often falters when confronted with the </w:t>
      </w:r>
      <w:r w:rsidRPr="009E1035">
        <w:rPr>
          <w:i/>
          <w:iCs/>
        </w:rPr>
        <w:t>physics-aware</w:t>
      </w:r>
      <w:r w:rsidRPr="009E1035">
        <w:t> demands of robotic systems. This gap is bridged through hybrid architectures that fuse LLM outputs with real-time visual data and user-specific context, enabling robots to adapt to dynamic environments and user-specific preferences, moving beyond generic responses to tailored solutions.</w:t>
      </w:r>
    </w:p>
    <w:p w14:paraId="4F85EF75" w14:textId="242B43B9" w:rsidR="002F71F2" w:rsidRPr="00B7446B" w:rsidRDefault="002F71F2" w:rsidP="00B7446B">
      <w:pPr>
        <w:pStyle w:val="Heading2"/>
      </w:pPr>
      <w:bookmarkStart w:id="185" w:name="_Toc191384295"/>
      <w:bookmarkStart w:id="186" w:name="_Toc192240123"/>
      <w:bookmarkStart w:id="187" w:name="_Toc192240383"/>
      <w:bookmarkStart w:id="188" w:name="_Toc192240544"/>
      <w:bookmarkStart w:id="189" w:name="_Toc197024408"/>
      <w:r w:rsidRPr="00B7446B">
        <w:t xml:space="preserve">Robot Task Planning </w:t>
      </w:r>
      <w:r w:rsidR="00F9333E">
        <w:t>&amp;</w:t>
      </w:r>
      <w:r w:rsidRPr="00B7446B">
        <w:t xml:space="preserve"> Execution in Virtual Environments</w:t>
      </w:r>
      <w:bookmarkEnd w:id="185"/>
      <w:bookmarkEnd w:id="186"/>
      <w:bookmarkEnd w:id="187"/>
      <w:bookmarkEnd w:id="188"/>
      <w:bookmarkEnd w:id="189"/>
    </w:p>
    <w:p w14:paraId="6040368A" w14:textId="4E6F65E0" w:rsidR="002F71F2" w:rsidRPr="00197777" w:rsidRDefault="002F71F2" w:rsidP="00197777">
      <w:pPr>
        <w:pStyle w:val="Heading3"/>
      </w:pPr>
      <w:bookmarkStart w:id="190" w:name="_Toc191384296"/>
      <w:bookmarkStart w:id="191" w:name="_Toc192240124"/>
      <w:bookmarkStart w:id="192" w:name="_Toc192240384"/>
      <w:bookmarkStart w:id="193" w:name="_Toc192240545"/>
      <w:bookmarkStart w:id="194" w:name="_Toc197024409"/>
      <w:r w:rsidRPr="00197777">
        <w:t xml:space="preserve">Robot </w:t>
      </w:r>
      <w:r w:rsidR="00F9333E">
        <w:t>c</w:t>
      </w:r>
      <w:r w:rsidRPr="00197777">
        <w:t xml:space="preserve">ontrol in </w:t>
      </w:r>
      <w:r w:rsidR="00F9333E">
        <w:t>v</w:t>
      </w:r>
      <w:r w:rsidRPr="00197777">
        <w:t xml:space="preserve">irtual </w:t>
      </w:r>
      <w:r w:rsidR="00F9333E">
        <w:t>e</w:t>
      </w:r>
      <w:r w:rsidRPr="00197777">
        <w:t>nvironments</w:t>
      </w:r>
      <w:bookmarkEnd w:id="190"/>
      <w:bookmarkEnd w:id="191"/>
      <w:bookmarkEnd w:id="192"/>
      <w:bookmarkEnd w:id="193"/>
      <w:bookmarkEnd w:id="194"/>
    </w:p>
    <w:p w14:paraId="1A794093" w14:textId="4A77D3A8" w:rsidR="002F71F2" w:rsidRPr="009E1035" w:rsidRDefault="002F71F2" w:rsidP="00105A60">
      <w:r w:rsidRPr="009E1035">
        <w:t xml:space="preserve">Virtual environments have become indispensable tools for designing, testing, and validating robot control strategies prior to real-world </w:t>
      </w:r>
      <w:r w:rsidRPr="009E1035">
        <w:fldChar w:fldCharType="begin"/>
      </w:r>
      <w:r w:rsidR="00BF6A14">
        <w:instrText xml:space="preserve"> ADDIN ZOTERO_ITEM CSL_CITATION {"citationID":"AH9XnDFe","properties":{"formattedCitation":"[46]","plainCitation":"[46]","noteIndex":0},"citationItems":[{"id":146,"uris":["http://zotero.org/users/16439525/items/TXRR5WW5"],"itemData":{"id":146,"type":"article-journal","abstract":"The last five years marked a surge in interest for and use of smart robots, which operate in dynamic and unstructured environments and might interact with humans. We posit that well-validated computer simulation can provide a virtual proving ground that in many cases is instrumental in understanding safely, faster, at lower costs, and more thoroughly how the robots of the future should be designed and controlled for safe operation and improved performance. Against this backdrop, we discuss how simulation can help in robotics, barriers that currently prevent its broad adoption, and potential steps that can eliminate some of these barriers. The points and recommendations made concern the following simulation-in-robotics aspects: simulation of the dynamics of the robot; simulation of the virtual world; simulation of the sensing of this virtual world; simulation of the interaction between the human and the robot; and, in less depth, simulation of the communication between robots. This Perspectives contribution summarizes the points of view that coalesced during a 2018 National Science Foundation/Department of Defense/National Institute for Standards and Technology workshop dedicated to the topic at hand. The meeting brought together participants from a range of organizations, disciplines, and application fields, with expertise at the intersection of robotics, machine learning, and physics-based simulation.","container-title":"Proceedings of the National Academy of Sciences","DOI":"10.1073/pnas.1907856118","issue":"1","note":"publisher: Proceedings of the National Academy of Sciences","page":"e1907856118","source":"pnas.org (Atypon)","title":"On the use of simulation in robotics: Opportunities, challenges, and suggestions for moving forward","title-short":"On the use of simulation in robotics","URL":"https://www.pnas.org/doi/abs/10.1073/pnas.1907856118","volume":"118","author":[{"family":"Choi","given":"HeeSun"},{"family":"Crump","given":"Cindy"},{"family":"Duriez","given":"Christian"},{"family":"Elmquist","given":"Asher"},{"family":"Hager","given":"Gregory"},{"family":"Han","given":"David"},{"family":"Hearl","given":"Frank"},{"family":"Hodgins","given":"Jessica"},{"family":"Jain","given":"Abhinandan"},{"family":"Leve","given":"Frederick"},{"family":"Li","given":"Chen"},{"family":"Meier","given":"Franziska"},{"family":"Negrut","given":"Dan"},{"family":"Righetti","given":"Ludovic"},{"family":"Rodriguez","given":"Alberto"},{"family":"Tan","given":"Jie"},{"family":"Trinkle","given":"Jeff"}],"accessed":{"date-parts":[["2025",2,24]]},"issued":{"date-parts":[["2021",1,5]]},"citation-key":"choiUseSimulationRobotics2021"}}],"schema":"https://github.com/citation-style-language/schema/raw/master/csl-citation.json"} </w:instrText>
      </w:r>
      <w:r w:rsidRPr="009E1035">
        <w:fldChar w:fldCharType="separate"/>
      </w:r>
      <w:r w:rsidR="00BF6A14" w:rsidRPr="00BF6A14">
        <w:rPr>
          <w:rFonts w:cs="Segoe UI Semilight"/>
        </w:rPr>
        <w:t>[46]</w:t>
      </w:r>
      <w:r w:rsidRPr="009E1035">
        <w:fldChar w:fldCharType="end"/>
      </w:r>
      <w:r w:rsidRPr="009E1035">
        <w:t>. These platforms offer photorealistic and physics-accurate simulations, reducing the necessity for physical prototyping and accelerating iteration cycles in robotics research. For instance, NVIDIA Omniverse Isaac Sim provides a scalable and extensible simulation environment that supports various sensors and robot models, enabling comprehensive testing of AI-driven robotics solutions.</w:t>
      </w:r>
    </w:p>
    <w:p w14:paraId="0AAD7FB1" w14:textId="512651C4" w:rsidR="002F71F2" w:rsidRPr="009E1035" w:rsidRDefault="002F71F2" w:rsidP="00105A60">
      <w:pPr>
        <w:rPr>
          <w:b/>
          <w:bCs/>
        </w:rPr>
      </w:pPr>
      <w:r w:rsidRPr="009E1035">
        <w:rPr>
          <w:b/>
          <w:bCs/>
        </w:rPr>
        <w:t>Challenges from use of Simulation tools</w:t>
      </w:r>
    </w:p>
    <w:p w14:paraId="395F88C0" w14:textId="3530051B" w:rsidR="002F71F2" w:rsidRPr="009E1035" w:rsidRDefault="002F71F2" w:rsidP="00105A60">
      <w:r w:rsidRPr="009E1035">
        <w:t xml:space="preserve">Simulation is the process of using a computer to approximate how a dynamic system (here a robot) evolves in time, and as has been poignantly observed, “Simulation is doomed to succeed”, </w:t>
      </w:r>
      <w:r w:rsidRPr="009E1035">
        <w:fldChar w:fldCharType="begin"/>
      </w:r>
      <w:r w:rsidR="00BF6A14">
        <w:instrText xml:space="preserve"> ADDIN ZOTERO_ITEM CSL_CITATION {"citationID":"2jfxKqot","properties":{"formattedCitation":"[47], [48]","plainCitation":"[47], [48]","noteIndex":0},"citationItems":[{"id":163,"uris":["http://zotero.org/users/16439525/items/87HIW5TF"],"itemData":{"id":163,"type":"article-journal","abstract":"Physics-based simulation provides an accelerated and safe avenue for developing, verifying, and testing robotic control algorithms and prototype designs. In the quest to leverage machine learning for developing AI-enabled robots, physics-based simulation can generate a wealth of labeled training data in a short amount of time. Physics-based simulation also creates an ideal proving ground for developing intelligent robots that can both learn from their mistakes and be verifiable. This article provides an overview of the use of simulation in robotics, emphasizing how robots (with sensing and actuation components), the environment they operate in, and the humans they interact with are simulated in practice. It concludes with an overview of existing tools for simulation in robotics and a short discussion of aspects that limit the role that simulation plays today in intelligent robot design.","container-title":"Annual Review of Control, Robotics, and Autonomous Systems","DOI":"10.1146/annurev-control-072220-093055","ISSN":"2573-5144, 2573-5144","issue":"1","journalAbbreviation":"Annu. Rev. Control Robot. Auton. Syst.","language":"en","page":"35-58","source":"DOI.org (Crossref)","title":"The Role of Physics-Based Simulators in Robotics","URL":"https://www.annualreviews.org/doi/10.1146/annurev-control-072220-093055","volume":"4","author":[{"family":"Liu","given":"C. Karen"},{"family":"Negrut","given":"Dan"}],"accessed":{"date-parts":[["2025",2,26]]},"issued":{"date-parts":[["2021",5,3]]},"citation-key":"liuRolePhysicsBasedSimulators2021"}},{"id":165,"uris":["http://zotero.org/users/16439525/items/T55F84BI"],"itemData":{"id":165,"type":"article-journal","abstract":"Simulation has been recognized as an important research tool since the beginning of the 20th century. However, the “good times” for simulation started with the development of computers and now the simulation is a powerful visualization, planning, and strategic tool in different areas of research and development. The simulation has also a very important role in robotics. Different tools are used for the analysis of kinematics and dynamics of robotic manipulators, for off-line programming, to design different control algorithms, to design mechanical structure of robots, to design robotic cells and production lines, etc.","container-title":"Mathematics and Computers in Simulation","DOI":"10.1016/j.matcom.2008.02.017","ISSN":"03784754","issue":"4","journalAbbreviation":"Mathematics and Computers in Simulation","language":"en","license":"https://www.elsevier.com/tdm/userlicense/1.0/","page":"879-897","source":"DOI.org (Crossref)","title":"Simulation in robotics","URL":"https://linkinghub.elsevier.com/retrieve/pii/S0378475408001183","volume":"79","author":[{"family":"Žlajpah","given":"Leon"}],"accessed":{"date-parts":[["2025",2,26]]},"issued":{"date-parts":[["2008",12]]},"citation-key":"zlajpahSimulationRobotics2008"}}],"schema":"https://github.com/citation-style-language/schema/raw/master/csl-citation.json"} </w:instrText>
      </w:r>
      <w:r w:rsidRPr="009E1035">
        <w:fldChar w:fldCharType="separate"/>
      </w:r>
      <w:r w:rsidR="00BF6A14" w:rsidRPr="00BF6A14">
        <w:rPr>
          <w:rFonts w:cs="Segoe UI Semilight"/>
        </w:rPr>
        <w:t>[47], [48]</w:t>
      </w:r>
      <w:r w:rsidRPr="009E1035">
        <w:fldChar w:fldCharType="end"/>
      </w:r>
      <w:r w:rsidRPr="009E1035">
        <w:t xml:space="preserve"> provides an overview of the concept and role of physics-based simulation in designing intelligent robots.</w:t>
      </w:r>
    </w:p>
    <w:p w14:paraId="12E8DE86" w14:textId="0FC8BBE9" w:rsidR="002F71F2" w:rsidRPr="009E1035" w:rsidRDefault="002F71F2" w:rsidP="00105A60">
      <w:r w:rsidRPr="009E1035">
        <w:fldChar w:fldCharType="begin"/>
      </w:r>
      <w:r w:rsidR="00BF6A14">
        <w:instrText xml:space="preserve"> ADDIN ZOTERO_ITEM CSL_CITATION {"citationID":"vi6kgEpf","properties":{"formattedCitation":"[49]","plainCitation":"[49]","noteIndex":0},"citationItems":[{"id":159,"uris":["http://zotero.org/users/16439525/items/9MV3A3AF"],"itemData":{"id":159,"type":"article","abstract":"Robotics simulation plays an important role in the design, development, and verification and validation of robotic systems. Recent studies have shown that simulation may be used as a cheaper, safer, and more reliable alternative to manual, and widely used, process of field testing. This is particularly important in the context of continuous integration pipelines, where integrated automated testing is key to reducing costs while maintaining system safety. However, simulation and automated testing are not seeing the degree of widespread adoption in practice that their potential would motivate. Our goal in this paper is to develop a principled understanding of the ways developers use simulation in their process, and the challenges they face in doing so. This type of understanding can guide the development of more effective simulators and testing techniques for modern robotics development. To that end, we conduct a survey of 82 robotics developers from a diversity of backgrounds that addresses the current capabilities and limits of simulation technology in practice. We find that simulation is used by 85% of our participants for testing, and that many participants desire to use simulation as part of their test automation. We identify 10 high-level challenges that impede developers from using simulation for manual and automated testing, and general purposes. These challenges include the gap between simulation and reality, a lack of reproducibility, and considerable resource costs associated with using simulators. Finally, we outline avenues for improvement in the development of new simulators that can help simulation reach its potential as a means of verification and validation.","DOI":"10.48550/arXiv.2004.07368","note":"arXiv:2004.07368 [cs]","number":"arXiv:2004.07368","publisher":"arXiv","source":"arXiv.org","title":"A Study on the Challenges of Using Robotics Simulators for Testing","URL":"http://arxiv.org/abs/2004.07368","author":[{"family":"Afzal","given":"Afsoon"},{"family":"Katz","given":"Deborah S."},{"family":"Goues","given":"Claire Le"},{"family":"Timperley","given":"Christopher S."}],"accessed":{"date-parts":[["2025",2,26]]},"issued":{"date-parts":[["2020",4,15]]},"citation-key":"afzalStudyChallengesUsing2020"}}],"schema":"https://github.com/citation-style-language/schema/raw/master/csl-citation.json"} </w:instrText>
      </w:r>
      <w:r w:rsidRPr="009E1035">
        <w:fldChar w:fldCharType="separate"/>
      </w:r>
      <w:r w:rsidR="00BF6A14" w:rsidRPr="00BF6A14">
        <w:rPr>
          <w:rFonts w:cs="Segoe UI Semilight"/>
        </w:rPr>
        <w:t>[49]</w:t>
      </w:r>
      <w:r w:rsidRPr="009E1035">
        <w:fldChar w:fldCharType="end"/>
      </w:r>
      <w:r w:rsidRPr="009E1035">
        <w:t xml:space="preserve"> identified 10 high-level challenges associated with the use of simulation and outlined ideas on how to tackle these challenges to unlock the full potential of simulation-based testing. These challenges include the gap between simulation and reality, a lack of reproducibility, and considerable resource costs associated with using simulators. </w:t>
      </w:r>
    </w:p>
    <w:p w14:paraId="38AF0538" w14:textId="36029756" w:rsidR="002F71F2" w:rsidRPr="00197777" w:rsidRDefault="002F71F2" w:rsidP="00197777">
      <w:pPr>
        <w:pStyle w:val="Heading3"/>
      </w:pPr>
      <w:bookmarkStart w:id="195" w:name="_Toc191384297"/>
      <w:bookmarkStart w:id="196" w:name="_Toc192240125"/>
      <w:bookmarkStart w:id="197" w:name="_Toc192240385"/>
      <w:bookmarkStart w:id="198" w:name="_Toc192240546"/>
      <w:bookmarkStart w:id="199" w:name="_Toc197024410"/>
      <w:r w:rsidRPr="00197777">
        <w:t xml:space="preserve">Modular </w:t>
      </w:r>
      <w:r w:rsidR="00F9333E">
        <w:t>a</w:t>
      </w:r>
      <w:r w:rsidRPr="00197777">
        <w:t xml:space="preserve">rchitectures for </w:t>
      </w:r>
      <w:r w:rsidR="00F9333E">
        <w:t>c</w:t>
      </w:r>
      <w:r w:rsidRPr="00197777">
        <w:t>ontrol</w:t>
      </w:r>
      <w:bookmarkEnd w:id="195"/>
      <w:bookmarkEnd w:id="196"/>
      <w:bookmarkEnd w:id="197"/>
      <w:bookmarkEnd w:id="198"/>
      <w:bookmarkEnd w:id="199"/>
    </w:p>
    <w:p w14:paraId="2D680991" w14:textId="77777777" w:rsidR="002F71F2" w:rsidRPr="009E1035" w:rsidRDefault="002F71F2" w:rsidP="00105A60">
      <w:r w:rsidRPr="009E1035">
        <w:t>Modern robot control architectures increasingly favour modular frameworks that separate perception, planning, and actuation. Within such architectures, the control component is typically responsible for generating collision-free trajectories and closed-loop feedback corrections based on sensor inputs. Open-source software like the Robot Operating System (ROS) and its MoveIt framework exemplify this modular principle, offering a suite of libraries for motion planning, inverse kinematics, and real-time control. Recent advancements have extended these concepts into GPU-accelerated simulation environments, such as NVIDIA Isaac Sim, to support faster-than-real-time iterations of planning and control strategies.</w:t>
      </w:r>
    </w:p>
    <w:p w14:paraId="0B43B973" w14:textId="5173D7C7" w:rsidR="002F71F2" w:rsidRPr="00197777" w:rsidRDefault="002F71F2" w:rsidP="00197777">
      <w:pPr>
        <w:pStyle w:val="Heading3"/>
      </w:pPr>
      <w:bookmarkStart w:id="200" w:name="_Toc191384298"/>
      <w:bookmarkStart w:id="201" w:name="_Toc192240126"/>
      <w:bookmarkStart w:id="202" w:name="_Toc192240386"/>
      <w:bookmarkStart w:id="203" w:name="_Toc192240547"/>
      <w:bookmarkStart w:id="204" w:name="_Toc197024411"/>
      <w:r w:rsidRPr="00197777">
        <w:t xml:space="preserve">Task </w:t>
      </w:r>
      <w:r w:rsidR="00F9333E">
        <w:t>p</w:t>
      </w:r>
      <w:r w:rsidRPr="00197777">
        <w:t xml:space="preserve">lanning </w:t>
      </w:r>
      <w:r w:rsidR="00F9333E">
        <w:t>&amp;</w:t>
      </w:r>
      <w:r w:rsidRPr="00197777">
        <w:t xml:space="preserve"> </w:t>
      </w:r>
      <w:r w:rsidR="00F9333E">
        <w:t>e</w:t>
      </w:r>
      <w:r w:rsidRPr="00197777">
        <w:t xml:space="preserve">xecution </w:t>
      </w:r>
      <w:r w:rsidR="00F9333E">
        <w:t>f</w:t>
      </w:r>
      <w:r w:rsidRPr="00197777">
        <w:t>rameworks</w:t>
      </w:r>
      <w:bookmarkEnd w:id="200"/>
      <w:bookmarkEnd w:id="201"/>
      <w:bookmarkEnd w:id="202"/>
      <w:bookmarkEnd w:id="203"/>
      <w:bookmarkEnd w:id="204"/>
    </w:p>
    <w:p w14:paraId="402E25FA" w14:textId="05CE8CE6" w:rsidR="002F71F2" w:rsidRDefault="002F71F2" w:rsidP="00105A60">
      <w:r w:rsidRPr="009E1035">
        <w:t xml:space="preserve">A fundamental aspect of robotics research involves ensuring that robots can break down high-level goals into discrete, executable actions - colloquially referred to as task planning and execution. Classical AI planners like STRIPS </w:t>
      </w:r>
      <w:r w:rsidRPr="009E1035">
        <w:fldChar w:fldCharType="begin"/>
      </w:r>
      <w:r w:rsidR="00BF6A14">
        <w:instrText xml:space="preserve"> ADDIN ZOTERO_ITEM CSL_CITATION {"citationID":"uZh7x7km","properties":{"formattedCitation":"[50]","plainCitation":"[50]","noteIndex":0},"citationItems":[{"id":155,"uris":["http://zotero.org/users/16439525/items/9YW3EWF9"],"itemData":{"id":155,"type":"article-journal","abstract":"We describe a newproblem solver called STRIPS that attempts to find a sequence of operators in a spcce o f world models to transform a given initial world model into a model in which a given goal formula can be proven to be true. STRIPS represents a world n,~del as an arbitrary collection o f first-order predicate calculus formulas and is designed to work with .models consisting of large numbers o f formulas. It employs a resolution theorem prover to answer questions o fparticular models and uses means-ends analysis to guide it to the desired goal-satisfying model.","container-title":"Artificial Intelligence","DOI":"10.1016/0004-3702(71)90010-5","ISSN":"00043702","issue":"3-4","journalAbbreviation":"Artificial Intelligence","language":"en","license":"https://www.elsevier.com/tdm/userlicense/1.0/","page":"189-208","source":"DOI.org (Crossref)","title":"Strips: A new approach to the application of theorem proving to problem solving","title-short":"Strips","URL":"https://linkinghub.elsevier.com/retrieve/pii/0004370271900105","volume":"2","author":[{"family":"Fikes","given":"Richard E."},{"family":"Nilsson","given":"Nils J."}],"accessed":{"date-parts":[["2025",2,24]]},"issued":{"date-parts":[["1971",12]]},"citation-key":"fikesStripsNewApproach1971"}}],"schema":"https://github.com/citation-style-language/schema/raw/master/csl-citation.json"} </w:instrText>
      </w:r>
      <w:r w:rsidRPr="009E1035">
        <w:fldChar w:fldCharType="separate"/>
      </w:r>
      <w:r w:rsidR="00BF6A14" w:rsidRPr="00BF6A14">
        <w:rPr>
          <w:rFonts w:cs="Segoe UI Semilight"/>
        </w:rPr>
        <w:t>[50]</w:t>
      </w:r>
      <w:r w:rsidRPr="009E1035">
        <w:fldChar w:fldCharType="end"/>
      </w:r>
      <w:r w:rsidRPr="009E1035">
        <w:t xml:space="preserve"> laid the groundwork for symbolic planning; more recent efforts integrate classical symbolic methods with modern AI techniques, particularly Large Language Models (LLMs) to enhance task planning by translating natural language instructions into symbolic representations, thus improving the generalization to new tasks, addressing challenges in task planning and execution in unstructured environments </w:t>
      </w:r>
      <w:r w:rsidRPr="009E1035">
        <w:fldChar w:fldCharType="begin"/>
      </w:r>
      <w:r w:rsidR="00BF6A14">
        <w:instrText xml:space="preserve"> ADDIN ZOTERO_ITEM CSL_CITATION {"citationID":"a9nbIhMM","properties":{"formattedCitation":"[51]","plainCitation":"[51]","noteIndex":0},"citationItems":[{"id":158,"uris":["http://zotero.org/users/16439525/items/G47ESFDP"],"itemData":{"id":158,"type":"article","abstract":"Robotic manipulation is often challenging due to the long-horizon tasks and the complex object relationships. A common solution is to develop a task and motion planning framework that integrates planning for high-level task and low-level motion. Recently, inspired by the powerful reasoning ability of Large Language Models (LLMs), LLM-based planning approaches have achieved remarkable progress. However, these methods still heavily rely on expert-specific knowledge, often generating invalid plans for unseen and unfamiliar tasks. To address this issue, we propose an innovative language-guided symbolic task planning (LM-SymOpt) framework with optimization. It is the first expert-free planning framework since we combine the world knowledge from LLMs with formal reasoning, resulting in improved generalization capability to new tasks. Specifically, differ to most existing work, our LM-SymOpt employs LLMs to translate natural language instructions into symbolic representations, thereby representing actions as high-level symbols and reducing the search space for planning. Next, after evaluating the action probability of completing the task using LLMs, a weighted random sampling method is introduced to generate candidate plans. Their feasibility is assessed through symbolic reasoning and their cost efficiency is then evaluated using trajectory optimization for selecting the optimal planning. Our experimental results show that LMSymOpt outperforms existing LLM-based planning approaches.","DOI":"10.48550/arXiv.2501.15214","language":"en","note":"arXiv:2501.15214 [cs]","number":"arXiv:2501.15214","publisher":"arXiv","source":"arXiv.org","title":"Zero-shot Robotic Manipulation with Language-guided Instruction and Formal Task Planning","URL":"http://arxiv.org/abs/2501.15214","author":[{"family":"Tang","given":"Junfeng"},{"family":"Ye","given":"Zihan"},{"family":"Yan","given":"Yuping"},{"family":"Zheng","given":"Ziqi"},{"family":"Gao","given":"Ting"},{"family":"Jin","given":"Yaochu"}],"accessed":{"date-parts":[["2025",2,25]]},"issued":{"date-parts":[["2025",1,25]]},"citation-key":"tangZeroshotRoboticManipulation2025"}}],"schema":"https://github.com/citation-style-language/schema/raw/master/csl-citation.json"} </w:instrText>
      </w:r>
      <w:r w:rsidRPr="009E1035">
        <w:fldChar w:fldCharType="separate"/>
      </w:r>
      <w:r w:rsidR="00BF6A14" w:rsidRPr="00BF6A14">
        <w:rPr>
          <w:rFonts w:cs="Segoe UI Semilight"/>
        </w:rPr>
        <w:t>[51]</w:t>
      </w:r>
      <w:r w:rsidRPr="009E1035">
        <w:fldChar w:fldCharType="end"/>
      </w:r>
      <w:r w:rsidRPr="009E1035">
        <w:t>.</w:t>
      </w:r>
    </w:p>
    <w:p w14:paraId="357233F3" w14:textId="77777777" w:rsidR="00D533F6" w:rsidRDefault="00D533F6" w:rsidP="00D533F6">
      <w:r w:rsidRPr="00587EBB">
        <w:t>{PLACE HOLDER}</w:t>
      </w:r>
    </w:p>
    <w:p w14:paraId="6AD91EC2" w14:textId="77777777" w:rsidR="00143647" w:rsidRPr="009E1035" w:rsidRDefault="00143647" w:rsidP="00143647">
      <w:r w:rsidRPr="009E1035">
        <w:t xml:space="preserve">Review </w:t>
      </w:r>
      <w:r>
        <w:t xml:space="preserve">of </w:t>
      </w:r>
      <w:r w:rsidRPr="009E1035">
        <w:t xml:space="preserve">approaches </w:t>
      </w:r>
      <w:r>
        <w:t xml:space="preserve">for action planning </w:t>
      </w:r>
      <w:r w:rsidRPr="009E1035">
        <w:t xml:space="preserve">and </w:t>
      </w:r>
      <w:r>
        <w:t>execution in simulation environments</w:t>
      </w:r>
      <w:r w:rsidRPr="009E1035">
        <w:t>.</w:t>
      </w:r>
    </w:p>
    <w:p w14:paraId="42299DED" w14:textId="77777777" w:rsidR="00143647" w:rsidRDefault="002F71F2" w:rsidP="00871C60">
      <w:pPr>
        <w:rPr>
          <w:rFonts w:ascii="Segoe UI" w:hAnsi="Segoe UI" w:cs="Segoe UI"/>
          <w:color w:val="000000"/>
          <w:shd w:val="clear" w:color="auto" w:fill="FFFFFF"/>
        </w:rPr>
      </w:pPr>
      <w:r w:rsidRPr="009E1035">
        <w:t>generalization to new tasks and reducing the search space for planning (Tang et al., 2025). This integration allows robots to perform complex actions in unstructured environments, demonstrating high success rates in various task complexities (Silva et al., 2024).</w:t>
      </w:r>
      <w:r w:rsidRPr="009E1035">
        <w:rPr>
          <w:rFonts w:ascii="Segoe UI" w:hAnsi="Segoe UI" w:cs="Segoe UI"/>
          <w:color w:val="000000"/>
          <w:shd w:val="clear" w:color="auto" w:fill="FFFFFF"/>
        </w:rPr>
        <w:t xml:space="preserve"> </w:t>
      </w:r>
    </w:p>
    <w:p w14:paraId="477426C8" w14:textId="1A24B17D" w:rsidR="002F71F2" w:rsidRPr="009E1035" w:rsidRDefault="002F71F2" w:rsidP="00871C60">
      <w:r w:rsidRPr="009E1035">
        <w:t xml:space="preserve">A recent literature </w:t>
      </w:r>
      <w:r w:rsidRPr="009E1035">
        <w:fldChar w:fldCharType="begin"/>
      </w:r>
      <w:r w:rsidR="00BF6A14">
        <w:instrText xml:space="preserve"> ADDIN ZOTERO_ITEM CSL_CITATION {"citationID":"ox4bvv9Z","properties":{"formattedCitation":"[52]","plainCitation":"[52]","noteIndex":0},"citationItems":[{"id":239,"uris":["http://zotero.org/users/16439525/items/BUBWMBRS"],"itemData":{"id":239,"type":"article","abstract":"Equipping embodied agents with commonsense is important for robots to successfully complete complex human instructions in general environments. Recent large language models (LLM) can embed rich semantic knowledge for agents in plan generation of complex tasks, while they lack the information about the realistic world and usually yield infeasible action sequences. In this paper, we propose a TAsk Planing Agent (TaPA) in embodied tasks for grounded planning with physical scene constraint, where the agent generates executable plans according to the existed objects in the scene by aligning LLMs with the visual perception models. Specifically, we first construct a multimodal dataset containing triplets of indoor scenes, instructions and action plans, where we provide the designed prompts and the list of existing objects in the scene for GPT-3.5 to generate a large number of instructions and corresponding planned actions. The generated data is leveraged for grounded plan tuning of pre-trained LLMs. During inference, we discover the objects in the scene by extending open-vocabulary object detectors to multi-view RGB images collected in different achievable locations. Experimental results show that the generated plan from our TaPA framework can achieve higher success rate than LLaVA and GPT-3.5 by a sizable margin, which indicates the practicality of embodied task planning in general and complex environments.","DOI":"10.48550/arXiv.2307.01848","note":"arXiv:2307.01848 [cs]","number":"arXiv:2307.01848","publisher":"arXiv","source":"arXiv.org","title":"Embodied Task Planning with Large Language Models","URL":"http://arxiv.org/abs/2307.01848","author":[{"family":"Wu","given":"Zhenyu"},{"family":"Wang","given":"Ziwei"},{"family":"Xu","given":"Xiuwei"},{"family":"Lu","given":"Jiwen"},{"family":"Yan","given":"Haibin"}],"accessed":{"date-parts":[["2025",3,5]]},"issued":{"date-parts":[["2023",7,4]]},"citation-key":"wuEmbodiedTaskPlanning2023"}}],"schema":"https://github.com/citation-style-language/schema/raw/master/csl-citation.json"} </w:instrText>
      </w:r>
      <w:r w:rsidRPr="009E1035">
        <w:fldChar w:fldCharType="separate"/>
      </w:r>
      <w:r w:rsidR="00BF6A14" w:rsidRPr="00BF6A14">
        <w:rPr>
          <w:rFonts w:cs="Segoe UI Semilight"/>
        </w:rPr>
        <w:t>[52]</w:t>
      </w:r>
      <w:r w:rsidRPr="009E1035">
        <w:fldChar w:fldCharType="end"/>
      </w:r>
      <w:r w:rsidRPr="009E1035">
        <w:t xml:space="preserve"> proposes a TAsk Planing Agent (TaPA) in embodied tasks for grounded planning with physical scene constraint, where the agent generates executable plans according to existing objects in the scene by aligning LLMs with the visual perception models.</w:t>
      </w:r>
    </w:p>
    <w:p w14:paraId="476AC8BB" w14:textId="0AFCE8C6" w:rsidR="009C2E53" w:rsidRDefault="002F71F2" w:rsidP="00197777">
      <w:pPr>
        <w:pStyle w:val="Heading3"/>
      </w:pPr>
      <w:bookmarkStart w:id="205" w:name="_Toc192240128"/>
      <w:bookmarkStart w:id="206" w:name="_Toc192240388"/>
      <w:bookmarkStart w:id="207" w:name="_Toc192240549"/>
      <w:bookmarkStart w:id="208" w:name="_Toc197024412"/>
      <w:r w:rsidRPr="00197777">
        <w:t>Database-</w:t>
      </w:r>
      <w:r w:rsidR="00A91088">
        <w:t>d</w:t>
      </w:r>
      <w:r w:rsidRPr="00197777">
        <w:t xml:space="preserve">riven </w:t>
      </w:r>
      <w:r w:rsidR="00A91088">
        <w:t>p</w:t>
      </w:r>
      <w:r w:rsidRPr="00197777">
        <w:t xml:space="preserve">ersonalization in </w:t>
      </w:r>
      <w:bookmarkEnd w:id="205"/>
      <w:bookmarkEnd w:id="206"/>
      <w:bookmarkEnd w:id="207"/>
      <w:r w:rsidR="00A91088">
        <w:t>HRI</w:t>
      </w:r>
      <w:bookmarkEnd w:id="208"/>
    </w:p>
    <w:p w14:paraId="561B2B76" w14:textId="77777777" w:rsidR="00A91088" w:rsidRDefault="00A91088" w:rsidP="00A91088">
      <w:r w:rsidRPr="00587EBB">
        <w:t>{PLACE HOLDER}</w:t>
      </w:r>
    </w:p>
    <w:p w14:paraId="765FB11E" w14:textId="339F8F30" w:rsidR="00334659" w:rsidRPr="009E1035" w:rsidRDefault="00334659" w:rsidP="00334659">
      <w:r w:rsidRPr="009E1035">
        <w:t xml:space="preserve">Review </w:t>
      </w:r>
      <w:r>
        <w:t>of database</w:t>
      </w:r>
      <w:r w:rsidR="00207D2D">
        <w:t xml:space="preserve"> methods for storing data for robot </w:t>
      </w:r>
      <w:r w:rsidR="00E80707">
        <w:t>tasks.</w:t>
      </w:r>
    </w:p>
    <w:p w14:paraId="474785F7" w14:textId="0EBF8CE4" w:rsidR="002F71F2" w:rsidRPr="00197777" w:rsidRDefault="002F71F2" w:rsidP="00797DAB">
      <w:pPr>
        <w:pStyle w:val="Heading2"/>
      </w:pPr>
      <w:bookmarkStart w:id="209" w:name="_Toc192240129"/>
      <w:bookmarkStart w:id="210" w:name="_Toc192240389"/>
      <w:bookmarkStart w:id="211" w:name="_Toc192240550"/>
      <w:bookmarkStart w:id="212" w:name="_Toc197024413"/>
      <w:r w:rsidRPr="00197777">
        <w:t xml:space="preserve">Integration </w:t>
      </w:r>
      <w:r w:rsidR="00F9333E">
        <w:t>&amp;</w:t>
      </w:r>
      <w:r w:rsidRPr="00197777">
        <w:t xml:space="preserve"> </w:t>
      </w:r>
      <w:r w:rsidR="00F9333E">
        <w:t>c</w:t>
      </w:r>
      <w:r w:rsidRPr="00197777">
        <w:t>hallenges</w:t>
      </w:r>
      <w:bookmarkEnd w:id="209"/>
      <w:bookmarkEnd w:id="210"/>
      <w:bookmarkEnd w:id="211"/>
      <w:bookmarkEnd w:id="212"/>
      <w:r w:rsidRPr="00197777">
        <w:t xml:space="preserve"> </w:t>
      </w:r>
    </w:p>
    <w:p w14:paraId="5EC34F8D" w14:textId="70B0D8B7" w:rsidR="002F71F2" w:rsidRDefault="002F71F2" w:rsidP="00C76CB0">
      <w:r w:rsidRPr="009E1035">
        <w:t>The integration of computer vision (CV), large language models (LLMs), and adaptive control enable systems like the ABB YuMi cobot to operate in unstructured environments while maintaining industrial-grade precision - a capability fundamentally dependent on closing the loop between environmental perception, cognitive processing, and physical actuation.</w:t>
      </w:r>
    </w:p>
    <w:p w14:paraId="06B57C5B" w14:textId="77777777" w:rsidR="00F0104A" w:rsidRPr="00C76CB0" w:rsidRDefault="00F0104A" w:rsidP="00F0104A">
      <w:r w:rsidRPr="00C76CB0">
        <w:t>While [6] merged vision and language for robotic manipulation, their system treated all users as strangers.</w:t>
      </w:r>
    </w:p>
    <w:p w14:paraId="6733F88D" w14:textId="77777777" w:rsidR="00E80707" w:rsidRPr="009E1035" w:rsidRDefault="00E80707" w:rsidP="00E80707">
      <w:r w:rsidRPr="00587EBB">
        <w:t>{PLACE HOLDER}</w:t>
      </w:r>
    </w:p>
    <w:p w14:paraId="7067AB48" w14:textId="317F0C7E" w:rsidR="00E80707" w:rsidRPr="009E1035" w:rsidRDefault="00E80707" w:rsidP="00C76CB0">
      <w:r>
        <w:t>More about</w:t>
      </w:r>
      <w:r w:rsidR="008F55D2">
        <w:t>:</w:t>
      </w:r>
    </w:p>
    <w:p w14:paraId="6D61601D" w14:textId="777E1360" w:rsidR="002F71F2" w:rsidRPr="009E1035" w:rsidRDefault="002F71F2" w:rsidP="00B63CCE">
      <w:pPr>
        <w:pStyle w:val="ListParagraph"/>
        <w:numPr>
          <w:ilvl w:val="0"/>
          <w:numId w:val="33"/>
        </w:numPr>
      </w:pPr>
      <w:r w:rsidRPr="009E1035">
        <w:t>retrieval-augmented generation (RAG) techniques show promise in enhancing LLMs</w:t>
      </w:r>
      <w:r w:rsidR="00512887">
        <w:t>’</w:t>
      </w:r>
      <w:r w:rsidRPr="009E1035">
        <w:t xml:space="preserve"> abilities to understand and generate structured queries from unstructured text inputs.</w:t>
      </w:r>
    </w:p>
    <w:p w14:paraId="036F1E7D" w14:textId="1ED38303" w:rsidR="002F71F2" w:rsidRPr="009E1035" w:rsidRDefault="00EA7ECA" w:rsidP="002537D7">
      <w:pPr>
        <w:jc w:val="left"/>
      </w:pPr>
      <w:r>
        <w:br w:type="page"/>
      </w:r>
    </w:p>
    <w:p w14:paraId="5CBAF9A4" w14:textId="4CB7C95B" w:rsidR="002F71F2" w:rsidRDefault="002F71F2" w:rsidP="002600D2">
      <w:pPr>
        <w:pStyle w:val="Heading1"/>
        <w:framePr w:wrap="notBeside"/>
      </w:pPr>
      <w:bookmarkStart w:id="213" w:name="_Toc192240130"/>
      <w:bookmarkStart w:id="214" w:name="_Toc192240390"/>
      <w:bookmarkStart w:id="215" w:name="_Toc192240551"/>
      <w:bookmarkStart w:id="216" w:name="_Toc197024414"/>
      <w:r w:rsidRPr="009E1035">
        <w:t>Methodology</w:t>
      </w:r>
      <w:bookmarkStart w:id="217" w:name="_Toc191557315"/>
      <w:bookmarkEnd w:id="213"/>
      <w:bookmarkEnd w:id="214"/>
      <w:bookmarkEnd w:id="215"/>
      <w:bookmarkEnd w:id="216"/>
      <w:bookmarkEnd w:id="217"/>
    </w:p>
    <w:p w14:paraId="7186024E" w14:textId="39D1E00F" w:rsidR="002F71F2" w:rsidRPr="009E1035" w:rsidRDefault="00E55E26" w:rsidP="00786983">
      <w:pPr>
        <w:pBdr>
          <w:bottom w:val="single" w:sz="2" w:space="15" w:color="ADADAD" w:themeColor="background2" w:themeShade="BF"/>
        </w:pBdr>
      </w:pPr>
      <w:r w:rsidRPr="00E55E26">
        <w:t>This chapter presents the methodolog</w:t>
      </w:r>
      <w:r w:rsidR="00C57007">
        <w:t xml:space="preserve">y for the proposed </w:t>
      </w:r>
      <w:r w:rsidRPr="00E55E26">
        <w:t>framework</w:t>
      </w:r>
      <w:r w:rsidR="006D03B3">
        <w:t>.</w:t>
      </w:r>
      <w:r w:rsidRPr="00E55E26">
        <w:t xml:space="preserve"> </w:t>
      </w:r>
      <w:r w:rsidR="00B04A9D" w:rsidRPr="00B04A9D">
        <w:t>It details the research design, system architecture, data collection, implementation, evaluation, and ethical considerations, ensuring rigor and reproducibility.</w:t>
      </w:r>
      <w:r w:rsidR="009B33D1">
        <w:t xml:space="preserve"> </w:t>
      </w:r>
      <w:r w:rsidR="009B33D1" w:rsidRPr="009B33D1">
        <w:t>Each section details key components, including user authentication, input processing, task planning, robotic execution, integration workflow, and validation, supported by relevant literature.</w:t>
      </w:r>
    </w:p>
    <w:p w14:paraId="5A839CBC" w14:textId="48839A53" w:rsidR="006E5BD7" w:rsidRDefault="00373C96" w:rsidP="00B7446B">
      <w:pPr>
        <w:pStyle w:val="Heading2"/>
      </w:pPr>
      <w:bookmarkStart w:id="218" w:name="_Toc192625356"/>
      <w:bookmarkStart w:id="219" w:name="_Toc192625563"/>
      <w:bookmarkStart w:id="220" w:name="_Toc192625790"/>
      <w:bookmarkStart w:id="221" w:name="_Toc192629836"/>
      <w:bookmarkStart w:id="222" w:name="_Toc192630820"/>
      <w:bookmarkStart w:id="223" w:name="_Toc192633815"/>
      <w:bookmarkStart w:id="224" w:name="_Toc192634277"/>
      <w:bookmarkStart w:id="225" w:name="_Toc197024415"/>
      <w:bookmarkStart w:id="226" w:name="_Ref191973166"/>
      <w:bookmarkStart w:id="227" w:name="_Toc192240132"/>
      <w:bookmarkStart w:id="228" w:name="_Toc192240392"/>
      <w:bookmarkStart w:id="229" w:name="_Toc192240553"/>
      <w:bookmarkEnd w:id="218"/>
      <w:bookmarkEnd w:id="219"/>
      <w:bookmarkEnd w:id="220"/>
      <w:bookmarkEnd w:id="221"/>
      <w:bookmarkEnd w:id="222"/>
      <w:bookmarkEnd w:id="223"/>
      <w:bookmarkEnd w:id="224"/>
      <w:r w:rsidRPr="00B7446B">
        <w:t>Techniques</w:t>
      </w:r>
      <w:r w:rsidR="006E5BD7" w:rsidRPr="00B7446B">
        <w:t xml:space="preserve"> </w:t>
      </w:r>
      <w:r w:rsidR="00785A1F">
        <w:t>&amp; Tools</w:t>
      </w:r>
      <w:bookmarkEnd w:id="225"/>
    </w:p>
    <w:p w14:paraId="040E07BB" w14:textId="2CA089B2" w:rsidR="00C03E4E" w:rsidRPr="005D6B6B" w:rsidRDefault="007F64ED" w:rsidP="006D5572">
      <w:pPr>
        <w:pStyle w:val="Heading3"/>
      </w:pPr>
      <w:bookmarkStart w:id="230" w:name="_Toc197024416"/>
      <w:r>
        <w:t>The Method;</w:t>
      </w:r>
      <w:r w:rsidR="00107EFD">
        <w:t xml:space="preserve"> </w:t>
      </w:r>
      <w:r w:rsidR="00C03E4E" w:rsidRPr="005D6B6B">
        <w:t>RAD</w:t>
      </w:r>
      <w:r w:rsidR="005D6548">
        <w:t xml:space="preserve"> </w:t>
      </w:r>
      <w:r w:rsidR="00107EFD">
        <w:t>using</w:t>
      </w:r>
      <w:r w:rsidR="00E42574">
        <w:t xml:space="preserve"> LLMs</w:t>
      </w:r>
      <w:bookmarkEnd w:id="230"/>
    </w:p>
    <w:p w14:paraId="3B5DC5EC" w14:textId="605C9499" w:rsidR="000E23B4" w:rsidRDefault="006905BC" w:rsidP="00892950">
      <w:pPr>
        <w:spacing w:after="0"/>
      </w:pPr>
      <w:r w:rsidRPr="000372CE">
        <w:t>Rapid Application Development (</w:t>
      </w:r>
      <w:r w:rsidRPr="006905BC">
        <w:t>RAD)</w:t>
      </w:r>
      <w:r w:rsidR="00E0239E">
        <w:rPr>
          <w:rStyle w:val="FootnoteReference"/>
        </w:rPr>
        <w:footnoteReference w:id="8"/>
      </w:r>
      <w:r w:rsidRPr="006905BC">
        <w:t xml:space="preserve"> is a software development </w:t>
      </w:r>
      <w:r w:rsidR="00A93BB2">
        <w:t>method</w:t>
      </w:r>
      <w:r w:rsidR="00696A43">
        <w:t>ology</w:t>
      </w:r>
      <w:r w:rsidRPr="006905BC">
        <w:t xml:space="preserve"> </w:t>
      </w:r>
      <w:r w:rsidR="00A93BB2" w:rsidRPr="00A93BB2">
        <w:t xml:space="preserve">that </w:t>
      </w:r>
      <w:r w:rsidR="008C2FB2">
        <w:t>prioritizes</w:t>
      </w:r>
      <w:r w:rsidR="00A93BB2" w:rsidRPr="00A93BB2">
        <w:t xml:space="preserve"> </w:t>
      </w:r>
      <w:r w:rsidR="00C8451C">
        <w:t>rapid</w:t>
      </w:r>
      <w:r w:rsidR="00A93BB2">
        <w:t xml:space="preserve"> </w:t>
      </w:r>
      <w:r w:rsidRPr="006905BC">
        <w:t xml:space="preserve">prototyping, </w:t>
      </w:r>
      <w:r w:rsidR="00E14EFF">
        <w:t>iterative</w:t>
      </w:r>
      <w:r w:rsidRPr="006905BC">
        <w:t xml:space="preserve"> feedback</w:t>
      </w:r>
      <w:r w:rsidR="00696A43">
        <w:t xml:space="preserve"> </w:t>
      </w:r>
      <w:r w:rsidR="00DD71E4">
        <w:t xml:space="preserve">and </w:t>
      </w:r>
      <w:r w:rsidR="00DD71E4" w:rsidRPr="00DD71E4">
        <w:t>minimal upfront planning</w:t>
      </w:r>
      <w:r w:rsidRPr="006905BC">
        <w:t xml:space="preserve">. </w:t>
      </w:r>
      <w:r w:rsidR="00FF22CE" w:rsidRPr="00FF22CE">
        <w:t xml:space="preserve">Unlike traditional </w:t>
      </w:r>
      <w:r w:rsidR="00FF22CE" w:rsidRPr="00696A43">
        <w:rPr>
          <w:i/>
          <w:iCs/>
        </w:rPr>
        <w:t>waterfall</w:t>
      </w:r>
      <w:r w:rsidR="00FF22CE" w:rsidRPr="00FF22CE">
        <w:t xml:space="preserve"> approaches,</w:t>
      </w:r>
      <w:r w:rsidR="00BE69CA" w:rsidRPr="00BE69CA">
        <w:t xml:space="preserve"> RAD </w:t>
      </w:r>
      <w:r w:rsidR="001C596C" w:rsidRPr="00DE2F48">
        <w:t>enables developers to</w:t>
      </w:r>
      <w:r w:rsidR="001C596C">
        <w:t xml:space="preserve"> </w:t>
      </w:r>
      <w:r w:rsidR="00BE69CA" w:rsidRPr="00BE69CA">
        <w:t>quickly develop functional prototypes,</w:t>
      </w:r>
      <w:r w:rsidR="00510DDD">
        <w:t xml:space="preserve"> </w:t>
      </w:r>
      <w:r w:rsidR="00510DDD" w:rsidRPr="00DE2F48">
        <w:t>leveraging reusable components</w:t>
      </w:r>
      <w:r w:rsidR="00510DDD">
        <w:t>, and</w:t>
      </w:r>
      <w:r w:rsidR="00BE69CA" w:rsidRPr="00BE69CA">
        <w:t xml:space="preserve"> allowing continuous refinement based on feedback.</w:t>
      </w:r>
      <w:r w:rsidR="00FF22CE" w:rsidRPr="00FF22CE">
        <w:t xml:space="preserve"> </w:t>
      </w:r>
      <w:r w:rsidR="00C8451C" w:rsidRPr="00C8451C">
        <w:t xml:space="preserve">When integrated with Large Language Models (LLMs), </w:t>
      </w:r>
      <w:r w:rsidR="00303A1B" w:rsidRPr="00303A1B">
        <w:t>RAD benefits from AI-powered automation, natural language processing, and intelligent code generation, significantly accelerating the development process</w:t>
      </w:r>
      <w:r w:rsidR="00303A1B">
        <w:t>.</w:t>
      </w:r>
      <w:r w:rsidRPr="006905BC">
        <w:t xml:space="preserve"> </w:t>
      </w:r>
      <w:r w:rsidR="000E23B4" w:rsidRPr="000E23B4">
        <w:t xml:space="preserve">This </w:t>
      </w:r>
      <w:r w:rsidR="00126C4F">
        <w:t xml:space="preserve">approach </w:t>
      </w:r>
      <w:r w:rsidR="000E23B4" w:rsidRPr="000E23B4">
        <w:t xml:space="preserve">is particularly advantageous for projects requiring flexibility and rapid iterations to meet </w:t>
      </w:r>
      <w:r w:rsidR="006F1F3D">
        <w:t>project requirements</w:t>
      </w:r>
      <w:r w:rsidR="000E23B4" w:rsidRPr="000E23B4">
        <w:t>.</w:t>
      </w:r>
    </w:p>
    <w:p w14:paraId="4C796E5B" w14:textId="6D851FBC" w:rsidR="00066055" w:rsidRDefault="00791174" w:rsidP="00D106AC">
      <w:pPr>
        <w:pStyle w:val="Photos"/>
      </w:pPr>
      <w:r>
        <w:rPr>
          <w:noProof/>
        </w:rPr>
        <w:drawing>
          <wp:inline distT="0" distB="0" distL="0" distR="0" wp14:anchorId="08CCE14D" wp14:editId="44C98F0D">
            <wp:extent cx="4775599" cy="1460599"/>
            <wp:effectExtent l="0" t="0" r="6350" b="6350"/>
            <wp:docPr id="290952397" name="Picture 14" descr="A diagram of process ph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52397" name="Picture 14" descr="A diagram of process phases&#10;&#10;AI-generated content may be incorrect."/>
                    <pic:cNvPicPr/>
                  </pic:nvPicPr>
                  <pic:blipFill rotWithShape="1">
                    <a:blip r:embed="rId27">
                      <a:extLst>
                        <a:ext uri="{BEBA8EAE-BF5A-486C-A8C5-ECC9F3942E4B}">
                          <a14:imgProps xmlns:a14="http://schemas.microsoft.com/office/drawing/2010/main">
                            <a14:imgLayer r:embed="rId28">
                              <a14:imgEffect>
                                <a14:brightnessContrast contrast="-40000"/>
                              </a14:imgEffect>
                            </a14:imgLayer>
                          </a14:imgProps>
                        </a:ext>
                      </a:extLst>
                    </a:blip>
                    <a:srcRect t="22887" b="7596"/>
                    <a:stretch/>
                  </pic:blipFill>
                  <pic:spPr bwMode="auto">
                    <a:xfrm>
                      <a:off x="0" y="0"/>
                      <a:ext cx="5006337" cy="1531169"/>
                    </a:xfrm>
                    <a:prstGeom prst="rect">
                      <a:avLst/>
                    </a:prstGeom>
                    <a:ln>
                      <a:noFill/>
                    </a:ln>
                    <a:extLst>
                      <a:ext uri="{53640926-AAD7-44D8-BBD7-CCE9431645EC}">
                        <a14:shadowObscured xmlns:a14="http://schemas.microsoft.com/office/drawing/2010/main"/>
                      </a:ext>
                    </a:extLst>
                  </pic:spPr>
                </pic:pic>
              </a:graphicData>
            </a:graphic>
          </wp:inline>
        </w:drawing>
      </w:r>
    </w:p>
    <w:p w14:paraId="544BEA5F" w14:textId="07CFE548" w:rsidR="00450C6F" w:rsidRDefault="00066055" w:rsidP="00066055">
      <w:pPr>
        <w:pStyle w:val="Caption"/>
      </w:pPr>
      <w:bookmarkStart w:id="231" w:name="_Toc193183628"/>
      <w:r>
        <w:t xml:space="preserve">Figure </w:t>
      </w:r>
      <w:fldSimple w:instr=" STYLEREF 1 \s ">
        <w:r w:rsidR="009E1838">
          <w:rPr>
            <w:noProof/>
          </w:rPr>
          <w:t>3</w:t>
        </w:r>
      </w:fldSimple>
      <w:r>
        <w:noBreakHyphen/>
      </w:r>
      <w:fldSimple w:instr=" SEQ Figure \* ARABIC \s 1 ">
        <w:r w:rsidR="009E1838">
          <w:rPr>
            <w:noProof/>
          </w:rPr>
          <w:t>1</w:t>
        </w:r>
      </w:fldSimple>
      <w:r>
        <w:t xml:space="preserve">. </w:t>
      </w:r>
      <w:r w:rsidRPr="00B47DF8">
        <w:t>RAD Process Phases</w:t>
      </w:r>
      <w:bookmarkEnd w:id="231"/>
    </w:p>
    <w:p w14:paraId="0FB60DEB" w14:textId="229876ED" w:rsidR="00943D38" w:rsidRDefault="00F60157" w:rsidP="00785A1F">
      <w:r>
        <w:t>This work employs</w:t>
      </w:r>
      <w:r w:rsidR="00492A93" w:rsidRPr="00E42574">
        <w:t xml:space="preserve"> the </w:t>
      </w:r>
      <w:r w:rsidR="000E232C" w:rsidRPr="00E42574">
        <w:t>RAD</w:t>
      </w:r>
      <w:r w:rsidR="00492A93" w:rsidRPr="00E42574">
        <w:t xml:space="preserve"> methodology, </w:t>
      </w:r>
      <w:r w:rsidR="00126C4F">
        <w:t>enhanced</w:t>
      </w:r>
      <w:r w:rsidR="00492A93" w:rsidRPr="00E42574">
        <w:t xml:space="preserve"> by LLMs</w:t>
      </w:r>
      <w:r w:rsidR="00462CF1">
        <w:t xml:space="preserve"> </w:t>
      </w:r>
      <w:r w:rsidR="007435BB">
        <w:t>through</w:t>
      </w:r>
      <w:r w:rsidR="00462CF1">
        <w:t xml:space="preserve"> </w:t>
      </w:r>
      <w:r w:rsidR="006954B8">
        <w:rPr>
          <w:i/>
          <w:iCs/>
        </w:rPr>
        <w:t>v</w:t>
      </w:r>
      <w:r w:rsidR="00462CF1" w:rsidRPr="005E6052">
        <w:rPr>
          <w:i/>
          <w:iCs/>
        </w:rPr>
        <w:t xml:space="preserve">ibe </w:t>
      </w:r>
      <w:r w:rsidR="005559F0">
        <w:rPr>
          <w:i/>
          <w:iCs/>
        </w:rPr>
        <w:t>c</w:t>
      </w:r>
      <w:r w:rsidR="00462CF1" w:rsidRPr="005E6052">
        <w:rPr>
          <w:i/>
          <w:iCs/>
        </w:rPr>
        <w:t>oding</w:t>
      </w:r>
      <w:r w:rsidR="00492A93" w:rsidRPr="00E42574">
        <w:t xml:space="preserve">, to </w:t>
      </w:r>
      <w:r w:rsidR="006B060E" w:rsidRPr="00E42574">
        <w:t>streamline</w:t>
      </w:r>
      <w:r w:rsidR="00492A93" w:rsidRPr="00E42574">
        <w:t xml:space="preserve"> the design and development </w:t>
      </w:r>
      <w:r w:rsidR="00F35E1F">
        <w:t>p</w:t>
      </w:r>
      <w:r w:rsidR="006E51A5">
        <w:t>rocess</w:t>
      </w:r>
      <w:r w:rsidR="00492A93" w:rsidRPr="00E42574">
        <w:t>.</w:t>
      </w:r>
      <w:r w:rsidR="006B060E" w:rsidRPr="00E42574">
        <w:t xml:space="preserve"> </w:t>
      </w:r>
      <w:r w:rsidR="00E660FF" w:rsidRPr="005E6052">
        <w:rPr>
          <w:i/>
          <w:iCs/>
        </w:rPr>
        <w:t xml:space="preserve">Vibe </w:t>
      </w:r>
      <w:r w:rsidR="005559F0">
        <w:rPr>
          <w:i/>
          <w:iCs/>
        </w:rPr>
        <w:t>c</w:t>
      </w:r>
      <w:r w:rsidR="00E660FF" w:rsidRPr="005E6052">
        <w:rPr>
          <w:i/>
          <w:iCs/>
        </w:rPr>
        <w:t>oding</w:t>
      </w:r>
      <w:r w:rsidR="005E6052">
        <w:t xml:space="preserve"> is</w:t>
      </w:r>
      <w:r w:rsidR="00E660FF" w:rsidRPr="00E660FF">
        <w:t xml:space="preserve"> an emerging approach that emphasizes intuitive, AI-assisted, and creative cod</w:t>
      </w:r>
      <w:r w:rsidR="008A0FF7">
        <w:t>e writing</w:t>
      </w:r>
      <w:r w:rsidR="007E5D83" w:rsidRPr="00F56156">
        <w:t>.</w:t>
      </w:r>
      <w:r w:rsidR="007E5D83">
        <w:t xml:space="preserve"> </w:t>
      </w:r>
      <w:r w:rsidR="006B060E" w:rsidRPr="00E42574">
        <w:t>LL</w:t>
      </w:r>
      <w:r w:rsidR="00492A93" w:rsidRPr="00E42574">
        <w:t xml:space="preserve">Ms were utilized to generate initial code structures, </w:t>
      </w:r>
      <w:r w:rsidR="00133E79" w:rsidRPr="00133E79">
        <w:t>suggest</w:t>
      </w:r>
      <w:r w:rsidR="00133E79">
        <w:t xml:space="preserve"> </w:t>
      </w:r>
      <w:r w:rsidR="00017837" w:rsidRPr="00E42574">
        <w:t>improvements</w:t>
      </w:r>
      <w:r w:rsidR="00492A93" w:rsidRPr="00E42574">
        <w:t xml:space="preserve">, </w:t>
      </w:r>
      <w:r w:rsidR="009F5724" w:rsidRPr="00E42574">
        <w:t>assist with debugging</w:t>
      </w:r>
      <w:r w:rsidR="00165070" w:rsidRPr="00E42574">
        <w:t xml:space="preserve">, </w:t>
      </w:r>
      <w:r w:rsidR="007A233E" w:rsidRPr="00E42574">
        <w:t>and</w:t>
      </w:r>
      <w:r w:rsidR="00165070" w:rsidRPr="00E42574">
        <w:t xml:space="preserve"> automate documentation</w:t>
      </w:r>
      <w:r w:rsidR="00502643" w:rsidRPr="00E42574">
        <w:t xml:space="preserve">. </w:t>
      </w:r>
      <w:r w:rsidR="007E5D83" w:rsidRPr="004E28CE">
        <w:t xml:space="preserve">Vibe </w:t>
      </w:r>
      <w:r w:rsidR="008A0FF7" w:rsidRPr="004E28CE">
        <w:t>c</w:t>
      </w:r>
      <w:r w:rsidR="007E5D83" w:rsidRPr="004E28CE">
        <w:t xml:space="preserve">oding </w:t>
      </w:r>
      <w:r w:rsidR="007E5D83" w:rsidRPr="007E5D83">
        <w:t xml:space="preserve">further complemented this process </w:t>
      </w:r>
      <w:r w:rsidR="007A0CA2" w:rsidRPr="007A0CA2">
        <w:t>by fostering a fluid and dynamic interaction with the codebase</w:t>
      </w:r>
      <w:r w:rsidR="00E636FA">
        <w:t xml:space="preserve">, </w:t>
      </w:r>
      <w:r w:rsidR="00E636FA" w:rsidRPr="00F35667">
        <w:t xml:space="preserve">enriching the </w:t>
      </w:r>
      <w:r w:rsidR="00E636FA">
        <w:t xml:space="preserve">author’s </w:t>
      </w:r>
      <w:r w:rsidR="00E636FA" w:rsidRPr="00F35667">
        <w:t>coding experience</w:t>
      </w:r>
      <w:r w:rsidR="007A0CA2" w:rsidRPr="007A0CA2">
        <w:t>.</w:t>
      </w:r>
    </w:p>
    <w:p w14:paraId="5CE9EF05" w14:textId="14AEB373" w:rsidR="000B55E2" w:rsidRPr="00E42574" w:rsidRDefault="006954B8" w:rsidP="00785A1F">
      <w:r>
        <w:t>T</w:t>
      </w:r>
      <w:r w:rsidR="000354F4" w:rsidRPr="000354F4">
        <w:t>his methodology improved both efficiency and overall project effectiveness</w:t>
      </w:r>
      <w:r>
        <w:t xml:space="preserve">, </w:t>
      </w:r>
      <w:r w:rsidR="000354F4" w:rsidRPr="000354F4">
        <w:t>enabling a stronger focus on logic rather than syntax and debugging.</w:t>
      </w:r>
    </w:p>
    <w:p w14:paraId="2EFE22D6" w14:textId="388919A7" w:rsidR="00DC2C8C" w:rsidRPr="006451B1" w:rsidRDefault="00DC2C8C" w:rsidP="006D5572">
      <w:pPr>
        <w:pStyle w:val="Heading3"/>
      </w:pPr>
      <w:bookmarkStart w:id="232" w:name="_Toc197024417"/>
      <w:r w:rsidRPr="006451B1">
        <w:t>Vision tools:</w:t>
      </w:r>
      <w:bookmarkEnd w:id="232"/>
    </w:p>
    <w:p w14:paraId="2F2AFCB7" w14:textId="780D3D86" w:rsidR="006E5BD7" w:rsidRDefault="006E5BD7" w:rsidP="006E5BD7">
      <w:r>
        <w:t xml:space="preserve">Computer vision </w:t>
      </w:r>
      <w:r w:rsidR="00DC2C8C">
        <w:t xml:space="preserve">tools </w:t>
      </w:r>
      <w:r>
        <w:t xml:space="preserve">is a critical component of this project, leveraging OpenCV and YOLO (You Only Look Once) for real-time object detection and face recognition. OpenCV provides foundational image processing capabilities, including handling video streams, converting </w:t>
      </w:r>
      <w:r w:rsidR="000A62B1">
        <w:t>colour</w:t>
      </w:r>
      <w:r>
        <w:t xml:space="preserve"> spaces, thresholding, and contour detection. YOLO, integrated through its latest YOLOv8 model, significantly enhances the accuracy and speed of object detection, identifying objects such as trays, slides, and holders by extracting relevant features and positions. This combination allows the system to recognize objects and users effectively, essential for the subsequent task execution steps. The vision module continuously updates an SQLite database with the identified objects and their relative positions, facilitating dynamic and precise robotic actions.</w:t>
      </w:r>
    </w:p>
    <w:p w14:paraId="1F2DCF53" w14:textId="12E80AE5" w:rsidR="006E5BD7" w:rsidRDefault="006E5BD7" w:rsidP="006E5BD7">
      <w:r>
        <w:t>For face recognition, the project utilizes the face_recognition library</w:t>
      </w:r>
      <w:r w:rsidR="0055558B">
        <w:t xml:space="preserve"> (from the database table)</w:t>
      </w:r>
      <w:r>
        <w:t xml:space="preserve"> combined with FAISS (Facebook AI Similarity Search) for efficient similarity searches among encoded faces. Captured faces are pre-processed and stored locally, and FAISS provides fast and accurate matching during authentication, contributing significantly to the personalized interaction layer.</w:t>
      </w:r>
    </w:p>
    <w:p w14:paraId="6B5206AC" w14:textId="18D83577" w:rsidR="006451B1" w:rsidRPr="006451B1" w:rsidRDefault="006451B1" w:rsidP="006D5572">
      <w:pPr>
        <w:pStyle w:val="Heading3"/>
      </w:pPr>
      <w:bookmarkStart w:id="233" w:name="_Toc197024418"/>
      <w:r w:rsidRPr="006451B1">
        <w:t>LLM tools:</w:t>
      </w:r>
      <w:bookmarkEnd w:id="233"/>
    </w:p>
    <w:p w14:paraId="3B776AA2" w14:textId="7BD3678E" w:rsidR="006E5BD7" w:rsidRDefault="006E5BD7" w:rsidP="006E5BD7">
      <w:r w:rsidRPr="006451B1">
        <w:t>L</w:t>
      </w:r>
      <w:r w:rsidR="00EE1EE4">
        <w:t xml:space="preserve">arge </w:t>
      </w:r>
      <w:r w:rsidRPr="006451B1">
        <w:t>L</w:t>
      </w:r>
      <w:r w:rsidR="00EE1EE4">
        <w:t>anguage Models</w:t>
      </w:r>
      <w:r w:rsidRPr="006451B1">
        <w:t>, specifically</w:t>
      </w:r>
      <w:r>
        <w:t xml:space="preserve"> </w:t>
      </w:r>
      <w:r w:rsidR="003526A2">
        <w:t>L</w:t>
      </w:r>
      <w:r w:rsidR="006451B1">
        <w:t>lama</w:t>
      </w:r>
      <w:r w:rsidR="005043A5">
        <w:t>, gemma3</w:t>
      </w:r>
      <w:r>
        <w:t xml:space="preserve"> and Mistral, serve as the central cognitive engine, </w:t>
      </w:r>
      <w:r w:rsidR="001E1EEC">
        <w:t xml:space="preserve">utilized </w:t>
      </w:r>
      <w:r w:rsidR="00E42574">
        <w:t>in the project</w:t>
      </w:r>
      <w:r w:rsidR="001E1EEC">
        <w:t xml:space="preserve"> for </w:t>
      </w:r>
      <w:r>
        <w:t>transforming natural language inputs into structured robot tasks. The LLMs parse user voice commands, optionally augmented by gesture cues, into executable task plans composed of sequences and object-specific actions. Configurations such as custom prompt templates ensure precise and context-aware command interpretation. These structured commands are translated into JSON-formatted operations and stored in a database, streamlining communication between natural language instructions and robotic control logic.</w:t>
      </w:r>
    </w:p>
    <w:p w14:paraId="6F42ADA1" w14:textId="77777777" w:rsidR="006E5BD7" w:rsidRDefault="006E5BD7" w:rsidP="006E5BD7">
      <w:r>
        <w:t xml:space="preserve">The </w:t>
      </w:r>
      <w:r w:rsidRPr="00500DDD">
        <w:rPr>
          <w:b/>
          <w:bCs/>
        </w:rPr>
        <w:t>Robot Operating System (ROS)</w:t>
      </w:r>
      <w:r>
        <w:t xml:space="preserve"> framework plays a pivotal role in controlling robotic movements and task execution. It interfaces seamlessly with LLM-generated task sequences, translating structured commands into low-level robotic actions, such as trajectory planning, object manipulation, and task execution monitoring. ROS's standardized communication channels facilitate effective integration with other system components, ensuring accurate and reliable task performance.</w:t>
      </w:r>
    </w:p>
    <w:p w14:paraId="3004FFAE" w14:textId="2CDC5F05" w:rsidR="006451B1" w:rsidRPr="006451B1" w:rsidRDefault="006451B1" w:rsidP="006D5572">
      <w:pPr>
        <w:pStyle w:val="Heading3"/>
      </w:pPr>
      <w:bookmarkStart w:id="234" w:name="_Toc197024419"/>
      <w:r w:rsidRPr="006451B1">
        <w:t>Simulation tools:</w:t>
      </w:r>
      <w:bookmarkEnd w:id="234"/>
    </w:p>
    <w:p w14:paraId="71FBB6C2" w14:textId="0F5DA59A" w:rsidR="007B3456" w:rsidRDefault="006E5BD7" w:rsidP="007B3456">
      <w:r>
        <w:t xml:space="preserve">Simulation and testing are conducted using </w:t>
      </w:r>
      <w:r w:rsidRPr="002F6269">
        <w:rPr>
          <w:b/>
          <w:bCs/>
        </w:rPr>
        <w:t>NVIDIA Omniverse</w:t>
      </w:r>
      <w:r>
        <w:t xml:space="preserve">, specifically the </w:t>
      </w:r>
      <w:r w:rsidRPr="00F20614">
        <w:rPr>
          <w:b/>
          <w:bCs/>
        </w:rPr>
        <w:t>Isaac Sim</w:t>
      </w:r>
      <w:r>
        <w:t xml:space="preserve"> environment</w:t>
      </w:r>
      <w:r w:rsidR="00F9617A">
        <w:t xml:space="preserve"> - i</w:t>
      </w:r>
      <w:r w:rsidR="00F9617A" w:rsidRPr="009E1035">
        <w:t>ts versatility and extensibility make it an attractive choice for research and development</w:t>
      </w:r>
      <w:r>
        <w:t>. This simulation platform provides photorealistic rendering, accurate physics, and dynamic scenario creation, crucial for safely validating robotic behaviours prior to any real-world deployment. Omniverse enables iterative testing and debugging, significantly reducing development time and potential real-world errors. Tasks such as object picking, placement, and manipulation are rigorously simulated and validated, with feedback integrated into the overall system pipeline to enhance reliability and robustness.</w:t>
      </w:r>
      <w:r w:rsidR="007B3456">
        <w:t xml:space="preserve"> </w:t>
      </w:r>
    </w:p>
    <w:p w14:paraId="6C0BDF17" w14:textId="609F321A" w:rsidR="006E5BD7" w:rsidRDefault="006E5BD7" w:rsidP="006E5BD7"/>
    <w:p w14:paraId="09AE9B5A" w14:textId="5BDC9049" w:rsidR="006451B1" w:rsidRPr="006451B1" w:rsidRDefault="006451B1" w:rsidP="006D5572">
      <w:pPr>
        <w:pStyle w:val="Heading3"/>
      </w:pPr>
      <w:bookmarkStart w:id="235" w:name="_Toc197024420"/>
      <w:r w:rsidRPr="006451B1">
        <w:t>Database tools:</w:t>
      </w:r>
      <w:bookmarkEnd w:id="235"/>
    </w:p>
    <w:p w14:paraId="6226F9BD" w14:textId="686BE573" w:rsidR="006451B1" w:rsidRDefault="006451B1" w:rsidP="006E5BD7">
      <w:r>
        <w:t>{</w:t>
      </w:r>
      <w:r w:rsidR="003E5E84">
        <w:t>PLACE HOLDER</w:t>
      </w:r>
      <w:r>
        <w:t>}</w:t>
      </w:r>
    </w:p>
    <w:p w14:paraId="488DBEA7" w14:textId="2B7A2773" w:rsidR="006E5BD7" w:rsidRDefault="006E5BD7" w:rsidP="006E5BD7">
      <w:r>
        <w:t>In summary, the strategic integration of these advanced tools and technologies—OpenCV and YOLO for vision, GPT-4 for language interpretation, ROS for robotic actuation, and NVIDIA Omniverse for simulation—enables a cohesive, intelligent, and responsive robotic system tailored to user interactions and adaptive task execution.</w:t>
      </w:r>
    </w:p>
    <w:p w14:paraId="771E7D64" w14:textId="4C58848C" w:rsidR="002F71F2" w:rsidRPr="00B7446B" w:rsidRDefault="00373C96" w:rsidP="00B7446B">
      <w:pPr>
        <w:pStyle w:val="Heading2"/>
      </w:pPr>
      <w:bookmarkStart w:id="236" w:name="_Toc197024421"/>
      <w:r w:rsidRPr="00B7446B">
        <w:t xml:space="preserve">System </w:t>
      </w:r>
      <w:r w:rsidR="002F71F2" w:rsidRPr="00B7446B">
        <w:t xml:space="preserve">Architecture </w:t>
      </w:r>
      <w:r w:rsidR="003A3EEF" w:rsidRPr="00B7446B">
        <w:t>&amp;</w:t>
      </w:r>
      <w:r w:rsidR="002F71F2" w:rsidRPr="00B7446B">
        <w:t xml:space="preserve"> </w:t>
      </w:r>
      <w:r w:rsidRPr="00B7446B">
        <w:t>F</w:t>
      </w:r>
      <w:r w:rsidR="002F71F2" w:rsidRPr="00B7446B">
        <w:t>ramework</w:t>
      </w:r>
      <w:bookmarkEnd w:id="226"/>
      <w:bookmarkEnd w:id="227"/>
      <w:bookmarkEnd w:id="228"/>
      <w:bookmarkEnd w:id="229"/>
      <w:bookmarkEnd w:id="236"/>
    </w:p>
    <w:p w14:paraId="2A3EE0A9" w14:textId="270CF2C0" w:rsidR="002F71F2" w:rsidRPr="009E1035" w:rsidRDefault="002F71F2" w:rsidP="00105A60">
      <w:r w:rsidRPr="009E1035">
        <w:t>The proposed system architecture integrates advanced computer vision, language processing, and robotic control into a cohesive, user-centric framework for personalized task execution in virtual environments. Designed for flexibility and scalability, the architecture is structured into five core modules: </w:t>
      </w:r>
      <w:r w:rsidRPr="009E1035">
        <w:rPr>
          <w:rStyle w:val="SubtleEmphasis"/>
        </w:rPr>
        <w:t>Authentication, Vision &amp; Perception, Language Understanding via Large Language Models (LLMs), Robotic Task Planning &amp; Control, and Simulation.</w:t>
      </w:r>
    </w:p>
    <w:p w14:paraId="2EAEC67A" w14:textId="7F2F90E0" w:rsidR="002F71F2" w:rsidRPr="00197777" w:rsidRDefault="002F71F2" w:rsidP="00197777">
      <w:pPr>
        <w:pStyle w:val="Heading3"/>
      </w:pPr>
      <w:bookmarkStart w:id="237" w:name="_Toc192240133"/>
      <w:bookmarkStart w:id="238" w:name="_Toc192240393"/>
      <w:bookmarkStart w:id="239" w:name="_Toc192240554"/>
      <w:bookmarkStart w:id="240" w:name="_Toc197024422"/>
      <w:r w:rsidRPr="00197777">
        <w:t>High-</w:t>
      </w:r>
      <w:r w:rsidR="00896656">
        <w:t>l</w:t>
      </w:r>
      <w:r w:rsidRPr="00197777">
        <w:t xml:space="preserve">evel </w:t>
      </w:r>
      <w:r w:rsidR="00896656">
        <w:t>o</w:t>
      </w:r>
      <w:r w:rsidRPr="00197777">
        <w:t>verview</w:t>
      </w:r>
      <w:bookmarkEnd w:id="237"/>
      <w:bookmarkEnd w:id="238"/>
      <w:bookmarkEnd w:id="239"/>
      <w:bookmarkEnd w:id="240"/>
    </w:p>
    <w:p w14:paraId="7EA8BB13" w14:textId="16FD2BD3" w:rsidR="002F71F2" w:rsidRPr="009E1035" w:rsidRDefault="002F71F2" w:rsidP="00105A60">
      <w:r w:rsidRPr="009E1035">
        <w:t>The proposed system operates as a closed-loop pipeline (</w:t>
      </w:r>
      <w:r w:rsidR="006156BD">
        <w:t xml:space="preserve">see </w:t>
      </w:r>
      <w:r w:rsidRPr="009E1035">
        <w:rPr>
          <w:i/>
          <w:iCs/>
          <w:color w:val="FF0000"/>
        </w:rPr>
        <w:fldChar w:fldCharType="begin"/>
      </w:r>
      <w:r w:rsidRPr="009E1035">
        <w:rPr>
          <w:i/>
          <w:iCs/>
        </w:rPr>
        <w:instrText xml:space="preserve"> REF _Ref192009081 \h </w:instrText>
      </w:r>
      <w:r w:rsidRPr="009E1035">
        <w:rPr>
          <w:i/>
          <w:iCs/>
          <w:color w:val="FF0000"/>
        </w:rPr>
        <w:instrText xml:space="preserve"> \* MERGEFORMAT </w:instrText>
      </w:r>
      <w:r w:rsidRPr="009E1035">
        <w:rPr>
          <w:i/>
          <w:iCs/>
          <w:color w:val="FF0000"/>
        </w:rPr>
      </w:r>
      <w:r w:rsidRPr="009E1035">
        <w:rPr>
          <w:i/>
          <w:iCs/>
          <w:color w:val="FF0000"/>
        </w:rPr>
        <w:fldChar w:fldCharType="separate"/>
      </w:r>
      <w:r w:rsidR="009E1838" w:rsidRPr="009E1838">
        <w:rPr>
          <w:i/>
          <w:iCs/>
        </w:rPr>
        <w:t>Figure 3</w:t>
      </w:r>
      <w:r w:rsidR="009E1838" w:rsidRPr="009E1838">
        <w:rPr>
          <w:i/>
          <w:iCs/>
        </w:rPr>
        <w:noBreakHyphen/>
        <w:t>2</w:t>
      </w:r>
      <w:r w:rsidRPr="009E1035">
        <w:rPr>
          <w:i/>
          <w:iCs/>
          <w:color w:val="FF0000"/>
        </w:rPr>
        <w:fldChar w:fldCharType="end"/>
      </w:r>
      <w:r w:rsidRPr="009E1035">
        <w:rPr>
          <w:i/>
          <w:iCs/>
        </w:rPr>
        <w:t>)</w:t>
      </w:r>
      <w:r w:rsidRPr="009E1035">
        <w:t xml:space="preserve"> beginning with user authentication and scene perception, progressing through command interpretation and task planning, and culminating in physics-based simulation for validation (task execution). A relational </w:t>
      </w:r>
      <w:r w:rsidRPr="009E1035">
        <w:rPr>
          <w:rStyle w:val="SubtleEmphasis"/>
        </w:rPr>
        <w:t>SQLite Database</w:t>
      </w:r>
      <w:r w:rsidRPr="009E1035">
        <w:t> underpins the architecture, storing user profiles through biometric face encodings/voice embeddings, interaction histories, and task preferences, enabling the system to tailor its responses for an adaptive process.</w:t>
      </w:r>
    </w:p>
    <w:p w14:paraId="1877F3CD" w14:textId="6B7736AF" w:rsidR="002F71F2" w:rsidRPr="00EF02CB" w:rsidRDefault="002F71F2" w:rsidP="00105A60">
      <w:r w:rsidRPr="00EF02CB">
        <w:t>Key features include:</w:t>
      </w:r>
    </w:p>
    <w:p w14:paraId="0221773A" w14:textId="148396ED" w:rsidR="002F71F2" w:rsidRPr="009E1035" w:rsidRDefault="002F71F2" w:rsidP="0067110F">
      <w:r w:rsidRPr="00EF02CB">
        <w:rPr>
          <w:rStyle w:val="SubtleEmphasis"/>
        </w:rPr>
        <w:t>Modularity</w:t>
      </w:r>
      <w:r w:rsidRPr="009E1035">
        <w:t>: independent development and testing of components (e.g., swapping different LLMs or case-tailored vision algorithms) allows for future expansions, such as integrating additional input modalities or robotic platforms.</w:t>
      </w:r>
    </w:p>
    <w:p w14:paraId="763E3725" w14:textId="69A672A3" w:rsidR="002F71F2" w:rsidRPr="009E1035" w:rsidRDefault="002F71F2" w:rsidP="0067110F">
      <w:r w:rsidRPr="00EF02CB">
        <w:rPr>
          <w:rStyle w:val="SubtleEmphasis"/>
        </w:rPr>
        <w:t>Multi-modal inputs:</w:t>
      </w:r>
      <w:r w:rsidRPr="009E1035">
        <w:t xml:space="preserve"> integrating speech and gesture cues for natural interaction, employing voice and facial recognition for enhanced user identification.</w:t>
      </w:r>
    </w:p>
    <w:p w14:paraId="27E2CA99" w14:textId="5E42BDBC" w:rsidR="00EF02CB" w:rsidRPr="009E1035" w:rsidRDefault="002F71F2" w:rsidP="0067110F">
      <w:r w:rsidRPr="00EF02CB">
        <w:rPr>
          <w:rStyle w:val="SubtleEmphasis"/>
        </w:rPr>
        <w:t>Safety-centric design:</w:t>
      </w:r>
      <w:r w:rsidRPr="009E1035">
        <w:t xml:space="preserve"> robust error handling in module scripts enable simulation-driven validation before physical execution.</w:t>
      </w:r>
    </w:p>
    <w:p w14:paraId="218794FD" w14:textId="77777777" w:rsidR="002F71F2" w:rsidRPr="00F77618" w:rsidRDefault="002F71F2" w:rsidP="00F77618">
      <w:pPr>
        <w:pStyle w:val="Photos"/>
      </w:pPr>
      <w:r w:rsidRPr="00F77618">
        <w:rPr>
          <w:noProof/>
        </w:rPr>
        <w:drawing>
          <wp:inline distT="0" distB="0" distL="0" distR="0" wp14:anchorId="369E26FB" wp14:editId="4FF017ED">
            <wp:extent cx="3115110" cy="1762371"/>
            <wp:effectExtent l="0" t="0" r="9525" b="9525"/>
            <wp:docPr id="218408864" name="Picture 9"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408864" name="Picture 9" descr="A white background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3115110" cy="1762371"/>
                    </a:xfrm>
                    <a:prstGeom prst="rect">
                      <a:avLst/>
                    </a:prstGeom>
                  </pic:spPr>
                </pic:pic>
              </a:graphicData>
            </a:graphic>
          </wp:inline>
        </w:drawing>
      </w:r>
    </w:p>
    <w:p w14:paraId="17D0367D" w14:textId="385D22B2" w:rsidR="002F71F2" w:rsidRPr="009E1035" w:rsidRDefault="002F71F2" w:rsidP="007A66BD">
      <w:pPr>
        <w:pStyle w:val="Caption"/>
      </w:pPr>
      <w:bookmarkStart w:id="241" w:name="_Ref192009081"/>
      <w:bookmarkStart w:id="242" w:name="_Toc193183629"/>
      <w:r w:rsidRPr="009E1035">
        <w:t xml:space="preserve">Figure </w:t>
      </w:r>
      <w:fldSimple w:instr=" STYLEREF 1 \s ">
        <w:r w:rsidR="009E1838">
          <w:rPr>
            <w:noProof/>
          </w:rPr>
          <w:t>3</w:t>
        </w:r>
      </w:fldSimple>
      <w:r w:rsidR="00066055">
        <w:noBreakHyphen/>
      </w:r>
      <w:fldSimple w:instr=" SEQ Figure \* ARABIC \s 1 ">
        <w:r w:rsidR="009E1838">
          <w:rPr>
            <w:noProof/>
          </w:rPr>
          <w:t>2</w:t>
        </w:r>
      </w:fldSimple>
      <w:bookmarkEnd w:id="241"/>
      <w:r w:rsidR="00272E75">
        <w:t>.</w:t>
      </w:r>
      <w:r w:rsidRPr="009E1035">
        <w:t xml:space="preserve"> High-level diagram of the system architecture.</w:t>
      </w:r>
      <w:bookmarkEnd w:id="242"/>
    </w:p>
    <w:p w14:paraId="06327250" w14:textId="2E281804" w:rsidR="002F71F2" w:rsidRPr="009E1035" w:rsidRDefault="002F71F2" w:rsidP="00D329CB">
      <w:r w:rsidRPr="009E1035">
        <w:t xml:space="preserve">The system integrates </w:t>
      </w:r>
      <w:r w:rsidRPr="009E1035">
        <w:rPr>
          <w:rStyle w:val="Emphasis"/>
          <w:b w:val="0"/>
          <w:bCs/>
          <w:i w:val="0"/>
          <w:iCs w:val="0"/>
        </w:rPr>
        <w:t>six (6)</w:t>
      </w:r>
      <w:r w:rsidRPr="009E1035">
        <w:rPr>
          <w:rStyle w:val="Emphasis"/>
        </w:rPr>
        <w:t xml:space="preserve"> </w:t>
      </w:r>
      <w:r w:rsidRPr="009E1035">
        <w:rPr>
          <w:rStyle w:val="Emphasis"/>
          <w:b w:val="0"/>
          <w:bCs/>
          <w:i w:val="0"/>
          <w:iCs w:val="0"/>
        </w:rPr>
        <w:t>key modules</w:t>
      </w:r>
      <w:r w:rsidRPr="009E1035">
        <w:rPr>
          <w:b/>
          <w:bCs/>
          <w:i/>
          <w:iCs/>
        </w:rPr>
        <w:t>:</w:t>
      </w:r>
    </w:p>
    <w:p w14:paraId="15412FD3" w14:textId="5E311FE1" w:rsidR="002F71F2" w:rsidRPr="009E1035" w:rsidRDefault="002F71F2" w:rsidP="001D7BB5">
      <w:pPr>
        <w:pStyle w:val="Heading3"/>
      </w:pPr>
      <w:bookmarkStart w:id="243" w:name="_Toc197024423"/>
      <w:r w:rsidRPr="009E1035">
        <w:t xml:space="preserve">Authentication </w:t>
      </w:r>
      <w:r w:rsidR="00896656">
        <w:t>m</w:t>
      </w:r>
      <w:r w:rsidRPr="009E1035">
        <w:t>odule</w:t>
      </w:r>
      <w:bookmarkEnd w:id="243"/>
    </w:p>
    <w:p w14:paraId="6FAB6F7C" w14:textId="5349340A" w:rsidR="002F71F2" w:rsidRPr="009E1035" w:rsidRDefault="002F71F2" w:rsidP="00E70C54">
      <w:r w:rsidRPr="009E1035">
        <w:t>Ensures secure user profile identification and retrieval, and personalized access through multi-factor biometric verification:</w:t>
      </w:r>
    </w:p>
    <w:p w14:paraId="337490F8" w14:textId="75312DB6" w:rsidR="002F71F2" w:rsidRPr="009E1035" w:rsidRDefault="002F71F2" w:rsidP="00E70C54">
      <w:r w:rsidRPr="003F54BD">
        <w:rPr>
          <w:rStyle w:val="Heading5Char"/>
        </w:rPr>
        <w:t>Face Recognition:</w:t>
      </w:r>
      <w:r w:rsidRPr="009E1035">
        <w:t xml:space="preserve"> Utilizes computer vision techniques, including </w:t>
      </w:r>
      <w:r w:rsidRPr="00DC0267">
        <w:rPr>
          <w:rStyle w:val="IntenseEmphasis"/>
        </w:rPr>
        <w:t>OpenCV</w:t>
      </w:r>
      <w:r w:rsidRPr="009E1035">
        <w:rPr>
          <w:rStyle w:val="FootnoteReference"/>
          <w:i/>
          <w:iCs/>
          <w:color w:val="0F4761" w:themeColor="accent1" w:themeShade="BF"/>
        </w:rPr>
        <w:footnoteReference w:id="9"/>
      </w:r>
      <w:r w:rsidRPr="009E1035">
        <w:t xml:space="preserve"> and the </w:t>
      </w:r>
      <w:r w:rsidRPr="00DC0267">
        <w:rPr>
          <w:rStyle w:val="IntenseEmphasis"/>
        </w:rPr>
        <w:t>face_recognition</w:t>
      </w:r>
      <w:r w:rsidRPr="009E1035">
        <w:rPr>
          <w:rStyle w:val="FootnoteReference"/>
          <w:i/>
          <w:iCs/>
          <w:color w:val="0F4761" w:themeColor="accent1" w:themeShade="BF"/>
        </w:rPr>
        <w:footnoteReference w:id="10"/>
      </w:r>
      <w:r w:rsidRPr="009E1035">
        <w:t xml:space="preserve"> library (or a similar method), to detect and encode faces into </w:t>
      </w:r>
      <w:r w:rsidRPr="009E1035">
        <w:rPr>
          <w:rStyle w:val="SubtleEmphasis"/>
        </w:rPr>
        <w:t>128D vector</w:t>
      </w:r>
      <w:r w:rsidRPr="009E1035">
        <w:t xml:space="preserve">s. These face encodings are stored in </w:t>
      </w:r>
      <w:r w:rsidRPr="00DC0267">
        <w:rPr>
          <w:rStyle w:val="IntenseEmphasis"/>
        </w:rPr>
        <w:t>FAISS</w:t>
      </w:r>
      <w:r w:rsidRPr="009E1035">
        <w:t xml:space="preserve"> (</w:t>
      </w:r>
      <w:r w:rsidRPr="009E1035">
        <w:rPr>
          <w:i/>
          <w:iCs/>
        </w:rPr>
        <w:t>Facebook AI Similarity Search</w:t>
      </w:r>
      <w:r w:rsidRPr="009E1035">
        <w:t>)</w:t>
      </w:r>
      <w:r w:rsidRPr="009E1035">
        <w:rPr>
          <w:rStyle w:val="FootnoteReference"/>
        </w:rPr>
        <w:footnoteReference w:id="11"/>
      </w:r>
      <w:r w:rsidRPr="009E1035">
        <w:t>, enabling fast similarity searches. The system compares live face encoding to registered users, and if the similarity exceeds the set threshold (</w:t>
      </w:r>
      <w:r w:rsidRPr="00DC0267">
        <w:rPr>
          <w:rStyle w:val="IntenseEmphasis"/>
        </w:rPr>
        <w:t>FACE_MATCH_THRESHOLD = 0.6</w:t>
      </w:r>
      <w:r w:rsidRPr="009E1035">
        <w:t>), a match is confirmed, and the user is retrieved from database.</w:t>
      </w:r>
    </w:p>
    <w:p w14:paraId="572D8926" w14:textId="57832E44" w:rsidR="002F71F2" w:rsidRPr="009E1035" w:rsidRDefault="002F71F2" w:rsidP="003F22AE">
      <w:pPr>
        <w:rPr>
          <w:i/>
          <w:iCs/>
          <w:color w:val="0F4761" w:themeColor="accent1" w:themeShade="BF"/>
        </w:rPr>
      </w:pPr>
      <w:r w:rsidRPr="003F54BD">
        <w:rPr>
          <w:rStyle w:val="Heading5Char"/>
        </w:rPr>
        <w:t>Voice Authentication:</w:t>
      </w:r>
      <w:r w:rsidRPr="00B86A1D">
        <w:t xml:space="preserve"> </w:t>
      </w:r>
      <w:r w:rsidRPr="009E1035">
        <w:t>Captures audio</w:t>
      </w:r>
      <w:r w:rsidRPr="00B86A1D">
        <w:t xml:space="preserve"> via</w:t>
      </w:r>
      <w:r w:rsidRPr="009E1035">
        <w:t xml:space="preserve"> </w:t>
      </w:r>
      <w:r w:rsidRPr="00DC0267">
        <w:rPr>
          <w:rStyle w:val="IntenseEmphasis"/>
        </w:rPr>
        <w:t>sounddevice</w:t>
      </w:r>
      <w:r w:rsidRPr="009E1035">
        <w:t xml:space="preserve">, transcribes it using </w:t>
      </w:r>
      <w:r w:rsidRPr="009E1035">
        <w:rPr>
          <w:i/>
          <w:iCs/>
        </w:rPr>
        <w:t>Google</w:t>
      </w:r>
      <w:r w:rsidR="00512887">
        <w:rPr>
          <w:i/>
          <w:iCs/>
        </w:rPr>
        <w:t>’</w:t>
      </w:r>
      <w:r w:rsidRPr="009E1035">
        <w:rPr>
          <w:i/>
          <w:iCs/>
        </w:rPr>
        <w:t>s</w:t>
      </w:r>
      <w:r w:rsidRPr="00DC0267">
        <w:rPr>
          <w:rStyle w:val="IntenseEmphasis"/>
        </w:rPr>
        <w:t xml:space="preserve"> speech_recognition</w:t>
      </w:r>
      <w:r w:rsidRPr="009E1035">
        <w:rPr>
          <w:rStyle w:val="FootnoteReference"/>
          <w:i/>
          <w:iCs/>
          <w:color w:val="0F4761" w:themeColor="accent1" w:themeShade="BF"/>
        </w:rPr>
        <w:footnoteReference w:id="12"/>
      </w:r>
      <w:r w:rsidRPr="009E1035">
        <w:rPr>
          <w:i/>
          <w:iCs/>
          <w:color w:val="0F4761" w:themeColor="accent1" w:themeShade="BF"/>
        </w:rPr>
        <w:t xml:space="preserve"> </w:t>
      </w:r>
      <w:r w:rsidRPr="009E1035">
        <w:t xml:space="preserve">library, and generates unique voice embeddings through </w:t>
      </w:r>
      <w:r w:rsidRPr="00DC0267">
        <w:rPr>
          <w:rStyle w:val="IntenseEmphasis"/>
        </w:rPr>
        <w:t>resemblyzer</w:t>
      </w:r>
      <w:r w:rsidRPr="009E1035">
        <w:rPr>
          <w:rStyle w:val="FootnoteReference"/>
          <w:i/>
          <w:iCs/>
          <w:color w:val="0F4761" w:themeColor="accent1" w:themeShade="BF"/>
        </w:rPr>
        <w:footnoteReference w:id="13"/>
      </w:r>
      <w:r w:rsidRPr="00DC0267">
        <w:rPr>
          <w:rStyle w:val="IntenseEmphasis"/>
        </w:rPr>
        <w:t>.</w:t>
      </w:r>
      <w:r w:rsidRPr="009E1035">
        <w:t xml:space="preserve"> These embeddings are based on pre-defined user statements (e.g., “</w:t>
      </w:r>
      <w:r w:rsidRPr="009E1035">
        <w:rPr>
          <w:rStyle w:val="SubtleEmphasis"/>
        </w:rPr>
        <w:t>Artificial intelligence enables machines…</w:t>
      </w:r>
      <w:r w:rsidRPr="009E1035">
        <w:t>”) and represent the distinct features of the user</w:t>
      </w:r>
      <w:r w:rsidR="00512887">
        <w:t>’</w:t>
      </w:r>
      <w:r w:rsidRPr="009E1035">
        <w:t>s voice.</w:t>
      </w:r>
    </w:p>
    <w:p w14:paraId="7DC11424" w14:textId="21E77E5E" w:rsidR="002F71F2" w:rsidRPr="009E1035" w:rsidRDefault="002F71F2" w:rsidP="00E70C54">
      <w:r w:rsidRPr="003F54BD">
        <w:rPr>
          <w:rStyle w:val="Heading5Char"/>
        </w:rPr>
        <w:t>Database Integration:</w:t>
      </w:r>
      <w:r w:rsidRPr="009E1035">
        <w:t xml:space="preserve"> Facilitates the seamless retrieval of registered users, their role-based permissions (</w:t>
      </w:r>
      <w:r w:rsidRPr="009E1035">
        <w:rPr>
          <w:rStyle w:val="SubtleEmphasis"/>
        </w:rPr>
        <w:t>admin/operator/guest</w:t>
      </w:r>
      <w:r w:rsidRPr="009E1035">
        <w:t xml:space="preserve">), task preferences (e.g., </w:t>
      </w:r>
      <w:r w:rsidRPr="009E1035">
        <w:rPr>
          <w:rStyle w:val="SubtleEmphasis"/>
        </w:rPr>
        <w:t>speed, object priorities</w:t>
      </w:r>
      <w:r w:rsidRPr="009E1035">
        <w:t>), and interaction history from the associated database tables for an enhanced personalisation.</w:t>
      </w:r>
    </w:p>
    <w:p w14:paraId="23C80A5B" w14:textId="30EE1A77" w:rsidR="002F71F2" w:rsidRPr="009E1035" w:rsidRDefault="002F71F2" w:rsidP="001D7BB5">
      <w:pPr>
        <w:pStyle w:val="Heading3"/>
      </w:pPr>
      <w:bookmarkStart w:id="244" w:name="_Toc197024424"/>
      <w:r w:rsidRPr="009E1035">
        <w:t xml:space="preserve">Vision &amp; </w:t>
      </w:r>
      <w:r w:rsidR="00896656">
        <w:t>p</w:t>
      </w:r>
      <w:r w:rsidRPr="009E1035">
        <w:t xml:space="preserve">erception </w:t>
      </w:r>
      <w:r w:rsidR="00896656">
        <w:t>m</w:t>
      </w:r>
      <w:r w:rsidRPr="009E1035">
        <w:t>odule</w:t>
      </w:r>
      <w:bookmarkEnd w:id="244"/>
    </w:p>
    <w:p w14:paraId="7C027F29" w14:textId="4AC5BCFE" w:rsidR="002F71F2" w:rsidRPr="009E1035" w:rsidRDefault="002F71F2" w:rsidP="004A3A33">
      <w:r w:rsidRPr="009E1035">
        <w:t>Processes real-time scene data to detect objects (estimate their positions/orientations), capture user faces and gesture inputs.</w:t>
      </w:r>
    </w:p>
    <w:p w14:paraId="209389B8" w14:textId="12DDF04D" w:rsidR="002F71F2" w:rsidRPr="00EE1D5C" w:rsidRDefault="002F71F2" w:rsidP="00284646">
      <w:r w:rsidRPr="003F54BD">
        <w:rPr>
          <w:rStyle w:val="Heading5Char"/>
        </w:rPr>
        <w:t>Object Detection:</w:t>
      </w:r>
      <w:r w:rsidRPr="00EE1D5C">
        <w:t xml:space="preserve"> Combines</w:t>
      </w:r>
      <w:r w:rsidRPr="009E1035">
        <w:t xml:space="preserve"> various object detection algorithms (e.g., contour-based detection, YOLO) or colour-based</w:t>
      </w:r>
      <w:r w:rsidRPr="00EE1D5C">
        <w:t xml:space="preserve"> segmentation (</w:t>
      </w:r>
      <w:r w:rsidRPr="009E1035">
        <w:t xml:space="preserve">using </w:t>
      </w:r>
      <w:r w:rsidRPr="00DC0267">
        <w:rPr>
          <w:rStyle w:val="IntenseEmphasis"/>
        </w:rPr>
        <w:t>OpenCV</w:t>
      </w:r>
      <w:r w:rsidRPr="00EE1D5C">
        <w:t>) to identify</w:t>
      </w:r>
      <w:r w:rsidRPr="009E1035">
        <w:t>, locate and track</w:t>
      </w:r>
      <w:r w:rsidRPr="00EE1D5C">
        <w:t xml:space="preserve"> objects </w:t>
      </w:r>
      <w:r w:rsidRPr="009E1035">
        <w:t xml:space="preserve">such as </w:t>
      </w:r>
      <w:r w:rsidRPr="00EE1D5C">
        <w:t xml:space="preserve">trays, </w:t>
      </w:r>
      <w:r w:rsidRPr="009E1035">
        <w:t xml:space="preserve">colour-coded slides, </w:t>
      </w:r>
      <w:r w:rsidRPr="00EE1D5C">
        <w:t>screws</w:t>
      </w:r>
      <w:r w:rsidRPr="009E1035">
        <w:t xml:space="preserve"> etc.,</w:t>
      </w:r>
      <w:r w:rsidRPr="00EE1D5C">
        <w:t xml:space="preserve"> and estimate their 6D poses (position and orientation)</w:t>
      </w:r>
      <w:r w:rsidRPr="009E1035">
        <w:t xml:space="preserve"> in real-time</w:t>
      </w:r>
      <w:r w:rsidRPr="00EE1D5C">
        <w:t>.</w:t>
      </w:r>
    </w:p>
    <w:p w14:paraId="57171B6E" w14:textId="6B38300C" w:rsidR="002F71F2" w:rsidRPr="00EE1D5C" w:rsidRDefault="002F71F2" w:rsidP="00284646">
      <w:r w:rsidRPr="003F54BD">
        <w:rPr>
          <w:rStyle w:val="Heading5Char"/>
        </w:rPr>
        <w:t>Spatial Analysis:</w:t>
      </w:r>
      <w:r w:rsidRPr="00EE1D5C">
        <w:t xml:space="preserve"> </w:t>
      </w:r>
      <w:r w:rsidRPr="009E1035">
        <w:t>Spatial arrangement analysis via bounding boxes and D</w:t>
      </w:r>
      <w:r w:rsidRPr="00EE1D5C">
        <w:t xml:space="preserve">epth estimation via </w:t>
      </w:r>
      <w:r w:rsidRPr="009E1035">
        <w:t>a depth intrinsic of depth camera in use (e.g., Intel RealSense D435i</w:t>
      </w:r>
      <w:r w:rsidRPr="009E1035">
        <w:rPr>
          <w:rStyle w:val="FootnoteReference"/>
        </w:rPr>
        <w:footnoteReference w:id="14"/>
      </w:r>
      <w:r w:rsidRPr="009E1035">
        <w:t>)</w:t>
      </w:r>
      <w:r w:rsidRPr="00EE1D5C">
        <w:t xml:space="preserve"> or LiDAR (simulated in Omniverse), with </w:t>
      </w:r>
      <w:r w:rsidRPr="009E1035">
        <w:t xml:space="preserve">an </w:t>
      </w:r>
      <w:r w:rsidRPr="00EE1D5C">
        <w:t>output</w:t>
      </w:r>
      <w:r w:rsidRPr="009E1035">
        <w:t xml:space="preserve"> data for each detected object in the scene, </w:t>
      </w:r>
      <w:r w:rsidRPr="00EE1D5C">
        <w:t xml:space="preserve">structured </w:t>
      </w:r>
      <w:r w:rsidRPr="009E1035">
        <w:t xml:space="preserve">as for example; </w:t>
      </w:r>
      <w:r w:rsidRPr="00EE1D5C">
        <w:t>&lt;</w:t>
      </w:r>
      <w:r w:rsidRPr="00DC0267">
        <w:rPr>
          <w:rStyle w:val="IntenseEmphasis"/>
        </w:rPr>
        <w:t>object_name</w:t>
      </w:r>
      <w:r w:rsidRPr="009E1035">
        <w:rPr>
          <w:rStyle w:val="SubtleEmphasis"/>
        </w:rPr>
        <w:t xml:space="preserve"> (identifier)</w:t>
      </w:r>
      <w:r w:rsidRPr="00EE1D5C">
        <w:rPr>
          <w:rStyle w:val="SubtleEmphasis"/>
        </w:rPr>
        <w:t xml:space="preserve">, </w:t>
      </w:r>
      <w:r w:rsidRPr="00DC0267">
        <w:rPr>
          <w:rStyle w:val="IntenseEmphasis"/>
        </w:rPr>
        <w:t>position</w:t>
      </w:r>
      <w:r w:rsidRPr="009E1035">
        <w:rPr>
          <w:rStyle w:val="SubtleEmphasis"/>
        </w:rPr>
        <w:t xml:space="preserve"> (relative x, y, z coordinates)</w:t>
      </w:r>
      <w:r w:rsidRPr="00EE1D5C">
        <w:rPr>
          <w:rStyle w:val="SubtleEmphasis"/>
        </w:rPr>
        <w:t xml:space="preserve">, </w:t>
      </w:r>
      <w:r w:rsidRPr="00DC0267">
        <w:rPr>
          <w:rStyle w:val="IntenseEmphasis"/>
        </w:rPr>
        <w:t>orientation</w:t>
      </w:r>
      <w:r w:rsidRPr="009E1035">
        <w:rPr>
          <w:rStyle w:val="SubtleEmphasis"/>
        </w:rPr>
        <w:t xml:space="preserve"> (</w:t>
      </w:r>
      <w:r w:rsidRPr="009E1035">
        <w:rPr>
          <w:i/>
          <w:iCs/>
          <w:color w:val="404040" w:themeColor="text1" w:themeTint="BF"/>
        </w:rPr>
        <w:t xml:space="preserve">e.g., pitch, roll, yaw or </w:t>
      </w:r>
      <w:r w:rsidRPr="009E1035">
        <w:rPr>
          <w:rStyle w:val="SubtleEmphasis"/>
        </w:rPr>
        <w:t>quaternion)</w:t>
      </w:r>
      <w:r w:rsidRPr="00EE1D5C">
        <w:rPr>
          <w:rStyle w:val="SubtleEmphasis"/>
        </w:rPr>
        <w:t xml:space="preserve">, </w:t>
      </w:r>
      <w:r w:rsidRPr="00DC0267">
        <w:rPr>
          <w:rStyle w:val="IntenseEmphasis"/>
        </w:rPr>
        <w:t>color_code</w:t>
      </w:r>
      <w:r w:rsidRPr="009E1035">
        <w:rPr>
          <w:rStyle w:val="SubtleEmphasis"/>
        </w:rPr>
        <w:t xml:space="preserve"> (colour identifier)</w:t>
      </w:r>
      <w:r w:rsidRPr="00EE1D5C">
        <w:t>&gt; in the </w:t>
      </w:r>
      <w:r w:rsidRPr="00DC0267">
        <w:rPr>
          <w:rStyle w:val="IntenseEmphasis"/>
        </w:rPr>
        <w:t>camera_vision</w:t>
      </w:r>
      <w:r w:rsidRPr="00EE1D5C">
        <w:t> </w:t>
      </w:r>
      <w:r w:rsidRPr="009E1035">
        <w:t xml:space="preserve">database </w:t>
      </w:r>
      <w:r w:rsidRPr="00EE1D5C">
        <w:t>table</w:t>
      </w:r>
      <w:r w:rsidRPr="009E1035">
        <w:t xml:space="preserve"> for the case application.</w:t>
      </w:r>
    </w:p>
    <w:p w14:paraId="2C841EA8" w14:textId="505DCAFF" w:rsidR="002F71F2" w:rsidRPr="00EE1D5C" w:rsidRDefault="002F71F2" w:rsidP="00284646">
      <w:r w:rsidRPr="003F54BD">
        <w:rPr>
          <w:rStyle w:val="Heading5Char"/>
        </w:rPr>
        <w:t>User Tracking:</w:t>
      </w:r>
      <w:r w:rsidRPr="00EE1D5C">
        <w:t xml:space="preserve"> Maintains context-aware interactions by linking detected faces to user profiles</w:t>
      </w:r>
      <w:r w:rsidRPr="009E1035">
        <w:t xml:space="preserve"> during voice and gesture input processing</w:t>
      </w:r>
      <w:r w:rsidRPr="00EE1D5C">
        <w:t>.</w:t>
      </w:r>
    </w:p>
    <w:p w14:paraId="4912FC56" w14:textId="62E9135A" w:rsidR="002F71F2" w:rsidRPr="009E1035" w:rsidRDefault="002F71F2" w:rsidP="001D7BB5">
      <w:pPr>
        <w:pStyle w:val="Heading3"/>
      </w:pPr>
      <w:bookmarkStart w:id="245" w:name="_Toc197024425"/>
      <w:r w:rsidRPr="009E1035">
        <w:t xml:space="preserve">Input </w:t>
      </w:r>
      <w:r w:rsidR="00896656">
        <w:t>p</w:t>
      </w:r>
      <w:r w:rsidRPr="009E1035">
        <w:t xml:space="preserve">rocessing </w:t>
      </w:r>
      <w:r w:rsidR="00896656">
        <w:t>m</w:t>
      </w:r>
      <w:r w:rsidRPr="009E1035">
        <w:t>odule</w:t>
      </w:r>
      <w:bookmarkEnd w:id="245"/>
    </w:p>
    <w:p w14:paraId="0DE5F73B" w14:textId="2CF190BB" w:rsidR="002F71F2" w:rsidRPr="009E1035" w:rsidRDefault="002F71F2" w:rsidP="001636C0">
      <w:r w:rsidRPr="009E1035">
        <w:t xml:space="preserve">Responsible for accurately capturing and processing user instructions/commands from both </w:t>
      </w:r>
      <w:r w:rsidRPr="009E1035">
        <w:rPr>
          <w:rStyle w:val="Emphasis"/>
        </w:rPr>
        <w:t>voice</w:t>
      </w:r>
      <w:r w:rsidRPr="009E1035">
        <w:t xml:space="preserve"> and </w:t>
      </w:r>
      <w:r w:rsidRPr="009E1035">
        <w:rPr>
          <w:rStyle w:val="Emphasis"/>
        </w:rPr>
        <w:t>gesture</w:t>
      </w:r>
      <w:r w:rsidRPr="009E1035">
        <w:t xml:space="preserve"> modalities in real-time, providing the foundation for further task processing.</w:t>
      </w:r>
    </w:p>
    <w:p w14:paraId="5C252B26" w14:textId="402D97F1" w:rsidR="002F71F2" w:rsidRPr="009E1035" w:rsidRDefault="002F71F2" w:rsidP="001636C0">
      <w:r w:rsidRPr="003F54BD">
        <w:rPr>
          <w:rStyle w:val="Heading5Char"/>
        </w:rPr>
        <w:t>Voice Inputs:</w:t>
      </w:r>
      <w:r w:rsidRPr="009E1035">
        <w:t xml:space="preserve"> Voice commands are captured using </w:t>
      </w:r>
      <w:r w:rsidRPr="00DC0267">
        <w:rPr>
          <w:rStyle w:val="IntenseEmphasis"/>
        </w:rPr>
        <w:t>sounddevice</w:t>
      </w:r>
      <w:r w:rsidRPr="009E1035">
        <w:rPr>
          <w:rStyle w:val="FootnoteReference"/>
        </w:rPr>
        <w:footnoteReference w:id="15"/>
      </w:r>
      <w:r w:rsidRPr="009E1035">
        <w:t xml:space="preserve"> and transcribed via the </w:t>
      </w:r>
      <w:r w:rsidRPr="00DC0267">
        <w:rPr>
          <w:rStyle w:val="IntenseEmphasis"/>
        </w:rPr>
        <w:t>Faster Whisper</w:t>
      </w:r>
      <w:r w:rsidRPr="009E1035">
        <w:rPr>
          <w:rStyle w:val="FootnoteReference"/>
        </w:rPr>
        <w:footnoteReference w:id="16"/>
      </w:r>
      <w:r w:rsidRPr="009E1035">
        <w:t>. The model</w:t>
      </w:r>
      <w:r w:rsidRPr="009E1035">
        <w:rPr>
          <w:rStyle w:val="FootnoteReference"/>
        </w:rPr>
        <w:footnoteReference w:id="17"/>
      </w:r>
      <w:r w:rsidRPr="009E1035">
        <w:t>, based on OpenAI</w:t>
      </w:r>
      <w:r w:rsidR="00512887">
        <w:t>’</w:t>
      </w:r>
      <w:r w:rsidRPr="009E1035">
        <w:t>s Whisper model, provides a robust transcription service that adapts to various speech patterns and noise conditions, ensuring precise text generation from spoken input.</w:t>
      </w:r>
    </w:p>
    <w:p w14:paraId="0F2A5D4D" w14:textId="73E3E6DF" w:rsidR="002F71F2" w:rsidRPr="001636C0" w:rsidRDefault="002F71F2" w:rsidP="001636C0">
      <w:r w:rsidRPr="003F54BD">
        <w:rPr>
          <w:rStyle w:val="Heading5Char"/>
        </w:rPr>
        <w:t>Gesture Inputs:</w:t>
      </w:r>
      <w:r w:rsidRPr="009E1035">
        <w:t xml:space="preserve"> Hand gesture cues are detected using </w:t>
      </w:r>
      <w:r w:rsidRPr="00DC0267">
        <w:rPr>
          <w:rStyle w:val="IntenseEmphasis"/>
        </w:rPr>
        <w:t>MediaPipe Hands</w:t>
      </w:r>
      <w:r w:rsidRPr="009E1035">
        <w:rPr>
          <w:rStyle w:val="FootnoteReference"/>
        </w:rPr>
        <w:footnoteReference w:id="18"/>
      </w:r>
      <w:r w:rsidRPr="009E1035">
        <w:t>, which identifies hand landmarks and maps them to predefined gestures such as thumbs up, pointing, and others in the gesture library table of the database. The model processes each frame of video to detect hand movements and gestures in real-time, providing valuable gesticulation input for interaction and robot control.</w:t>
      </w:r>
    </w:p>
    <w:p w14:paraId="2F0ED677" w14:textId="4DA19A7A" w:rsidR="002F71F2" w:rsidRPr="009E1035" w:rsidRDefault="002F71F2" w:rsidP="001D7BB5">
      <w:pPr>
        <w:pStyle w:val="Heading3"/>
      </w:pPr>
      <w:bookmarkStart w:id="246" w:name="_Toc197024426"/>
      <w:r w:rsidRPr="009E1035">
        <w:t xml:space="preserve">Language </w:t>
      </w:r>
      <w:r w:rsidR="00896656">
        <w:t>u</w:t>
      </w:r>
      <w:r w:rsidRPr="009E1035">
        <w:t xml:space="preserve">nderstanding </w:t>
      </w:r>
      <w:r w:rsidR="00896656">
        <w:t>m</w:t>
      </w:r>
      <w:r w:rsidRPr="009E1035">
        <w:t>odule</w:t>
      </w:r>
      <w:bookmarkEnd w:id="246"/>
    </w:p>
    <w:p w14:paraId="510C200E" w14:textId="77777777" w:rsidR="000307A1" w:rsidRDefault="002F71F2" w:rsidP="002D5BA5">
      <w:r w:rsidRPr="009E1035">
        <w:t>Translate natural language commands (spoken or typed) into a structured representation (tasks and subtasks) using suitable blend of open-source LLMs (e.g. Mistral).</w:t>
      </w:r>
    </w:p>
    <w:p w14:paraId="471D3697" w14:textId="6278D83A" w:rsidR="002F71F2" w:rsidRPr="009E1035" w:rsidRDefault="002F71F2" w:rsidP="002D5BA5">
      <w:r w:rsidRPr="003F54BD">
        <w:rPr>
          <w:rStyle w:val="Heading5Char"/>
        </w:rPr>
        <w:t>Input Synchronization:</w:t>
      </w:r>
      <w:r w:rsidRPr="009E1035">
        <w:t xml:space="preserve"> Rule-based LLM prompt templates initially merge the multi-modal natural language, spoken instructions (primary) with detected gestures (supplementary) from the </w:t>
      </w:r>
      <w:r w:rsidRPr="009E1035">
        <w:rPr>
          <w:rStyle w:val="SubtleEmphasis"/>
        </w:rPr>
        <w:t>input processing module</w:t>
      </w:r>
      <w:r w:rsidRPr="009E1035">
        <w:t xml:space="preserve"> to form a unified context-aware command.</w:t>
      </w:r>
    </w:p>
    <w:p w14:paraId="1F4393C1" w14:textId="446B243D" w:rsidR="002F71F2" w:rsidRPr="009E1035" w:rsidRDefault="002F71F2" w:rsidP="002D5BA5">
      <w:r w:rsidRPr="003F54BD">
        <w:rPr>
          <w:rStyle w:val="Heading5Char"/>
        </w:rPr>
        <w:t>Command Processing:</w:t>
      </w:r>
      <w:r w:rsidRPr="009E1035">
        <w:rPr>
          <w:b/>
          <w:bCs/>
        </w:rPr>
        <w:t xml:space="preserve"> </w:t>
      </w:r>
      <w:r w:rsidRPr="009E1035">
        <w:t xml:space="preserve">A fine-tuned or prompt-engineered LLM model (e.g. </w:t>
      </w:r>
      <w:r w:rsidRPr="009E1035">
        <w:rPr>
          <w:rStyle w:val="SubtleEmphasis"/>
        </w:rPr>
        <w:t>Mistral</w:t>
      </w:r>
      <w:r w:rsidRPr="009E1035">
        <w:t xml:space="preserve">, </w:t>
      </w:r>
      <w:r w:rsidRPr="009E1035">
        <w:rPr>
          <w:rStyle w:val="SubtleEmphasis"/>
        </w:rPr>
        <w:t>DeepSeek</w:t>
      </w:r>
      <w:r w:rsidRPr="009E1035">
        <w:t xml:space="preserve">, or </w:t>
      </w:r>
      <w:r w:rsidRPr="009E1035">
        <w:rPr>
          <w:rStyle w:val="SubtleEmphasis"/>
        </w:rPr>
        <w:t>Llama</w:t>
      </w:r>
      <w:r w:rsidRPr="009E1035">
        <w:t xml:space="preserve"> variants) decompose the parsed unified user instructions/commands (e.g., “</w:t>
      </w:r>
      <w:r w:rsidRPr="009E1035">
        <w:rPr>
          <w:rStyle w:val="SubtleEmphasis"/>
        </w:rPr>
        <w:t>transfer the red slide to the tray</w:t>
      </w:r>
      <w:r w:rsidRPr="009E1035">
        <w:t>”) into a structured representation of executable tasks and subtasks. Desired tasks like “</w:t>
      </w:r>
      <w:r w:rsidRPr="009E1035">
        <w:rPr>
          <w:rStyle w:val="SubtleEmphasis"/>
        </w:rPr>
        <w:t>pick</w:t>
      </w:r>
      <w:r w:rsidRPr="009E1035">
        <w:t>”, “</w:t>
      </w:r>
      <w:r w:rsidRPr="009E1035">
        <w:rPr>
          <w:rStyle w:val="SubtleEmphasis"/>
        </w:rPr>
        <w:t>travel</w:t>
      </w:r>
      <w:r w:rsidRPr="009E1035">
        <w:t>”, “</w:t>
      </w:r>
      <w:r w:rsidRPr="009E1035">
        <w:rPr>
          <w:rStyle w:val="SubtleEmphasis"/>
        </w:rPr>
        <w:t>drop</w:t>
      </w:r>
      <w:r w:rsidRPr="009E1035">
        <w:t>” or “</w:t>
      </w:r>
      <w:r w:rsidRPr="009E1035">
        <w:rPr>
          <w:rStyle w:val="SubtleEmphasis"/>
        </w:rPr>
        <w:t>screw</w:t>
      </w:r>
      <w:r w:rsidRPr="009E1035">
        <w:t xml:space="preserve">” are mapped to pre-defined robotic skill library stored in </w:t>
      </w:r>
      <w:r w:rsidRPr="009E1035">
        <w:rPr>
          <w:rStyle w:val="SubtleEmphasis"/>
        </w:rPr>
        <w:t>sequence_library</w:t>
      </w:r>
      <w:r w:rsidRPr="009E1035">
        <w:t xml:space="preserve"> table in the database.</w:t>
      </w:r>
    </w:p>
    <w:p w14:paraId="09485E85" w14:textId="76D30C9E" w:rsidR="002F71F2" w:rsidRPr="009E1035" w:rsidRDefault="002F71F2" w:rsidP="002D5BA5">
      <w:r w:rsidRPr="003F54BD">
        <w:rPr>
          <w:rStyle w:val="Heading5Char"/>
        </w:rPr>
        <w:t>Integration with Vision:</w:t>
      </w:r>
      <w:r w:rsidRPr="009E1035">
        <w:t xml:space="preserve"> References the </w:t>
      </w:r>
      <w:r w:rsidRPr="009E1035">
        <w:rPr>
          <w:rStyle w:val="SubtleEmphasis"/>
        </w:rPr>
        <w:t>camera_vision</w:t>
      </w:r>
      <w:r w:rsidRPr="009E1035">
        <w:t> table for recognized objects from the vision/perception module to align the user</w:t>
      </w:r>
      <w:r w:rsidR="00512887">
        <w:t>’</w:t>
      </w:r>
      <w:r w:rsidRPr="009E1035">
        <w:t xml:space="preserve">s command (e.g., </w:t>
      </w:r>
      <w:r w:rsidRPr="009E1035">
        <w:rPr>
          <w:rStyle w:val="SubtleEmphasis"/>
        </w:rPr>
        <w:t>transfer the red slide…the tray</w:t>
      </w:r>
      <w:r w:rsidRPr="009E1035">
        <w:t xml:space="preserve">”) with real objects (e.g., </w:t>
      </w:r>
      <w:r w:rsidRPr="00EE1D5C">
        <w:t>&lt;</w:t>
      </w:r>
      <w:r w:rsidRPr="00DC0267">
        <w:rPr>
          <w:rStyle w:val="IntenseEmphasis"/>
        </w:rPr>
        <w:t>object_name</w:t>
      </w:r>
      <w:r w:rsidRPr="009E1035">
        <w:rPr>
          <w:rStyle w:val="SubtleEmphasis"/>
        </w:rPr>
        <w:t xml:space="preserve"> </w:t>
      </w:r>
      <w:r w:rsidRPr="009E1035">
        <w:t>“</w:t>
      </w:r>
      <w:r w:rsidRPr="009E1035">
        <w:rPr>
          <w:rStyle w:val="SubtleEmphasis"/>
        </w:rPr>
        <w:t>slide_2</w:t>
      </w:r>
      <w:r w:rsidRPr="009E1035">
        <w:t xml:space="preserve">”, </w:t>
      </w:r>
      <w:r w:rsidRPr="00DC0267">
        <w:rPr>
          <w:rStyle w:val="IntenseEmphasis"/>
        </w:rPr>
        <w:t>position</w:t>
      </w:r>
      <w:r w:rsidRPr="009E1035">
        <w:rPr>
          <w:rStyle w:val="SubtleEmphasis"/>
        </w:rPr>
        <w:t xml:space="preserve"> (80.34, 132.80, 0.20)</w:t>
      </w:r>
      <w:r w:rsidRPr="00EE1D5C">
        <w:rPr>
          <w:rStyle w:val="SubtleEmphasis"/>
        </w:rPr>
        <w:t xml:space="preserve">, </w:t>
      </w:r>
      <w:r w:rsidRPr="00DC0267">
        <w:rPr>
          <w:rStyle w:val="IntenseEmphasis"/>
        </w:rPr>
        <w:t>orientation</w:t>
      </w:r>
      <w:r w:rsidRPr="009E1035">
        <w:rPr>
          <w:rStyle w:val="SubtleEmphasis"/>
        </w:rPr>
        <w:t xml:space="preserve"> (</w:t>
      </w:r>
      <w:r w:rsidRPr="009E1035">
        <w:rPr>
          <w:i/>
          <w:iCs/>
          <w:color w:val="404040" w:themeColor="text1" w:themeTint="BF"/>
        </w:rPr>
        <w:t>0, 0, 90</w:t>
      </w:r>
      <w:r w:rsidRPr="009E1035">
        <w:rPr>
          <w:rStyle w:val="SubtleEmphasis"/>
        </w:rPr>
        <w:t>)</w:t>
      </w:r>
      <w:r w:rsidRPr="00EE1D5C">
        <w:rPr>
          <w:rStyle w:val="SubtleEmphasis"/>
        </w:rPr>
        <w:t xml:space="preserve">, </w:t>
      </w:r>
      <w:r w:rsidRPr="00DC0267">
        <w:rPr>
          <w:rStyle w:val="IntenseEmphasis"/>
        </w:rPr>
        <w:t>color_code</w:t>
      </w:r>
      <w:r w:rsidRPr="009E1035">
        <w:rPr>
          <w:rStyle w:val="SubtleEmphasis"/>
        </w:rPr>
        <w:t xml:space="preserve"> ([</w:t>
      </w:r>
      <w:r w:rsidRPr="009E1035">
        <w:rPr>
          <w:i/>
          <w:iCs/>
          <w:color w:val="404040" w:themeColor="text1" w:themeTint="BF"/>
        </w:rPr>
        <w:t>255, 0, 0</w:t>
      </w:r>
      <w:r w:rsidRPr="009E1035">
        <w:rPr>
          <w:rStyle w:val="SubtleEmphasis"/>
        </w:rPr>
        <w:t>])</w:t>
      </w:r>
      <w:r w:rsidRPr="00EE1D5C">
        <w:t>&gt;</w:t>
      </w:r>
      <w:r w:rsidRPr="009E1035">
        <w:t xml:space="preserve">. </w:t>
      </w:r>
    </w:p>
    <w:p w14:paraId="7FC68F21" w14:textId="23DEF536" w:rsidR="002F71F2" w:rsidRPr="009E1035" w:rsidRDefault="002F71F2" w:rsidP="001D7BB5">
      <w:pPr>
        <w:pStyle w:val="Heading3"/>
      </w:pPr>
      <w:bookmarkStart w:id="247" w:name="_Toc197024427"/>
      <w:r w:rsidRPr="009E1035">
        <w:t xml:space="preserve">Task </w:t>
      </w:r>
      <w:r w:rsidR="00AC240D">
        <w:t>p</w:t>
      </w:r>
      <w:r w:rsidRPr="009E1035">
        <w:t xml:space="preserve">lanning &amp; Robot </w:t>
      </w:r>
      <w:r w:rsidR="00896656">
        <w:t>c</w:t>
      </w:r>
      <w:r w:rsidRPr="009E1035">
        <w:t xml:space="preserve">ontrol </w:t>
      </w:r>
      <w:r w:rsidR="00896656">
        <w:t>m</w:t>
      </w:r>
      <w:r w:rsidRPr="009E1035">
        <w:t>odule</w:t>
      </w:r>
      <w:bookmarkEnd w:id="247"/>
    </w:p>
    <w:p w14:paraId="74A640DE" w14:textId="77777777" w:rsidR="002F71F2" w:rsidRPr="009E1035" w:rsidRDefault="002F71F2" w:rsidP="002D5BA5">
      <w:r w:rsidRPr="009E1035">
        <w:t>Receives structured task plans from the LLM module, retrieves or constructs low-level robot control instructions. These instructions are then simulated within NVIDIA Omniverse platform to ensure that the task can be executed accurately and efficiently.</w:t>
      </w:r>
    </w:p>
    <w:p w14:paraId="5A8F4FAD" w14:textId="26617947" w:rsidR="002F71F2" w:rsidRPr="009E1035" w:rsidRDefault="002F71F2" w:rsidP="002D5BA5">
      <w:r w:rsidRPr="003F54BD">
        <w:rPr>
          <w:rStyle w:val="Heading5Char"/>
        </w:rPr>
        <w:t>Task Execution Management:</w:t>
      </w:r>
      <w:r w:rsidRPr="009E1035">
        <w:t xml:space="preserve"> references related USD files to populate the virtual environment with required objects and scene data. It also monitors and checks the states of the robotic gripper (e.g., is_clear, with_object) and manages the sort order of task execution to ensure proper sequencing.</w:t>
      </w:r>
    </w:p>
    <w:p w14:paraId="42D23D97" w14:textId="0D4F11C3" w:rsidR="002F71F2" w:rsidRPr="003F54BD" w:rsidRDefault="002F71F2" w:rsidP="00846190">
      <w:pPr>
        <w:rPr>
          <w:rStyle w:val="Heading5Char"/>
        </w:rPr>
      </w:pPr>
      <w:r w:rsidRPr="003F54BD">
        <w:rPr>
          <w:rStyle w:val="Heading5Char"/>
        </w:rPr>
        <w:t>Predefined Skills:</w:t>
      </w:r>
      <w:r w:rsidRPr="009E1035">
        <w:t xml:space="preserve"> supports several predefined robot control skills that are essential for task execution:</w:t>
      </w:r>
    </w:p>
    <w:p w14:paraId="6B79CFDA" w14:textId="27D6AEE0" w:rsidR="002F71F2" w:rsidRPr="009E1035" w:rsidRDefault="002F71F2" w:rsidP="00AE307A">
      <w:pPr>
        <w:pStyle w:val="ListParagraph"/>
        <w:numPr>
          <w:ilvl w:val="0"/>
          <w:numId w:val="5"/>
        </w:numPr>
      </w:pPr>
      <w:r w:rsidRPr="009E1035">
        <w:rPr>
          <w:rStyle w:val="SubtleEmphasis"/>
        </w:rPr>
        <w:t>pick</w:t>
      </w:r>
      <w:r w:rsidRPr="009E1035">
        <w:t>: instructs the gripper or end-effector to approach and grasp an object.</w:t>
      </w:r>
    </w:p>
    <w:p w14:paraId="3B27DCAD" w14:textId="1902E1DC" w:rsidR="002F71F2" w:rsidRPr="009E1035" w:rsidRDefault="002F71F2" w:rsidP="00AE307A">
      <w:pPr>
        <w:pStyle w:val="ListParagraph"/>
        <w:numPr>
          <w:ilvl w:val="0"/>
          <w:numId w:val="5"/>
        </w:numPr>
      </w:pPr>
      <w:r w:rsidRPr="009E1035">
        <w:rPr>
          <w:rStyle w:val="SubtleEmphasis"/>
        </w:rPr>
        <w:t>travel</w:t>
      </w:r>
      <w:r w:rsidRPr="009E1035">
        <w:t>: moves the held object to a target location.</w:t>
      </w:r>
    </w:p>
    <w:p w14:paraId="0EF9730D" w14:textId="3C514BBE" w:rsidR="002F71F2" w:rsidRPr="009E1035" w:rsidRDefault="002F71F2" w:rsidP="00AE307A">
      <w:pPr>
        <w:pStyle w:val="ListParagraph"/>
        <w:numPr>
          <w:ilvl w:val="0"/>
          <w:numId w:val="5"/>
        </w:numPr>
      </w:pPr>
      <w:r w:rsidRPr="009E1035">
        <w:rPr>
          <w:rStyle w:val="SubtleEmphasis"/>
        </w:rPr>
        <w:t>drop</w:t>
      </w:r>
      <w:r w:rsidRPr="009E1035">
        <w:t>: instructs the end-effector to release an object in gripper.</w:t>
      </w:r>
    </w:p>
    <w:p w14:paraId="0349A3B4" w14:textId="4F8A8E62" w:rsidR="002F71F2" w:rsidRPr="009E1035" w:rsidRDefault="002F71F2" w:rsidP="00AE307A">
      <w:pPr>
        <w:pStyle w:val="ListParagraph"/>
        <w:numPr>
          <w:ilvl w:val="0"/>
          <w:numId w:val="5"/>
        </w:numPr>
      </w:pPr>
      <w:r w:rsidRPr="009E1035">
        <w:rPr>
          <w:rStyle w:val="SubtleEmphasis"/>
        </w:rPr>
        <w:t>screw</w:t>
      </w:r>
      <w:r w:rsidRPr="009E1035">
        <w:rPr>
          <w:rStyle w:val="Emphasis"/>
          <w:b w:val="0"/>
          <w:i w:val="0"/>
          <w:iCs w:val="0"/>
        </w:rPr>
        <w:t>/</w:t>
      </w:r>
      <w:r w:rsidRPr="009E1035">
        <w:rPr>
          <w:rStyle w:val="SubtleEmphasis"/>
        </w:rPr>
        <w:t>unscrew</w:t>
      </w:r>
      <w:r w:rsidRPr="009E1035">
        <w:t>: manages rotational manipulations, e.g., screwing operations.</w:t>
      </w:r>
    </w:p>
    <w:p w14:paraId="388DE4E7" w14:textId="1CE7953E" w:rsidR="002F71F2" w:rsidRPr="009E1035" w:rsidRDefault="002F71F2" w:rsidP="00AE307A">
      <w:pPr>
        <w:pStyle w:val="ListParagraph"/>
        <w:numPr>
          <w:ilvl w:val="0"/>
          <w:numId w:val="5"/>
        </w:numPr>
      </w:pPr>
      <w:r w:rsidRPr="009E1035">
        <w:rPr>
          <w:rStyle w:val="SubtleEmphasis"/>
        </w:rPr>
        <w:t>go_home</w:t>
      </w:r>
      <w:r w:rsidRPr="009E1035">
        <w:t xml:space="preserve">: resets the robot to a safe or neutral </w:t>
      </w:r>
      <w:r w:rsidR="00512887">
        <w:t>‘</w:t>
      </w:r>
      <w:r w:rsidRPr="009E1035">
        <w:t>home</w:t>
      </w:r>
      <w:r w:rsidR="00512887">
        <w:t>’</w:t>
      </w:r>
      <w:r w:rsidRPr="009E1035">
        <w:t xml:space="preserve"> position.</w:t>
      </w:r>
    </w:p>
    <w:p w14:paraId="2311DC3E" w14:textId="5C940767" w:rsidR="002F71F2" w:rsidRPr="009E1035" w:rsidRDefault="002F71F2" w:rsidP="00D20EE2">
      <w:pPr>
        <w:pStyle w:val="Heading3"/>
      </w:pPr>
      <w:bookmarkStart w:id="248" w:name="_Toc197024428"/>
      <w:r w:rsidRPr="009E1035">
        <w:t xml:space="preserve">Simulation </w:t>
      </w:r>
      <w:r w:rsidR="00AC240D">
        <w:t>m</w:t>
      </w:r>
      <w:r w:rsidRPr="009E1035">
        <w:t>odule:</w:t>
      </w:r>
      <w:bookmarkEnd w:id="248"/>
    </w:p>
    <w:p w14:paraId="250E64FC" w14:textId="46F079DC" w:rsidR="002F71F2" w:rsidRPr="009E1035" w:rsidRDefault="002F71F2" w:rsidP="00554097">
      <w:r w:rsidRPr="00554097">
        <w:t xml:space="preserve">NVIDIA Omniverse </w:t>
      </w:r>
      <w:r w:rsidRPr="009E1035">
        <w:t xml:space="preserve">Isaac Sim </w:t>
      </w:r>
      <w:r w:rsidRPr="00554097">
        <w:t xml:space="preserve">is used to simulate the planned tasks in a virtual environment, </w:t>
      </w:r>
      <w:r w:rsidRPr="009E1035">
        <w:t>enabling validation and refinement of the task plan before physical execution. Isaac Sim provides GPU-accelerated physics simulation, critical for real-time validation.</w:t>
      </w:r>
    </w:p>
    <w:p w14:paraId="15AF6C22" w14:textId="124CAC03" w:rsidR="002F71F2" w:rsidRPr="009E1035" w:rsidRDefault="002F71F2" w:rsidP="00554097">
      <w:r w:rsidRPr="003F54BD">
        <w:rPr>
          <w:rStyle w:val="Heading5Char"/>
        </w:rPr>
        <w:t>Environment Modelling</w:t>
      </w:r>
      <w:r w:rsidRPr="009E1035">
        <w:t xml:space="preserve">: Objects and robots are represented as USD files (e.g., </w:t>
      </w:r>
      <w:r w:rsidRPr="009E1035">
        <w:rPr>
          <w:rStyle w:val="SubtleEmphasis"/>
        </w:rPr>
        <w:t>slide.usd</w:t>
      </w:r>
      <w:r w:rsidRPr="009E1035">
        <w:t xml:space="preserve">, </w:t>
      </w:r>
      <w:r w:rsidRPr="009E1035">
        <w:rPr>
          <w:rStyle w:val="SubtleEmphasis"/>
        </w:rPr>
        <w:t>tray.usd</w:t>
      </w:r>
      <w:r w:rsidRPr="009E1035">
        <w:t>), providing an accurate spatial replication of the scene and the objects required to complete the task. This modelling ensures that the task is performed in a virtual environment that closely mirrors real-world conditions.</w:t>
      </w:r>
    </w:p>
    <w:p w14:paraId="29B9F4B4" w14:textId="3879C8EA" w:rsidR="002F71F2" w:rsidRPr="009E1035" w:rsidRDefault="002F71F2" w:rsidP="002D5BA5">
      <w:r w:rsidRPr="003F54BD">
        <w:rPr>
          <w:rStyle w:val="Heading5Char"/>
        </w:rPr>
        <w:t>Testing and Refinement</w:t>
      </w:r>
      <w:r w:rsidRPr="009E1035">
        <w:t>: Simulates robotic movements, while considering physical constraints such as collisions, friction, and other real-world factors. This allows for iterative adjustments to control parameters, such as speed and grip force. Adjustments are made if the simulation identifies inefficiencies, and task plans are refined accordingly.</w:t>
      </w:r>
    </w:p>
    <w:p w14:paraId="46B3B17C" w14:textId="5D9D19FC" w:rsidR="002F71F2" w:rsidRPr="00B7446B" w:rsidRDefault="002F71F2" w:rsidP="00B7446B">
      <w:pPr>
        <w:pStyle w:val="Heading2"/>
      </w:pPr>
      <w:bookmarkStart w:id="249" w:name="_Toc192240137"/>
      <w:bookmarkStart w:id="250" w:name="_Toc192240397"/>
      <w:bookmarkStart w:id="251" w:name="_Toc192240558"/>
      <w:bookmarkStart w:id="252" w:name="_Toc197024429"/>
      <w:r w:rsidRPr="00B7446B">
        <w:t xml:space="preserve">Data </w:t>
      </w:r>
      <w:r w:rsidR="00C73463" w:rsidRPr="00B7446B">
        <w:t>C</w:t>
      </w:r>
      <w:r w:rsidRPr="00B7446B">
        <w:t>ollection</w:t>
      </w:r>
      <w:r w:rsidR="00AA5BBB" w:rsidRPr="00B7446B">
        <w:t>,</w:t>
      </w:r>
      <w:r w:rsidR="001F7EFF" w:rsidRPr="00B7446B">
        <w:t xml:space="preserve"> </w:t>
      </w:r>
      <w:r w:rsidR="00C73463" w:rsidRPr="00B7446B">
        <w:t>P</w:t>
      </w:r>
      <w:r w:rsidR="003E4CDE" w:rsidRPr="00B7446B">
        <w:t>re</w:t>
      </w:r>
      <w:r w:rsidR="00C73463" w:rsidRPr="00B7446B">
        <w:t xml:space="preserve">-processing </w:t>
      </w:r>
      <w:bookmarkEnd w:id="249"/>
      <w:bookmarkEnd w:id="250"/>
      <w:bookmarkEnd w:id="251"/>
      <w:r w:rsidR="00AA5BBB" w:rsidRPr="00B7446B">
        <w:t>&amp; Flow</w:t>
      </w:r>
      <w:bookmarkEnd w:id="252"/>
    </w:p>
    <w:p w14:paraId="18DFC20B" w14:textId="77777777" w:rsidR="006F337F" w:rsidRDefault="00632C45" w:rsidP="006F337F">
      <w:r>
        <w:t>Below</w:t>
      </w:r>
      <w:r w:rsidR="00EA3CE6">
        <w:t xml:space="preserve"> </w:t>
      </w:r>
      <w:r w:rsidR="00986604" w:rsidRPr="00986604">
        <w:t>describes the procedures used to collect, preprocess, and prepare the data for use in the system, highlighting the challenges faced and their resolution.</w:t>
      </w:r>
    </w:p>
    <w:p w14:paraId="2F425FC9" w14:textId="68A7451D" w:rsidR="00771BA2" w:rsidRDefault="006F337F" w:rsidP="00771BA2">
      <w:r>
        <w:t xml:space="preserve">Data collection begins with the recruitment of a small number of participants (3–10) who provide </w:t>
      </w:r>
      <w:r w:rsidRPr="00FD4521">
        <w:rPr>
          <w:b/>
          <w:bCs/>
        </w:rPr>
        <w:t>facial images and voice recordings</w:t>
      </w:r>
      <w:r>
        <w:t>. The face capture involves multiple frames (typically 2–5) to generate robust face encodings, which are stored securely in a database with unique user identifiers. Voice capture consists of short voice recordings, where participants read a pre-defined phrase to establish baseline voice embeddings. Additional recordings may be made for personalized commands or specific vocabulary items. All data could then be encrypted</w:t>
      </w:r>
      <w:r>
        <w:rPr>
          <w:rStyle w:val="FootnoteReference"/>
        </w:rPr>
        <w:footnoteReference w:id="19"/>
      </w:r>
      <w:r>
        <w:t xml:space="preserve"> and stored on secure local drives.</w:t>
      </w:r>
    </w:p>
    <w:p w14:paraId="20616E60" w14:textId="532B675E" w:rsidR="00771BA2" w:rsidRDefault="00771BA2" w:rsidP="00771BA2">
      <w:pPr>
        <w:pStyle w:val="Caption"/>
        <w:keepNext/>
      </w:pPr>
      <w:bookmarkStart w:id="253" w:name="_Toc193183648"/>
      <w:r>
        <w:t xml:space="preserve">Table </w:t>
      </w:r>
      <w:fldSimple w:instr=" STYLEREF 1 \s ">
        <w:r w:rsidR="009E1838">
          <w:rPr>
            <w:noProof/>
          </w:rPr>
          <w:t>3</w:t>
        </w:r>
      </w:fldSimple>
      <w:r>
        <w:noBreakHyphen/>
      </w:r>
      <w:fldSimple w:instr=" SEQ Table \* ARABIC \s 1 ">
        <w:r w:rsidR="009E1838">
          <w:rPr>
            <w:noProof/>
          </w:rPr>
          <w:t>1</w:t>
        </w:r>
      </w:fldSimple>
      <w:r>
        <w:rPr>
          <w:noProof/>
        </w:rPr>
        <w:t>. Inbound and outbound data flow</w:t>
      </w:r>
      <w:bookmarkEnd w:id="253"/>
    </w:p>
    <w:tbl>
      <w:tblPr>
        <w:tblStyle w:val="ListTable2"/>
        <w:tblW w:w="8473" w:type="dxa"/>
        <w:jc w:val="center"/>
        <w:tblLook w:val="04A0" w:firstRow="1" w:lastRow="0" w:firstColumn="1" w:lastColumn="0" w:noHBand="0" w:noVBand="1"/>
      </w:tblPr>
      <w:tblGrid>
        <w:gridCol w:w="1018"/>
        <w:gridCol w:w="351"/>
        <w:gridCol w:w="7139"/>
      </w:tblGrid>
      <w:tr w:rsidR="00771BA2" w:rsidRPr="006D6192" w14:paraId="292882E4" w14:textId="77777777" w:rsidTr="00454DB3">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983" w:type="dxa"/>
            <w:vMerge w:val="restart"/>
            <w:tcBorders>
              <w:right w:val="single" w:sz="4" w:space="0" w:color="666666" w:themeColor="text1" w:themeTint="99"/>
            </w:tcBorders>
            <w:noWrap/>
            <w:vAlign w:val="center"/>
            <w:hideMark/>
          </w:tcPr>
          <w:p w14:paraId="54D40FDF" w14:textId="77777777" w:rsidR="00771BA2" w:rsidRPr="007413F6" w:rsidRDefault="00771BA2" w:rsidP="00454DB3">
            <w:pPr>
              <w:jc w:val="center"/>
              <w:rPr>
                <w:sz w:val="18"/>
                <w:szCs w:val="18"/>
              </w:rPr>
            </w:pPr>
            <w:r w:rsidRPr="007413F6">
              <w:rPr>
                <w:sz w:val="18"/>
                <w:szCs w:val="18"/>
              </w:rPr>
              <w:t>Inbound</w:t>
            </w:r>
          </w:p>
        </w:tc>
        <w:tc>
          <w:tcPr>
            <w:tcW w:w="351" w:type="dxa"/>
            <w:tcBorders>
              <w:left w:val="single" w:sz="4" w:space="0" w:color="666666" w:themeColor="text1" w:themeTint="99"/>
            </w:tcBorders>
            <w:noWrap/>
            <w:vAlign w:val="center"/>
            <w:hideMark/>
          </w:tcPr>
          <w:p w14:paraId="6671C449" w14:textId="77777777" w:rsidR="00771BA2" w:rsidRPr="007413F6" w:rsidRDefault="00771BA2" w:rsidP="00454DB3">
            <w:pPr>
              <w:jc w:val="left"/>
              <w:cnfStyle w:val="100000000000" w:firstRow="1" w:lastRow="0" w:firstColumn="0" w:lastColumn="0" w:oddVBand="0" w:evenVBand="0" w:oddHBand="0" w:evenHBand="0" w:firstRowFirstColumn="0" w:firstRowLastColumn="0" w:lastRowFirstColumn="0" w:lastRowLastColumn="0"/>
              <w:rPr>
                <w:b w:val="0"/>
                <w:bCs w:val="0"/>
                <w:sz w:val="18"/>
                <w:szCs w:val="18"/>
              </w:rPr>
            </w:pPr>
            <w:r w:rsidRPr="007413F6">
              <w:rPr>
                <w:b w:val="0"/>
                <w:bCs w:val="0"/>
                <w:sz w:val="18"/>
                <w:szCs w:val="18"/>
              </w:rPr>
              <w:t>1</w:t>
            </w:r>
            <w:r>
              <w:rPr>
                <w:b w:val="0"/>
                <w:bCs w:val="0"/>
                <w:sz w:val="18"/>
                <w:szCs w:val="18"/>
              </w:rPr>
              <w:t>.</w:t>
            </w:r>
          </w:p>
        </w:tc>
        <w:tc>
          <w:tcPr>
            <w:tcW w:w="7139" w:type="dxa"/>
            <w:noWrap/>
            <w:vAlign w:val="center"/>
            <w:hideMark/>
          </w:tcPr>
          <w:p w14:paraId="35842266" w14:textId="77777777" w:rsidR="00771BA2" w:rsidRPr="007413F6" w:rsidRDefault="00771BA2" w:rsidP="00454DB3">
            <w:pPr>
              <w:jc w:val="left"/>
              <w:cnfStyle w:val="100000000000" w:firstRow="1" w:lastRow="0" w:firstColumn="0" w:lastColumn="0" w:oddVBand="0" w:evenVBand="0" w:oddHBand="0" w:evenHBand="0" w:firstRowFirstColumn="0" w:firstRowLastColumn="0" w:lastRowFirstColumn="0" w:lastRowLastColumn="0"/>
              <w:rPr>
                <w:b w:val="0"/>
                <w:bCs w:val="0"/>
                <w:sz w:val="18"/>
                <w:szCs w:val="18"/>
              </w:rPr>
            </w:pPr>
            <w:r w:rsidRPr="007413F6">
              <w:rPr>
                <w:b w:val="0"/>
                <w:bCs w:val="0"/>
                <w:sz w:val="18"/>
                <w:szCs w:val="18"/>
              </w:rPr>
              <w:t>User authentication → Face/voice data → Personalization Database.</w:t>
            </w:r>
          </w:p>
        </w:tc>
      </w:tr>
      <w:tr w:rsidR="00771BA2" w:rsidRPr="006D6192" w14:paraId="1E05B62D" w14:textId="77777777" w:rsidTr="00454DB3">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983" w:type="dxa"/>
            <w:vMerge/>
            <w:tcBorders>
              <w:right w:val="single" w:sz="4" w:space="0" w:color="666666" w:themeColor="text1" w:themeTint="99"/>
            </w:tcBorders>
            <w:vAlign w:val="center"/>
            <w:hideMark/>
          </w:tcPr>
          <w:p w14:paraId="12322485" w14:textId="77777777" w:rsidR="00771BA2" w:rsidRPr="007413F6" w:rsidRDefault="00771BA2" w:rsidP="00454DB3">
            <w:pPr>
              <w:jc w:val="center"/>
              <w:rPr>
                <w:b w:val="0"/>
                <w:bCs w:val="0"/>
                <w:sz w:val="18"/>
                <w:szCs w:val="18"/>
              </w:rPr>
            </w:pPr>
          </w:p>
        </w:tc>
        <w:tc>
          <w:tcPr>
            <w:tcW w:w="351" w:type="dxa"/>
            <w:tcBorders>
              <w:left w:val="single" w:sz="4" w:space="0" w:color="666666" w:themeColor="text1" w:themeTint="99"/>
            </w:tcBorders>
            <w:noWrap/>
            <w:vAlign w:val="center"/>
            <w:hideMark/>
          </w:tcPr>
          <w:p w14:paraId="28AFC4EE" w14:textId="77777777" w:rsidR="00771BA2" w:rsidRPr="007413F6" w:rsidRDefault="00771BA2" w:rsidP="00454DB3">
            <w:pPr>
              <w:jc w:val="left"/>
              <w:cnfStyle w:val="000000100000" w:firstRow="0" w:lastRow="0" w:firstColumn="0" w:lastColumn="0" w:oddVBand="0" w:evenVBand="0" w:oddHBand="1" w:evenHBand="0" w:firstRowFirstColumn="0" w:firstRowLastColumn="0" w:lastRowFirstColumn="0" w:lastRowLastColumn="0"/>
              <w:rPr>
                <w:sz w:val="18"/>
                <w:szCs w:val="18"/>
              </w:rPr>
            </w:pPr>
            <w:r w:rsidRPr="007413F6">
              <w:rPr>
                <w:sz w:val="18"/>
                <w:szCs w:val="18"/>
              </w:rPr>
              <w:t>2</w:t>
            </w:r>
            <w:r>
              <w:rPr>
                <w:sz w:val="18"/>
                <w:szCs w:val="18"/>
              </w:rPr>
              <w:t>.</w:t>
            </w:r>
          </w:p>
        </w:tc>
        <w:tc>
          <w:tcPr>
            <w:tcW w:w="7139" w:type="dxa"/>
            <w:noWrap/>
            <w:vAlign w:val="center"/>
            <w:hideMark/>
          </w:tcPr>
          <w:p w14:paraId="7A22A44A" w14:textId="77777777" w:rsidR="00771BA2" w:rsidRPr="007413F6" w:rsidRDefault="00771BA2" w:rsidP="00454DB3">
            <w:pPr>
              <w:jc w:val="left"/>
              <w:cnfStyle w:val="000000100000" w:firstRow="0" w:lastRow="0" w:firstColumn="0" w:lastColumn="0" w:oddVBand="0" w:evenVBand="0" w:oddHBand="1" w:evenHBand="0" w:firstRowFirstColumn="0" w:firstRowLastColumn="0" w:lastRowFirstColumn="0" w:lastRowLastColumn="0"/>
              <w:rPr>
                <w:sz w:val="18"/>
                <w:szCs w:val="18"/>
              </w:rPr>
            </w:pPr>
            <w:r w:rsidRPr="007413F6">
              <w:rPr>
                <w:sz w:val="18"/>
                <w:szCs w:val="18"/>
              </w:rPr>
              <w:t>Camera feed → Object detection → camera_vision table.</w:t>
            </w:r>
          </w:p>
        </w:tc>
      </w:tr>
      <w:tr w:rsidR="00771BA2" w:rsidRPr="006D6192" w14:paraId="40D3A88C" w14:textId="77777777" w:rsidTr="00454DB3">
        <w:trPr>
          <w:trHeight w:val="330"/>
          <w:jc w:val="center"/>
        </w:trPr>
        <w:tc>
          <w:tcPr>
            <w:cnfStyle w:val="001000000000" w:firstRow="0" w:lastRow="0" w:firstColumn="1" w:lastColumn="0" w:oddVBand="0" w:evenVBand="0" w:oddHBand="0" w:evenHBand="0" w:firstRowFirstColumn="0" w:firstRowLastColumn="0" w:lastRowFirstColumn="0" w:lastRowLastColumn="0"/>
            <w:tcW w:w="983" w:type="dxa"/>
            <w:vMerge/>
            <w:tcBorders>
              <w:right w:val="single" w:sz="4" w:space="0" w:color="666666" w:themeColor="text1" w:themeTint="99"/>
            </w:tcBorders>
            <w:vAlign w:val="center"/>
            <w:hideMark/>
          </w:tcPr>
          <w:p w14:paraId="5C2AA999" w14:textId="77777777" w:rsidR="00771BA2" w:rsidRPr="007413F6" w:rsidRDefault="00771BA2" w:rsidP="00454DB3">
            <w:pPr>
              <w:jc w:val="center"/>
              <w:rPr>
                <w:b w:val="0"/>
                <w:bCs w:val="0"/>
                <w:sz w:val="18"/>
                <w:szCs w:val="18"/>
              </w:rPr>
            </w:pPr>
          </w:p>
        </w:tc>
        <w:tc>
          <w:tcPr>
            <w:tcW w:w="351" w:type="dxa"/>
            <w:tcBorders>
              <w:left w:val="single" w:sz="4" w:space="0" w:color="666666" w:themeColor="text1" w:themeTint="99"/>
            </w:tcBorders>
            <w:noWrap/>
            <w:vAlign w:val="center"/>
            <w:hideMark/>
          </w:tcPr>
          <w:p w14:paraId="6BB936D5" w14:textId="77777777" w:rsidR="00771BA2" w:rsidRPr="007413F6" w:rsidRDefault="00771BA2" w:rsidP="00454DB3">
            <w:pPr>
              <w:jc w:val="left"/>
              <w:cnfStyle w:val="000000000000" w:firstRow="0" w:lastRow="0" w:firstColumn="0" w:lastColumn="0" w:oddVBand="0" w:evenVBand="0" w:oddHBand="0" w:evenHBand="0" w:firstRowFirstColumn="0" w:firstRowLastColumn="0" w:lastRowFirstColumn="0" w:lastRowLastColumn="0"/>
              <w:rPr>
                <w:sz w:val="18"/>
                <w:szCs w:val="18"/>
              </w:rPr>
            </w:pPr>
            <w:r w:rsidRPr="007413F6">
              <w:rPr>
                <w:sz w:val="18"/>
                <w:szCs w:val="18"/>
              </w:rPr>
              <w:t>3</w:t>
            </w:r>
            <w:r>
              <w:rPr>
                <w:sz w:val="18"/>
                <w:szCs w:val="18"/>
              </w:rPr>
              <w:t>.</w:t>
            </w:r>
          </w:p>
        </w:tc>
        <w:tc>
          <w:tcPr>
            <w:tcW w:w="7139" w:type="dxa"/>
            <w:noWrap/>
            <w:vAlign w:val="center"/>
            <w:hideMark/>
          </w:tcPr>
          <w:p w14:paraId="3B798AEE" w14:textId="77777777" w:rsidR="00771BA2" w:rsidRPr="007413F6" w:rsidRDefault="00771BA2" w:rsidP="00454DB3">
            <w:pPr>
              <w:jc w:val="left"/>
              <w:cnfStyle w:val="000000000000" w:firstRow="0" w:lastRow="0" w:firstColumn="0" w:lastColumn="0" w:oddVBand="0" w:evenVBand="0" w:oddHBand="0" w:evenHBand="0" w:firstRowFirstColumn="0" w:firstRowLastColumn="0" w:lastRowFirstColumn="0" w:lastRowLastColumn="0"/>
              <w:rPr>
                <w:sz w:val="18"/>
                <w:szCs w:val="18"/>
              </w:rPr>
            </w:pPr>
            <w:r w:rsidRPr="007413F6">
              <w:rPr>
                <w:sz w:val="18"/>
                <w:szCs w:val="18"/>
              </w:rPr>
              <w:t>Voice/gesture inputs → LLM parsing → Unified command (unified_instructions table).</w:t>
            </w:r>
          </w:p>
        </w:tc>
      </w:tr>
      <w:tr w:rsidR="00771BA2" w:rsidRPr="006D6192" w14:paraId="24014BC8" w14:textId="77777777" w:rsidTr="00454DB3">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983" w:type="dxa"/>
            <w:vMerge w:val="restart"/>
            <w:tcBorders>
              <w:right w:val="single" w:sz="4" w:space="0" w:color="666666" w:themeColor="text1" w:themeTint="99"/>
            </w:tcBorders>
            <w:noWrap/>
            <w:vAlign w:val="center"/>
            <w:hideMark/>
          </w:tcPr>
          <w:p w14:paraId="12F5E5C5" w14:textId="77777777" w:rsidR="00771BA2" w:rsidRPr="007413F6" w:rsidRDefault="00771BA2" w:rsidP="00454DB3">
            <w:pPr>
              <w:jc w:val="center"/>
              <w:rPr>
                <w:b w:val="0"/>
                <w:bCs w:val="0"/>
                <w:sz w:val="18"/>
                <w:szCs w:val="18"/>
              </w:rPr>
            </w:pPr>
            <w:r w:rsidRPr="007413F6">
              <w:rPr>
                <w:sz w:val="18"/>
                <w:szCs w:val="18"/>
              </w:rPr>
              <w:t>Outbound</w:t>
            </w:r>
          </w:p>
        </w:tc>
        <w:tc>
          <w:tcPr>
            <w:tcW w:w="351" w:type="dxa"/>
            <w:tcBorders>
              <w:left w:val="single" w:sz="4" w:space="0" w:color="666666" w:themeColor="text1" w:themeTint="99"/>
            </w:tcBorders>
            <w:noWrap/>
            <w:vAlign w:val="center"/>
            <w:hideMark/>
          </w:tcPr>
          <w:p w14:paraId="7E7C610C" w14:textId="77777777" w:rsidR="00771BA2" w:rsidRPr="007413F6" w:rsidRDefault="00771BA2" w:rsidP="00454DB3">
            <w:pPr>
              <w:jc w:val="left"/>
              <w:cnfStyle w:val="000000100000" w:firstRow="0" w:lastRow="0" w:firstColumn="0" w:lastColumn="0" w:oddVBand="0" w:evenVBand="0" w:oddHBand="1" w:evenHBand="0" w:firstRowFirstColumn="0" w:firstRowLastColumn="0" w:lastRowFirstColumn="0" w:lastRowLastColumn="0"/>
              <w:rPr>
                <w:sz w:val="18"/>
                <w:szCs w:val="18"/>
              </w:rPr>
            </w:pPr>
            <w:r w:rsidRPr="007413F6">
              <w:rPr>
                <w:sz w:val="18"/>
                <w:szCs w:val="18"/>
              </w:rPr>
              <w:t> </w:t>
            </w:r>
          </w:p>
        </w:tc>
        <w:tc>
          <w:tcPr>
            <w:tcW w:w="7139" w:type="dxa"/>
            <w:noWrap/>
            <w:vAlign w:val="center"/>
            <w:hideMark/>
          </w:tcPr>
          <w:p w14:paraId="04A40931" w14:textId="77777777" w:rsidR="00771BA2" w:rsidRPr="007413F6" w:rsidRDefault="00771BA2" w:rsidP="00454DB3">
            <w:pPr>
              <w:jc w:val="left"/>
              <w:cnfStyle w:val="000000100000" w:firstRow="0" w:lastRow="0" w:firstColumn="0" w:lastColumn="0" w:oddVBand="0" w:evenVBand="0" w:oddHBand="1" w:evenHBand="0" w:firstRowFirstColumn="0" w:firstRowLastColumn="0" w:lastRowFirstColumn="0" w:lastRowLastColumn="0"/>
              <w:rPr>
                <w:sz w:val="18"/>
                <w:szCs w:val="18"/>
              </w:rPr>
            </w:pPr>
            <w:r w:rsidRPr="007413F6">
              <w:rPr>
                <w:sz w:val="18"/>
                <w:szCs w:val="18"/>
              </w:rPr>
              <w:t> </w:t>
            </w:r>
          </w:p>
        </w:tc>
      </w:tr>
      <w:tr w:rsidR="00771BA2" w:rsidRPr="006D6192" w14:paraId="5360EF86" w14:textId="77777777" w:rsidTr="00454DB3">
        <w:trPr>
          <w:trHeight w:val="330"/>
          <w:jc w:val="center"/>
        </w:trPr>
        <w:tc>
          <w:tcPr>
            <w:cnfStyle w:val="001000000000" w:firstRow="0" w:lastRow="0" w:firstColumn="1" w:lastColumn="0" w:oddVBand="0" w:evenVBand="0" w:oddHBand="0" w:evenHBand="0" w:firstRowFirstColumn="0" w:firstRowLastColumn="0" w:lastRowFirstColumn="0" w:lastRowLastColumn="0"/>
            <w:tcW w:w="983" w:type="dxa"/>
            <w:vMerge/>
            <w:tcBorders>
              <w:right w:val="single" w:sz="4" w:space="0" w:color="666666" w:themeColor="text1" w:themeTint="99"/>
            </w:tcBorders>
            <w:hideMark/>
          </w:tcPr>
          <w:p w14:paraId="60C50D39" w14:textId="77777777" w:rsidR="00771BA2" w:rsidRPr="007413F6" w:rsidRDefault="00771BA2" w:rsidP="00454DB3">
            <w:pPr>
              <w:rPr>
                <w:b w:val="0"/>
                <w:bCs w:val="0"/>
                <w:sz w:val="18"/>
                <w:szCs w:val="18"/>
              </w:rPr>
            </w:pPr>
          </w:p>
        </w:tc>
        <w:tc>
          <w:tcPr>
            <w:tcW w:w="351" w:type="dxa"/>
            <w:tcBorders>
              <w:left w:val="single" w:sz="4" w:space="0" w:color="666666" w:themeColor="text1" w:themeTint="99"/>
            </w:tcBorders>
            <w:noWrap/>
            <w:vAlign w:val="center"/>
            <w:hideMark/>
          </w:tcPr>
          <w:p w14:paraId="02992E2F" w14:textId="77777777" w:rsidR="00771BA2" w:rsidRPr="007413F6" w:rsidRDefault="00771BA2" w:rsidP="00454DB3">
            <w:pPr>
              <w:jc w:val="left"/>
              <w:cnfStyle w:val="000000000000" w:firstRow="0" w:lastRow="0" w:firstColumn="0" w:lastColumn="0" w:oddVBand="0" w:evenVBand="0" w:oddHBand="0" w:evenHBand="0" w:firstRowFirstColumn="0" w:firstRowLastColumn="0" w:lastRowFirstColumn="0" w:lastRowLastColumn="0"/>
              <w:rPr>
                <w:sz w:val="18"/>
                <w:szCs w:val="18"/>
              </w:rPr>
            </w:pPr>
            <w:r w:rsidRPr="007413F6">
              <w:rPr>
                <w:sz w:val="18"/>
                <w:szCs w:val="18"/>
              </w:rPr>
              <w:t>1</w:t>
            </w:r>
            <w:r>
              <w:rPr>
                <w:sz w:val="18"/>
                <w:szCs w:val="18"/>
              </w:rPr>
              <w:t>.</w:t>
            </w:r>
          </w:p>
        </w:tc>
        <w:tc>
          <w:tcPr>
            <w:tcW w:w="7139" w:type="dxa"/>
            <w:noWrap/>
            <w:vAlign w:val="center"/>
            <w:hideMark/>
          </w:tcPr>
          <w:p w14:paraId="498D78D2" w14:textId="77777777" w:rsidR="00771BA2" w:rsidRPr="007413F6" w:rsidRDefault="00771BA2" w:rsidP="00454DB3">
            <w:pPr>
              <w:jc w:val="left"/>
              <w:cnfStyle w:val="000000000000" w:firstRow="0" w:lastRow="0" w:firstColumn="0" w:lastColumn="0" w:oddVBand="0" w:evenVBand="0" w:oddHBand="0" w:evenHBand="0" w:firstRowFirstColumn="0" w:firstRowLastColumn="0" w:lastRowFirstColumn="0" w:lastRowLastColumn="0"/>
              <w:rPr>
                <w:sz w:val="18"/>
                <w:szCs w:val="18"/>
              </w:rPr>
            </w:pPr>
            <w:r w:rsidRPr="007413F6">
              <w:rPr>
                <w:sz w:val="18"/>
                <w:szCs w:val="18"/>
              </w:rPr>
              <w:t>Task plan → Omniverse simulation → Validated control scripts → Robot execution.</w:t>
            </w:r>
          </w:p>
        </w:tc>
      </w:tr>
      <w:tr w:rsidR="00771BA2" w:rsidRPr="006D6192" w14:paraId="6F077B74" w14:textId="77777777" w:rsidTr="00454DB3">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983" w:type="dxa"/>
            <w:vMerge/>
            <w:tcBorders>
              <w:right w:val="single" w:sz="4" w:space="0" w:color="666666" w:themeColor="text1" w:themeTint="99"/>
            </w:tcBorders>
            <w:hideMark/>
          </w:tcPr>
          <w:p w14:paraId="48D1D35A" w14:textId="77777777" w:rsidR="00771BA2" w:rsidRPr="007413F6" w:rsidRDefault="00771BA2" w:rsidP="00454DB3">
            <w:pPr>
              <w:rPr>
                <w:b w:val="0"/>
                <w:bCs w:val="0"/>
                <w:sz w:val="18"/>
                <w:szCs w:val="18"/>
              </w:rPr>
            </w:pPr>
          </w:p>
        </w:tc>
        <w:tc>
          <w:tcPr>
            <w:tcW w:w="351" w:type="dxa"/>
            <w:tcBorders>
              <w:left w:val="single" w:sz="4" w:space="0" w:color="666666" w:themeColor="text1" w:themeTint="99"/>
            </w:tcBorders>
            <w:noWrap/>
            <w:vAlign w:val="center"/>
            <w:hideMark/>
          </w:tcPr>
          <w:p w14:paraId="34A5FE36" w14:textId="77777777" w:rsidR="00771BA2" w:rsidRPr="007413F6" w:rsidRDefault="00771BA2" w:rsidP="00454DB3">
            <w:pPr>
              <w:jc w:val="left"/>
              <w:cnfStyle w:val="000000100000" w:firstRow="0" w:lastRow="0" w:firstColumn="0" w:lastColumn="0" w:oddVBand="0" w:evenVBand="0" w:oddHBand="1" w:evenHBand="0" w:firstRowFirstColumn="0" w:firstRowLastColumn="0" w:lastRowFirstColumn="0" w:lastRowLastColumn="0"/>
              <w:rPr>
                <w:sz w:val="18"/>
                <w:szCs w:val="18"/>
              </w:rPr>
            </w:pPr>
            <w:r w:rsidRPr="007413F6">
              <w:rPr>
                <w:sz w:val="18"/>
                <w:szCs w:val="18"/>
              </w:rPr>
              <w:t>2</w:t>
            </w:r>
            <w:r>
              <w:rPr>
                <w:sz w:val="18"/>
                <w:szCs w:val="18"/>
              </w:rPr>
              <w:t>.</w:t>
            </w:r>
          </w:p>
        </w:tc>
        <w:tc>
          <w:tcPr>
            <w:tcW w:w="7139" w:type="dxa"/>
            <w:noWrap/>
            <w:vAlign w:val="center"/>
            <w:hideMark/>
          </w:tcPr>
          <w:p w14:paraId="5F162147" w14:textId="77777777" w:rsidR="00771BA2" w:rsidRPr="007413F6" w:rsidRDefault="00771BA2" w:rsidP="00454DB3">
            <w:pPr>
              <w:jc w:val="left"/>
              <w:cnfStyle w:val="000000100000" w:firstRow="0" w:lastRow="0" w:firstColumn="0" w:lastColumn="0" w:oddVBand="0" w:evenVBand="0" w:oddHBand="1" w:evenHBand="0" w:firstRowFirstColumn="0" w:firstRowLastColumn="0" w:lastRowFirstColumn="0" w:lastRowLastColumn="0"/>
              <w:rPr>
                <w:sz w:val="18"/>
                <w:szCs w:val="18"/>
              </w:rPr>
            </w:pPr>
            <w:r w:rsidRPr="007413F6">
              <w:rPr>
                <w:sz w:val="18"/>
                <w:szCs w:val="18"/>
              </w:rPr>
              <w:t>Execution metrics → Database update → simulation results → User preference refinement.</w:t>
            </w:r>
          </w:p>
        </w:tc>
      </w:tr>
    </w:tbl>
    <w:p w14:paraId="3E081663" w14:textId="472771A0" w:rsidR="00771BA2" w:rsidRPr="00056121" w:rsidRDefault="00771BA2" w:rsidP="001C4CF0">
      <w:pPr>
        <w:spacing w:after="0"/>
        <w:rPr>
          <w:b/>
          <w:bCs/>
          <w:lang w:eastAsia="en-GB"/>
        </w:rPr>
      </w:pPr>
      <w:r w:rsidRPr="00056121">
        <w:rPr>
          <w:b/>
          <w:bCs/>
          <w:lang w:eastAsia="en-GB"/>
        </w:rPr>
        <w:t xml:space="preserve"> </w:t>
      </w:r>
    </w:p>
    <w:p w14:paraId="39814DBF" w14:textId="34DE4EF7" w:rsidR="000B2139" w:rsidRDefault="006F337F" w:rsidP="006F337F">
      <w:r>
        <w:t xml:space="preserve">For </w:t>
      </w:r>
      <w:r w:rsidRPr="00C3420C">
        <w:rPr>
          <w:b/>
          <w:bCs/>
        </w:rPr>
        <w:t>object detection</w:t>
      </w:r>
      <w:r>
        <w:t xml:space="preserve">, the system leverages a pre-trained YOLO-based model, customized for detecting relevant object categories such as small cubic objects, trays, and holders. If specialized or unusual objects (e.g., unique props or screws) are required, </w:t>
      </w:r>
      <w:r w:rsidR="00C3420C">
        <w:t>small, annotated</w:t>
      </w:r>
      <w:r>
        <w:t xml:space="preserve"> datasets are manually added to augment the model's capabilities. Data augmentation is facilitated through synthetic image generation in the NVIDIA Omniverse simulation environment, which allows for varied lighting and viewpoint conditions. In cases where domain-specific gaps are identified, the model can be fine-tuned with additional real or synthetic data, particularly to enhance detection accuracy in cluttered or partially occluded scenes.</w:t>
      </w:r>
    </w:p>
    <w:p w14:paraId="29D11044" w14:textId="77777777" w:rsidR="00AD17CF" w:rsidRPr="00F77618" w:rsidRDefault="00CD208F" w:rsidP="00F77618">
      <w:pPr>
        <w:pStyle w:val="Photos"/>
      </w:pPr>
      <w:r w:rsidRPr="00F77618">
        <w:rPr>
          <w:noProof/>
        </w:rPr>
        <w:drawing>
          <wp:inline distT="0" distB="0" distL="0" distR="0" wp14:anchorId="2C448CFC" wp14:editId="2470F4A6">
            <wp:extent cx="5040000" cy="815722"/>
            <wp:effectExtent l="0" t="0" r="0" b="3810"/>
            <wp:docPr id="2020632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632842"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40000" cy="815722"/>
                    </a:xfrm>
                    <a:prstGeom prst="rect">
                      <a:avLst/>
                    </a:prstGeom>
                  </pic:spPr>
                </pic:pic>
              </a:graphicData>
            </a:graphic>
          </wp:inline>
        </w:drawing>
      </w:r>
    </w:p>
    <w:p w14:paraId="0BDE950F" w14:textId="3E3CB675" w:rsidR="007C42DB" w:rsidRDefault="00AD17CF" w:rsidP="00AD17CF">
      <w:pPr>
        <w:pStyle w:val="Caption"/>
      </w:pPr>
      <w:bookmarkStart w:id="254" w:name="_Toc193183630"/>
      <w:r>
        <w:t xml:space="preserve">Figure </w:t>
      </w:r>
      <w:fldSimple w:instr=" STYLEREF 1 \s ">
        <w:r w:rsidR="009E1838">
          <w:rPr>
            <w:noProof/>
          </w:rPr>
          <w:t>3</w:t>
        </w:r>
      </w:fldSimple>
      <w:r w:rsidR="00066055">
        <w:noBreakHyphen/>
      </w:r>
      <w:fldSimple w:instr=" SEQ Figure \* ARABIC \s 1 ">
        <w:r w:rsidR="009E1838">
          <w:rPr>
            <w:noProof/>
          </w:rPr>
          <w:t>3</w:t>
        </w:r>
      </w:fldSimple>
      <w:r>
        <w:t xml:space="preserve">. Object </w:t>
      </w:r>
      <w:r w:rsidR="00F84C31">
        <w:t>detection data, showing object properties from the scene</w:t>
      </w:r>
      <w:bookmarkEnd w:id="254"/>
      <w:r>
        <w:t xml:space="preserve"> </w:t>
      </w:r>
    </w:p>
    <w:p w14:paraId="32743238" w14:textId="3A6B2DED" w:rsidR="00AA5BBB" w:rsidRDefault="006F337F" w:rsidP="006F337F">
      <w:r w:rsidRPr="00C3420C">
        <w:rPr>
          <w:b/>
          <w:bCs/>
        </w:rPr>
        <w:t>User preferences and interaction histories</w:t>
      </w:r>
      <w:r>
        <w:t xml:space="preserve"> are stored in a structured database to enhance the system's adaptability. The users table contains personal details, including face encodings and voice embeddings. The unified_instructions table records user commands, both recognized and generated by the LLM, while the interaction_memory table tracks user interactions, allowing the system to adapt to past preferences and context. Each interaction is timestamped and tagged with the user’s ID, enabling the retrieval of past interaction data for future sessions.</w:t>
      </w:r>
    </w:p>
    <w:p w14:paraId="74B1F4E3" w14:textId="5F4D7001" w:rsidR="006F337F" w:rsidRDefault="006F337F" w:rsidP="006F337F">
      <w:r>
        <w:t xml:space="preserve">To ensure the data's usability, various </w:t>
      </w:r>
      <w:r w:rsidRPr="00FD4521">
        <w:rPr>
          <w:b/>
          <w:bCs/>
        </w:rPr>
        <w:t>preprocessing</w:t>
      </w:r>
      <w:r>
        <w:t xml:space="preserve"> steps are applied. For voice data, background noise is normalized, and speech detection is refined using amplitude-based thresholds. Image data is normalized to account for variations in lighting conditions during face capture and object detection. The </w:t>
      </w:r>
      <w:r w:rsidRPr="00FD4521">
        <w:rPr>
          <w:b/>
          <w:bCs/>
        </w:rPr>
        <w:t>quality of collected data</w:t>
      </w:r>
      <w:r>
        <w:t xml:space="preserve"> is regularly checked; incomplete data, such as partial face images or inaudible voice recordings, is discarded. Additionally, new data is validated against existing encodings to minimize duplication and confusion.</w:t>
      </w:r>
    </w:p>
    <w:p w14:paraId="701C5CA6" w14:textId="11275438" w:rsidR="000305D0" w:rsidRPr="0016093C" w:rsidRDefault="0016093C" w:rsidP="0016093C">
      <w:pPr>
        <w:rPr>
          <w:b/>
          <w:bCs/>
        </w:rPr>
      </w:pPr>
      <w:r w:rsidRPr="0016093C">
        <w:rPr>
          <w:b/>
          <w:bCs/>
        </w:rPr>
        <w:t>Database Schema</w:t>
      </w:r>
    </w:p>
    <w:p w14:paraId="4619E6F1" w14:textId="7E98F29F" w:rsidR="0016093C" w:rsidRPr="0016093C" w:rsidRDefault="006F337F" w:rsidP="006F337F">
      <w:r>
        <w:t xml:space="preserve">The </w:t>
      </w:r>
      <w:r w:rsidRPr="00FD4521">
        <w:rPr>
          <w:b/>
          <w:bCs/>
        </w:rPr>
        <w:t>database schema</w:t>
      </w:r>
      <w:r>
        <w:t xml:space="preserve"> plays a pivotal role in organizing and managing the data for efficient retrieval and processing.</w:t>
      </w:r>
      <w:r w:rsidR="009F2A38">
        <w:t xml:space="preserve"> </w:t>
      </w:r>
      <w:r w:rsidR="009F2A38" w:rsidRPr="009F2A38">
        <w:t xml:space="preserve">Each interaction (voice command, recognized gesture) is timestamped and tagged with user ID, allowing historical queries like “repeat last Monday’s command </w:t>
      </w:r>
      <w:r w:rsidR="009F2A38" w:rsidRPr="0016093C">
        <w:t>sequence.”</w:t>
      </w:r>
      <w:r w:rsidR="00027E73" w:rsidRPr="0016093C">
        <w:t xml:space="preserve"> </w:t>
      </w:r>
    </w:p>
    <w:p w14:paraId="4970A185" w14:textId="53DA25F8" w:rsidR="002D2FBD" w:rsidRDefault="002D2FBD" w:rsidP="002D2FBD">
      <w:pPr>
        <w:pStyle w:val="Caption"/>
        <w:keepNext/>
      </w:pPr>
      <w:bookmarkStart w:id="255" w:name="_Toc193183649"/>
      <w:r>
        <w:t xml:space="preserve">Table </w:t>
      </w:r>
      <w:fldSimple w:instr=" STYLEREF 1 \s ">
        <w:r w:rsidR="009E1838">
          <w:rPr>
            <w:noProof/>
          </w:rPr>
          <w:t>3</w:t>
        </w:r>
      </w:fldSimple>
      <w:r w:rsidR="007413F6">
        <w:noBreakHyphen/>
      </w:r>
      <w:fldSimple w:instr=" SEQ Table \* ARABIC \s 1 ">
        <w:r w:rsidR="009E1838">
          <w:rPr>
            <w:noProof/>
          </w:rPr>
          <w:t>2</w:t>
        </w:r>
      </w:fldSimple>
      <w:r w:rsidR="007413F6">
        <w:t>.</w:t>
      </w:r>
      <w:r>
        <w:rPr>
          <w:noProof/>
        </w:rPr>
        <w:t xml:space="preserve"> Database schema</w:t>
      </w:r>
      <w:bookmarkEnd w:id="255"/>
    </w:p>
    <w:tbl>
      <w:tblPr>
        <w:tblStyle w:val="ListTable6Colourful"/>
        <w:tblW w:w="4724" w:type="pct"/>
        <w:jc w:val="right"/>
        <w:tblLayout w:type="fixed"/>
        <w:tblLook w:val="04A0" w:firstRow="1" w:lastRow="0" w:firstColumn="1" w:lastColumn="0" w:noHBand="0" w:noVBand="1"/>
      </w:tblPr>
      <w:tblGrid>
        <w:gridCol w:w="2079"/>
        <w:gridCol w:w="6449"/>
      </w:tblGrid>
      <w:tr w:rsidR="004E602B" w:rsidRPr="000B2139" w14:paraId="22212D72" w14:textId="77777777" w:rsidTr="003B5C55">
        <w:trPr>
          <w:cnfStyle w:val="100000000000" w:firstRow="1" w:lastRow="0" w:firstColumn="0" w:lastColumn="0" w:oddVBand="0" w:evenVBand="0" w:oddHBand="0" w:evenHBand="0" w:firstRowFirstColumn="0" w:firstRowLastColumn="0" w:lastRowFirstColumn="0" w:lastRowLastColumn="0"/>
          <w:trHeight w:val="68"/>
          <w:jc w:val="right"/>
        </w:trPr>
        <w:tc>
          <w:tcPr>
            <w:cnfStyle w:val="001000000000" w:firstRow="0" w:lastRow="0" w:firstColumn="1" w:lastColumn="0" w:oddVBand="0" w:evenVBand="0" w:oddHBand="0" w:evenHBand="0" w:firstRowFirstColumn="0" w:firstRowLastColumn="0" w:lastRowFirstColumn="0" w:lastRowLastColumn="0"/>
            <w:tcW w:w="1219" w:type="pct"/>
            <w:noWrap/>
          </w:tcPr>
          <w:p w14:paraId="61214290" w14:textId="5EF01C7D" w:rsidR="004E602B" w:rsidRPr="000B2139" w:rsidRDefault="004E602B" w:rsidP="004E602B">
            <w:pPr>
              <w:rPr>
                <w:sz w:val="18"/>
                <w:szCs w:val="18"/>
              </w:rPr>
            </w:pPr>
            <w:r w:rsidRPr="000B2139">
              <w:rPr>
                <w:sz w:val="18"/>
                <w:szCs w:val="18"/>
              </w:rPr>
              <w:t>Table</w:t>
            </w:r>
          </w:p>
        </w:tc>
        <w:tc>
          <w:tcPr>
            <w:tcW w:w="3781" w:type="pct"/>
            <w:noWrap/>
          </w:tcPr>
          <w:p w14:paraId="54036AB3" w14:textId="55DC7E53" w:rsidR="004E602B" w:rsidRPr="000B2139" w:rsidRDefault="004E602B" w:rsidP="004E602B">
            <w:pPr>
              <w:cnfStyle w:val="100000000000" w:firstRow="1" w:lastRow="0" w:firstColumn="0" w:lastColumn="0" w:oddVBand="0" w:evenVBand="0" w:oddHBand="0" w:evenHBand="0" w:firstRowFirstColumn="0" w:firstRowLastColumn="0" w:lastRowFirstColumn="0" w:lastRowLastColumn="0"/>
              <w:rPr>
                <w:sz w:val="18"/>
                <w:szCs w:val="18"/>
              </w:rPr>
            </w:pPr>
            <w:r w:rsidRPr="000B2139">
              <w:rPr>
                <w:sz w:val="18"/>
                <w:szCs w:val="18"/>
              </w:rPr>
              <w:t>Use</w:t>
            </w:r>
          </w:p>
        </w:tc>
      </w:tr>
      <w:tr w:rsidR="00EF41E9" w:rsidRPr="000B2139" w14:paraId="1B25BFD7" w14:textId="77777777" w:rsidTr="003B5C55">
        <w:trPr>
          <w:cnfStyle w:val="000000100000" w:firstRow="0" w:lastRow="0" w:firstColumn="0" w:lastColumn="0" w:oddVBand="0" w:evenVBand="0" w:oddHBand="1" w:evenHBand="0" w:firstRowFirstColumn="0" w:firstRowLastColumn="0" w:lastRowFirstColumn="0" w:lastRowLastColumn="0"/>
          <w:trHeight w:val="68"/>
          <w:jc w:val="right"/>
        </w:trPr>
        <w:tc>
          <w:tcPr>
            <w:cnfStyle w:val="001000000000" w:firstRow="0" w:lastRow="0" w:firstColumn="1" w:lastColumn="0" w:oddVBand="0" w:evenVBand="0" w:oddHBand="0" w:evenHBand="0" w:firstRowFirstColumn="0" w:firstRowLastColumn="0" w:lastRowFirstColumn="0" w:lastRowLastColumn="0"/>
            <w:tcW w:w="1219" w:type="pct"/>
            <w:noWrap/>
            <w:hideMark/>
          </w:tcPr>
          <w:p w14:paraId="6C3BEB1F" w14:textId="77777777" w:rsidR="00965E42" w:rsidRPr="00965E42" w:rsidRDefault="00965E42" w:rsidP="003B5C55">
            <w:pPr>
              <w:jc w:val="right"/>
              <w:rPr>
                <w:sz w:val="18"/>
                <w:szCs w:val="18"/>
              </w:rPr>
            </w:pPr>
            <w:r w:rsidRPr="00965E42">
              <w:rPr>
                <w:sz w:val="18"/>
                <w:szCs w:val="18"/>
              </w:rPr>
              <w:t>users</w:t>
            </w:r>
          </w:p>
        </w:tc>
        <w:tc>
          <w:tcPr>
            <w:tcW w:w="3781" w:type="pct"/>
            <w:noWrap/>
            <w:hideMark/>
          </w:tcPr>
          <w:p w14:paraId="51B801B1" w14:textId="77777777" w:rsidR="00965E42" w:rsidRPr="00965E42" w:rsidRDefault="00965E42" w:rsidP="004E602B">
            <w:pPr>
              <w:cnfStyle w:val="000000100000" w:firstRow="0" w:lastRow="0" w:firstColumn="0" w:lastColumn="0" w:oddVBand="0" w:evenVBand="0" w:oddHBand="1" w:evenHBand="0" w:firstRowFirstColumn="0" w:firstRowLastColumn="0" w:lastRowFirstColumn="0" w:lastRowLastColumn="0"/>
              <w:rPr>
                <w:sz w:val="18"/>
                <w:szCs w:val="18"/>
              </w:rPr>
            </w:pPr>
            <w:r w:rsidRPr="00965E42">
              <w:rPr>
                <w:sz w:val="18"/>
                <w:szCs w:val="18"/>
              </w:rPr>
              <w:t>stores essential user information, including face and voice data.</w:t>
            </w:r>
          </w:p>
        </w:tc>
      </w:tr>
      <w:tr w:rsidR="00891606" w:rsidRPr="000B2139" w14:paraId="6515549A" w14:textId="77777777" w:rsidTr="003B5C55">
        <w:trPr>
          <w:trHeight w:val="308"/>
          <w:jc w:val="right"/>
        </w:trPr>
        <w:tc>
          <w:tcPr>
            <w:cnfStyle w:val="001000000000" w:firstRow="0" w:lastRow="0" w:firstColumn="1" w:lastColumn="0" w:oddVBand="0" w:evenVBand="0" w:oddHBand="0" w:evenHBand="0" w:firstRowFirstColumn="0" w:firstRowLastColumn="0" w:lastRowFirstColumn="0" w:lastRowLastColumn="0"/>
            <w:tcW w:w="1219" w:type="pct"/>
            <w:noWrap/>
            <w:hideMark/>
          </w:tcPr>
          <w:p w14:paraId="123D5B19" w14:textId="77777777" w:rsidR="00965E42" w:rsidRPr="00965E42" w:rsidRDefault="00965E42" w:rsidP="003B5C55">
            <w:pPr>
              <w:jc w:val="right"/>
              <w:rPr>
                <w:sz w:val="18"/>
                <w:szCs w:val="18"/>
              </w:rPr>
            </w:pPr>
            <w:r w:rsidRPr="00965E42">
              <w:rPr>
                <w:sz w:val="18"/>
                <w:szCs w:val="18"/>
              </w:rPr>
              <w:t>unified_instructions</w:t>
            </w:r>
          </w:p>
        </w:tc>
        <w:tc>
          <w:tcPr>
            <w:tcW w:w="3781" w:type="pct"/>
            <w:noWrap/>
            <w:hideMark/>
          </w:tcPr>
          <w:p w14:paraId="56DC8634" w14:textId="77777777" w:rsidR="00965E42" w:rsidRPr="00965E42" w:rsidRDefault="00965E42" w:rsidP="004E602B">
            <w:pPr>
              <w:cnfStyle w:val="000000000000" w:firstRow="0" w:lastRow="0" w:firstColumn="0" w:lastColumn="0" w:oddVBand="0" w:evenVBand="0" w:oddHBand="0" w:evenHBand="0" w:firstRowFirstColumn="0" w:firstRowLastColumn="0" w:lastRowFirstColumn="0" w:lastRowLastColumn="0"/>
              <w:rPr>
                <w:sz w:val="18"/>
                <w:szCs w:val="18"/>
              </w:rPr>
            </w:pPr>
            <w:r w:rsidRPr="00965E42">
              <w:rPr>
                <w:sz w:val="18"/>
                <w:szCs w:val="18"/>
              </w:rPr>
              <w:t>captures the user commands processed by the system, enabling accurate task execution.</w:t>
            </w:r>
          </w:p>
        </w:tc>
      </w:tr>
      <w:tr w:rsidR="00EF41E9" w:rsidRPr="000B2139" w14:paraId="3ECEC679" w14:textId="77777777" w:rsidTr="003B5C55">
        <w:trPr>
          <w:cnfStyle w:val="000000100000" w:firstRow="0" w:lastRow="0" w:firstColumn="0" w:lastColumn="0" w:oddVBand="0" w:evenVBand="0" w:oddHBand="1" w:evenHBand="0" w:firstRowFirstColumn="0" w:firstRowLastColumn="0" w:lastRowFirstColumn="0" w:lastRowLastColumn="0"/>
          <w:trHeight w:val="182"/>
          <w:jc w:val="right"/>
        </w:trPr>
        <w:tc>
          <w:tcPr>
            <w:cnfStyle w:val="001000000000" w:firstRow="0" w:lastRow="0" w:firstColumn="1" w:lastColumn="0" w:oddVBand="0" w:evenVBand="0" w:oddHBand="0" w:evenHBand="0" w:firstRowFirstColumn="0" w:firstRowLastColumn="0" w:lastRowFirstColumn="0" w:lastRowLastColumn="0"/>
            <w:tcW w:w="1219" w:type="pct"/>
            <w:noWrap/>
            <w:hideMark/>
          </w:tcPr>
          <w:p w14:paraId="7E5B7E5E" w14:textId="77777777" w:rsidR="00965E42" w:rsidRPr="00965E42" w:rsidRDefault="00965E42" w:rsidP="003B5C55">
            <w:pPr>
              <w:jc w:val="right"/>
              <w:rPr>
                <w:sz w:val="18"/>
                <w:szCs w:val="18"/>
              </w:rPr>
            </w:pPr>
            <w:r w:rsidRPr="00965E42">
              <w:rPr>
                <w:sz w:val="18"/>
                <w:szCs w:val="18"/>
              </w:rPr>
              <w:t>camera_vision</w:t>
            </w:r>
          </w:p>
        </w:tc>
        <w:tc>
          <w:tcPr>
            <w:tcW w:w="3781" w:type="pct"/>
            <w:noWrap/>
            <w:hideMark/>
          </w:tcPr>
          <w:p w14:paraId="170BE7F8" w14:textId="13CDF80D" w:rsidR="00965E42" w:rsidRPr="00965E42" w:rsidRDefault="00965E42" w:rsidP="004E602B">
            <w:pPr>
              <w:cnfStyle w:val="000000100000" w:firstRow="0" w:lastRow="0" w:firstColumn="0" w:lastColumn="0" w:oddVBand="0" w:evenVBand="0" w:oddHBand="1" w:evenHBand="0" w:firstRowFirstColumn="0" w:firstRowLastColumn="0" w:lastRowFirstColumn="0" w:lastRowLastColumn="0"/>
              <w:rPr>
                <w:sz w:val="18"/>
                <w:szCs w:val="18"/>
              </w:rPr>
            </w:pPr>
            <w:r w:rsidRPr="00965E42">
              <w:rPr>
                <w:sz w:val="18"/>
                <w:szCs w:val="18"/>
              </w:rPr>
              <w:t>stores object detection data, including the position</w:t>
            </w:r>
            <w:r w:rsidR="00BD56D3" w:rsidRPr="000B2139">
              <w:rPr>
                <w:sz w:val="18"/>
                <w:szCs w:val="18"/>
              </w:rPr>
              <w:t>, orientation</w:t>
            </w:r>
            <w:r w:rsidRPr="00965E42">
              <w:rPr>
                <w:sz w:val="18"/>
                <w:szCs w:val="18"/>
              </w:rPr>
              <w:t xml:space="preserve"> </w:t>
            </w:r>
            <w:r w:rsidR="009C0D64" w:rsidRPr="000B2139">
              <w:rPr>
                <w:sz w:val="18"/>
                <w:szCs w:val="18"/>
              </w:rPr>
              <w:t>&amp;</w:t>
            </w:r>
            <w:r w:rsidRPr="00965E42">
              <w:rPr>
                <w:sz w:val="18"/>
                <w:szCs w:val="18"/>
              </w:rPr>
              <w:t xml:space="preserve"> colour.</w:t>
            </w:r>
          </w:p>
        </w:tc>
      </w:tr>
      <w:tr w:rsidR="00891606" w:rsidRPr="000B2139" w14:paraId="68E670C6" w14:textId="77777777" w:rsidTr="003B5C55">
        <w:trPr>
          <w:trHeight w:val="400"/>
          <w:jc w:val="right"/>
        </w:trPr>
        <w:tc>
          <w:tcPr>
            <w:cnfStyle w:val="001000000000" w:firstRow="0" w:lastRow="0" w:firstColumn="1" w:lastColumn="0" w:oddVBand="0" w:evenVBand="0" w:oddHBand="0" w:evenHBand="0" w:firstRowFirstColumn="0" w:firstRowLastColumn="0" w:lastRowFirstColumn="0" w:lastRowLastColumn="0"/>
            <w:tcW w:w="1219" w:type="pct"/>
            <w:noWrap/>
            <w:hideMark/>
          </w:tcPr>
          <w:p w14:paraId="1DA0DE56" w14:textId="77777777" w:rsidR="00965E42" w:rsidRPr="00965E42" w:rsidRDefault="00965E42" w:rsidP="003B5C55">
            <w:pPr>
              <w:jc w:val="right"/>
              <w:rPr>
                <w:sz w:val="18"/>
                <w:szCs w:val="18"/>
              </w:rPr>
            </w:pPr>
            <w:r w:rsidRPr="00965E42">
              <w:rPr>
                <w:sz w:val="18"/>
                <w:szCs w:val="18"/>
              </w:rPr>
              <w:t>interaction_memory</w:t>
            </w:r>
          </w:p>
        </w:tc>
        <w:tc>
          <w:tcPr>
            <w:tcW w:w="3781" w:type="pct"/>
            <w:noWrap/>
            <w:hideMark/>
          </w:tcPr>
          <w:p w14:paraId="3F7E3C92" w14:textId="77777777" w:rsidR="00965E42" w:rsidRPr="00965E42" w:rsidRDefault="00965E42" w:rsidP="004E602B">
            <w:pPr>
              <w:cnfStyle w:val="000000000000" w:firstRow="0" w:lastRow="0" w:firstColumn="0" w:lastColumn="0" w:oddVBand="0" w:evenVBand="0" w:oddHBand="0" w:evenHBand="0" w:firstRowFirstColumn="0" w:firstRowLastColumn="0" w:lastRowFirstColumn="0" w:lastRowLastColumn="0"/>
              <w:rPr>
                <w:sz w:val="18"/>
                <w:szCs w:val="18"/>
              </w:rPr>
            </w:pPr>
            <w:r w:rsidRPr="00965E42">
              <w:rPr>
                <w:sz w:val="18"/>
                <w:szCs w:val="18"/>
              </w:rPr>
              <w:t>records each user interaction, facilitating historical analysis and personalized task execution.</w:t>
            </w:r>
          </w:p>
        </w:tc>
      </w:tr>
    </w:tbl>
    <w:p w14:paraId="79D2F6D1" w14:textId="77777777" w:rsidR="007413F6" w:rsidRDefault="007413F6" w:rsidP="006B69BB"/>
    <w:p w14:paraId="7A06AA82" w14:textId="41266A90" w:rsidR="006B69BB" w:rsidRDefault="002F71F2" w:rsidP="006B69BB">
      <w:r w:rsidRPr="009E1035">
        <w:t xml:space="preserve">By systematically collecting and curating user-specific facial/voice data and object recognition datasets, the methodology ensures that both the personalization layer and vision pipeline have reliable foundations. This approach yields better user identification, </w:t>
      </w:r>
      <w:r w:rsidR="00EF1ACC">
        <w:t>accurate</w:t>
      </w:r>
      <w:r w:rsidRPr="009E1035">
        <w:t xml:space="preserve"> object detection, and ultimately, a more adaptive and context-rich robotic behaviour.</w:t>
      </w:r>
    </w:p>
    <w:p w14:paraId="38747A9F" w14:textId="77777777" w:rsidR="00D27652" w:rsidRPr="00F77618" w:rsidRDefault="00D27652" w:rsidP="00F77618">
      <w:pPr>
        <w:pStyle w:val="Photos"/>
      </w:pPr>
      <w:r w:rsidRPr="00F77618">
        <w:rPr>
          <w:noProof/>
        </w:rPr>
        <w:drawing>
          <wp:inline distT="0" distB="0" distL="0" distR="0" wp14:anchorId="3E298575" wp14:editId="02FF042C">
            <wp:extent cx="5040000" cy="1810848"/>
            <wp:effectExtent l="0" t="0" r="0" b="0"/>
            <wp:docPr id="1307640452" name="Picture 1"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0452" name="Picture 1" descr="A computer screen shot of a computer&#10;&#10;AI-generated content may be incorrect."/>
                    <pic:cNvPicPr/>
                  </pic:nvPicPr>
                  <pic:blipFill>
                    <a:blip r:embed="rId31"/>
                    <a:stretch>
                      <a:fillRect/>
                    </a:stretch>
                  </pic:blipFill>
                  <pic:spPr>
                    <a:xfrm>
                      <a:off x="0" y="0"/>
                      <a:ext cx="5040000" cy="1810848"/>
                    </a:xfrm>
                    <a:prstGeom prst="rect">
                      <a:avLst/>
                    </a:prstGeom>
                  </pic:spPr>
                </pic:pic>
              </a:graphicData>
            </a:graphic>
          </wp:inline>
        </w:drawing>
      </w:r>
    </w:p>
    <w:p w14:paraId="5EB23454" w14:textId="4BC6E8FD" w:rsidR="00D27652" w:rsidRDefault="00D27652" w:rsidP="007D7DE3">
      <w:pPr>
        <w:pStyle w:val="Caption"/>
        <w:rPr>
          <w:lang w:eastAsia="en-GB"/>
        </w:rPr>
      </w:pPr>
      <w:bookmarkStart w:id="256" w:name="_Toc193183631"/>
      <w:r>
        <w:t xml:space="preserve">Figure </w:t>
      </w:r>
      <w:fldSimple w:instr=" STYLEREF 1 \s ">
        <w:r w:rsidR="009E1838">
          <w:rPr>
            <w:noProof/>
          </w:rPr>
          <w:t>3</w:t>
        </w:r>
      </w:fldSimple>
      <w:r w:rsidR="00066055">
        <w:noBreakHyphen/>
      </w:r>
      <w:fldSimple w:instr=" SEQ Figure \* ARABIC \s 1 ">
        <w:r w:rsidR="009E1838">
          <w:rPr>
            <w:noProof/>
          </w:rPr>
          <w:t>4</w:t>
        </w:r>
      </w:fldSimple>
      <w:r>
        <w:t xml:space="preserve">. </w:t>
      </w:r>
      <w:r w:rsidR="00272E75">
        <w:rPr>
          <w:noProof/>
        </w:rPr>
        <w:t>D</w:t>
      </w:r>
      <w:r>
        <w:rPr>
          <w:noProof/>
        </w:rPr>
        <w:t>atabase tables showing integrated dataflow</w:t>
      </w:r>
      <w:bookmarkEnd w:id="256"/>
    </w:p>
    <w:p w14:paraId="080B1DD0" w14:textId="59149C29" w:rsidR="002F71F2" w:rsidRPr="00B7446B" w:rsidRDefault="00373C96" w:rsidP="00B7446B">
      <w:pPr>
        <w:pStyle w:val="Heading2"/>
      </w:pPr>
      <w:bookmarkStart w:id="257" w:name="_Toc197024430"/>
      <w:bookmarkStart w:id="258" w:name="_Toc192240142"/>
      <w:bookmarkStart w:id="259" w:name="_Toc192240402"/>
      <w:bookmarkStart w:id="260" w:name="_Toc192240563"/>
      <w:r w:rsidRPr="00B7446B">
        <w:t xml:space="preserve">System </w:t>
      </w:r>
      <w:r w:rsidR="002F71F2" w:rsidRPr="00B7446B">
        <w:t xml:space="preserve">Integration </w:t>
      </w:r>
      <w:r w:rsidRPr="00B7446B">
        <w:t>&amp;</w:t>
      </w:r>
      <w:r w:rsidR="002F71F2" w:rsidRPr="00B7446B">
        <w:t xml:space="preserve"> </w:t>
      </w:r>
      <w:r w:rsidR="00BB6819">
        <w:t>Implementation Steps</w:t>
      </w:r>
      <w:bookmarkEnd w:id="257"/>
      <w:r w:rsidR="002F71F2" w:rsidRPr="00B7446B">
        <w:t xml:space="preserve"> </w:t>
      </w:r>
      <w:bookmarkEnd w:id="258"/>
      <w:bookmarkEnd w:id="259"/>
      <w:bookmarkEnd w:id="260"/>
    </w:p>
    <w:p w14:paraId="6F7BE95A" w14:textId="73DE1CAD" w:rsidR="002F71F2" w:rsidRPr="009E1035" w:rsidRDefault="002F71F2" w:rsidP="009C13B3">
      <w:r w:rsidRPr="009E1035">
        <w:t xml:space="preserve">Having established the core modules—Authentication, Vision &amp; Perception, Input Processing, Language Understanding, Task Planning &amp; Control, and Simulation—in Section </w:t>
      </w:r>
      <w:r w:rsidRPr="009E1035">
        <w:fldChar w:fldCharType="begin"/>
      </w:r>
      <w:r w:rsidRPr="009E1035">
        <w:instrText xml:space="preserve"> REF _Ref191973166 \w \h </w:instrText>
      </w:r>
      <w:r w:rsidRPr="009E1035">
        <w:fldChar w:fldCharType="separate"/>
      </w:r>
      <w:r w:rsidR="009E1838">
        <w:t>3.1</w:t>
      </w:r>
      <w:r w:rsidRPr="009E1035">
        <w:fldChar w:fldCharType="end"/>
      </w:r>
      <w:r w:rsidRPr="009E1035">
        <w:t xml:space="preserve">, this subsection details the end-to-end workflow of the proposed system, emphasizing how these components interact in practice. A central </w:t>
      </w:r>
      <w:r w:rsidRPr="003B5C55">
        <w:t>Task manager/GUI</w:t>
      </w:r>
      <w:r w:rsidRPr="009E1035">
        <w:t xml:space="preserve"> serves as the main orchestrator (via a lightweight Python-based GUI, </w:t>
      </w:r>
      <w:r w:rsidRPr="00DC0267">
        <w:rPr>
          <w:rStyle w:val="IntenseEmphasis"/>
        </w:rPr>
        <w:t>tkinter</w:t>
      </w:r>
      <w:r w:rsidRPr="009E1035">
        <w:t>), coordinating the flow from user authentication through task simulation and final feedback.</w:t>
      </w:r>
    </w:p>
    <w:p w14:paraId="17ABCF14" w14:textId="39E2C475" w:rsidR="002F71F2" w:rsidRPr="009E1035" w:rsidRDefault="002F71F2" w:rsidP="009C13B3">
      <w:r w:rsidRPr="009E1035">
        <w:t xml:space="preserve">These integration steps also reference the corresponding Python scripts (e.g., </w:t>
      </w:r>
      <w:r w:rsidRPr="00DC0267">
        <w:rPr>
          <w:rStyle w:val="IntenseEmphasis"/>
        </w:rPr>
        <w:t>face_auth.py</w:t>
      </w:r>
      <w:r w:rsidRPr="009E1035">
        <w:t xml:space="preserve">, </w:t>
      </w:r>
      <w:r w:rsidRPr="00DC0267">
        <w:rPr>
          <w:rStyle w:val="IntenseEmphasis"/>
        </w:rPr>
        <w:t>voice_auth.py</w:t>
      </w:r>
      <w:r w:rsidRPr="009E1035">
        <w:t xml:space="preserve">, </w:t>
      </w:r>
      <w:r w:rsidRPr="00DC0267">
        <w:rPr>
          <w:rStyle w:val="IntenseEmphasis"/>
        </w:rPr>
        <w:t>command_processor.py</w:t>
      </w:r>
      <w:r w:rsidRPr="009E1035">
        <w:t xml:space="preserve">, </w:t>
      </w:r>
      <w:r w:rsidRPr="00DC0267">
        <w:rPr>
          <w:rStyle w:val="IntenseEmphasis"/>
        </w:rPr>
        <w:t>camera_vision.py</w:t>
      </w:r>
      <w:r w:rsidRPr="009E1035">
        <w:t xml:space="preserve">, </w:t>
      </w:r>
      <w:r w:rsidRPr="00DC0267">
        <w:rPr>
          <w:rStyle w:val="IntenseEmphasis"/>
        </w:rPr>
        <w:t>gesture_processor.py</w:t>
      </w:r>
      <w:r w:rsidRPr="009E1035">
        <w:t xml:space="preserve">, </w:t>
      </w:r>
      <w:r w:rsidRPr="00DC0267">
        <w:rPr>
          <w:rStyle w:val="IntenseEmphasis"/>
        </w:rPr>
        <w:t>orchestrator.py</w:t>
      </w:r>
      <w:r w:rsidRPr="009E1035">
        <w:t xml:space="preserve">, </w:t>
      </w:r>
      <w:r w:rsidRPr="00DC0267">
        <w:rPr>
          <w:rStyle w:val="IntenseEmphasis"/>
        </w:rPr>
        <w:t>synchronizer.py</w:t>
      </w:r>
      <w:r w:rsidRPr="009E1035">
        <w:t>) to illustrate exactly how data and control signals flow within the system.</w:t>
      </w:r>
    </w:p>
    <w:p w14:paraId="289B946E" w14:textId="178C57D7" w:rsidR="002F71F2" w:rsidRPr="00197777" w:rsidRDefault="002F71F2" w:rsidP="00197777">
      <w:pPr>
        <w:pStyle w:val="Heading3"/>
      </w:pPr>
      <w:bookmarkStart w:id="261" w:name="_Toc192240143"/>
      <w:bookmarkStart w:id="262" w:name="_Toc192240403"/>
      <w:bookmarkStart w:id="263" w:name="_Toc192240564"/>
      <w:bookmarkStart w:id="264" w:name="_Toc197024431"/>
      <w:r w:rsidRPr="00197777">
        <w:t xml:space="preserve">Central Task Manager </w:t>
      </w:r>
      <w:r w:rsidR="00C476D6">
        <w:t xml:space="preserve">/ </w:t>
      </w:r>
      <w:r w:rsidRPr="00197777">
        <w:t>GUI</w:t>
      </w:r>
      <w:bookmarkEnd w:id="261"/>
      <w:bookmarkEnd w:id="262"/>
      <w:bookmarkEnd w:id="263"/>
      <w:bookmarkEnd w:id="264"/>
    </w:p>
    <w:p w14:paraId="1ED72A2D" w14:textId="43713EA2" w:rsidR="002F71F2" w:rsidRPr="009E1035" w:rsidRDefault="002F71F2" w:rsidP="004E4903">
      <w:pPr>
        <w:rPr>
          <w:lang w:eastAsia="en-GB"/>
        </w:rPr>
      </w:pPr>
      <w:r w:rsidRPr="009E1035">
        <w:rPr>
          <w:lang w:eastAsia="en-GB"/>
        </w:rPr>
        <w:t xml:space="preserve">A </w:t>
      </w:r>
      <w:r w:rsidRPr="003B5C55">
        <w:rPr>
          <w:lang w:eastAsia="en-GB"/>
        </w:rPr>
        <w:t xml:space="preserve">lightweight GUI controller, Task Manager (see </w:t>
      </w:r>
      <w:r w:rsidRPr="003B5C55">
        <w:rPr>
          <w:rStyle w:val="IntenseEmphasis"/>
        </w:rPr>
        <w:t>task_manager.py</w:t>
      </w:r>
      <w:r w:rsidRPr="003B5C55">
        <w:rPr>
          <w:lang w:eastAsia="en-GB"/>
        </w:rPr>
        <w:t xml:space="preserve"> and related GUI files) functions as the central orchestrator, </w:t>
      </w:r>
      <w:r w:rsidR="005A0C6D" w:rsidRPr="003B5C55">
        <w:t>initializes the system, sets up the database context, and loads essential configurations</w:t>
      </w:r>
      <w:r w:rsidR="005A0C6D" w:rsidRPr="003B5C55">
        <w:rPr>
          <w:lang w:eastAsia="en-GB"/>
        </w:rPr>
        <w:t xml:space="preserve">, </w:t>
      </w:r>
      <w:r w:rsidRPr="003B5C55">
        <w:rPr>
          <w:lang w:eastAsia="en-GB"/>
        </w:rPr>
        <w:t>coordinating logic across all components:</w:t>
      </w:r>
    </w:p>
    <w:p w14:paraId="1DBD5D35" w14:textId="77777777" w:rsidR="002F71F2" w:rsidRPr="003E293C" w:rsidRDefault="002F71F2" w:rsidP="00AE307A">
      <w:pPr>
        <w:numPr>
          <w:ilvl w:val="0"/>
          <w:numId w:val="8"/>
        </w:numPr>
        <w:rPr>
          <w:lang w:eastAsia="en-GB"/>
        </w:rPr>
      </w:pPr>
      <w:r w:rsidRPr="003E293C">
        <w:rPr>
          <w:b/>
          <w:bCs/>
          <w:lang w:eastAsia="en-GB"/>
        </w:rPr>
        <w:t>Purpose</w:t>
      </w:r>
    </w:p>
    <w:p w14:paraId="04AD71A1" w14:textId="77777777" w:rsidR="002F71F2" w:rsidRPr="003B5C55" w:rsidRDefault="002F71F2" w:rsidP="00AE307A">
      <w:pPr>
        <w:numPr>
          <w:ilvl w:val="0"/>
          <w:numId w:val="11"/>
        </w:numPr>
        <w:rPr>
          <w:lang w:eastAsia="en-GB"/>
        </w:rPr>
      </w:pPr>
      <w:r w:rsidRPr="003B5C55">
        <w:rPr>
          <w:lang w:eastAsia="en-GB"/>
        </w:rPr>
        <w:t xml:space="preserve">A central orchestrator (see </w:t>
      </w:r>
      <w:r w:rsidRPr="003B5C55">
        <w:rPr>
          <w:rStyle w:val="IntenseEmphasis"/>
        </w:rPr>
        <w:t>orchestrator.py</w:t>
      </w:r>
      <w:r w:rsidRPr="003B5C55">
        <w:rPr>
          <w:lang w:eastAsia="en-GB"/>
        </w:rPr>
        <w:t>) manages session states, module activation, and inter-module data flow. It also ensures fault tolerance by handling re-authentication, re-planning, or fallback options when errors occur (e.g., unrecognized voice, ambiguous user command).</w:t>
      </w:r>
    </w:p>
    <w:p w14:paraId="592DED99" w14:textId="7F3E304A" w:rsidR="002F71F2" w:rsidRPr="003B5C55" w:rsidRDefault="002F71F2" w:rsidP="00AE307A">
      <w:pPr>
        <w:numPr>
          <w:ilvl w:val="0"/>
          <w:numId w:val="11"/>
        </w:numPr>
        <w:rPr>
          <w:lang w:eastAsia="en-GB"/>
        </w:rPr>
      </w:pPr>
      <w:r w:rsidRPr="003B5C55">
        <w:rPr>
          <w:lang w:eastAsia="en-GB"/>
        </w:rPr>
        <w:t>It routes user profile data from the Authentication module to the Input Processing module, ensures multi-modal inputs (voice, gesture) are unified, and finally delivers structured task plans to the Task Planning and Simulation modules.</w:t>
      </w:r>
    </w:p>
    <w:p w14:paraId="0CECE9E2" w14:textId="77777777" w:rsidR="002F71F2" w:rsidRPr="003E293C" w:rsidRDefault="002F71F2" w:rsidP="00AE307A">
      <w:pPr>
        <w:numPr>
          <w:ilvl w:val="0"/>
          <w:numId w:val="8"/>
        </w:numPr>
        <w:rPr>
          <w:lang w:eastAsia="en-GB"/>
        </w:rPr>
      </w:pPr>
      <w:r w:rsidRPr="003E293C">
        <w:rPr>
          <w:b/>
          <w:bCs/>
          <w:lang w:eastAsia="en-GB"/>
        </w:rPr>
        <w:t>Implementation</w:t>
      </w:r>
    </w:p>
    <w:p w14:paraId="77D54602" w14:textId="77777777" w:rsidR="002F71F2" w:rsidRPr="009E1035" w:rsidRDefault="002F71F2" w:rsidP="00AE307A">
      <w:pPr>
        <w:pStyle w:val="ListParagraph"/>
        <w:numPr>
          <w:ilvl w:val="0"/>
          <w:numId w:val="12"/>
        </w:numPr>
        <w:rPr>
          <w:lang w:eastAsia="en-GB"/>
        </w:rPr>
      </w:pPr>
      <w:r w:rsidRPr="005A0C6D">
        <w:rPr>
          <w:u w:val="single"/>
          <w:lang w:eastAsia="en-GB"/>
        </w:rPr>
        <w:t>Session Management</w:t>
      </w:r>
      <w:r w:rsidRPr="009E1035">
        <w:rPr>
          <w:lang w:eastAsia="en-GB"/>
        </w:rPr>
        <w:t xml:space="preserve">: Each new user session is identified by a unique session ID, generated after successful face or voice authentication. The orchestrator stores this ID and relevant user context in the database (tables like </w:t>
      </w:r>
      <w:r w:rsidRPr="005A0C6D">
        <w:rPr>
          <w:rStyle w:val="SubtleEmphasis"/>
          <w:lang w:eastAsia="en-GB"/>
        </w:rPr>
        <w:t>users</w:t>
      </w:r>
      <w:r w:rsidRPr="009E1035">
        <w:rPr>
          <w:lang w:eastAsia="en-GB"/>
        </w:rPr>
        <w:t xml:space="preserve">, </w:t>
      </w:r>
      <w:r w:rsidRPr="005A0C6D">
        <w:rPr>
          <w:rStyle w:val="SubtleEmphasis"/>
          <w:lang w:eastAsia="en-GB"/>
        </w:rPr>
        <w:t>interaction_memory</w:t>
      </w:r>
      <w:r w:rsidRPr="009E1035">
        <w:rPr>
          <w:lang w:eastAsia="en-GB"/>
        </w:rPr>
        <w:t>).</w:t>
      </w:r>
    </w:p>
    <w:p w14:paraId="4BEBC2CC" w14:textId="77777777" w:rsidR="002F71F2" w:rsidRPr="009E1035" w:rsidRDefault="002F71F2" w:rsidP="00AE307A">
      <w:pPr>
        <w:numPr>
          <w:ilvl w:val="1"/>
          <w:numId w:val="8"/>
        </w:numPr>
        <w:ind w:left="720"/>
        <w:rPr>
          <w:lang w:eastAsia="en-GB"/>
        </w:rPr>
      </w:pPr>
      <w:r w:rsidRPr="003E293C">
        <w:rPr>
          <w:u w:val="single"/>
          <w:lang w:eastAsia="en-GB"/>
        </w:rPr>
        <w:t>Multi-Module Coordination</w:t>
      </w:r>
      <w:r w:rsidRPr="003E293C">
        <w:rPr>
          <w:lang w:eastAsia="en-GB"/>
        </w:rPr>
        <w:t>: The orchestrator initiates processes in the Authentication (face/voice) pipeline, triggers Vision &amp; Perception updates, collects instructions from Input Processing, and finally pushes validated commands to the Task Planning module for Omniverse simulation.</w:t>
      </w:r>
    </w:p>
    <w:p w14:paraId="2B4C3F43" w14:textId="77777777" w:rsidR="002F71F2" w:rsidRPr="00F77618" w:rsidRDefault="002F71F2" w:rsidP="00F77618">
      <w:pPr>
        <w:pStyle w:val="Photos"/>
      </w:pPr>
      <w:r w:rsidRPr="00F77618">
        <w:rPr>
          <w:noProof/>
        </w:rPr>
        <w:drawing>
          <wp:inline distT="0" distB="0" distL="0" distR="0" wp14:anchorId="6BA7D5F8" wp14:editId="6941C114">
            <wp:extent cx="4734620" cy="5709239"/>
            <wp:effectExtent l="0" t="0" r="8890" b="6350"/>
            <wp:docPr id="1155547710"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547710" name="Picture 1" descr="A screen shot of a computer program&#10;&#10;AI-generated content may be incorrect."/>
                    <pic:cNvPicPr/>
                  </pic:nvPicPr>
                  <pic:blipFill>
                    <a:blip r:embed="rId32"/>
                    <a:stretch>
                      <a:fillRect/>
                    </a:stretch>
                  </pic:blipFill>
                  <pic:spPr>
                    <a:xfrm>
                      <a:off x="0" y="0"/>
                      <a:ext cx="4782691" cy="5767206"/>
                    </a:xfrm>
                    <a:prstGeom prst="rect">
                      <a:avLst/>
                    </a:prstGeom>
                  </pic:spPr>
                </pic:pic>
              </a:graphicData>
            </a:graphic>
          </wp:inline>
        </w:drawing>
      </w:r>
    </w:p>
    <w:p w14:paraId="43EB45B5" w14:textId="207A3454" w:rsidR="002F71F2" w:rsidRPr="009E1035" w:rsidRDefault="002F71F2" w:rsidP="00EA7D3D">
      <w:pPr>
        <w:pStyle w:val="Caption"/>
        <w:rPr>
          <w:lang w:eastAsia="en-GB"/>
        </w:rPr>
      </w:pPr>
      <w:bookmarkStart w:id="265" w:name="_Toc193183632"/>
      <w:r w:rsidRPr="009E1035">
        <w:t xml:space="preserve">Figure </w:t>
      </w:r>
      <w:fldSimple w:instr=" STYLEREF 1 \s ">
        <w:r w:rsidR="009E1838">
          <w:rPr>
            <w:noProof/>
          </w:rPr>
          <w:t>3</w:t>
        </w:r>
      </w:fldSimple>
      <w:r w:rsidR="00066055">
        <w:noBreakHyphen/>
      </w:r>
      <w:fldSimple w:instr=" SEQ Figure \* ARABIC \s 1 ">
        <w:r w:rsidR="009E1838">
          <w:rPr>
            <w:noProof/>
          </w:rPr>
          <w:t>5</w:t>
        </w:r>
      </w:fldSimple>
      <w:r w:rsidR="00272E75">
        <w:t>.</w:t>
      </w:r>
      <w:r w:rsidRPr="009E1035">
        <w:t xml:space="preserve"> </w:t>
      </w:r>
      <w:r w:rsidR="005A0C6D">
        <w:t>C</w:t>
      </w:r>
      <w:r w:rsidRPr="009E1035">
        <w:t>ode snippet</w:t>
      </w:r>
      <w:r w:rsidR="005A0C6D">
        <w:t xml:space="preserve"> - showing</w:t>
      </w:r>
      <w:r w:rsidRPr="009E1035">
        <w:t xml:space="preserve"> the TaskManagerGUI </w:t>
      </w:r>
      <w:r w:rsidR="005A0C6D">
        <w:t xml:space="preserve">as an </w:t>
      </w:r>
      <w:r w:rsidRPr="009E1035">
        <w:t>entry point</w:t>
      </w:r>
      <w:r w:rsidR="00272E75">
        <w:t>.</w:t>
      </w:r>
      <w:bookmarkEnd w:id="265"/>
    </w:p>
    <w:p w14:paraId="2E9CE08E" w14:textId="77777777" w:rsidR="002F71F2" w:rsidRPr="009E1035" w:rsidRDefault="002F71F2" w:rsidP="00AE307A">
      <w:pPr>
        <w:numPr>
          <w:ilvl w:val="0"/>
          <w:numId w:val="8"/>
        </w:numPr>
        <w:rPr>
          <w:lang w:eastAsia="en-GB"/>
        </w:rPr>
      </w:pPr>
      <w:r w:rsidRPr="003E293C">
        <w:rPr>
          <w:b/>
          <w:bCs/>
          <w:lang w:eastAsia="en-GB"/>
        </w:rPr>
        <w:t>Error and Recovery</w:t>
      </w:r>
    </w:p>
    <w:p w14:paraId="535F7643" w14:textId="29AC0F21" w:rsidR="002F71F2" w:rsidRPr="009E1035" w:rsidRDefault="002F71F2" w:rsidP="00AE307A">
      <w:pPr>
        <w:pStyle w:val="ListParagraph"/>
        <w:numPr>
          <w:ilvl w:val="0"/>
          <w:numId w:val="13"/>
        </w:numPr>
        <w:rPr>
          <w:lang w:eastAsia="en-GB"/>
        </w:rPr>
      </w:pPr>
      <w:r w:rsidRPr="009E1035">
        <w:rPr>
          <w:lang w:eastAsia="en-GB"/>
        </w:rPr>
        <w:t xml:space="preserve">Authentication Failures: When authentication or recognition fails (e.g. distance above threshold), the orchestrator prompts </w:t>
      </w:r>
      <w:r w:rsidRPr="00DC0267">
        <w:rPr>
          <w:rStyle w:val="IntenseEmphasis"/>
        </w:rPr>
        <w:t>face_auth.py</w:t>
      </w:r>
      <w:r w:rsidRPr="009E1035">
        <w:rPr>
          <w:lang w:eastAsia="en-GB"/>
        </w:rPr>
        <w:t xml:space="preserve"> or </w:t>
      </w:r>
      <w:r w:rsidRPr="00DC0267">
        <w:rPr>
          <w:rStyle w:val="IntenseEmphasis"/>
        </w:rPr>
        <w:t xml:space="preserve">voice_auth.py </w:t>
      </w:r>
      <w:r w:rsidRPr="009E1035">
        <w:rPr>
          <w:lang w:eastAsia="en-GB"/>
        </w:rPr>
        <w:t xml:space="preserve">for re-capture or fallback procedures. If it consistently fails, the user can register anew. </w:t>
      </w:r>
    </w:p>
    <w:p w14:paraId="4288C150" w14:textId="77541410" w:rsidR="002F71F2" w:rsidRPr="009E1035" w:rsidRDefault="002F71F2" w:rsidP="00AE307A">
      <w:pPr>
        <w:pStyle w:val="ListParagraph"/>
        <w:numPr>
          <w:ilvl w:val="0"/>
          <w:numId w:val="13"/>
        </w:numPr>
        <w:rPr>
          <w:lang w:eastAsia="en-GB"/>
        </w:rPr>
      </w:pPr>
      <w:r w:rsidRPr="009E1035">
        <w:rPr>
          <w:lang w:eastAsia="en-GB"/>
        </w:rPr>
        <w:t>Ambiguous Input: If the LLM returns an incomplete plan (e.g., missing object_name), the orchestrator queries the user for clarification (“</w:t>
      </w:r>
      <w:r w:rsidRPr="00201A2F">
        <w:rPr>
          <w:rStyle w:val="SubtleEmphasis"/>
        </w:rPr>
        <w:t>Which object did you intend?</w:t>
      </w:r>
      <w:r w:rsidRPr="009E1035">
        <w:rPr>
          <w:lang w:eastAsia="en-GB"/>
        </w:rPr>
        <w:t>”).</w:t>
      </w:r>
    </w:p>
    <w:p w14:paraId="1FBFF280" w14:textId="7C3DEB1C" w:rsidR="002F71F2" w:rsidRPr="009E1035" w:rsidRDefault="002F71F2" w:rsidP="00AE307A">
      <w:pPr>
        <w:pStyle w:val="ListParagraph"/>
        <w:numPr>
          <w:ilvl w:val="0"/>
          <w:numId w:val="13"/>
        </w:numPr>
        <w:rPr>
          <w:lang w:eastAsia="en-GB"/>
        </w:rPr>
      </w:pPr>
      <w:r w:rsidRPr="009E1035">
        <w:rPr>
          <w:lang w:eastAsia="en-GB"/>
        </w:rPr>
        <w:t>Simulation Failures: If tasks fail in simulation, it requests re-planning from the LLM or re-checks the database for alternative references.</w:t>
      </w:r>
    </w:p>
    <w:p w14:paraId="64575D3C" w14:textId="64D5B633" w:rsidR="002F71F2" w:rsidRPr="00197777" w:rsidRDefault="006A70E3" w:rsidP="00197777">
      <w:pPr>
        <w:pStyle w:val="Heading3"/>
      </w:pPr>
      <w:bookmarkStart w:id="266" w:name="_Toc192240144"/>
      <w:bookmarkStart w:id="267" w:name="_Toc192240404"/>
      <w:bookmarkStart w:id="268" w:name="_Toc192240565"/>
      <w:bookmarkStart w:id="269" w:name="_Toc197024432"/>
      <w:r>
        <w:t>Implementation</w:t>
      </w:r>
      <w:r w:rsidR="002F71F2" w:rsidRPr="00197777">
        <w:t xml:space="preserve"> Steps</w:t>
      </w:r>
      <w:bookmarkEnd w:id="266"/>
      <w:bookmarkEnd w:id="267"/>
      <w:bookmarkEnd w:id="268"/>
      <w:bookmarkEnd w:id="269"/>
    </w:p>
    <w:p w14:paraId="21C933FA" w14:textId="58D6408E" w:rsidR="002F71F2" w:rsidRDefault="002F71F2" w:rsidP="00B072C8">
      <w:r w:rsidRPr="009E1035">
        <w:t xml:space="preserve">The system follows a structured, closed-loop sequence (see </w:t>
      </w:r>
      <w:r w:rsidRPr="009E1035">
        <w:fldChar w:fldCharType="begin"/>
      </w:r>
      <w:r w:rsidRPr="009E1035">
        <w:instrText xml:space="preserve"> REF _Ref191974549 \h </w:instrText>
      </w:r>
      <w:r w:rsidRPr="009E1035">
        <w:fldChar w:fldCharType="separate"/>
      </w:r>
      <w:r w:rsidR="009E1838" w:rsidRPr="009E1035">
        <w:t xml:space="preserve">Figure </w:t>
      </w:r>
      <w:r w:rsidR="009E1838">
        <w:rPr>
          <w:noProof/>
        </w:rPr>
        <w:t>3</w:t>
      </w:r>
      <w:r w:rsidR="009E1838">
        <w:noBreakHyphen/>
      </w:r>
      <w:r w:rsidR="009E1838">
        <w:rPr>
          <w:noProof/>
        </w:rPr>
        <w:t>6</w:t>
      </w:r>
      <w:r w:rsidRPr="009E1035">
        <w:fldChar w:fldCharType="end"/>
      </w:r>
      <w:r w:rsidRPr="009E1035">
        <w:t>). Each step is designed to minimize latency and maximize reliability, ensuring a smooth user experience:</w:t>
      </w:r>
    </w:p>
    <w:p w14:paraId="6F455C1A" w14:textId="77777777" w:rsidR="006178E3" w:rsidRDefault="006178E3" w:rsidP="00571334">
      <w:pPr>
        <w:jc w:val="left"/>
        <w:rPr>
          <w:b/>
          <w:bCs/>
        </w:rPr>
      </w:pPr>
      <w:r>
        <w:rPr>
          <w:b/>
          <w:bCs/>
        </w:rPr>
        <w:br w:type="page"/>
      </w:r>
    </w:p>
    <w:p w14:paraId="3EDBBCF3" w14:textId="3F31A9A1" w:rsidR="00571334" w:rsidRPr="0046458B" w:rsidRDefault="00571334" w:rsidP="00571334">
      <w:pPr>
        <w:jc w:val="left"/>
        <w:rPr>
          <w:b/>
          <w:bCs/>
        </w:rPr>
      </w:pPr>
      <w:r w:rsidRPr="0046458B">
        <w:rPr>
          <w:b/>
          <w:bCs/>
        </w:rPr>
        <w:t>Approach:</w:t>
      </w:r>
    </w:p>
    <w:p w14:paraId="0EEC8EC5" w14:textId="77777777" w:rsidR="00571334" w:rsidRPr="00F77618" w:rsidRDefault="00571334" w:rsidP="00571334">
      <w:pPr>
        <w:pStyle w:val="Photos"/>
      </w:pPr>
      <w:r w:rsidRPr="00F77618">
        <w:rPr>
          <w:noProof/>
        </w:rPr>
        <w:drawing>
          <wp:inline distT="0" distB="0" distL="0" distR="0" wp14:anchorId="0F666866" wp14:editId="01F62A45">
            <wp:extent cx="5521834" cy="7974419"/>
            <wp:effectExtent l="0" t="0" r="3175" b="7620"/>
            <wp:docPr id="1310526486" name="Picture 14"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526486" name="Picture 14" descr="A diagram of a flowchar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24283" cy="7977956"/>
                    </a:xfrm>
                    <a:prstGeom prst="rect">
                      <a:avLst/>
                    </a:prstGeom>
                  </pic:spPr>
                </pic:pic>
              </a:graphicData>
            </a:graphic>
          </wp:inline>
        </w:drawing>
      </w:r>
    </w:p>
    <w:p w14:paraId="45A14C6A" w14:textId="1B7EDC74" w:rsidR="00571334" w:rsidRPr="009E1035" w:rsidRDefault="00571334" w:rsidP="00056210">
      <w:pPr>
        <w:pStyle w:val="Caption"/>
      </w:pPr>
      <w:bookmarkStart w:id="270" w:name="_Ref191974549"/>
      <w:bookmarkStart w:id="271" w:name="_Toc193183633"/>
      <w:r w:rsidRPr="009E1035">
        <w:t xml:space="preserve">Figure </w:t>
      </w:r>
      <w:fldSimple w:instr=" STYLEREF 1 \s ">
        <w:r w:rsidR="009E1838">
          <w:rPr>
            <w:noProof/>
          </w:rPr>
          <w:t>3</w:t>
        </w:r>
      </w:fldSimple>
      <w:r w:rsidR="00066055">
        <w:noBreakHyphen/>
      </w:r>
      <w:fldSimple w:instr=" SEQ Figure \* ARABIC \s 1 ">
        <w:r w:rsidR="009E1838">
          <w:rPr>
            <w:noProof/>
          </w:rPr>
          <w:t>6</w:t>
        </w:r>
      </w:fldSimple>
      <w:bookmarkEnd w:id="270"/>
      <w:r w:rsidRPr="009E1035">
        <w:t xml:space="preserve">: Operational workflow </w:t>
      </w:r>
      <w:r>
        <w:t xml:space="preserve">– Approach </w:t>
      </w:r>
      <w:r w:rsidR="00287DE2">
        <w:t>I</w:t>
      </w:r>
      <w:r w:rsidR="00C41050">
        <w:rPr>
          <w:rStyle w:val="FootnoteReference"/>
        </w:rPr>
        <w:footnoteReference w:id="20"/>
      </w:r>
      <w:bookmarkEnd w:id="271"/>
    </w:p>
    <w:p w14:paraId="1CCFA88A" w14:textId="0141D118" w:rsidR="002F71F2" w:rsidRPr="004278C5" w:rsidRDefault="002F71F2" w:rsidP="004278C5">
      <w:pPr>
        <w:pStyle w:val="Heading4"/>
      </w:pPr>
      <w:r w:rsidRPr="004278C5">
        <w:t>Step 0: Initialization &amp; Database Context</w:t>
      </w:r>
    </w:p>
    <w:p w14:paraId="3ECA0D3C" w14:textId="13AD352E" w:rsidR="002F71F2" w:rsidRPr="009E67E9" w:rsidRDefault="002F71F2" w:rsidP="00B44722">
      <w:r w:rsidRPr="009E67E9">
        <w:t xml:space="preserve">On startup, the TaskManagerGUI class initializes a session via </w:t>
      </w:r>
      <w:r w:rsidRPr="00201A2F">
        <w:rPr>
          <w:rStyle w:val="IntenseEmphasis"/>
        </w:rPr>
        <w:t>session_manager.py</w:t>
      </w:r>
      <w:r w:rsidRPr="009E67E9">
        <w:t xml:space="preserve">, setting up database connections and loading essential configurations (from </w:t>
      </w:r>
      <w:r w:rsidRPr="00201A2F">
        <w:rPr>
          <w:rStyle w:val="IntenseEmphasis"/>
        </w:rPr>
        <w:t>app_config.py</w:t>
      </w:r>
      <w:r w:rsidRPr="009E67E9">
        <w:t>) for face matching thresholds, voice processing, and more.</w:t>
      </w:r>
    </w:p>
    <w:p w14:paraId="625B2A26" w14:textId="6CE61D12" w:rsidR="002F71F2" w:rsidRPr="009E67E9" w:rsidRDefault="002F71F2" w:rsidP="00AE307A">
      <w:pPr>
        <w:pStyle w:val="ListParagraph"/>
        <w:numPr>
          <w:ilvl w:val="0"/>
          <w:numId w:val="26"/>
        </w:numPr>
        <w:ind w:left="363"/>
      </w:pPr>
      <w:r w:rsidRPr="009E67E9">
        <w:t xml:space="preserve">The </w:t>
      </w:r>
      <w:r w:rsidRPr="00201A2F">
        <w:rPr>
          <w:rStyle w:val="IntenseEmphasis"/>
        </w:rPr>
        <w:t>task_manager.py</w:t>
      </w:r>
      <w:r w:rsidRPr="009E67E9">
        <w:t xml:space="preserve"> starts the user interface, handles start/stop sessions, user interface interactions, and ensures each module runs in the correct order.</w:t>
      </w:r>
    </w:p>
    <w:p w14:paraId="32F7156F" w14:textId="063E4C34" w:rsidR="002F71F2" w:rsidRPr="009E67E9" w:rsidRDefault="002F71F2" w:rsidP="00AE307A">
      <w:pPr>
        <w:pStyle w:val="ListParagraph"/>
        <w:numPr>
          <w:ilvl w:val="0"/>
          <w:numId w:val="26"/>
        </w:numPr>
        <w:ind w:left="363"/>
      </w:pPr>
      <w:r w:rsidRPr="009E67E9">
        <w:t>The SQLite database (</w:t>
      </w:r>
      <w:r w:rsidRPr="00201A2F">
        <w:rPr>
          <w:rStyle w:val="IntenseEmphasis"/>
        </w:rPr>
        <w:t>sequences.db</w:t>
      </w:r>
      <w:r w:rsidRPr="009E67E9">
        <w:t>) through the database handler (</w:t>
      </w:r>
      <w:r w:rsidRPr="00201A2F">
        <w:rPr>
          <w:rStyle w:val="IntenseEmphasis"/>
        </w:rPr>
        <w:t>db_handler.py</w:t>
      </w:r>
      <w:r w:rsidRPr="009E67E9">
        <w:t xml:space="preserve">) is ready to read/write user data, face/voice embeddings, and recognized object details (e.g., in </w:t>
      </w:r>
      <w:r w:rsidRPr="00201A2F">
        <w:rPr>
          <w:rStyle w:val="SubtleEmphasis"/>
        </w:rPr>
        <w:t>camera_vision</w:t>
      </w:r>
      <w:r w:rsidRPr="009E67E9">
        <w:t xml:space="preserve">, </w:t>
      </w:r>
      <w:r w:rsidRPr="00201A2F">
        <w:rPr>
          <w:rStyle w:val="SubtleEmphasis"/>
        </w:rPr>
        <w:t>voice_instructions</w:t>
      </w:r>
      <w:r w:rsidRPr="009E67E9">
        <w:t>).</w:t>
      </w:r>
    </w:p>
    <w:p w14:paraId="7C8E9D75" w14:textId="4717B6AF" w:rsidR="002F71F2" w:rsidRPr="009E67E9" w:rsidRDefault="002F71F2" w:rsidP="00AE307A">
      <w:pPr>
        <w:pStyle w:val="ListParagraph"/>
        <w:numPr>
          <w:ilvl w:val="0"/>
          <w:numId w:val="26"/>
        </w:numPr>
        <w:ind w:left="363"/>
      </w:pPr>
      <w:r w:rsidRPr="009E67E9">
        <w:t>If the user cancels a session or if a module fails (e.g., face authentication times out), the Task Manager gracefully closes threads and updates the GUI status.</w:t>
      </w:r>
    </w:p>
    <w:p w14:paraId="1FB7E9D2" w14:textId="507E4592" w:rsidR="002F71F2" w:rsidRPr="001A549E" w:rsidRDefault="002F71F2" w:rsidP="004278C5">
      <w:pPr>
        <w:pStyle w:val="Heading4"/>
      </w:pPr>
      <w:r w:rsidRPr="001A549E">
        <w:t xml:space="preserve">Step 1: User Authentication </w:t>
      </w:r>
      <w:r w:rsidRPr="001A549E">
        <w:rPr>
          <w:rFonts w:ascii="Arial" w:hAnsi="Arial" w:cs="Arial"/>
        </w:rPr>
        <w:t>→</w:t>
      </w:r>
      <w:r w:rsidRPr="001A549E">
        <w:t xml:space="preserve"> Database Synchronization</w:t>
      </w:r>
    </w:p>
    <w:p w14:paraId="7F771CF6" w14:textId="76A01793" w:rsidR="002F71F2" w:rsidRPr="009E67E9" w:rsidRDefault="002F71F2" w:rsidP="00B44722">
      <w:pPr>
        <w:ind w:left="3"/>
      </w:pPr>
      <w:r w:rsidRPr="009E67E9">
        <w:t xml:space="preserve">Upon session start or user arrival, the Authentication module verifies identity using face or voice, retrieving user details from the database. </w:t>
      </w:r>
      <w:r w:rsidRPr="009E67E9">
        <w:fldChar w:fldCharType="begin"/>
      </w:r>
      <w:r w:rsidRPr="009E67E9">
        <w:instrText xml:space="preserve"> REF _Ref192072716 \h </w:instrText>
      </w:r>
      <w:r w:rsidRPr="009E67E9">
        <w:fldChar w:fldCharType="separate"/>
      </w:r>
      <w:r w:rsidR="009E1838" w:rsidRPr="009E1035">
        <w:t xml:space="preserve">Figure </w:t>
      </w:r>
      <w:r w:rsidR="009E1838">
        <w:rPr>
          <w:noProof/>
        </w:rPr>
        <w:t>3</w:t>
      </w:r>
      <w:r w:rsidR="009E1838">
        <w:noBreakHyphen/>
      </w:r>
      <w:r w:rsidR="009E1838">
        <w:rPr>
          <w:noProof/>
        </w:rPr>
        <w:t>7</w:t>
      </w:r>
      <w:r w:rsidRPr="009E67E9">
        <w:fldChar w:fldCharType="end"/>
      </w:r>
      <w:r w:rsidRPr="009E67E9">
        <w:t xml:space="preserve"> show how the system attempts to identify an incoming user. It queries the database for stored face encodings, compares them with a newly captured encoding, and sets an authenticated status if a match is found, while </w:t>
      </w:r>
      <w:r w:rsidRPr="009E67E9">
        <w:fldChar w:fldCharType="begin"/>
      </w:r>
      <w:r w:rsidRPr="009E67E9">
        <w:instrText xml:space="preserve"> REF _Ref192074035 \h </w:instrText>
      </w:r>
      <w:r w:rsidRPr="009E67E9">
        <w:fldChar w:fldCharType="separate"/>
      </w:r>
      <w:r w:rsidR="009E1838" w:rsidRPr="009E1035">
        <w:t xml:space="preserve">Figure </w:t>
      </w:r>
      <w:r w:rsidR="009E1838">
        <w:rPr>
          <w:noProof/>
        </w:rPr>
        <w:t>3</w:t>
      </w:r>
      <w:r w:rsidR="009E1838">
        <w:noBreakHyphen/>
      </w:r>
      <w:r w:rsidR="009E1838">
        <w:rPr>
          <w:noProof/>
        </w:rPr>
        <w:t>8</w:t>
      </w:r>
      <w:r w:rsidRPr="009E67E9">
        <w:fldChar w:fldCharType="end"/>
      </w:r>
      <w:r w:rsidRPr="009E67E9">
        <w:t xml:space="preserve"> shows the user registration process from </w:t>
      </w:r>
      <w:r w:rsidRPr="00E64CE0">
        <w:rPr>
          <w:rStyle w:val="IntenseEmphasis"/>
        </w:rPr>
        <w:t>voice_auth.py</w:t>
      </w:r>
      <w:r w:rsidRPr="009E67E9">
        <w:t>, capturing a short voice sample and storing embeddings. This ensures an optional second authentication factor or fallback method if face recognition fails.</w:t>
      </w:r>
    </w:p>
    <w:p w14:paraId="12340416" w14:textId="77777777" w:rsidR="002F71F2" w:rsidRPr="00F77618" w:rsidRDefault="002F71F2" w:rsidP="00F77618">
      <w:pPr>
        <w:pStyle w:val="Photos"/>
      </w:pPr>
      <w:r w:rsidRPr="00F77618">
        <w:rPr>
          <w:noProof/>
        </w:rPr>
        <w:drawing>
          <wp:inline distT="0" distB="0" distL="0" distR="0" wp14:anchorId="003FB57E" wp14:editId="7308CBF2">
            <wp:extent cx="4680000" cy="2125472"/>
            <wp:effectExtent l="0" t="0" r="6350" b="8255"/>
            <wp:docPr id="1672367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67116"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80000" cy="2125472"/>
                    </a:xfrm>
                    <a:prstGeom prst="rect">
                      <a:avLst/>
                    </a:prstGeom>
                  </pic:spPr>
                </pic:pic>
              </a:graphicData>
            </a:graphic>
          </wp:inline>
        </w:drawing>
      </w:r>
    </w:p>
    <w:p w14:paraId="708D854C" w14:textId="29C988D3" w:rsidR="002F71F2" w:rsidRPr="009E1035" w:rsidRDefault="002F71F2" w:rsidP="007A66BD">
      <w:pPr>
        <w:pStyle w:val="Caption"/>
        <w:spacing w:after="240"/>
      </w:pPr>
      <w:bookmarkStart w:id="272" w:name="_Ref192072716"/>
      <w:bookmarkStart w:id="273" w:name="_Toc193183634"/>
      <w:r w:rsidRPr="009E1035">
        <w:t xml:space="preserve">Figure </w:t>
      </w:r>
      <w:fldSimple w:instr=" STYLEREF 1 \s ">
        <w:r w:rsidR="009E1838">
          <w:rPr>
            <w:noProof/>
          </w:rPr>
          <w:t>3</w:t>
        </w:r>
      </w:fldSimple>
      <w:r w:rsidR="00066055">
        <w:noBreakHyphen/>
      </w:r>
      <w:fldSimple w:instr=" SEQ Figure \* ARABIC \s 1 ">
        <w:r w:rsidR="009E1838">
          <w:rPr>
            <w:noProof/>
          </w:rPr>
          <w:t>7</w:t>
        </w:r>
      </w:fldSimple>
      <w:bookmarkEnd w:id="272"/>
      <w:r w:rsidR="00272E75">
        <w:t>.</w:t>
      </w:r>
      <w:r w:rsidRPr="009E1035">
        <w:t xml:space="preserve"> Excerpt from face_auth.py showing facial recognition approach</w:t>
      </w:r>
      <w:bookmarkEnd w:id="273"/>
      <w:r w:rsidRPr="009E1035">
        <w:t xml:space="preserve"> </w:t>
      </w:r>
    </w:p>
    <w:p w14:paraId="60FB1684" w14:textId="1D418703" w:rsidR="002F71F2" w:rsidRPr="009E67E9" w:rsidRDefault="002F71F2" w:rsidP="00AE307A">
      <w:pPr>
        <w:pStyle w:val="ListParagraph"/>
        <w:numPr>
          <w:ilvl w:val="0"/>
          <w:numId w:val="25"/>
        </w:numPr>
      </w:pPr>
      <w:r w:rsidRPr="009E67E9">
        <w:t>FaceAuth class (</w:t>
      </w:r>
      <w:r w:rsidRPr="00E64CE0">
        <w:rPr>
          <w:rStyle w:val="IntenseEmphasis"/>
        </w:rPr>
        <w:t>face_auth.py</w:t>
      </w:r>
      <w:r w:rsidRPr="009E67E9">
        <w:t>) or VoiceAuth class (</w:t>
      </w:r>
      <w:r w:rsidRPr="00E64CE0">
        <w:rPr>
          <w:rStyle w:val="IntenseEmphasis"/>
        </w:rPr>
        <w:t>voice_auth.py</w:t>
      </w:r>
      <w:r w:rsidRPr="009E67E9">
        <w:t xml:space="preserve">) captures user biometric data. Once validated (e.g., face distance &lt; </w:t>
      </w:r>
      <w:r w:rsidRPr="00E64CE0">
        <w:rPr>
          <w:rStyle w:val="SubtleEmphasis"/>
        </w:rPr>
        <w:t>threshold FACE_MATCH_THRESHOLD</w:t>
      </w:r>
      <w:r w:rsidRPr="009E67E9">
        <w:t xml:space="preserve"> = 0.6), the user</w:t>
      </w:r>
      <w:r w:rsidR="00512887" w:rsidRPr="009E67E9">
        <w:t>’</w:t>
      </w:r>
      <w:r w:rsidRPr="009E67E9">
        <w:t>s profile is loaded from the database (e.g., role, preferences, face encodings, voice embeddings).</w:t>
      </w:r>
    </w:p>
    <w:p w14:paraId="5A2CA0BA" w14:textId="77777777" w:rsidR="002F71F2" w:rsidRPr="00F77618" w:rsidRDefault="002F71F2" w:rsidP="00F77618">
      <w:pPr>
        <w:pStyle w:val="Photos"/>
      </w:pPr>
      <w:r w:rsidRPr="00F77618">
        <w:rPr>
          <w:noProof/>
        </w:rPr>
        <w:drawing>
          <wp:inline distT="0" distB="0" distL="0" distR="0" wp14:anchorId="248A172E" wp14:editId="60A7FF79">
            <wp:extent cx="4680000" cy="1829276"/>
            <wp:effectExtent l="0" t="0" r="6350" b="0"/>
            <wp:docPr id="865756857"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56857" name="Picture 1" descr="A computer screen shot of text&#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80000" cy="1829276"/>
                    </a:xfrm>
                    <a:prstGeom prst="rect">
                      <a:avLst/>
                    </a:prstGeom>
                  </pic:spPr>
                </pic:pic>
              </a:graphicData>
            </a:graphic>
          </wp:inline>
        </w:drawing>
      </w:r>
    </w:p>
    <w:p w14:paraId="7D1EE026" w14:textId="5E6AA6D2" w:rsidR="002F71F2" w:rsidRPr="009E1035" w:rsidRDefault="002F71F2" w:rsidP="00844871">
      <w:pPr>
        <w:pStyle w:val="Caption"/>
      </w:pPr>
      <w:bookmarkStart w:id="274" w:name="_Ref192074035"/>
      <w:bookmarkStart w:id="275" w:name="_Toc193183635"/>
      <w:r w:rsidRPr="009E1035">
        <w:t xml:space="preserve">Figure </w:t>
      </w:r>
      <w:fldSimple w:instr=" STYLEREF 1 \s ">
        <w:r w:rsidR="009E1838">
          <w:rPr>
            <w:noProof/>
          </w:rPr>
          <w:t>3</w:t>
        </w:r>
      </w:fldSimple>
      <w:r w:rsidR="00066055">
        <w:noBreakHyphen/>
      </w:r>
      <w:fldSimple w:instr=" SEQ Figure \* ARABIC \s 1 ">
        <w:r w:rsidR="009E1838">
          <w:rPr>
            <w:noProof/>
          </w:rPr>
          <w:t>8</w:t>
        </w:r>
      </w:fldSimple>
      <w:bookmarkEnd w:id="274"/>
      <w:r w:rsidR="00272E75">
        <w:t>.</w:t>
      </w:r>
      <w:r w:rsidRPr="009E1035">
        <w:t xml:space="preserve"> Excerpt </w:t>
      </w:r>
      <w:r w:rsidR="004E10D4">
        <w:t xml:space="preserve">showing how </w:t>
      </w:r>
      <w:r w:rsidRPr="009E1035">
        <w:t>the user voice is captured for registration</w:t>
      </w:r>
      <w:bookmarkEnd w:id="275"/>
    </w:p>
    <w:p w14:paraId="0415D3F4" w14:textId="7150494D" w:rsidR="002F71F2" w:rsidRPr="009E67E9" w:rsidRDefault="002F71F2" w:rsidP="00AE307A">
      <w:pPr>
        <w:pStyle w:val="ListParagraph"/>
        <w:numPr>
          <w:ilvl w:val="0"/>
          <w:numId w:val="9"/>
        </w:numPr>
        <w:ind w:left="360"/>
      </w:pPr>
      <w:r w:rsidRPr="009E67E9">
        <w:t xml:space="preserve">Outcome: A recognized user with a session ID. If new, face_auth.py can prompt for registration, storing face encodings or voice prints in the DB via DatabaseHandler(see </w:t>
      </w:r>
      <w:r w:rsidRPr="004C1C3F">
        <w:rPr>
          <w:rStyle w:val="IntenseEmphasis"/>
        </w:rPr>
        <w:t>db_handler.py</w:t>
      </w:r>
      <w:r w:rsidRPr="009E67E9">
        <w:t>).</w:t>
      </w:r>
    </w:p>
    <w:p w14:paraId="3A64A4C7" w14:textId="47B9371E" w:rsidR="002F71F2" w:rsidRPr="00E05E6D" w:rsidRDefault="002F71F2" w:rsidP="004278C5">
      <w:pPr>
        <w:pStyle w:val="Heading4"/>
      </w:pPr>
      <w:r w:rsidRPr="00E05E6D">
        <w:t xml:space="preserve">Step 2: Vision &amp; Perception </w:t>
      </w:r>
      <w:r w:rsidRPr="00E05E6D">
        <w:rPr>
          <w:rFonts w:ascii="Arial" w:hAnsi="Arial" w:cs="Arial"/>
        </w:rPr>
        <w:t>→</w:t>
      </w:r>
      <w:r w:rsidRPr="00E05E6D">
        <w:t xml:space="preserve"> camera_vision</w:t>
      </w:r>
    </w:p>
    <w:p w14:paraId="428439BE" w14:textId="163C8AD8" w:rsidR="00AF3453" w:rsidRPr="006139E0" w:rsidRDefault="002F71F2" w:rsidP="00B44722">
      <w:r w:rsidRPr="006139E0">
        <w:t xml:space="preserve">The system next gathers scene information so that user instructions (e.g., “pick the red slide”) can be matched to actual objects. Additional scripts like </w:t>
      </w:r>
      <w:r w:rsidRPr="004C1C3F">
        <w:rPr>
          <w:rStyle w:val="IntenseEmphasis"/>
        </w:rPr>
        <w:t>tray_and_holder_detection.py</w:t>
      </w:r>
      <w:r w:rsidRPr="006139E0">
        <w:t xml:space="preserve"> </w:t>
      </w:r>
      <w:r w:rsidR="0007632E" w:rsidRPr="006139E0">
        <w:t xml:space="preserve">can refine bounding box data or apply </w:t>
      </w:r>
      <w:r w:rsidR="00062F2F" w:rsidRPr="006139E0">
        <w:t>colour</w:t>
      </w:r>
      <w:r w:rsidR="0007632E" w:rsidRPr="006139E0">
        <w:t xml:space="preserve"> segmentation to track specialized items. The recognized objects (e.g., “holder,” “slide_1”) are essential for the LLM</w:t>
      </w:r>
      <w:r w:rsidR="00512887" w:rsidRPr="006139E0">
        <w:t>’</w:t>
      </w:r>
      <w:r w:rsidR="0007632E" w:rsidRPr="006139E0">
        <w:t>s final command interpretation.</w:t>
      </w:r>
    </w:p>
    <w:p w14:paraId="0A176306" w14:textId="77777777" w:rsidR="002A375C" w:rsidRPr="00F77618" w:rsidRDefault="009304EF" w:rsidP="00F77618">
      <w:pPr>
        <w:pStyle w:val="Photos"/>
      </w:pPr>
      <w:r w:rsidRPr="00F77618">
        <w:rPr>
          <w:rStyle w:val="Heading4Char"/>
          <w:rFonts w:ascii="Segoe UI Semilight" w:eastAsiaTheme="minorHAnsi" w:hAnsi="Segoe UI Semilight" w:cstheme="minorBidi"/>
          <w:b w:val="0"/>
          <w:iCs w:val="0"/>
          <w:noProof/>
        </w:rPr>
        <w:drawing>
          <wp:inline distT="0" distB="0" distL="0" distR="0" wp14:anchorId="12489AF2" wp14:editId="4A171FDE">
            <wp:extent cx="4679621" cy="2157488"/>
            <wp:effectExtent l="0" t="0" r="6985" b="0"/>
            <wp:docPr id="1472265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265952" name="Picture 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79621" cy="2157488"/>
                    </a:xfrm>
                    <a:prstGeom prst="rect">
                      <a:avLst/>
                    </a:prstGeom>
                  </pic:spPr>
                </pic:pic>
              </a:graphicData>
            </a:graphic>
          </wp:inline>
        </w:drawing>
      </w:r>
    </w:p>
    <w:p w14:paraId="221358E2" w14:textId="6D3331EE" w:rsidR="00BB7096" w:rsidRPr="009E1035" w:rsidRDefault="002A375C" w:rsidP="002A375C">
      <w:pPr>
        <w:pStyle w:val="Caption"/>
        <w:rPr>
          <w:rStyle w:val="Heading4Char"/>
        </w:rPr>
      </w:pPr>
      <w:bookmarkStart w:id="276" w:name="_Toc193183636"/>
      <w:r w:rsidRPr="009E1035">
        <w:t xml:space="preserve">Figure </w:t>
      </w:r>
      <w:fldSimple w:instr=" STYLEREF 1 \s ">
        <w:r w:rsidR="009E1838">
          <w:rPr>
            <w:noProof/>
          </w:rPr>
          <w:t>3</w:t>
        </w:r>
      </w:fldSimple>
      <w:r w:rsidR="00066055">
        <w:noBreakHyphen/>
      </w:r>
      <w:fldSimple w:instr=" SEQ Figure \* ARABIC \s 1 ">
        <w:r w:rsidR="009E1838">
          <w:rPr>
            <w:noProof/>
          </w:rPr>
          <w:t>9</w:t>
        </w:r>
      </w:fldSimple>
      <w:r w:rsidR="00272E75">
        <w:t>.</w:t>
      </w:r>
      <w:r w:rsidRPr="009E1035">
        <w:t xml:space="preserve"> </w:t>
      </w:r>
      <w:r w:rsidR="00A3686A">
        <w:t xml:space="preserve">Camera </w:t>
      </w:r>
      <w:r w:rsidR="000A3B97" w:rsidRPr="009E1035">
        <w:t>vision script</w:t>
      </w:r>
      <w:r w:rsidRPr="009E1035">
        <w:t xml:space="preserve"> </w:t>
      </w:r>
      <w:r w:rsidR="00062F2F" w:rsidRPr="009E1035">
        <w:t>updates</w:t>
      </w:r>
      <w:r w:rsidRPr="009E1035">
        <w:t xml:space="preserve"> the </w:t>
      </w:r>
      <w:r w:rsidR="00B27481" w:rsidRPr="009E1035">
        <w:t>properties</w:t>
      </w:r>
      <w:r w:rsidRPr="009E1035">
        <w:t xml:space="preserve"> of detected objects in the database.</w:t>
      </w:r>
      <w:bookmarkEnd w:id="276"/>
    </w:p>
    <w:p w14:paraId="0B80268B" w14:textId="728798C0" w:rsidR="00115142" w:rsidRPr="006139E0" w:rsidRDefault="00AE4FA4" w:rsidP="00AE307A">
      <w:pPr>
        <w:pStyle w:val="ListParagraph"/>
        <w:numPr>
          <w:ilvl w:val="0"/>
          <w:numId w:val="9"/>
        </w:numPr>
        <w:ind w:left="360"/>
      </w:pPr>
      <w:r w:rsidRPr="006139E0">
        <w:t>Vision (</w:t>
      </w:r>
      <w:r w:rsidRPr="004C1C3F">
        <w:rPr>
          <w:rStyle w:val="IntenseEmphasis"/>
        </w:rPr>
        <w:t>camera_vision.py</w:t>
      </w:r>
      <w:r w:rsidRPr="006139E0">
        <w:t xml:space="preserve">) processes frames from a (real or simulated) camera. Object detection is done via </w:t>
      </w:r>
      <w:r w:rsidR="00062F2F" w:rsidRPr="006139E0">
        <w:t>colour</w:t>
      </w:r>
      <w:r w:rsidRPr="006139E0">
        <w:t>-based segmentation, YOLO, or a hybrid approach. Identified objects (e.g., “red slide,” “tray,” “blue cube”) are logged in camera_vision table with attributes like pos_x, pos_y, pos_z, rot_z, color_code.</w:t>
      </w:r>
    </w:p>
    <w:p w14:paraId="112C926A" w14:textId="565AAD54" w:rsidR="00AE4FA4" w:rsidRPr="006139E0" w:rsidRDefault="00B44722" w:rsidP="00AE307A">
      <w:pPr>
        <w:pStyle w:val="ListParagraph"/>
        <w:numPr>
          <w:ilvl w:val="0"/>
          <w:numId w:val="9"/>
        </w:numPr>
        <w:ind w:left="360"/>
      </w:pPr>
      <w:r>
        <w:t>§</w:t>
      </w:r>
      <w:r w:rsidR="00AE4FA4" w:rsidRPr="006139E0">
        <w:t>Outcome: Real-time mapping of scene objects in the database, accessible for later command referencing by the LLM.</w:t>
      </w:r>
    </w:p>
    <w:p w14:paraId="4A72F809" w14:textId="67C187B1" w:rsidR="00AF3453" w:rsidRPr="00E05E6D" w:rsidRDefault="00B10E24" w:rsidP="004278C5">
      <w:pPr>
        <w:pStyle w:val="Heading4"/>
      </w:pPr>
      <w:r w:rsidRPr="00E05E6D">
        <w:t xml:space="preserve">Step 3: </w:t>
      </w:r>
      <w:r w:rsidR="00CE1D6A" w:rsidRPr="00E05E6D">
        <w:t>Multi-Modal Input Processing</w:t>
      </w:r>
    </w:p>
    <w:p w14:paraId="3AA8ACBF" w14:textId="72752D63" w:rsidR="00B625F6" w:rsidRPr="00810D0F" w:rsidRDefault="002270A6" w:rsidP="00B44722">
      <w:r w:rsidRPr="00810D0F">
        <w:t xml:space="preserve">After </w:t>
      </w:r>
      <w:r w:rsidRPr="009E67E9">
        <w:t>authentication, real-time voice and gesture inputs are captured and queued for merging</w:t>
      </w:r>
      <w:r w:rsidR="00D23FE6" w:rsidRPr="009E67E9">
        <w:t>.</w:t>
      </w:r>
      <w:r w:rsidR="00B67F31" w:rsidRPr="009E67E9">
        <w:t xml:space="preserve"> The </w:t>
      </w:r>
      <w:r w:rsidR="00D23FE6" w:rsidRPr="009E67E9">
        <w:t>Whisper-based transcription and MediaPipe gesture recognition run in parallel, feeding text + gesture data to the orchestrator.</w:t>
      </w:r>
      <w:r w:rsidR="00B03E71" w:rsidRPr="009E67E9">
        <w:t xml:space="preserve"> Each modality logs recognized content</w:t>
      </w:r>
      <w:r w:rsidR="00B03E71" w:rsidRPr="00810D0F">
        <w:t xml:space="preserve"> in the database.</w:t>
      </w:r>
    </w:p>
    <w:p w14:paraId="1D5E2A08" w14:textId="11B19B33" w:rsidR="00540028" w:rsidRPr="00810D0F" w:rsidRDefault="00DF3AE7" w:rsidP="00AE307A">
      <w:pPr>
        <w:pStyle w:val="ListParagraph"/>
        <w:numPr>
          <w:ilvl w:val="0"/>
          <w:numId w:val="24"/>
        </w:numPr>
      </w:pPr>
      <w:r w:rsidRPr="00810D0F">
        <w:t>O</w:t>
      </w:r>
      <w:r w:rsidR="00540028" w:rsidRPr="00810D0F">
        <w:t>rchestrator (</w:t>
      </w:r>
      <w:r w:rsidR="00540028" w:rsidRPr="004C1C3F">
        <w:rPr>
          <w:rStyle w:val="IntenseEmphasis"/>
        </w:rPr>
        <w:t>orchestrator.py</w:t>
      </w:r>
      <w:r w:rsidR="00540028" w:rsidRPr="00810D0F">
        <w:t>) spawns capture threads for voice and gesture processing, merges these inputs, and, if needed, triggers re-authentication or re-planning sequences.</w:t>
      </w:r>
    </w:p>
    <w:p w14:paraId="2DB1A61E" w14:textId="77777777" w:rsidR="00A03771" w:rsidRDefault="00910DC6" w:rsidP="00A03771">
      <w:pPr>
        <w:pStyle w:val="Photos"/>
      </w:pPr>
      <w:r w:rsidRPr="00F77618">
        <w:rPr>
          <w:rStyle w:val="Heading4Char"/>
          <w:rFonts w:ascii="Segoe UI Semilight" w:eastAsiaTheme="minorHAnsi" w:hAnsi="Segoe UI Semilight" w:cstheme="minorBidi"/>
          <w:b w:val="0"/>
          <w:iCs w:val="0"/>
          <w:noProof/>
        </w:rPr>
        <w:drawing>
          <wp:inline distT="0" distB="0" distL="0" distR="0" wp14:anchorId="3CBC9D29" wp14:editId="609EB05B">
            <wp:extent cx="4680000" cy="2174598"/>
            <wp:effectExtent l="0" t="0" r="6350" b="0"/>
            <wp:docPr id="736736020"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736020" name="Picture 1" descr="A screen shot of a computer program&#10;&#10;AI-generated content may be incorrect."/>
                    <pic:cNvPicPr/>
                  </pic:nvPicPr>
                  <pic:blipFill>
                    <a:blip r:embed="rId37"/>
                    <a:stretch>
                      <a:fillRect/>
                    </a:stretch>
                  </pic:blipFill>
                  <pic:spPr>
                    <a:xfrm>
                      <a:off x="0" y="0"/>
                      <a:ext cx="4680000" cy="2174598"/>
                    </a:xfrm>
                    <a:prstGeom prst="rect">
                      <a:avLst/>
                    </a:prstGeom>
                  </pic:spPr>
                </pic:pic>
              </a:graphicData>
            </a:graphic>
          </wp:inline>
        </w:drawing>
      </w:r>
    </w:p>
    <w:p w14:paraId="37E7B974" w14:textId="1AE262EF" w:rsidR="005D5868" w:rsidRPr="00F77618" w:rsidRDefault="00A03771" w:rsidP="00A03771">
      <w:pPr>
        <w:pStyle w:val="Caption"/>
        <w:rPr>
          <w:rStyle w:val="Heading4Char"/>
          <w:rFonts w:ascii="Segoe UI Semilight" w:eastAsiaTheme="minorHAnsi" w:hAnsi="Segoe UI Semilight" w:cstheme="minorBidi"/>
          <w:b w:val="0"/>
          <w:iCs/>
          <w:color w:val="auto"/>
        </w:rPr>
      </w:pPr>
      <w:bookmarkStart w:id="277" w:name="_Toc193183637"/>
      <w:r>
        <w:t xml:space="preserve">Figure </w:t>
      </w:r>
      <w:fldSimple w:instr=" STYLEREF 1 \s ">
        <w:r w:rsidR="009E1838">
          <w:rPr>
            <w:noProof/>
          </w:rPr>
          <w:t>3</w:t>
        </w:r>
      </w:fldSimple>
      <w:r w:rsidR="00066055">
        <w:noBreakHyphen/>
      </w:r>
      <w:fldSimple w:instr=" SEQ Figure \* ARABIC \s 1 ">
        <w:r w:rsidR="009E1838">
          <w:rPr>
            <w:noProof/>
          </w:rPr>
          <w:t>10</w:t>
        </w:r>
      </w:fldSimple>
      <w:r>
        <w:t xml:space="preserve">. </w:t>
      </w:r>
      <w:r w:rsidR="00F90464">
        <w:t xml:space="preserve">Threads </w:t>
      </w:r>
      <w:r w:rsidR="006E24D1">
        <w:t>c</w:t>
      </w:r>
      <w:r>
        <w:t>oncurrent</w:t>
      </w:r>
      <w:r w:rsidR="006E24D1">
        <w:t>ly run for command capture</w:t>
      </w:r>
      <w:r>
        <w:t xml:space="preserve"> </w:t>
      </w:r>
      <w:r w:rsidR="00DA7344">
        <w:t>from the orchestrator script</w:t>
      </w:r>
      <w:bookmarkEnd w:id="277"/>
    </w:p>
    <w:p w14:paraId="363E50E4" w14:textId="77777777" w:rsidR="00021BD7" w:rsidRPr="00810D0F" w:rsidRDefault="004F73F8" w:rsidP="00AE307A">
      <w:pPr>
        <w:pStyle w:val="ListParagraph"/>
        <w:numPr>
          <w:ilvl w:val="0"/>
          <w:numId w:val="10"/>
        </w:numPr>
      </w:pPr>
      <w:r w:rsidRPr="00810D0F">
        <w:t>Voice</w:t>
      </w:r>
      <w:r w:rsidR="00086894" w:rsidRPr="00810D0F">
        <w:t xml:space="preserve"> commands</w:t>
      </w:r>
      <w:r w:rsidRPr="00810D0F">
        <w:t xml:space="preserve">: Recorded with sounddevice and transcribed by Faster Whisper. </w:t>
      </w:r>
      <w:r w:rsidR="003D7C63" w:rsidRPr="00810D0F">
        <w:t xml:space="preserve">record_audio() blocks until speech is detected or times out. </w:t>
      </w:r>
      <w:r w:rsidR="00AD5D8F" w:rsidRPr="00810D0F">
        <w:t xml:space="preserve">Transcription yields a text command that </w:t>
      </w:r>
      <w:r w:rsidRPr="00810D0F">
        <w:t>is stored in voice_instructions</w:t>
      </w:r>
      <w:r w:rsidR="00363CF5" w:rsidRPr="00810D0F">
        <w:t xml:space="preserve"> table in DB</w:t>
      </w:r>
      <w:r w:rsidRPr="00810D0F">
        <w:t>.</w:t>
      </w:r>
    </w:p>
    <w:p w14:paraId="1019A0F7" w14:textId="518D568D" w:rsidR="00363CF5" w:rsidRPr="00F77618" w:rsidRDefault="00363CF5" w:rsidP="00F77618">
      <w:pPr>
        <w:pStyle w:val="Photos"/>
      </w:pPr>
      <w:r w:rsidRPr="00F77618">
        <w:rPr>
          <w:rStyle w:val="Heading4Char"/>
          <w:rFonts w:ascii="Segoe UI Semilight" w:eastAsiaTheme="minorHAnsi" w:hAnsi="Segoe UI Semilight" w:cstheme="minorBidi"/>
          <w:b w:val="0"/>
          <w:iCs w:val="0"/>
          <w:noProof/>
        </w:rPr>
        <w:drawing>
          <wp:inline distT="0" distB="0" distL="0" distR="0" wp14:anchorId="189A6465" wp14:editId="30E42BA5">
            <wp:extent cx="4680000" cy="1467361"/>
            <wp:effectExtent l="0" t="0" r="6350" b="0"/>
            <wp:docPr id="381028702"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028702" name="Picture 1" descr="A screen shot of a computer program&#10;&#10;AI-generated content may be incorrect."/>
                    <pic:cNvPicPr/>
                  </pic:nvPicPr>
                  <pic:blipFill>
                    <a:blip r:embed="rId38"/>
                    <a:stretch>
                      <a:fillRect/>
                    </a:stretch>
                  </pic:blipFill>
                  <pic:spPr>
                    <a:xfrm>
                      <a:off x="0" y="0"/>
                      <a:ext cx="4680000" cy="1467361"/>
                    </a:xfrm>
                    <a:prstGeom prst="rect">
                      <a:avLst/>
                    </a:prstGeom>
                  </pic:spPr>
                </pic:pic>
              </a:graphicData>
            </a:graphic>
          </wp:inline>
        </w:drawing>
      </w:r>
    </w:p>
    <w:p w14:paraId="5E0BDFAF" w14:textId="01A15B48" w:rsidR="00E8293B" w:rsidRPr="009E1035" w:rsidRDefault="00363CF5" w:rsidP="007A66BD">
      <w:pPr>
        <w:pStyle w:val="Caption"/>
        <w:rPr>
          <w:rStyle w:val="Heading4Char"/>
          <w:rFonts w:ascii="CMU Serif" w:eastAsiaTheme="minorHAnsi" w:hAnsi="CMU Serif" w:cstheme="minorBidi"/>
          <w:b w:val="0"/>
          <w:iCs/>
        </w:rPr>
      </w:pPr>
      <w:bookmarkStart w:id="278" w:name="_Toc193183638"/>
      <w:r w:rsidRPr="009E1035">
        <w:t xml:space="preserve">Figure </w:t>
      </w:r>
      <w:fldSimple w:instr=" STYLEREF 1 \s ">
        <w:r w:rsidR="009E1838">
          <w:rPr>
            <w:noProof/>
          </w:rPr>
          <w:t>3</w:t>
        </w:r>
      </w:fldSimple>
      <w:r w:rsidR="00066055">
        <w:noBreakHyphen/>
      </w:r>
      <w:fldSimple w:instr=" SEQ Figure \* ARABIC \s 1 ">
        <w:r w:rsidR="009E1838">
          <w:rPr>
            <w:noProof/>
          </w:rPr>
          <w:t>11</w:t>
        </w:r>
      </w:fldSimple>
      <w:r w:rsidR="00A03771">
        <w:t>.</w:t>
      </w:r>
      <w:r w:rsidRPr="009E1035">
        <w:t xml:space="preserve"> </w:t>
      </w:r>
      <w:r w:rsidR="00A03771">
        <w:t>C</w:t>
      </w:r>
      <w:r w:rsidRPr="009E1035">
        <w:t xml:space="preserve">ode snippet showing voice </w:t>
      </w:r>
      <w:r w:rsidR="0099526C">
        <w:t>command</w:t>
      </w:r>
      <w:r w:rsidRPr="009E1035">
        <w:t xml:space="preserve"> capture</w:t>
      </w:r>
      <w:bookmarkEnd w:id="278"/>
    </w:p>
    <w:p w14:paraId="7F98587A" w14:textId="02AC068C" w:rsidR="004F73F8" w:rsidRPr="00810D0F" w:rsidRDefault="004F73F8" w:rsidP="00AE307A">
      <w:pPr>
        <w:pStyle w:val="ListParagraph"/>
        <w:numPr>
          <w:ilvl w:val="0"/>
          <w:numId w:val="10"/>
        </w:numPr>
      </w:pPr>
      <w:r w:rsidRPr="00810D0F">
        <w:t>Gesture</w:t>
      </w:r>
      <w:r w:rsidR="00086894" w:rsidRPr="00810D0F">
        <w:t xml:space="preserve"> cues</w:t>
      </w:r>
      <w:r w:rsidRPr="00810D0F">
        <w:t xml:space="preserve">: Detected in </w:t>
      </w:r>
      <w:r w:rsidRPr="004C1C3F">
        <w:rPr>
          <w:rStyle w:val="IntenseEmphasis"/>
        </w:rPr>
        <w:t>gesture_processor.py</w:t>
      </w:r>
      <w:r w:rsidRPr="00810D0F">
        <w:t xml:space="preserve"> using MediaPipe Hands. Identified gestures (e.g., “pointing,” “thumbs_up”) are stored in gesture_instructions</w:t>
      </w:r>
      <w:r w:rsidR="00176A78" w:rsidRPr="00810D0F">
        <w:t xml:space="preserve">, </w:t>
      </w:r>
      <w:r w:rsidR="00C62E01" w:rsidRPr="00810D0F">
        <w:t>along with a timestamp and confidence score.</w:t>
      </w:r>
    </w:p>
    <w:p w14:paraId="4BA64E08" w14:textId="77777777" w:rsidR="00F4159A" w:rsidRPr="00F77618" w:rsidRDefault="00F4159A" w:rsidP="00F77618">
      <w:pPr>
        <w:pStyle w:val="Photos"/>
      </w:pPr>
      <w:r w:rsidRPr="00F77618">
        <w:rPr>
          <w:rStyle w:val="Heading4Char"/>
          <w:rFonts w:ascii="Segoe UI Semilight" w:eastAsiaTheme="minorHAnsi" w:hAnsi="Segoe UI Semilight" w:cstheme="minorBidi"/>
          <w:b w:val="0"/>
          <w:iCs w:val="0"/>
          <w:noProof/>
        </w:rPr>
        <w:drawing>
          <wp:inline distT="0" distB="0" distL="0" distR="0" wp14:anchorId="0C324A21" wp14:editId="2828A4BC">
            <wp:extent cx="4680000" cy="1435732"/>
            <wp:effectExtent l="0" t="0" r="6350" b="0"/>
            <wp:docPr id="79003654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036547" name="Picture 1" descr="A screen shot of a computer program&#10;&#10;AI-generated content may be incorrect."/>
                    <pic:cNvPicPr/>
                  </pic:nvPicPr>
                  <pic:blipFill>
                    <a:blip r:embed="rId39"/>
                    <a:stretch>
                      <a:fillRect/>
                    </a:stretch>
                  </pic:blipFill>
                  <pic:spPr>
                    <a:xfrm>
                      <a:off x="0" y="0"/>
                      <a:ext cx="4680000" cy="1435732"/>
                    </a:xfrm>
                    <a:prstGeom prst="rect">
                      <a:avLst/>
                    </a:prstGeom>
                  </pic:spPr>
                </pic:pic>
              </a:graphicData>
            </a:graphic>
          </wp:inline>
        </w:drawing>
      </w:r>
    </w:p>
    <w:p w14:paraId="3A5DCCD3" w14:textId="2B903ACA" w:rsidR="00635BD6" w:rsidRPr="009E1035" w:rsidRDefault="00F4159A" w:rsidP="007A66BD">
      <w:pPr>
        <w:pStyle w:val="Caption"/>
        <w:rPr>
          <w:rStyle w:val="Heading4Char"/>
          <w:rFonts w:ascii="CMU Serif" w:eastAsiaTheme="minorHAnsi" w:hAnsi="CMU Serif" w:cstheme="minorBidi"/>
          <w:b w:val="0"/>
          <w:iCs/>
        </w:rPr>
      </w:pPr>
      <w:bookmarkStart w:id="279" w:name="_Toc193183639"/>
      <w:r w:rsidRPr="009E1035">
        <w:t xml:space="preserve">Figure </w:t>
      </w:r>
      <w:fldSimple w:instr=" STYLEREF 1 \s ">
        <w:r w:rsidR="009E1838">
          <w:rPr>
            <w:noProof/>
          </w:rPr>
          <w:t>3</w:t>
        </w:r>
      </w:fldSimple>
      <w:r w:rsidR="00066055">
        <w:noBreakHyphen/>
      </w:r>
      <w:fldSimple w:instr=" SEQ Figure \* ARABIC \s 1 ">
        <w:r w:rsidR="009E1838">
          <w:rPr>
            <w:noProof/>
          </w:rPr>
          <w:t>12</w:t>
        </w:r>
      </w:fldSimple>
      <w:r w:rsidR="00DA7344">
        <w:t>.</w:t>
      </w:r>
      <w:r w:rsidRPr="009E1035">
        <w:t xml:space="preserve"> </w:t>
      </w:r>
      <w:r w:rsidR="00DA7344">
        <w:t>C</w:t>
      </w:r>
      <w:r w:rsidRPr="009E1035">
        <w:t>ode snippet showing gesture cue capture</w:t>
      </w:r>
      <w:bookmarkEnd w:id="279"/>
    </w:p>
    <w:p w14:paraId="7C339EC3" w14:textId="7AD228F6" w:rsidR="0088553F" w:rsidRPr="00810D0F" w:rsidRDefault="004F73F8" w:rsidP="00AE307A">
      <w:pPr>
        <w:pStyle w:val="ListParagraph"/>
        <w:numPr>
          <w:ilvl w:val="0"/>
          <w:numId w:val="10"/>
        </w:numPr>
      </w:pPr>
      <w:r w:rsidRPr="00810D0F">
        <w:t xml:space="preserve">Synchronization: The orchestrator calls synchronizer.py to merge voice text and gesture </w:t>
      </w:r>
      <w:r w:rsidR="005D17BE" w:rsidRPr="00810D0F">
        <w:t>data</w:t>
      </w:r>
      <w:r w:rsidRPr="00810D0F">
        <w:t xml:space="preserve"> (e.g., “Pick up that block” + pointing direction). Th</w:t>
      </w:r>
      <w:r w:rsidR="003C0553" w:rsidRPr="00810D0F">
        <w:t>en the</w:t>
      </w:r>
      <w:r w:rsidRPr="00810D0F">
        <w:t xml:space="preserve"> unified command is appended to unified_instructions</w:t>
      </w:r>
      <w:r w:rsidR="003C0553" w:rsidRPr="00810D0F">
        <w:t xml:space="preserve"> and passed to the LLM-based command processor (</w:t>
      </w:r>
      <w:r w:rsidR="003C0553" w:rsidRPr="004C1C3F">
        <w:rPr>
          <w:rStyle w:val="IntenseEmphasis"/>
        </w:rPr>
        <w:t>command_processor.py</w:t>
      </w:r>
      <w:r w:rsidR="003C0553" w:rsidRPr="00810D0F">
        <w:t>).</w:t>
      </w:r>
    </w:p>
    <w:p w14:paraId="4D3782E8" w14:textId="77777777" w:rsidR="00D309EA" w:rsidRPr="00F77618" w:rsidRDefault="00E57D34" w:rsidP="00F77618">
      <w:pPr>
        <w:pStyle w:val="Photos"/>
      </w:pPr>
      <w:r w:rsidRPr="00F77618">
        <w:rPr>
          <w:rStyle w:val="Heading4Char"/>
          <w:rFonts w:ascii="Segoe UI Semilight" w:eastAsiaTheme="minorHAnsi" w:hAnsi="Segoe UI Semilight" w:cstheme="minorBidi"/>
          <w:b w:val="0"/>
          <w:iCs w:val="0"/>
          <w:noProof/>
        </w:rPr>
        <w:drawing>
          <wp:inline distT="0" distB="0" distL="0" distR="0" wp14:anchorId="694C188D" wp14:editId="45CF71DF">
            <wp:extent cx="4680000" cy="1960353"/>
            <wp:effectExtent l="0" t="0" r="6350" b="1905"/>
            <wp:docPr id="1238806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806264" name="Picture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80000" cy="1960353"/>
                    </a:xfrm>
                    <a:prstGeom prst="rect">
                      <a:avLst/>
                    </a:prstGeom>
                  </pic:spPr>
                </pic:pic>
              </a:graphicData>
            </a:graphic>
          </wp:inline>
        </w:drawing>
      </w:r>
    </w:p>
    <w:p w14:paraId="5F617153" w14:textId="5D8D973C" w:rsidR="008E5C37" w:rsidRPr="009E1035" w:rsidRDefault="00D309EA" w:rsidP="007A66BD">
      <w:pPr>
        <w:pStyle w:val="Caption"/>
        <w:rPr>
          <w:rStyle w:val="Heading4Char"/>
          <w:rFonts w:ascii="CMU Serif" w:eastAsiaTheme="minorHAnsi" w:hAnsi="CMU Serif" w:cstheme="minorBidi"/>
          <w:b w:val="0"/>
          <w:iCs/>
        </w:rPr>
      </w:pPr>
      <w:bookmarkStart w:id="280" w:name="_Toc193183640"/>
      <w:r w:rsidRPr="009E1035">
        <w:t xml:space="preserve">Figure </w:t>
      </w:r>
      <w:fldSimple w:instr=" STYLEREF 1 \s ">
        <w:r w:rsidR="009E1838">
          <w:rPr>
            <w:noProof/>
          </w:rPr>
          <w:t>3</w:t>
        </w:r>
      </w:fldSimple>
      <w:r w:rsidR="00066055">
        <w:noBreakHyphen/>
      </w:r>
      <w:fldSimple w:instr=" SEQ Figure \* ARABIC \s 1 ">
        <w:r w:rsidR="009E1838">
          <w:rPr>
            <w:noProof/>
          </w:rPr>
          <w:t>13</w:t>
        </w:r>
      </w:fldSimple>
      <w:r w:rsidR="00DA7344">
        <w:t>.</w:t>
      </w:r>
      <w:r w:rsidRPr="009E1035">
        <w:t xml:space="preserve"> Excerpt from synchronizer.py combining concurrent voice and gesture inputs</w:t>
      </w:r>
      <w:bookmarkEnd w:id="280"/>
    </w:p>
    <w:p w14:paraId="5216971F" w14:textId="30D71E8E" w:rsidR="00B10E24" w:rsidRPr="00E05E6D" w:rsidRDefault="00B10E24" w:rsidP="004278C5">
      <w:pPr>
        <w:pStyle w:val="Heading4"/>
      </w:pPr>
      <w:r w:rsidRPr="00E05E6D">
        <w:t xml:space="preserve">Step 4: </w:t>
      </w:r>
      <w:r w:rsidR="00CE1D6A" w:rsidRPr="00E05E6D">
        <w:t xml:space="preserve">Language Understanding </w:t>
      </w:r>
      <w:r w:rsidR="00CE1D6A" w:rsidRPr="00E05E6D">
        <w:rPr>
          <w:rFonts w:ascii="Arial" w:hAnsi="Arial" w:cs="Arial"/>
        </w:rPr>
        <w:t>→</w:t>
      </w:r>
      <w:r w:rsidR="00CE1D6A" w:rsidRPr="00E05E6D">
        <w:t xml:space="preserve"> LLM Command Processing</w:t>
      </w:r>
    </w:p>
    <w:p w14:paraId="6D14B69F" w14:textId="0A6609ED" w:rsidR="00867546" w:rsidRPr="00810D0F" w:rsidRDefault="00F06B44" w:rsidP="00AE307A">
      <w:pPr>
        <w:pStyle w:val="ListParagraph"/>
        <w:numPr>
          <w:ilvl w:val="0"/>
          <w:numId w:val="10"/>
        </w:numPr>
      </w:pPr>
      <w:r w:rsidRPr="006E705B">
        <w:rPr>
          <w:rStyle w:val="SubtleEmphasis"/>
        </w:rPr>
        <w:t>CommandProcessor</w:t>
      </w:r>
      <w:r w:rsidRPr="00810D0F">
        <w:t xml:space="preserve"> </w:t>
      </w:r>
      <w:r w:rsidR="0061195F" w:rsidRPr="00810D0F">
        <w:t xml:space="preserve">class </w:t>
      </w:r>
      <w:r w:rsidRPr="00810D0F">
        <w:t>(</w:t>
      </w:r>
      <w:r w:rsidRPr="004C1C3F">
        <w:rPr>
          <w:rStyle w:val="IntenseEmphasis"/>
        </w:rPr>
        <w:t>command_processor.py</w:t>
      </w:r>
      <w:r w:rsidRPr="00810D0F">
        <w:t>) prompts a large language model (e.g., Mistral or Llama) using a specialized prompt templat</w:t>
      </w:r>
      <w:r w:rsidR="00B64AF2" w:rsidRPr="00810D0F">
        <w:t>e c</w:t>
      </w:r>
      <w:r w:rsidR="00867546" w:rsidRPr="00810D0F">
        <w:t>ontaining user context, recognized objects, and the unified command.</w:t>
      </w:r>
    </w:p>
    <w:p w14:paraId="1F904BDA" w14:textId="77777777" w:rsidR="00EF3B78" w:rsidRPr="00F77618" w:rsidRDefault="00AF5A4D" w:rsidP="00F77618">
      <w:pPr>
        <w:pStyle w:val="Photos"/>
      </w:pPr>
      <w:r w:rsidRPr="00F77618">
        <w:rPr>
          <w:rStyle w:val="Heading4Char"/>
          <w:rFonts w:ascii="Segoe UI Semilight" w:eastAsiaTheme="minorHAnsi" w:hAnsi="Segoe UI Semilight" w:cstheme="minorBidi"/>
          <w:b w:val="0"/>
          <w:iCs w:val="0"/>
          <w:noProof/>
        </w:rPr>
        <w:drawing>
          <wp:inline distT="0" distB="0" distL="0" distR="0" wp14:anchorId="18E278F4" wp14:editId="502F853C">
            <wp:extent cx="4680000" cy="2914878"/>
            <wp:effectExtent l="0" t="0" r="6350" b="0"/>
            <wp:docPr id="192177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77445" name="Picture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80000" cy="2914878"/>
                    </a:xfrm>
                    <a:prstGeom prst="rect">
                      <a:avLst/>
                    </a:prstGeom>
                  </pic:spPr>
                </pic:pic>
              </a:graphicData>
            </a:graphic>
          </wp:inline>
        </w:drawing>
      </w:r>
    </w:p>
    <w:p w14:paraId="00F6A005" w14:textId="1DC3BF16" w:rsidR="00E86D6E" w:rsidRPr="00F01B27" w:rsidRDefault="00EF3B78" w:rsidP="007A66BD">
      <w:pPr>
        <w:pStyle w:val="Caption"/>
      </w:pPr>
      <w:bookmarkStart w:id="281" w:name="_Toc193183641"/>
      <w:r w:rsidRPr="009E1035">
        <w:t xml:space="preserve">Figure </w:t>
      </w:r>
      <w:fldSimple w:instr=" STYLEREF 1 \s ">
        <w:r w:rsidR="009E1838">
          <w:rPr>
            <w:noProof/>
          </w:rPr>
          <w:t>3</w:t>
        </w:r>
      </w:fldSimple>
      <w:r w:rsidR="00066055">
        <w:noBreakHyphen/>
      </w:r>
      <w:fldSimple w:instr=" SEQ Figure \* ARABIC \s 1 ">
        <w:r w:rsidR="009E1838">
          <w:rPr>
            <w:noProof/>
          </w:rPr>
          <w:t>14</w:t>
        </w:r>
      </w:fldSimple>
      <w:r w:rsidR="00DA7344">
        <w:t>.</w:t>
      </w:r>
      <w:r w:rsidRPr="009E1035">
        <w:t xml:space="preserve"> </w:t>
      </w:r>
      <w:r w:rsidR="00871E15" w:rsidRPr="00F01B27">
        <w:t>Code snippet</w:t>
      </w:r>
      <w:r w:rsidR="004105EC">
        <w:t xml:space="preserve"> showing </w:t>
      </w:r>
      <w:r w:rsidR="00871E15" w:rsidRPr="00F01B27">
        <w:t>LLM prompt</w:t>
      </w:r>
      <w:r w:rsidRPr="00F01B27">
        <w:t xml:space="preserve">, </w:t>
      </w:r>
      <w:r w:rsidR="00F01B27" w:rsidRPr="00F01B27">
        <w:t>utilizi</w:t>
      </w:r>
      <w:r w:rsidR="00F01B27">
        <w:t xml:space="preserve">ng objects and </w:t>
      </w:r>
      <w:r w:rsidR="004105EC">
        <w:t>sequences from database</w:t>
      </w:r>
      <w:bookmarkEnd w:id="281"/>
    </w:p>
    <w:p w14:paraId="4A85B677" w14:textId="15C14802" w:rsidR="00275DEC" w:rsidRPr="00810D0F" w:rsidRDefault="00462CAE" w:rsidP="00AE307A">
      <w:pPr>
        <w:pStyle w:val="ListParagraph"/>
        <w:numPr>
          <w:ilvl w:val="0"/>
          <w:numId w:val="10"/>
        </w:numPr>
      </w:pPr>
      <w:r w:rsidRPr="006E705B">
        <w:rPr>
          <w:b/>
          <w:bCs/>
        </w:rPr>
        <w:t>Outcome</w:t>
      </w:r>
      <w:r w:rsidR="00867546" w:rsidRPr="00810D0F">
        <w:t xml:space="preserve">: A </w:t>
      </w:r>
      <w:r w:rsidR="004C3A99" w:rsidRPr="00810D0F">
        <w:t>structure</w:t>
      </w:r>
      <w:r w:rsidR="00686816" w:rsidRPr="00810D0F">
        <w:t xml:space="preserve">d </w:t>
      </w:r>
      <w:r w:rsidR="00867546" w:rsidRPr="00810D0F">
        <w:t xml:space="preserve">JSON-based task sequence (e.g., </w:t>
      </w:r>
      <w:r w:rsidR="00867546" w:rsidRPr="006E705B">
        <w:t>[{"sequence_name":</w:t>
      </w:r>
      <w:r w:rsidR="004105EC">
        <w:t xml:space="preserve"> </w:t>
      </w:r>
      <w:r w:rsidR="00867546" w:rsidRPr="006E705B">
        <w:t>"pick","object_name":"</w:t>
      </w:r>
      <w:r w:rsidR="00686816" w:rsidRPr="006E705B">
        <w:t>slide_2</w:t>
      </w:r>
      <w:r w:rsidR="00867546" w:rsidRPr="006E705B">
        <w:t>"},</w:t>
      </w:r>
      <w:r w:rsidR="00867546" w:rsidRPr="00810D0F">
        <w:t xml:space="preserve"> </w:t>
      </w:r>
      <w:r w:rsidR="006B6A5E" w:rsidRPr="00810D0F">
        <w:t xml:space="preserve">specifying each subtask </w:t>
      </w:r>
      <w:r w:rsidRPr="00810D0F">
        <w:t>(e.g., “</w:t>
      </w:r>
      <w:r w:rsidRPr="004C1C3F">
        <w:rPr>
          <w:rStyle w:val="SubtleEmphasis"/>
        </w:rPr>
        <w:t>pick</w:t>
      </w:r>
      <w:r w:rsidRPr="00810D0F">
        <w:t>,” “</w:t>
      </w:r>
      <w:r w:rsidRPr="004C1C3F">
        <w:rPr>
          <w:rStyle w:val="SubtleEmphasis"/>
        </w:rPr>
        <w:t>travel</w:t>
      </w:r>
      <w:r w:rsidRPr="00810D0F">
        <w:t>,” “</w:t>
      </w:r>
      <w:r w:rsidRPr="004C1C3F">
        <w:rPr>
          <w:rStyle w:val="SubtleEmphasis"/>
        </w:rPr>
        <w:t>drop</w:t>
      </w:r>
      <w:r w:rsidRPr="00810D0F">
        <w:t xml:space="preserve">”), tied to recognized objects </w:t>
      </w:r>
      <w:r w:rsidR="00867546" w:rsidRPr="00810D0F">
        <w:t>from the DB.</w:t>
      </w:r>
    </w:p>
    <w:p w14:paraId="53D6851B" w14:textId="238F7523" w:rsidR="00B10E24" w:rsidRPr="00E05E6D" w:rsidRDefault="00B10E24" w:rsidP="004278C5">
      <w:pPr>
        <w:pStyle w:val="Heading4"/>
      </w:pPr>
      <w:r w:rsidRPr="00E05E6D">
        <w:t xml:space="preserve">Step 5: </w:t>
      </w:r>
      <w:r w:rsidR="00CE1D6A" w:rsidRPr="00E05E6D">
        <w:t>Task Planning &amp; Robotic Control</w:t>
      </w:r>
    </w:p>
    <w:p w14:paraId="41B0B795" w14:textId="480A05D9" w:rsidR="007C06B4" w:rsidRPr="00810D0F" w:rsidRDefault="007C06B4" w:rsidP="00B44722">
      <w:r w:rsidRPr="00810D0F">
        <w:t xml:space="preserve">Once the structured tasks are validated, the orchestrator or the </w:t>
      </w:r>
      <w:r w:rsidRPr="004C1C3F">
        <w:rPr>
          <w:rStyle w:val="IntenseEmphasis"/>
        </w:rPr>
        <w:t>command_processor.py</w:t>
      </w:r>
      <w:r w:rsidRPr="00810D0F">
        <w:t xml:space="preserve"> references the skill library in the DB (e.g., </w:t>
      </w:r>
      <w:r w:rsidRPr="004C1C3F">
        <w:rPr>
          <w:rStyle w:val="SubtleEmphasis"/>
        </w:rPr>
        <w:t>sequence_library</w:t>
      </w:r>
      <w:r w:rsidRPr="00810D0F">
        <w:t>) to map tasks to robot actions.</w:t>
      </w:r>
      <w:r w:rsidR="007A3907" w:rsidRPr="00810D0F">
        <w:t xml:space="preserve"> If any object or skill is invalid, it queries the DB or requests user clarification.</w:t>
      </w:r>
    </w:p>
    <w:p w14:paraId="6830E012" w14:textId="68DF4B4B" w:rsidR="00345695" w:rsidRPr="00810D0F" w:rsidRDefault="00345695" w:rsidP="00AE307A">
      <w:pPr>
        <w:pStyle w:val="ListParagraph"/>
        <w:numPr>
          <w:ilvl w:val="0"/>
          <w:numId w:val="10"/>
        </w:numPr>
      </w:pPr>
      <w:r w:rsidRPr="00810D0F">
        <w:t xml:space="preserve">The orchestrator hands the validated JSON to the Task Planning module (part of </w:t>
      </w:r>
      <w:r w:rsidRPr="004C1C3F">
        <w:rPr>
          <w:rStyle w:val="IntenseEmphasis"/>
        </w:rPr>
        <w:t>command_processor.py</w:t>
      </w:r>
      <w:r w:rsidRPr="00810D0F">
        <w:t xml:space="preserve"> or a dedicated script in </w:t>
      </w:r>
      <w:r w:rsidRPr="004C1C3F">
        <w:rPr>
          <w:rStyle w:val="SubtleEmphasis"/>
        </w:rPr>
        <w:t>mini_project/workflow</w:t>
      </w:r>
      <w:r w:rsidRPr="00810D0F">
        <w:t>). It matches “</w:t>
      </w:r>
      <w:r w:rsidRPr="004C1C3F">
        <w:rPr>
          <w:rStyle w:val="SubtleEmphasis"/>
        </w:rPr>
        <w:t>pick</w:t>
      </w:r>
      <w:r w:rsidRPr="00810D0F">
        <w:t>,” “</w:t>
      </w:r>
      <w:r w:rsidRPr="004C1C3F">
        <w:rPr>
          <w:rStyle w:val="SubtleEmphasis"/>
        </w:rPr>
        <w:t>travel</w:t>
      </w:r>
      <w:r w:rsidRPr="00810D0F">
        <w:t>,” “</w:t>
      </w:r>
      <w:r w:rsidRPr="004C1C3F">
        <w:rPr>
          <w:rStyle w:val="SubtleEmphasis"/>
        </w:rPr>
        <w:t>drop</w:t>
      </w:r>
      <w:r w:rsidRPr="00810D0F">
        <w:t>,” “</w:t>
      </w:r>
      <w:r w:rsidRPr="004C1C3F">
        <w:rPr>
          <w:rStyle w:val="SubtleEmphasis"/>
        </w:rPr>
        <w:t>screw</w:t>
      </w:r>
      <w:r w:rsidRPr="00810D0F">
        <w:t xml:space="preserve">,” etc., to parametric skill definitions stored in </w:t>
      </w:r>
      <w:r w:rsidRPr="004C1C3F">
        <w:rPr>
          <w:rStyle w:val="SubtleEmphasis"/>
        </w:rPr>
        <w:t>sequence_library</w:t>
      </w:r>
      <w:r w:rsidRPr="00810D0F">
        <w:t xml:space="preserve"> or </w:t>
      </w:r>
      <w:r w:rsidRPr="004C1C3F">
        <w:rPr>
          <w:rStyle w:val="SubtleEmphasis"/>
        </w:rPr>
        <w:t>operation_sequence</w:t>
      </w:r>
      <w:r w:rsidRPr="00810D0F">
        <w:t>.</w:t>
      </w:r>
      <w:r w:rsidR="00095A26" w:rsidRPr="00810D0F">
        <w:t xml:space="preserve"> </w:t>
      </w:r>
      <w:r w:rsidR="00CB14DE" w:rsidRPr="00810D0F">
        <w:t xml:space="preserve">Snippet </w:t>
      </w:r>
      <w:r w:rsidR="00CB14DE" w:rsidRPr="00810D0F">
        <w:fldChar w:fldCharType="begin"/>
      </w:r>
      <w:r w:rsidR="00CB14DE" w:rsidRPr="00810D0F">
        <w:instrText xml:space="preserve"> REF _Ref192169797 \p \h </w:instrText>
      </w:r>
      <w:r w:rsidR="00CB14DE" w:rsidRPr="00810D0F">
        <w:fldChar w:fldCharType="separate"/>
      </w:r>
      <w:r w:rsidR="009E1838">
        <w:t>below</w:t>
      </w:r>
      <w:r w:rsidR="00CB14DE" w:rsidRPr="00810D0F">
        <w:fldChar w:fldCharType="end"/>
      </w:r>
      <w:r w:rsidR="000102F5" w:rsidRPr="00810D0F">
        <w:t xml:space="preserve"> shows the</w:t>
      </w:r>
      <w:r w:rsidR="00CB14DE" w:rsidRPr="00810D0F">
        <w:t xml:space="preserve"> insertion logic </w:t>
      </w:r>
      <w:r w:rsidR="000102F5" w:rsidRPr="00810D0F">
        <w:t>translating each subtask into database records so the simulator can read and simulate them.</w:t>
      </w:r>
    </w:p>
    <w:p w14:paraId="6A00F9F8" w14:textId="0C49A6BE" w:rsidR="00275DEC" w:rsidRPr="00810D0F" w:rsidRDefault="00345695" w:rsidP="00AE307A">
      <w:pPr>
        <w:pStyle w:val="ListParagraph"/>
        <w:numPr>
          <w:ilvl w:val="0"/>
          <w:numId w:val="10"/>
        </w:numPr>
      </w:pPr>
      <w:r w:rsidRPr="00810D0F">
        <w:t>Integration with Simulation: Commands are forwarded to NVIDIA Omniverse (or a local Isaac Sim instance) via Python APIs or ROS bridges, simulating the full action path. If collisions or kinematic</w:t>
      </w:r>
      <w:r w:rsidR="005B3D18" w:rsidRPr="00810D0F">
        <w:t xml:space="preserve"> </w:t>
      </w:r>
      <w:r w:rsidRPr="00810D0F">
        <w:t>constraints arise, the system re-triggers partial re-planning or user clarification.</w:t>
      </w:r>
    </w:p>
    <w:p w14:paraId="18498F07" w14:textId="77777777" w:rsidR="00095A26" w:rsidRPr="00F77618" w:rsidRDefault="00095A26" w:rsidP="00F77618">
      <w:pPr>
        <w:pStyle w:val="Photos"/>
      </w:pPr>
      <w:r w:rsidRPr="00F77618">
        <w:rPr>
          <w:rStyle w:val="Heading4Char"/>
          <w:rFonts w:ascii="Segoe UI Semilight" w:eastAsiaTheme="minorHAnsi" w:hAnsi="Segoe UI Semilight" w:cstheme="minorBidi"/>
          <w:b w:val="0"/>
          <w:iCs w:val="0"/>
          <w:noProof/>
        </w:rPr>
        <w:drawing>
          <wp:inline distT="0" distB="0" distL="0" distR="0" wp14:anchorId="0B36D49D" wp14:editId="51873585">
            <wp:extent cx="4680000" cy="1955790"/>
            <wp:effectExtent l="0" t="0" r="6350" b="6985"/>
            <wp:docPr id="1174254378"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254378" name="Picture 1" descr="A screen shot of a computer program&#10;&#10;AI-generated content may be incorrect."/>
                    <pic:cNvPicPr/>
                  </pic:nvPicPr>
                  <pic:blipFill>
                    <a:blip r:embed="rId42"/>
                    <a:stretch>
                      <a:fillRect/>
                    </a:stretch>
                  </pic:blipFill>
                  <pic:spPr>
                    <a:xfrm>
                      <a:off x="0" y="0"/>
                      <a:ext cx="4680000" cy="1955790"/>
                    </a:xfrm>
                    <a:prstGeom prst="rect">
                      <a:avLst/>
                    </a:prstGeom>
                  </pic:spPr>
                </pic:pic>
              </a:graphicData>
            </a:graphic>
          </wp:inline>
        </w:drawing>
      </w:r>
    </w:p>
    <w:p w14:paraId="25C0F3BF" w14:textId="0E4DD220" w:rsidR="00095A26" w:rsidRPr="009E1035" w:rsidRDefault="00095A26" w:rsidP="00095A26">
      <w:pPr>
        <w:pStyle w:val="Caption"/>
        <w:rPr>
          <w:rStyle w:val="Heading4Char"/>
          <w:rFonts w:ascii="CMU Serif" w:eastAsiaTheme="minorHAnsi" w:hAnsi="CMU Serif" w:cstheme="minorBidi"/>
          <w:b w:val="0"/>
          <w:iCs/>
        </w:rPr>
      </w:pPr>
      <w:bookmarkStart w:id="282" w:name="_Ref192169797"/>
      <w:bookmarkStart w:id="283" w:name="_Toc193183642"/>
      <w:r w:rsidRPr="009E1035">
        <w:t xml:space="preserve">Figure </w:t>
      </w:r>
      <w:fldSimple w:instr=" STYLEREF 1 \s ">
        <w:r w:rsidR="009E1838">
          <w:rPr>
            <w:noProof/>
          </w:rPr>
          <w:t>3</w:t>
        </w:r>
      </w:fldSimple>
      <w:r w:rsidR="00066055">
        <w:noBreakHyphen/>
      </w:r>
      <w:fldSimple w:instr=" SEQ Figure \* ARABIC \s 1 ">
        <w:r w:rsidR="009E1838">
          <w:rPr>
            <w:noProof/>
          </w:rPr>
          <w:t>15</w:t>
        </w:r>
      </w:fldSimple>
      <w:r w:rsidR="004105EC">
        <w:t>.</w:t>
      </w:r>
      <w:r w:rsidRPr="009E1035">
        <w:t xml:space="preserve"> </w:t>
      </w:r>
      <w:r w:rsidR="004105EC">
        <w:t>I</w:t>
      </w:r>
      <w:r w:rsidRPr="009E1035">
        <w:t>nstruction_operation_sequence insertion logic</w:t>
      </w:r>
      <w:bookmarkEnd w:id="282"/>
      <w:bookmarkEnd w:id="283"/>
    </w:p>
    <w:p w14:paraId="64AF0464" w14:textId="066739B8" w:rsidR="00B10E24" w:rsidRPr="005428DA" w:rsidRDefault="00B10E24" w:rsidP="004278C5">
      <w:pPr>
        <w:pStyle w:val="Heading4"/>
      </w:pPr>
      <w:r w:rsidRPr="005428DA">
        <w:t xml:space="preserve">Step 6: </w:t>
      </w:r>
      <w:r w:rsidR="00275DEC" w:rsidRPr="005428DA">
        <w:t>Simulation Feedback and Data Logging</w:t>
      </w:r>
    </w:p>
    <w:p w14:paraId="466F4B97" w14:textId="11445548" w:rsidR="006F1D8A" w:rsidRPr="00810D0F" w:rsidRDefault="00005208" w:rsidP="00B44722">
      <w:r w:rsidRPr="00810D0F">
        <w:t>The validated plan is dispatched to NVIDIA Omniverse. For instance, “pick RedCube” is executed by retrieving the cube</w:t>
      </w:r>
      <w:r w:rsidR="00512887" w:rsidRPr="00810D0F">
        <w:t>’</w:t>
      </w:r>
      <w:r w:rsidRPr="00810D0F">
        <w:t>s location from camera_vision and instructing the robot to approach and grasp.</w:t>
      </w:r>
    </w:p>
    <w:p w14:paraId="500E8A8E" w14:textId="0275FE85" w:rsidR="00345695" w:rsidRPr="00EB1680" w:rsidRDefault="00345695" w:rsidP="00AE307A">
      <w:pPr>
        <w:pStyle w:val="ListParagraph"/>
        <w:numPr>
          <w:ilvl w:val="0"/>
          <w:numId w:val="27"/>
        </w:numPr>
        <w:ind w:left="360"/>
      </w:pPr>
      <w:r w:rsidRPr="00EB1680">
        <w:t>The simulation checks feasibility: collision detection, approach angles, tool distances, etc. If successful, the final path is considered validated.</w:t>
      </w:r>
    </w:p>
    <w:p w14:paraId="58E642E6" w14:textId="77777777" w:rsidR="00345695" w:rsidRPr="00EB1680" w:rsidRDefault="00345695" w:rsidP="00AE307A">
      <w:pPr>
        <w:pStyle w:val="ListParagraph"/>
        <w:numPr>
          <w:ilvl w:val="0"/>
          <w:numId w:val="27"/>
        </w:numPr>
        <w:ind w:left="360"/>
      </w:pPr>
      <w:r w:rsidRPr="00EB1680">
        <w:t xml:space="preserve">The orchestrator logs success/failure in the DB (e.g., </w:t>
      </w:r>
      <w:r w:rsidRPr="004C1C3F">
        <w:rPr>
          <w:rStyle w:val="SubtleEmphasis"/>
        </w:rPr>
        <w:t xml:space="preserve">unified_instructions </w:t>
      </w:r>
      <w:r w:rsidRPr="00EB1680">
        <w:t>updated with processed=1, or new entry in simulation_results with metrics).</w:t>
      </w:r>
    </w:p>
    <w:p w14:paraId="757ED185" w14:textId="4BA4935E" w:rsidR="00275DEC" w:rsidRPr="00EB1680" w:rsidRDefault="00345695" w:rsidP="00AE307A">
      <w:pPr>
        <w:pStyle w:val="ListParagraph"/>
        <w:numPr>
          <w:ilvl w:val="0"/>
          <w:numId w:val="27"/>
        </w:numPr>
        <w:ind w:left="360"/>
      </w:pPr>
      <w:r w:rsidRPr="00EB1680">
        <w:t xml:space="preserve">User Feedback: The system displays or verbalizes “Task validated in simulation. Red cube moved to tray.” If a problem emerges, the user can revise the </w:t>
      </w:r>
      <w:r w:rsidR="00DA5C10" w:rsidRPr="00EB1680">
        <w:t>command,</w:t>
      </w:r>
      <w:r w:rsidRPr="00EB1680">
        <w:t xml:space="preserve"> or the orchestrator can automatically re-plan.</w:t>
      </w:r>
      <w:r w:rsidR="00EF02CB" w:rsidRPr="00EB1680">
        <w:t xml:space="preserve"> This snippet </w:t>
      </w:r>
      <w:r w:rsidR="006F56C1" w:rsidRPr="00EB1680">
        <w:fldChar w:fldCharType="begin"/>
      </w:r>
      <w:r w:rsidR="006F56C1" w:rsidRPr="00EB1680">
        <w:instrText xml:space="preserve"> REF _Ref192169458 \p \h </w:instrText>
      </w:r>
      <w:r w:rsidR="00810D0F" w:rsidRPr="00EB1680">
        <w:instrText xml:space="preserve"> \* MERGEFORMAT </w:instrText>
      </w:r>
      <w:r w:rsidR="006F56C1" w:rsidRPr="00EB1680">
        <w:fldChar w:fldCharType="separate"/>
      </w:r>
      <w:r w:rsidR="009E1838">
        <w:t>below</w:t>
      </w:r>
      <w:r w:rsidR="006F56C1" w:rsidRPr="00EB1680">
        <w:fldChar w:fldCharType="end"/>
      </w:r>
      <w:r w:rsidR="006F56C1" w:rsidRPr="00EB1680">
        <w:t xml:space="preserve"> </w:t>
      </w:r>
      <w:r w:rsidR="00EF02CB" w:rsidRPr="00EB1680">
        <w:t xml:space="preserve">show </w:t>
      </w:r>
      <w:r w:rsidR="009B3F1F" w:rsidRPr="00EB1680">
        <w:t>how</w:t>
      </w:r>
      <w:r w:rsidR="00EF02CB" w:rsidRPr="00EB1680">
        <w:t xml:space="preserve"> the system tracks performance for each user command.</w:t>
      </w:r>
    </w:p>
    <w:p w14:paraId="3C43C7F4" w14:textId="77777777" w:rsidR="00562204" w:rsidRPr="00F77618" w:rsidRDefault="00D574D3" w:rsidP="00F77618">
      <w:pPr>
        <w:pStyle w:val="Photos"/>
      </w:pPr>
      <w:r w:rsidRPr="00F77618">
        <w:rPr>
          <w:rStyle w:val="Heading4Char"/>
          <w:rFonts w:ascii="Segoe UI Semilight" w:eastAsiaTheme="minorHAnsi" w:hAnsi="Segoe UI Semilight" w:cstheme="minorBidi"/>
          <w:b w:val="0"/>
          <w:iCs w:val="0"/>
          <w:noProof/>
        </w:rPr>
        <w:drawing>
          <wp:inline distT="0" distB="0" distL="0" distR="0" wp14:anchorId="6B2731BC" wp14:editId="48188FC4">
            <wp:extent cx="4680000" cy="2141932"/>
            <wp:effectExtent l="0" t="0" r="6350" b="0"/>
            <wp:docPr id="1216055761"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055761" name="Picture 1" descr="A screen shot of a computer program&#10;&#10;AI-generated content may be incorrect."/>
                    <pic:cNvPicPr/>
                  </pic:nvPicPr>
                  <pic:blipFill>
                    <a:blip r:embed="rId43"/>
                    <a:stretch>
                      <a:fillRect/>
                    </a:stretch>
                  </pic:blipFill>
                  <pic:spPr>
                    <a:xfrm>
                      <a:off x="0" y="0"/>
                      <a:ext cx="4680000" cy="2141932"/>
                    </a:xfrm>
                    <a:prstGeom prst="rect">
                      <a:avLst/>
                    </a:prstGeom>
                  </pic:spPr>
                </pic:pic>
              </a:graphicData>
            </a:graphic>
          </wp:inline>
        </w:drawing>
      </w:r>
    </w:p>
    <w:p w14:paraId="31B02B01" w14:textId="10706EF5" w:rsidR="00B1700A" w:rsidRPr="009E1035" w:rsidRDefault="00562204" w:rsidP="00562204">
      <w:pPr>
        <w:pStyle w:val="Caption"/>
        <w:rPr>
          <w:rStyle w:val="Heading4Char"/>
        </w:rPr>
      </w:pPr>
      <w:bookmarkStart w:id="284" w:name="_Ref192169458"/>
      <w:bookmarkStart w:id="285" w:name="_Toc193183643"/>
      <w:r w:rsidRPr="009E1035">
        <w:t xml:space="preserve">Figure </w:t>
      </w:r>
      <w:fldSimple w:instr=" STYLEREF 1 \s ">
        <w:r w:rsidR="009E1838">
          <w:rPr>
            <w:noProof/>
          </w:rPr>
          <w:t>3</w:t>
        </w:r>
      </w:fldSimple>
      <w:r w:rsidR="00066055">
        <w:noBreakHyphen/>
      </w:r>
      <w:fldSimple w:instr=" SEQ Figure \* ARABIC \s 1 ">
        <w:r w:rsidR="009E1838">
          <w:rPr>
            <w:noProof/>
          </w:rPr>
          <w:t>16</w:t>
        </w:r>
      </w:fldSimple>
      <w:r w:rsidR="004105EC">
        <w:t>.</w:t>
      </w:r>
      <w:r w:rsidRPr="009E1035">
        <w:t xml:space="preserve"> Illustrates final logging of success/failure or time metrics in simulation_results.</w:t>
      </w:r>
      <w:bookmarkEnd w:id="284"/>
      <w:bookmarkEnd w:id="285"/>
    </w:p>
    <w:p w14:paraId="40BD6D56" w14:textId="1A30407D" w:rsidR="002928A3" w:rsidRPr="009E1035" w:rsidRDefault="00F555DD" w:rsidP="00717AC8">
      <w:pPr>
        <w:jc w:val="left"/>
      </w:pPr>
      <w:r w:rsidRPr="009E1035">
        <w:rPr>
          <w:rStyle w:val="Heading4Char"/>
        </w:rPr>
        <w:br w:type="page"/>
      </w:r>
    </w:p>
    <w:p w14:paraId="1AD57739" w14:textId="1FF7FEAF" w:rsidR="0085533A" w:rsidRDefault="00524318" w:rsidP="00197777">
      <w:pPr>
        <w:pStyle w:val="Heading3"/>
      </w:pPr>
      <w:bookmarkStart w:id="286" w:name="_Toc192240146"/>
      <w:bookmarkStart w:id="287" w:name="_Toc192240406"/>
      <w:bookmarkStart w:id="288" w:name="_Toc192240567"/>
      <w:bookmarkStart w:id="289" w:name="_Toc197024433"/>
      <w:r w:rsidRPr="00197777">
        <w:t xml:space="preserve">Notable Implementation </w:t>
      </w:r>
      <w:bookmarkEnd w:id="286"/>
      <w:bookmarkEnd w:id="287"/>
      <w:bookmarkEnd w:id="288"/>
      <w:r w:rsidR="003C554B">
        <w:t>Features</w:t>
      </w:r>
      <w:bookmarkEnd w:id="289"/>
    </w:p>
    <w:p w14:paraId="0350DF33" w14:textId="2BB2CF35" w:rsidR="00A14CDB" w:rsidRDefault="00A14CDB" w:rsidP="00A14CDB">
      <w:r>
        <w:t>One of the core features of the system is its database-driven personalization. User preferences and historical interactions, such as specific references made by users to objects (e.g., "the red cube is ‘the object I used last time’"), are stored in tables like users or unified_instructions. This enables the system to accurately interpret vague references, improving the precision of the language model's (LLM) responses. Additionally, updates from face or voice recognition, along with multiple encodings per user, are continuously fed into voice_instructions, gesture_instructions, and interaction_memory. This continuous stream of data allows the system to personalize interactions and enables historical analytics, thereby refining the user experience over time.</w:t>
      </w:r>
    </w:p>
    <w:p w14:paraId="2455C18D" w14:textId="0FD99AD8" w:rsidR="00A14CDB" w:rsidRDefault="00A14CDB" w:rsidP="00A14CDB">
      <w:r>
        <w:t xml:space="preserve">The system also incorporates centralized configuration in the form of </w:t>
      </w:r>
      <w:r w:rsidRPr="00DC0267">
        <w:rPr>
          <w:rStyle w:val="IntenseEmphasis"/>
        </w:rPr>
        <w:t>app_config.py</w:t>
      </w:r>
      <w:r>
        <w:t xml:space="preserve">, which stores key constants like </w:t>
      </w:r>
      <w:r w:rsidRPr="00CC287E">
        <w:rPr>
          <w:rStyle w:val="SubtleEmphasis"/>
        </w:rPr>
        <w:t>FACE_MATCH_THRESHOLD</w:t>
      </w:r>
      <w:r>
        <w:t xml:space="preserve">, </w:t>
      </w:r>
      <w:r w:rsidRPr="00CC287E">
        <w:rPr>
          <w:rStyle w:val="SubtleEmphasis"/>
        </w:rPr>
        <w:t>LLM_MODEL</w:t>
      </w:r>
      <w:r>
        <w:t xml:space="preserve">, and </w:t>
      </w:r>
      <w:r w:rsidRPr="00CC287E">
        <w:rPr>
          <w:rStyle w:val="SubtleEmphasis"/>
        </w:rPr>
        <w:t>DB_PATH</w:t>
      </w:r>
      <w:r>
        <w:t>. This approach ensures that any updates to parameters or changes to the environment are handled consistently, preventing disruptions to the core system logic. Centralizing configuration in this manner simplifies maintenance and adaptation of the system to different operational contexts.</w:t>
      </w:r>
    </w:p>
    <w:p w14:paraId="553C0959" w14:textId="765E059B" w:rsidR="00A14CDB" w:rsidRDefault="00A14CDB" w:rsidP="00A14CDB">
      <w:r>
        <w:t>Error handling and re-planning are also integral to the system’s functionality. If a recognized object is no longer present in the scene—whether due to removal or being out of view—the system detects this by querying the camera_vision module. In response, an error is flagged, and the system prompts the user for clarification. Moreover, if the LLM’s task plan references an invalid object or task, the orchestrator reverts to synchronizer.py to adjust the plan or request additional user input. This ensures that the system remains flexible and adaptive to changes in the environment, minimizing disruptions.</w:t>
      </w:r>
    </w:p>
    <w:p w14:paraId="4F368B5C" w14:textId="0C610748" w:rsidR="00A14CDB" w:rsidRDefault="00A14CDB" w:rsidP="00A14CDB">
      <w:r>
        <w:t>A user-centric approach lies at the heart of the system's design. By combining face recognition, voice embeddings, and a history of past interactions, the system tailors each session to the user's preferences and needs. This personalization improves the accuracy of interactions, reduces the need for repeated clarifications, and enhances overall user satisfaction by ensuring that the system "remembers" users' preferences and adapts accordingly.</w:t>
      </w:r>
    </w:p>
    <w:p w14:paraId="135CB688" w14:textId="0E20AA1B" w:rsidR="00A14CDB" w:rsidRDefault="00A14CDB" w:rsidP="00A14CDB">
      <w:r>
        <w:t>Lastly, robust feedback loops are implemented to support continuous system improvement. The system logs both successes and failures, allowing for quick identification of misinterpretations or recurring issues. These logs provide valuable data that can be used to adjust the system in real-time, enabling iterative refinements that enhance the system’s accuracy and responsiveness over time.</w:t>
      </w:r>
    </w:p>
    <w:p w14:paraId="375A15B9" w14:textId="66D34311" w:rsidR="00214B4E" w:rsidRPr="00214B4E" w:rsidRDefault="00A14CDB" w:rsidP="00A14CDB">
      <w:r>
        <w:t>Together, these features form the foundation of a highly adaptable, user-focused system that can continuously improve and provide personalized, reliable interactions.</w:t>
      </w:r>
    </w:p>
    <w:p w14:paraId="6BB25A07" w14:textId="08D79AF7" w:rsidR="009B2B3C" w:rsidRPr="009E1035" w:rsidRDefault="0040239B" w:rsidP="007C26E0">
      <w:r w:rsidRPr="009E1035">
        <w:br w:type="page"/>
      </w:r>
    </w:p>
    <w:p w14:paraId="4CA83D87" w14:textId="77E5292D" w:rsidR="009B2B3C" w:rsidRPr="009E1035" w:rsidRDefault="008D4152" w:rsidP="002600D2">
      <w:pPr>
        <w:pStyle w:val="Heading1"/>
        <w:framePr w:wrap="notBeside"/>
      </w:pPr>
      <w:r w:rsidRPr="009E1035">
        <w:t xml:space="preserve"> </w:t>
      </w:r>
      <w:bookmarkStart w:id="290" w:name="_Toc192240148"/>
      <w:bookmarkStart w:id="291" w:name="_Toc192240408"/>
      <w:bookmarkStart w:id="292" w:name="_Toc192240569"/>
      <w:bookmarkStart w:id="293" w:name="_Toc197024434"/>
      <w:r w:rsidR="009B2B3C" w:rsidRPr="009E1035">
        <w:t xml:space="preserve">Results </w:t>
      </w:r>
      <w:r w:rsidR="006943C3">
        <w:t>&amp;</w:t>
      </w:r>
      <w:r w:rsidR="009B2B3C" w:rsidRPr="009E1035">
        <w:t xml:space="preserve"> Findings</w:t>
      </w:r>
      <w:bookmarkStart w:id="294" w:name="_Toc191557316"/>
      <w:bookmarkEnd w:id="290"/>
      <w:bookmarkEnd w:id="291"/>
      <w:bookmarkEnd w:id="292"/>
      <w:bookmarkEnd w:id="293"/>
      <w:bookmarkEnd w:id="294"/>
    </w:p>
    <w:p w14:paraId="119BA018" w14:textId="54D84A2D" w:rsidR="00026C3A" w:rsidRPr="00B7446B" w:rsidRDefault="00026C3A" w:rsidP="00B7446B">
      <w:pPr>
        <w:pStyle w:val="Heading2"/>
      </w:pPr>
      <w:bookmarkStart w:id="295" w:name="_Toc192452658"/>
      <w:bookmarkStart w:id="296" w:name="_Toc192458052"/>
      <w:bookmarkStart w:id="297" w:name="_Toc192458481"/>
      <w:bookmarkStart w:id="298" w:name="_Toc192459497"/>
      <w:bookmarkStart w:id="299" w:name="_Toc192459583"/>
      <w:bookmarkStart w:id="300" w:name="_Toc192459653"/>
      <w:bookmarkStart w:id="301" w:name="_Toc192459739"/>
      <w:bookmarkStart w:id="302" w:name="_Toc192459809"/>
      <w:bookmarkStart w:id="303" w:name="_Toc192459879"/>
      <w:bookmarkStart w:id="304" w:name="_Toc192459992"/>
      <w:bookmarkStart w:id="305" w:name="_Toc192460062"/>
      <w:bookmarkStart w:id="306" w:name="_Toc192461969"/>
      <w:bookmarkStart w:id="307" w:name="_Toc192464157"/>
      <w:bookmarkStart w:id="308" w:name="_Toc192464227"/>
      <w:bookmarkStart w:id="309" w:name="_Toc192464309"/>
      <w:bookmarkStart w:id="310" w:name="_Toc192464379"/>
      <w:bookmarkStart w:id="311" w:name="_Toc192464409"/>
      <w:bookmarkStart w:id="312" w:name="_Toc192464479"/>
      <w:bookmarkStart w:id="313" w:name="_Toc192464509"/>
      <w:bookmarkStart w:id="314" w:name="_Toc192464540"/>
      <w:bookmarkStart w:id="315" w:name="_Toc192464654"/>
      <w:bookmarkStart w:id="316" w:name="_Toc192464767"/>
      <w:bookmarkStart w:id="317" w:name="_Toc192464798"/>
      <w:bookmarkStart w:id="318" w:name="_Toc192469309"/>
      <w:bookmarkStart w:id="319" w:name="_Toc192469557"/>
      <w:bookmarkStart w:id="320" w:name="_Toc192469614"/>
      <w:bookmarkStart w:id="321" w:name="_Toc192479843"/>
      <w:bookmarkStart w:id="322" w:name="_Toc192510984"/>
      <w:bookmarkStart w:id="323" w:name="_Toc192517069"/>
      <w:bookmarkStart w:id="324" w:name="_Toc192521904"/>
      <w:bookmarkStart w:id="325" w:name="_Toc192586304"/>
      <w:bookmarkStart w:id="326" w:name="_Toc192625362"/>
      <w:bookmarkStart w:id="327" w:name="_Toc192625569"/>
      <w:bookmarkStart w:id="328" w:name="_Toc192625796"/>
      <w:bookmarkStart w:id="329" w:name="_Toc192629842"/>
      <w:bookmarkStart w:id="330" w:name="_Toc192630826"/>
      <w:bookmarkStart w:id="331" w:name="_Toc192633821"/>
      <w:bookmarkStart w:id="332" w:name="_Toc192634283"/>
      <w:bookmarkStart w:id="333" w:name="_Toc192240149"/>
      <w:bookmarkStart w:id="334" w:name="_Toc192240409"/>
      <w:bookmarkStart w:id="335" w:name="_Toc192240570"/>
      <w:bookmarkStart w:id="336" w:name="_Toc197024435"/>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r w:rsidRPr="00B7446B">
        <w:t>Results</w:t>
      </w:r>
      <w:bookmarkEnd w:id="333"/>
      <w:bookmarkEnd w:id="334"/>
      <w:bookmarkEnd w:id="335"/>
      <w:bookmarkEnd w:id="336"/>
    </w:p>
    <w:p w14:paraId="063537CE" w14:textId="77777777" w:rsidR="00EB3C75" w:rsidRDefault="00F93061" w:rsidP="007A1DF0">
      <w:pPr>
        <w:spacing w:after="120"/>
        <w:rPr>
          <w:rFonts w:cs="CMU Serif"/>
          <w:color w:val="215E99" w:themeColor="text2" w:themeTint="BF"/>
          <w:szCs w:val="22"/>
        </w:rPr>
      </w:pPr>
      <w:bookmarkStart w:id="337" w:name="_Hlk192243571"/>
      <w:r w:rsidRPr="00587EBB">
        <w:t>{Place Holder}</w:t>
      </w:r>
      <w:r w:rsidR="00EB69BF" w:rsidRPr="009E1035">
        <w:rPr>
          <w:rFonts w:cs="CMU Serif"/>
          <w:color w:val="215E99" w:themeColor="text2" w:themeTint="BF"/>
          <w:szCs w:val="22"/>
        </w:rPr>
        <w:t> </w:t>
      </w:r>
    </w:p>
    <w:p w14:paraId="19BAA943" w14:textId="77777777" w:rsidR="00EB3C75" w:rsidRDefault="00EB3C75" w:rsidP="007A1DF0">
      <w:pPr>
        <w:spacing w:after="120"/>
        <w:rPr>
          <w:rFonts w:cs="CMU Serif"/>
          <w:color w:val="215E99" w:themeColor="text2" w:themeTint="BF"/>
          <w:szCs w:val="22"/>
        </w:rPr>
      </w:pPr>
      <w:r>
        <w:rPr>
          <w:rFonts w:cs="CMU Serif"/>
          <w:color w:val="215E99" w:themeColor="text2" w:themeTint="BF"/>
          <w:szCs w:val="22"/>
        </w:rPr>
        <w:t>Voice processor</w:t>
      </w:r>
    </w:p>
    <w:p w14:paraId="70303B98" w14:textId="3DC8EE06" w:rsidR="00EB69BF" w:rsidRPr="007A1DF0" w:rsidRDefault="00EB3C75" w:rsidP="007A1DF0">
      <w:pPr>
        <w:spacing w:after="120"/>
        <w:rPr>
          <w:color w:val="FF0000"/>
        </w:rPr>
      </w:pPr>
      <w:r w:rsidRPr="00EB3C75">
        <w:rPr>
          <w:rFonts w:cs="CMU Serif"/>
          <w:i/>
          <w:iCs/>
          <w:noProof/>
          <w:color w:val="215E99" w:themeColor="text2" w:themeTint="BF"/>
          <w:szCs w:val="22"/>
        </w:rPr>
        <w:drawing>
          <wp:inline distT="0" distB="0" distL="0" distR="0" wp14:anchorId="60603C29" wp14:editId="67C75CE8">
            <wp:extent cx="5731510" cy="1724025"/>
            <wp:effectExtent l="0" t="0" r="2540" b="9525"/>
            <wp:docPr id="585022549"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022549" name="Picture 1" descr="A screen shot of a computer&#10;&#10;AI-generated content may be incorrect."/>
                    <pic:cNvPicPr/>
                  </pic:nvPicPr>
                  <pic:blipFill>
                    <a:blip r:embed="rId44"/>
                    <a:stretch>
                      <a:fillRect/>
                    </a:stretch>
                  </pic:blipFill>
                  <pic:spPr>
                    <a:xfrm>
                      <a:off x="0" y="0"/>
                      <a:ext cx="5731510" cy="1724025"/>
                    </a:xfrm>
                    <a:prstGeom prst="rect">
                      <a:avLst/>
                    </a:prstGeom>
                  </pic:spPr>
                </pic:pic>
              </a:graphicData>
            </a:graphic>
          </wp:inline>
        </w:drawing>
      </w:r>
      <w:r w:rsidR="00EB69BF" w:rsidRPr="00AB7F53">
        <w:rPr>
          <w:rFonts w:cs="CMU Serif"/>
          <w:i/>
          <w:iCs/>
          <w:color w:val="215E99" w:themeColor="text2" w:themeTint="BF"/>
          <w:szCs w:val="22"/>
        </w:rPr>
        <w:t xml:space="preserve"> </w:t>
      </w:r>
    </w:p>
    <w:p w14:paraId="71FD7E54" w14:textId="3EDA52E2" w:rsidR="00026C3A" w:rsidRPr="00B7446B" w:rsidRDefault="00026C3A" w:rsidP="00B7446B">
      <w:pPr>
        <w:pStyle w:val="Heading2"/>
      </w:pPr>
      <w:bookmarkStart w:id="338" w:name="_Toc192240150"/>
      <w:bookmarkStart w:id="339" w:name="_Toc192240410"/>
      <w:bookmarkStart w:id="340" w:name="_Toc192240571"/>
      <w:bookmarkStart w:id="341" w:name="_Toc197024436"/>
      <w:bookmarkEnd w:id="337"/>
      <w:r w:rsidRPr="00B7446B">
        <w:t>Findings</w:t>
      </w:r>
      <w:bookmarkEnd w:id="338"/>
      <w:bookmarkEnd w:id="339"/>
      <w:bookmarkEnd w:id="340"/>
      <w:bookmarkEnd w:id="341"/>
    </w:p>
    <w:p w14:paraId="256DFA59" w14:textId="4676D606" w:rsidR="00BA2266" w:rsidRDefault="00F93061" w:rsidP="007A1DF0">
      <w:pPr>
        <w:spacing w:after="120"/>
      </w:pPr>
      <w:r w:rsidRPr="00587EBB">
        <w:t>{Place Holder}</w:t>
      </w:r>
    </w:p>
    <w:p w14:paraId="04243969" w14:textId="77777777" w:rsidR="009B2B3C" w:rsidRPr="009E1035" w:rsidRDefault="009B2B3C" w:rsidP="00105A60"/>
    <w:p w14:paraId="63087F47" w14:textId="6DFBF3E0" w:rsidR="009B2B3C" w:rsidRPr="00BA2266" w:rsidRDefault="005039B9" w:rsidP="002600D2">
      <w:pPr>
        <w:pStyle w:val="Heading1"/>
        <w:framePr w:wrap="notBeside"/>
      </w:pPr>
      <w:bookmarkStart w:id="342" w:name="_Toc192452662"/>
      <w:bookmarkStart w:id="343" w:name="_Toc192458056"/>
      <w:bookmarkEnd w:id="342"/>
      <w:bookmarkEnd w:id="343"/>
      <w:r w:rsidRPr="00BA2266">
        <w:t xml:space="preserve"> </w:t>
      </w:r>
      <w:bookmarkStart w:id="344" w:name="_Toc192240152"/>
      <w:bookmarkStart w:id="345" w:name="_Toc192240412"/>
      <w:bookmarkStart w:id="346" w:name="_Toc192240573"/>
      <w:bookmarkStart w:id="347" w:name="_Toc197024437"/>
      <w:r w:rsidR="009B2B3C" w:rsidRPr="00BA2266">
        <w:t xml:space="preserve">Discussion </w:t>
      </w:r>
      <w:r w:rsidR="006943C3">
        <w:t>&amp;</w:t>
      </w:r>
      <w:r w:rsidR="009B2B3C" w:rsidRPr="00BA2266">
        <w:t xml:space="preserve"> Conclusion</w:t>
      </w:r>
      <w:bookmarkEnd w:id="344"/>
      <w:bookmarkEnd w:id="345"/>
      <w:bookmarkEnd w:id="346"/>
      <w:bookmarkEnd w:id="347"/>
      <w:r w:rsidR="009B2B3C" w:rsidRPr="00BA2266">
        <w:t xml:space="preserve"> </w:t>
      </w:r>
      <w:bookmarkStart w:id="348" w:name="_Toc191557317"/>
      <w:bookmarkEnd w:id="348"/>
    </w:p>
    <w:p w14:paraId="39FB3537" w14:textId="04977EEE" w:rsidR="00023FFC" w:rsidRPr="00B7446B" w:rsidRDefault="004A21C2" w:rsidP="00B7446B">
      <w:pPr>
        <w:pStyle w:val="Heading2"/>
      </w:pPr>
      <w:bookmarkStart w:id="349" w:name="_Toc192458485"/>
      <w:bookmarkStart w:id="350" w:name="_Toc192459501"/>
      <w:bookmarkStart w:id="351" w:name="_Toc192459587"/>
      <w:bookmarkStart w:id="352" w:name="_Toc192459657"/>
      <w:bookmarkStart w:id="353" w:name="_Toc192459743"/>
      <w:bookmarkStart w:id="354" w:name="_Toc192459813"/>
      <w:bookmarkStart w:id="355" w:name="_Toc192459883"/>
      <w:bookmarkStart w:id="356" w:name="_Toc192459996"/>
      <w:bookmarkStart w:id="357" w:name="_Toc192460066"/>
      <w:bookmarkStart w:id="358" w:name="_Toc192461973"/>
      <w:bookmarkStart w:id="359" w:name="_Toc192464161"/>
      <w:bookmarkStart w:id="360" w:name="_Toc192464231"/>
      <w:bookmarkStart w:id="361" w:name="_Toc192464313"/>
      <w:bookmarkStart w:id="362" w:name="_Toc192464383"/>
      <w:bookmarkStart w:id="363" w:name="_Toc192464413"/>
      <w:bookmarkStart w:id="364" w:name="_Toc192464483"/>
      <w:bookmarkStart w:id="365" w:name="_Toc192464513"/>
      <w:bookmarkStart w:id="366" w:name="_Toc192464544"/>
      <w:bookmarkStart w:id="367" w:name="_Toc192464658"/>
      <w:bookmarkStart w:id="368" w:name="_Toc192464771"/>
      <w:bookmarkStart w:id="369" w:name="_Toc192464802"/>
      <w:bookmarkStart w:id="370" w:name="_Toc192469313"/>
      <w:bookmarkStart w:id="371" w:name="_Toc192469561"/>
      <w:bookmarkStart w:id="372" w:name="_Toc192469618"/>
      <w:bookmarkStart w:id="373" w:name="_Toc192479847"/>
      <w:bookmarkStart w:id="374" w:name="_Toc192510988"/>
      <w:bookmarkStart w:id="375" w:name="_Toc192517073"/>
      <w:bookmarkStart w:id="376" w:name="_Toc192521908"/>
      <w:bookmarkStart w:id="377" w:name="_Toc192586308"/>
      <w:bookmarkStart w:id="378" w:name="_Toc192625366"/>
      <w:bookmarkStart w:id="379" w:name="_Toc192625573"/>
      <w:bookmarkStart w:id="380" w:name="_Toc192625800"/>
      <w:bookmarkStart w:id="381" w:name="_Toc192629846"/>
      <w:bookmarkStart w:id="382" w:name="_Toc192630830"/>
      <w:bookmarkStart w:id="383" w:name="_Toc192633825"/>
      <w:bookmarkStart w:id="384" w:name="_Toc192634287"/>
      <w:bookmarkStart w:id="385" w:name="_Toc19702443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r w:rsidRPr="00B7446B">
        <w:t>Discussion</w:t>
      </w:r>
      <w:bookmarkEnd w:id="385"/>
    </w:p>
    <w:p w14:paraId="6056A67A" w14:textId="125F2D87" w:rsidR="009B2B3C" w:rsidRPr="00587EBB" w:rsidRDefault="004A21C2" w:rsidP="00105A60">
      <w:r w:rsidRPr="00587EBB">
        <w:t>{Place Holder}</w:t>
      </w:r>
    </w:p>
    <w:p w14:paraId="7B9C841A" w14:textId="1D7BB6BD" w:rsidR="004A21C2" w:rsidRPr="00B7446B" w:rsidRDefault="004A21C2" w:rsidP="00B7446B">
      <w:pPr>
        <w:pStyle w:val="Heading2"/>
      </w:pPr>
      <w:bookmarkStart w:id="386" w:name="_Toc197024439"/>
      <w:r w:rsidRPr="00B7446B">
        <w:t>Conclusion</w:t>
      </w:r>
      <w:r w:rsidR="00424C35" w:rsidRPr="00B7446B">
        <w:t xml:space="preserve"> &amp; Future work</w:t>
      </w:r>
      <w:bookmarkEnd w:id="386"/>
    </w:p>
    <w:p w14:paraId="119221D9" w14:textId="53E6E0E6" w:rsidR="004A21C2" w:rsidRPr="00587EBB" w:rsidRDefault="004A21C2" w:rsidP="00770ACC">
      <w:r w:rsidRPr="00587EBB">
        <w:t>{Place Holder}</w:t>
      </w:r>
    </w:p>
    <w:p w14:paraId="71F0EB27" w14:textId="77777777" w:rsidR="00DF6F49" w:rsidRPr="00DF6F49" w:rsidRDefault="00DF6F49" w:rsidP="00DF6F49"/>
    <w:p w14:paraId="1011E5ED" w14:textId="77777777" w:rsidR="004A21C2" w:rsidRDefault="004A21C2" w:rsidP="004A21C2">
      <w:pPr>
        <w:rPr>
          <w:color w:val="FF0000"/>
        </w:rPr>
      </w:pPr>
    </w:p>
    <w:p w14:paraId="49AD1F2F" w14:textId="77777777" w:rsidR="004A21C2" w:rsidRPr="004A21C2" w:rsidRDefault="004A21C2" w:rsidP="004A21C2"/>
    <w:p w14:paraId="109DA071" w14:textId="77777777" w:rsidR="004A21C2" w:rsidRPr="004A21C2" w:rsidRDefault="004A21C2" w:rsidP="00105A60">
      <w:pPr>
        <w:rPr>
          <w:color w:val="FF0000"/>
        </w:rPr>
      </w:pPr>
    </w:p>
    <w:p w14:paraId="2D412346" w14:textId="77777777" w:rsidR="00D9661B" w:rsidRPr="009E1035" w:rsidRDefault="00D9661B" w:rsidP="00105A60"/>
    <w:p w14:paraId="25B3B658" w14:textId="77777777" w:rsidR="00462A74" w:rsidRPr="009E1035" w:rsidRDefault="00462A74" w:rsidP="00105A60">
      <w:pPr>
        <w:sectPr w:rsidR="00462A74" w:rsidRPr="009E1035" w:rsidSect="003A56EE">
          <w:headerReference w:type="default" r:id="rId45"/>
          <w:footerReference w:type="default" r:id="rId46"/>
          <w:footnotePr>
            <w:numFmt w:val="lowerLetter"/>
          </w:footnotePr>
          <w:endnotePr>
            <w:numFmt w:val="decimal"/>
          </w:endnotePr>
          <w:pgSz w:w="11906" w:h="16838"/>
          <w:pgMar w:top="1134" w:right="1440" w:bottom="567" w:left="1440" w:header="397" w:footer="0" w:gutter="0"/>
          <w:pgNumType w:start="1"/>
          <w:cols w:space="708"/>
          <w:docGrid w:linePitch="360"/>
        </w:sectPr>
      </w:pPr>
    </w:p>
    <w:p w14:paraId="05F046A0" w14:textId="77777777" w:rsidR="00462A74" w:rsidRPr="009E1035" w:rsidRDefault="00D9661B" w:rsidP="002600D2">
      <w:pPr>
        <w:pStyle w:val="TOCHeading"/>
        <w:framePr w:wrap="notBeside"/>
      </w:pPr>
      <w:r w:rsidRPr="00860E00">
        <w:t>References</w:t>
      </w:r>
    </w:p>
    <w:p w14:paraId="41BFD58C" w14:textId="77777777" w:rsidR="003813F3" w:rsidRDefault="00A85D3C" w:rsidP="003813F3">
      <w:pPr>
        <w:pStyle w:val="Bibliography"/>
      </w:pPr>
      <w:r w:rsidRPr="009E1035">
        <w:fldChar w:fldCharType="begin"/>
      </w:r>
      <w:r w:rsidR="00E6300E">
        <w:instrText xml:space="preserve"> ADDIN ZOTERO_BIBL {"uncited":[],"omitted":[],"custom":[]} CSL_BIBLIOGRAPHY </w:instrText>
      </w:r>
      <w:r w:rsidRPr="009E1035">
        <w:fldChar w:fldCharType="separate"/>
      </w:r>
      <w:r w:rsidR="003813F3">
        <w:t>[1]</w:t>
      </w:r>
      <w:r w:rsidR="003813F3">
        <w:tab/>
        <w:t>‘CES - The Most Powerful Tech Event in the World’. Accessed: Mar. 05, 2025. [Online]. Available: https://www.ces.tech/</w:t>
      </w:r>
    </w:p>
    <w:p w14:paraId="77703D30" w14:textId="77777777" w:rsidR="003813F3" w:rsidRDefault="003813F3" w:rsidP="003813F3">
      <w:pPr>
        <w:pStyle w:val="Bibliography"/>
      </w:pPr>
      <w:r>
        <w:t>[2]</w:t>
      </w:r>
      <w:r>
        <w:tab/>
        <w:t>‘Enchanted Tools / Changing the face of robotics’, Enchanted Tools. Accessed: Mar. 10, 2025. [Online]. Available: https://enchanted.tools/</w:t>
      </w:r>
    </w:p>
    <w:p w14:paraId="27E858C5" w14:textId="77777777" w:rsidR="003813F3" w:rsidRDefault="003813F3" w:rsidP="003813F3">
      <w:pPr>
        <w:pStyle w:val="Bibliography"/>
      </w:pPr>
      <w:r>
        <w:t>[3]</w:t>
      </w:r>
      <w:r>
        <w:tab/>
        <w:t>C. Young, ‘New-look Mirokai robot assists hospital patients, serves as concierge’, Interesting Engineering. Accessed: Mar. 10, 2025. [Online]. Available: https://interestingengineering.com/ces-2025/new-look-mirokai-robot-assists-patients</w:t>
      </w:r>
    </w:p>
    <w:p w14:paraId="17A23AA3" w14:textId="77777777" w:rsidR="003813F3" w:rsidRDefault="003813F3" w:rsidP="003813F3">
      <w:pPr>
        <w:pStyle w:val="Bibliography"/>
      </w:pPr>
      <w:r>
        <w:t>[4]</w:t>
      </w:r>
      <w:r>
        <w:tab/>
        <w:t xml:space="preserve">M. Shridhar, L. Manuelli, and D. Fox, ‘CLIPort: What and Where Pathways for Robotic Manipulation’, in </w:t>
      </w:r>
      <w:r>
        <w:rPr>
          <w:i/>
          <w:iCs/>
        </w:rPr>
        <w:t>Proceedings of the 5th Conference on Robot Learning</w:t>
      </w:r>
      <w:r>
        <w:t>, PMLR, Jan. 2022, pp. 894–906. Accessed: Mar. 05, 2025. [Online]. Available: https://proceedings.mlr.press/v164/shridhar22a.html</w:t>
      </w:r>
    </w:p>
    <w:p w14:paraId="45B0341D" w14:textId="77777777" w:rsidR="003813F3" w:rsidRDefault="003813F3" w:rsidP="003813F3">
      <w:pPr>
        <w:pStyle w:val="Bibliography"/>
      </w:pPr>
      <w:r>
        <w:t>[5]</w:t>
      </w:r>
      <w:r>
        <w:tab/>
        <w:t>T. R. R. Staff, ‘IFR World Robotics report says 4M robots are operating in factories globally’, The Robot Report. Accessed: Mar. 10, 2025. [Online]. Available: https://www.therobotreport.com/ifr-4-million-robots-operating-globally-world-robotics-report/</w:t>
      </w:r>
    </w:p>
    <w:p w14:paraId="13CC1F85" w14:textId="77777777" w:rsidR="003813F3" w:rsidRDefault="003813F3" w:rsidP="003813F3">
      <w:pPr>
        <w:pStyle w:val="Bibliography"/>
      </w:pPr>
      <w:r>
        <w:t>[6]</w:t>
      </w:r>
      <w:r>
        <w:tab/>
        <w:t xml:space="preserve">S. Riso, D. Adascalitei, and European Foundation for the Improvement of Living and Working Conditions, Eds., </w:t>
      </w:r>
      <w:r>
        <w:rPr>
          <w:i/>
          <w:iCs/>
        </w:rPr>
        <w:t>Human-robot interaction: what changes in the workplace?</w:t>
      </w:r>
      <w:r>
        <w:t xml:space="preserve"> Luxembourg: Publications Office, 2024. doi: 10.2806/67956.</w:t>
      </w:r>
    </w:p>
    <w:p w14:paraId="18E1E2C6" w14:textId="77777777" w:rsidR="003813F3" w:rsidRDefault="003813F3" w:rsidP="003813F3">
      <w:pPr>
        <w:pStyle w:val="Bibliography"/>
      </w:pPr>
      <w:r>
        <w:t>[7]</w:t>
      </w:r>
      <w:r>
        <w:tab/>
        <w:t>‘Human-Centered Robots Are Key to Creating a Society We All Want to Live In’, NTT DATA. Accessed: Mar. 12, 2025. [Online]. Available: https://www.nttdata.com/global/en/insights/technology/academic-collaborations/mit-media-lab-cynthia-breazeal</w:t>
      </w:r>
    </w:p>
    <w:p w14:paraId="2CC574E9" w14:textId="77777777" w:rsidR="003813F3" w:rsidRDefault="003813F3" w:rsidP="003813F3">
      <w:pPr>
        <w:pStyle w:val="Bibliography"/>
      </w:pPr>
      <w:r>
        <w:t>[8]</w:t>
      </w:r>
      <w:r>
        <w:tab/>
        <w:t xml:space="preserve">C. Breazeal, K. Dautenhahn, and T. Kanda, ‘Social Robotics’, in </w:t>
      </w:r>
      <w:r>
        <w:rPr>
          <w:i/>
          <w:iCs/>
        </w:rPr>
        <w:t>Springer Handbook of Robotics</w:t>
      </w:r>
      <w:r>
        <w:t>, B. Siciliano and O. Khatib, Eds., Cham: Springer International Publishing, 2016, pp. 1935–1972. doi: 10.1007/978-3-319-32552-1_72.</w:t>
      </w:r>
    </w:p>
    <w:p w14:paraId="2E22E437" w14:textId="77777777" w:rsidR="003813F3" w:rsidRDefault="003813F3" w:rsidP="003813F3">
      <w:pPr>
        <w:pStyle w:val="Bibliography"/>
      </w:pPr>
      <w:r>
        <w:t>[9]</w:t>
      </w:r>
      <w:r>
        <w:tab/>
        <w:t xml:space="preserve">‘Cynthia Breazeal’, </w:t>
      </w:r>
      <w:r>
        <w:rPr>
          <w:i/>
          <w:iCs/>
        </w:rPr>
        <w:t>Wikipedia</w:t>
      </w:r>
      <w:r>
        <w:t>. Mar. 09, 2025. Accessed: Mar. 10, 2025. [Online]. Available: https://en.wikipedia.org/w/index.php?title=Cynthia_Breazeal&amp;oldid=1279548619</w:t>
      </w:r>
    </w:p>
    <w:p w14:paraId="0B99D618" w14:textId="77777777" w:rsidR="003813F3" w:rsidRDefault="003813F3" w:rsidP="003813F3">
      <w:pPr>
        <w:pStyle w:val="Bibliography"/>
      </w:pPr>
      <w:r>
        <w:t>[10]</w:t>
      </w:r>
      <w:r>
        <w:tab/>
        <w:t>‘Digitalsheet_A4_World_Robotics_2023_low.pdf’. Accessed: Mar. 05, 2025. [Online]. Available: https://ifr.org/img/worldrobotics/Digitalsheet_A4_World_Robotics_2023_low.pdf</w:t>
      </w:r>
    </w:p>
    <w:p w14:paraId="27B70E78" w14:textId="77777777" w:rsidR="003813F3" w:rsidRDefault="003813F3" w:rsidP="003813F3">
      <w:pPr>
        <w:pStyle w:val="Bibliography"/>
      </w:pPr>
      <w:r>
        <w:t>[11]</w:t>
      </w:r>
      <w:r>
        <w:tab/>
        <w:t>‘World Economic Forum Annual Meeting 2025’, World Economic Forum. Accessed: Mar. 05, 2025. [Online]. Available: https://www.weforum.org/meetings/world-economic-forum-annual-meeting-2025/</w:t>
      </w:r>
    </w:p>
    <w:p w14:paraId="34B2CA77" w14:textId="77777777" w:rsidR="003813F3" w:rsidRDefault="003813F3" w:rsidP="003813F3">
      <w:pPr>
        <w:pStyle w:val="Bibliography"/>
      </w:pPr>
      <w:r>
        <w:t>[12]</w:t>
      </w:r>
      <w:r>
        <w:tab/>
        <w:t xml:space="preserve">G. Jocher, J. Qiu, and A. Chaurasia, </w:t>
      </w:r>
      <w:r>
        <w:rPr>
          <w:i/>
          <w:iCs/>
        </w:rPr>
        <w:t>Ultralytics YOLO</w:t>
      </w:r>
      <w:r>
        <w:t>. (Jan. 2023). Python. Accessed: Mar. 05, 2025. [Online]. Available: https://github.com/ultralytics/ultralytics</w:t>
      </w:r>
    </w:p>
    <w:p w14:paraId="4A0E0BE6" w14:textId="77777777" w:rsidR="003813F3" w:rsidRDefault="003813F3" w:rsidP="003813F3">
      <w:pPr>
        <w:pStyle w:val="Bibliography"/>
      </w:pPr>
      <w:r>
        <w:t>[13]</w:t>
      </w:r>
      <w:r>
        <w:tab/>
        <w:t xml:space="preserve">J. Devlin, M.-W. Chang, K. Lee, and K. Toutanova, ‘BERT: Pre-training of Deep Bidirectional Transformers for Language Understanding’, May 24, 2019, </w:t>
      </w:r>
      <w:r>
        <w:rPr>
          <w:i/>
          <w:iCs/>
        </w:rPr>
        <w:t>arXiv</w:t>
      </w:r>
      <w:r>
        <w:t>: arXiv:1810.04805. doi: 10.48550/arXiv.1810.04805.</w:t>
      </w:r>
    </w:p>
    <w:p w14:paraId="17EB5A23" w14:textId="77777777" w:rsidR="003813F3" w:rsidRDefault="003813F3" w:rsidP="003813F3">
      <w:pPr>
        <w:pStyle w:val="Bibliography"/>
      </w:pPr>
      <w:r>
        <w:t>[14]</w:t>
      </w:r>
      <w:r>
        <w:tab/>
        <w:t>‘Introducing GPT-4.5’. Accessed: Mar. 05, 2025. [Online]. Available: https://openai.com/index/introducing-gpt-4-5/</w:t>
      </w:r>
    </w:p>
    <w:p w14:paraId="3AEDB38D" w14:textId="77777777" w:rsidR="003813F3" w:rsidRDefault="003813F3" w:rsidP="003813F3">
      <w:pPr>
        <w:pStyle w:val="Bibliography"/>
      </w:pPr>
      <w:r>
        <w:t>[15]</w:t>
      </w:r>
      <w:r>
        <w:tab/>
        <w:t xml:space="preserve">S. Tellex, N. Gopalan, H. Kress-Gazit, and C. Matuszek, ‘Robots that use language’, </w:t>
      </w:r>
      <w:r>
        <w:rPr>
          <w:i/>
          <w:iCs/>
        </w:rPr>
        <w:t>Annual Review of Control, Robotics, and Autonomous Systems</w:t>
      </w:r>
      <w:r>
        <w:t>, vol. 3, no. 1, pp. 25–55, 2020.</w:t>
      </w:r>
    </w:p>
    <w:p w14:paraId="4C0E02F6" w14:textId="77777777" w:rsidR="003813F3" w:rsidRDefault="003813F3" w:rsidP="003813F3">
      <w:pPr>
        <w:pStyle w:val="Bibliography"/>
      </w:pPr>
      <w:r>
        <w:t>[16]</w:t>
      </w:r>
      <w:r>
        <w:tab/>
        <w:t xml:space="preserve">M. Quigley </w:t>
      </w:r>
      <w:r>
        <w:rPr>
          <w:i/>
          <w:iCs/>
        </w:rPr>
        <w:t>et al.</w:t>
      </w:r>
      <w:r>
        <w:t>, ‘ROS: an open-source Robot Operating System’.</w:t>
      </w:r>
    </w:p>
    <w:p w14:paraId="50946FEF" w14:textId="77777777" w:rsidR="003813F3" w:rsidRDefault="003813F3" w:rsidP="003813F3">
      <w:pPr>
        <w:pStyle w:val="Bibliography"/>
      </w:pPr>
      <w:r>
        <w:t>[17]</w:t>
      </w:r>
      <w:r>
        <w:tab/>
        <w:t>‘NVIDIA Omniverse’, NVIDIA Docs. Accessed: Mar. 05, 2025. [Online]. Available: https://docs.nvidia.com/omniverse/index.html</w:t>
      </w:r>
    </w:p>
    <w:p w14:paraId="6996F21F" w14:textId="77777777" w:rsidR="003813F3" w:rsidRDefault="003813F3" w:rsidP="003813F3">
      <w:pPr>
        <w:pStyle w:val="Bibliography"/>
      </w:pPr>
      <w:r>
        <w:t>[18]</w:t>
      </w:r>
      <w:r>
        <w:tab/>
        <w:t xml:space="preserve">S. Levine, C. Finn, T. Darrell, and P. Abbeel, ‘End-to-End Training of Deep Visuomotor Policies’, Apr. 19, 2016, </w:t>
      </w:r>
      <w:r>
        <w:rPr>
          <w:i/>
          <w:iCs/>
        </w:rPr>
        <w:t>arXiv</w:t>
      </w:r>
      <w:r>
        <w:t>: arXiv:1504.00702. doi: 10.48550/arXiv.1504.00702.</w:t>
      </w:r>
    </w:p>
    <w:p w14:paraId="5ED38858" w14:textId="77777777" w:rsidR="003813F3" w:rsidRDefault="003813F3" w:rsidP="003813F3">
      <w:pPr>
        <w:pStyle w:val="Bibliography"/>
      </w:pPr>
      <w:r>
        <w:t>[19]</w:t>
      </w:r>
      <w:r>
        <w:tab/>
        <w:t xml:space="preserve">J. Tobin, R. Fong, A. Ray, J. Schneider, W. Zaremba, and P. Abbeel, ‘Domain randomization for transferring deep neural networks from simulation to the real world’, in </w:t>
      </w:r>
      <w:r>
        <w:rPr>
          <w:i/>
          <w:iCs/>
        </w:rPr>
        <w:t>2017 IEEE/RSJ International Conference on Intelligent Robots and Systems (IROS)</w:t>
      </w:r>
      <w:r>
        <w:t>, Sep. 2017, pp. 23–30. doi: 10.1109/IROS.2017.8202133.</w:t>
      </w:r>
    </w:p>
    <w:p w14:paraId="7422862F" w14:textId="77777777" w:rsidR="003813F3" w:rsidRDefault="003813F3" w:rsidP="003813F3">
      <w:pPr>
        <w:pStyle w:val="Bibliography"/>
      </w:pPr>
      <w:r>
        <w:t>[20]</w:t>
      </w:r>
      <w:r>
        <w:tab/>
        <w:t>‘GTC 2023 Keynote | GTC Digital Spring 2023 | NVIDIA On-Demand’, NVIDIA. Accessed: Mar. 05, 2025. [Online]. Available: https://www.nvidia.com/en-us/on-demand/session/gtcspring23-s52226/</w:t>
      </w:r>
    </w:p>
    <w:p w14:paraId="6B82C0B1" w14:textId="77777777" w:rsidR="003813F3" w:rsidRDefault="003813F3" w:rsidP="003813F3">
      <w:pPr>
        <w:pStyle w:val="Bibliography"/>
      </w:pPr>
      <w:r>
        <w:t>[21]</w:t>
      </w:r>
      <w:r>
        <w:tab/>
        <w:t>‘NVIDIA GTC 2023 to Feature Latest Advances in AI Computing Systems, Generative AI, Industrial Metaverse, Robotics; Keynote by Jensen Huang; Talks by OpenAI, DeepMind Founders’, NVIDIA Newsroom. Accessed: Mar. 05, 2025. [Online]. Available: https://nvidianews.nvidia.com/news/nvidia-gtc-2023-to-feature-latest-advances-in-ai-computing-systems-generative-ai-industrial-metaverse-robotics-keynote-by-jensen-huang-talks-by-openai-deepmind-founders</w:t>
      </w:r>
    </w:p>
    <w:p w14:paraId="12273DD1" w14:textId="77777777" w:rsidR="003813F3" w:rsidRDefault="003813F3" w:rsidP="003813F3">
      <w:pPr>
        <w:pStyle w:val="Bibliography"/>
      </w:pPr>
      <w:r>
        <w:t>[22]</w:t>
      </w:r>
      <w:r>
        <w:tab/>
        <w:t>‘Privacy in the age of robotics | IAPP’. Accessed: Mar. 11, 2025. [Online]. Available: https://iapp.org/news/a/privacy-in-the-age-of-robotics</w:t>
      </w:r>
    </w:p>
    <w:p w14:paraId="067B239E" w14:textId="77777777" w:rsidR="003813F3" w:rsidRDefault="003813F3" w:rsidP="003813F3">
      <w:pPr>
        <w:pStyle w:val="Bibliography"/>
      </w:pPr>
      <w:r>
        <w:t>[23]</w:t>
      </w:r>
      <w:r>
        <w:tab/>
        <w:t xml:space="preserve">Y. Zhou and H. Li, ‘A Scientometric Review of Soft Robotics: Intellectual Structures and Emerging Trends Analysis (2010–2021)’, </w:t>
      </w:r>
      <w:r>
        <w:rPr>
          <w:i/>
          <w:iCs/>
        </w:rPr>
        <w:t>Front. Robot. AI</w:t>
      </w:r>
      <w:r>
        <w:t>, vol. 9, May 2022, doi: 10.3389/frobt.2022.868682.</w:t>
      </w:r>
    </w:p>
    <w:p w14:paraId="3D1209B7" w14:textId="77777777" w:rsidR="003813F3" w:rsidRDefault="003813F3" w:rsidP="003813F3">
      <w:pPr>
        <w:pStyle w:val="Bibliography"/>
      </w:pPr>
      <w:r>
        <w:t>[24]</w:t>
      </w:r>
      <w:r>
        <w:tab/>
        <w:t>G. C. Devol, ‘Programmed Article Transfer’, US 2,988,237, 1961</w:t>
      </w:r>
    </w:p>
    <w:p w14:paraId="780B767D" w14:textId="77777777" w:rsidR="003813F3" w:rsidRDefault="003813F3" w:rsidP="003813F3">
      <w:pPr>
        <w:pStyle w:val="Bibliography"/>
      </w:pPr>
      <w:r>
        <w:t>[25]</w:t>
      </w:r>
      <w:r>
        <w:tab/>
        <w:t xml:space="preserve">B. Siciliano and O. Khatib, Eds., </w:t>
      </w:r>
      <w:r>
        <w:rPr>
          <w:i/>
          <w:iCs/>
        </w:rPr>
        <w:t>Springer Handbook of Robotics</w:t>
      </w:r>
      <w:r>
        <w:t>. in Springer Handbooks. Cham: Springer International Publishing, 2016. doi: 10.1007/978-3-319-32552-1.</w:t>
      </w:r>
    </w:p>
    <w:p w14:paraId="6ACD7E69" w14:textId="77777777" w:rsidR="003813F3" w:rsidRDefault="003813F3" w:rsidP="003813F3">
      <w:pPr>
        <w:pStyle w:val="Bibliography"/>
      </w:pPr>
      <w:r>
        <w:t>[26]</w:t>
      </w:r>
      <w:r>
        <w:tab/>
        <w:t xml:space="preserve">M. A. Goodrich and A. C. Schultz, ‘Human–Robot Interaction: A Survey’, </w:t>
      </w:r>
      <w:r>
        <w:rPr>
          <w:i/>
          <w:iCs/>
        </w:rPr>
        <w:t>HCI</w:t>
      </w:r>
      <w:r>
        <w:t>, vol. 1, no. 3, pp. 203–275, Jan. 2008, doi: 10.1561/1100000005.</w:t>
      </w:r>
    </w:p>
    <w:p w14:paraId="68777CA6" w14:textId="77777777" w:rsidR="003813F3" w:rsidRDefault="003813F3" w:rsidP="003813F3">
      <w:pPr>
        <w:pStyle w:val="Bibliography"/>
      </w:pPr>
      <w:r>
        <w:t>[27]</w:t>
      </w:r>
      <w:r>
        <w:tab/>
        <w:t>‘WEF_Frontier_Technologies_in_Industrial_Operations_2025.pdf’. Accessed: Mar. 05, 2025. [Online]. Available: https://reports.weforum.org/docs/WEF_Frontier_Technologies_in_Industrial_Operations_2025.pdf</w:t>
      </w:r>
    </w:p>
    <w:p w14:paraId="4AF5EBE8" w14:textId="77777777" w:rsidR="003813F3" w:rsidRDefault="003813F3" w:rsidP="003813F3">
      <w:pPr>
        <w:pStyle w:val="Bibliography"/>
      </w:pPr>
      <w:r>
        <w:t>[28]</w:t>
      </w:r>
      <w:r>
        <w:tab/>
        <w:t xml:space="preserve">K. Dautenhahn, ‘Socially intelligent robots: dimensions of human–robot interaction’, </w:t>
      </w:r>
      <w:r>
        <w:rPr>
          <w:i/>
          <w:iCs/>
        </w:rPr>
        <w:t>Philosophical Transactions of the Royal Society B: Biological Sciences</w:t>
      </w:r>
      <w:r>
        <w:t>, vol. 362, no. 1480, pp. 679–704, Feb. 2007, doi: 10.1098/rstb.2006.2004.</w:t>
      </w:r>
    </w:p>
    <w:p w14:paraId="576809EF" w14:textId="77777777" w:rsidR="003813F3" w:rsidRDefault="003813F3" w:rsidP="003813F3">
      <w:pPr>
        <w:pStyle w:val="Bibliography"/>
      </w:pPr>
      <w:r>
        <w:t>[29]</w:t>
      </w:r>
      <w:r>
        <w:tab/>
        <w:t xml:space="preserve">M. Stolarz, A. Mitrevski, M. Wasil, and P. G. Plöger, ‘Learning-based personalisation of robot behaviour for robot-assisted therapy’, </w:t>
      </w:r>
      <w:r>
        <w:rPr>
          <w:i/>
          <w:iCs/>
        </w:rPr>
        <w:t>Front. Robot. AI</w:t>
      </w:r>
      <w:r>
        <w:t>, vol. 11, Apr. 2024, doi: 10.3389/frobt.2024.1352152.</w:t>
      </w:r>
    </w:p>
    <w:p w14:paraId="4D51E9D1" w14:textId="77777777" w:rsidR="003813F3" w:rsidRDefault="003813F3" w:rsidP="003813F3">
      <w:pPr>
        <w:pStyle w:val="Bibliography"/>
      </w:pPr>
      <w:r>
        <w:t>[30]</w:t>
      </w:r>
      <w:r>
        <w:tab/>
        <w:t xml:space="preserve">G. Jocher and J. Qiu, </w:t>
      </w:r>
      <w:r>
        <w:rPr>
          <w:i/>
          <w:iCs/>
        </w:rPr>
        <w:t>Ultralytics YOLO11</w:t>
      </w:r>
      <w:r>
        <w:t>. (2024). [Online]. Available: https://github.com/ultralytics/ultralytics</w:t>
      </w:r>
    </w:p>
    <w:p w14:paraId="5A83E884" w14:textId="77777777" w:rsidR="003813F3" w:rsidRDefault="003813F3" w:rsidP="003813F3">
      <w:pPr>
        <w:pStyle w:val="Bibliography"/>
      </w:pPr>
      <w:r>
        <w:t>[31]</w:t>
      </w:r>
      <w:r>
        <w:tab/>
        <w:t xml:space="preserve">J. Redmon and A. Farhadi, ‘YOLOv3: An Incremental Improvement’, Apr. 08, 2018, </w:t>
      </w:r>
      <w:r>
        <w:rPr>
          <w:i/>
          <w:iCs/>
        </w:rPr>
        <w:t>arXiv</w:t>
      </w:r>
      <w:r>
        <w:t>: arXiv:1804.02767. doi: 10.48550/arXiv.1804.02767.</w:t>
      </w:r>
    </w:p>
    <w:p w14:paraId="117BF7E2" w14:textId="77777777" w:rsidR="003813F3" w:rsidRDefault="003813F3" w:rsidP="003813F3">
      <w:pPr>
        <w:pStyle w:val="Bibliography"/>
      </w:pPr>
      <w:r>
        <w:t>[32]</w:t>
      </w:r>
      <w:r>
        <w:tab/>
        <w:t>Ultralytics, ‘RT-DETR vs YOLOv6-3.0: Uma comparação pormenorizada de modelos’. Accessed: Feb. 22, 2025. [Online]. Available: https://docs.ultralytics.com/pt/compare/rtdetr-vs-yolov6</w:t>
      </w:r>
    </w:p>
    <w:p w14:paraId="5BE14A1A" w14:textId="77777777" w:rsidR="003813F3" w:rsidRDefault="003813F3" w:rsidP="003813F3">
      <w:pPr>
        <w:pStyle w:val="Bibliography"/>
      </w:pPr>
      <w:r>
        <w:t>[33]</w:t>
      </w:r>
      <w:r>
        <w:tab/>
        <w:t xml:space="preserve">N. Carion, F. Massa, G. Synnaeve, N. Usunier, A. Kirillov, and S. Zagoruyko, ‘End-to-End Object Detection with Transformers’, May 28, 2020, </w:t>
      </w:r>
      <w:r>
        <w:rPr>
          <w:i/>
          <w:iCs/>
        </w:rPr>
        <w:t>arXiv</w:t>
      </w:r>
      <w:r>
        <w:t>: arXiv:2005.12872. doi: 10.48550/arXiv.2005.12872.</w:t>
      </w:r>
    </w:p>
    <w:p w14:paraId="6CE4BFB4" w14:textId="77777777" w:rsidR="003813F3" w:rsidRDefault="003813F3" w:rsidP="003813F3">
      <w:pPr>
        <w:pStyle w:val="Bibliography"/>
      </w:pPr>
      <w:r>
        <w:t>[34]</w:t>
      </w:r>
      <w:r>
        <w:tab/>
        <w:t>‘The science behind visual ID’, Amazon Science. Accessed: Feb. 22, 2025. [Online]. Available: https://www.amazon.science/blog/the-science-behind-visual-id</w:t>
      </w:r>
    </w:p>
    <w:p w14:paraId="1E9B4AB0" w14:textId="77777777" w:rsidR="003813F3" w:rsidRDefault="003813F3" w:rsidP="003813F3">
      <w:pPr>
        <w:pStyle w:val="Bibliography"/>
      </w:pPr>
      <w:r>
        <w:t>[35]</w:t>
      </w:r>
      <w:r>
        <w:tab/>
        <w:t xml:space="preserve">J. Redmon, S. Divvala, R. Girshick, and A. Farhadi, ‘You Only Look Once: Unified, Real-Time Object Detection’, May 09, 2016, </w:t>
      </w:r>
      <w:r>
        <w:rPr>
          <w:i/>
          <w:iCs/>
        </w:rPr>
        <w:t>arXiv</w:t>
      </w:r>
      <w:r>
        <w:t>: arXiv:1506.02640. doi: 10.48550/arXiv.1506.02640.</w:t>
      </w:r>
    </w:p>
    <w:p w14:paraId="468D03CD" w14:textId="77777777" w:rsidR="003813F3" w:rsidRDefault="003813F3" w:rsidP="003813F3">
      <w:pPr>
        <w:pStyle w:val="Bibliography"/>
      </w:pPr>
      <w:r>
        <w:t>[36]</w:t>
      </w:r>
      <w:r>
        <w:tab/>
        <w:t xml:space="preserve">R. Xu, F.-J. Chu, C. Tang, W. Liu, and P. A. Vela, ‘An Affordance Keypoint Detection Network for Robot Manipulation’, </w:t>
      </w:r>
      <w:r>
        <w:rPr>
          <w:i/>
          <w:iCs/>
        </w:rPr>
        <w:t>IEEE Robotics and Automation Letters</w:t>
      </w:r>
      <w:r>
        <w:t>, vol. 6, no. 2, pp. 2870–2877, Apr. 2021, doi: 10.1109/LRA.2021.3062560.</w:t>
      </w:r>
    </w:p>
    <w:p w14:paraId="2AD79C5A" w14:textId="77777777" w:rsidR="003813F3" w:rsidRDefault="003813F3" w:rsidP="003813F3">
      <w:pPr>
        <w:pStyle w:val="Bibliography"/>
      </w:pPr>
      <w:r>
        <w:t>[37]</w:t>
      </w:r>
      <w:r>
        <w:tab/>
        <w:t xml:space="preserve">N. Yamanobe </w:t>
      </w:r>
      <w:r>
        <w:rPr>
          <w:i/>
          <w:iCs/>
        </w:rPr>
        <w:t>et al.</w:t>
      </w:r>
      <w:r>
        <w:t xml:space="preserve">, ‘A brief review of affordance in robotic manipulation research’, </w:t>
      </w:r>
      <w:r>
        <w:rPr>
          <w:i/>
          <w:iCs/>
        </w:rPr>
        <w:t>Advanced Robotics</w:t>
      </w:r>
      <w:r>
        <w:t>, vol. 31, no. 19–20, pp. 1086–1101, Oct. 2017, doi: 10.1080/01691864.2017.1394912.</w:t>
      </w:r>
    </w:p>
    <w:p w14:paraId="2C95EA1C" w14:textId="77777777" w:rsidR="003813F3" w:rsidRDefault="003813F3" w:rsidP="003813F3">
      <w:pPr>
        <w:pStyle w:val="Bibliography"/>
      </w:pPr>
      <w:r>
        <w:t>[38]</w:t>
      </w:r>
      <w:r>
        <w:tab/>
        <w:t xml:space="preserve">F.-J. Chu, R. Xu, L. Seguin, and P. A. Vela, ‘Toward Affordance Detection and Ranking on Novel Objects for Real-World Robotic Manipulation’, </w:t>
      </w:r>
      <w:r>
        <w:rPr>
          <w:i/>
          <w:iCs/>
        </w:rPr>
        <w:t>IEEE Robot. Autom. Lett.</w:t>
      </w:r>
      <w:r>
        <w:t>, vol. 4, no. 4, pp. 4070–4077, Oct. 2019, doi: 10.1109/LRA.2019.2930364.</w:t>
      </w:r>
    </w:p>
    <w:p w14:paraId="0E42FD9B" w14:textId="77777777" w:rsidR="003813F3" w:rsidRDefault="003813F3" w:rsidP="003813F3">
      <w:pPr>
        <w:pStyle w:val="Bibliography"/>
      </w:pPr>
      <w:r>
        <w:t>[39]</w:t>
      </w:r>
      <w:r>
        <w:tab/>
        <w:t xml:space="preserve">F. Schroff, D. Kalenichenko, and J. Philbin, ‘FaceNet: A Unified Embedding for Face Recognition and Clustering’, in </w:t>
      </w:r>
      <w:r>
        <w:rPr>
          <w:i/>
          <w:iCs/>
        </w:rPr>
        <w:t>2015 IEEE Conference on Computer Vision and Pattern Recognition (CVPR)</w:t>
      </w:r>
      <w:r>
        <w:t>, Jun. 2015, pp. 815–823. doi: 10.1109/CVPR.2015.7298682.</w:t>
      </w:r>
    </w:p>
    <w:p w14:paraId="3B07D716" w14:textId="77777777" w:rsidR="003813F3" w:rsidRDefault="003813F3" w:rsidP="003813F3">
      <w:pPr>
        <w:pStyle w:val="Bibliography"/>
      </w:pPr>
      <w:r>
        <w:t>[40]</w:t>
      </w:r>
      <w:r>
        <w:tab/>
        <w:t>‘Sensory’s TrulySecure Face &amp; Voice Biometrics Software’, Sensory. Accessed: Feb. 22, 2025. [Online]. Available: https://www.sensory.com/face-voice-biometrics/</w:t>
      </w:r>
    </w:p>
    <w:p w14:paraId="36D32E2D" w14:textId="77777777" w:rsidR="003813F3" w:rsidRDefault="003813F3" w:rsidP="003813F3">
      <w:pPr>
        <w:pStyle w:val="Bibliography"/>
      </w:pPr>
      <w:r>
        <w:t>[41]</w:t>
      </w:r>
      <w:r>
        <w:tab/>
        <w:t xml:space="preserve">F. Zeng, W. Gan, Y. Wang, N. Liu, and P. S. Yu, ‘Large Language Models for Robotics: A Survey’, Nov. 13, 2023, </w:t>
      </w:r>
      <w:r>
        <w:rPr>
          <w:i/>
          <w:iCs/>
        </w:rPr>
        <w:t>arXiv</w:t>
      </w:r>
      <w:r>
        <w:t>: arXiv:2311.07226. doi: 10.48550/arXiv.2311.07226.</w:t>
      </w:r>
    </w:p>
    <w:p w14:paraId="5E9F3D40" w14:textId="77777777" w:rsidR="003813F3" w:rsidRDefault="003813F3" w:rsidP="003813F3">
      <w:pPr>
        <w:pStyle w:val="Bibliography"/>
      </w:pPr>
      <w:r>
        <w:t>[42]</w:t>
      </w:r>
      <w:r>
        <w:tab/>
        <w:t xml:space="preserve">J. Wang </w:t>
      </w:r>
      <w:r>
        <w:rPr>
          <w:i/>
          <w:iCs/>
        </w:rPr>
        <w:t>et al.</w:t>
      </w:r>
      <w:r>
        <w:t xml:space="preserve">, ‘Large Language Models for Robotics: Opportunities, Challenges, and Perspectives’, Jan. 09, 2024, </w:t>
      </w:r>
      <w:r>
        <w:rPr>
          <w:i/>
          <w:iCs/>
        </w:rPr>
        <w:t>arXiv</w:t>
      </w:r>
      <w:r>
        <w:t>: arXiv:2401.04334. doi: 10.48550/arXiv.2401.04334.</w:t>
      </w:r>
    </w:p>
    <w:p w14:paraId="1DFDB657" w14:textId="77777777" w:rsidR="003813F3" w:rsidRDefault="003813F3" w:rsidP="003813F3">
      <w:pPr>
        <w:pStyle w:val="Bibliography"/>
      </w:pPr>
      <w:r>
        <w:t>[43]</w:t>
      </w:r>
      <w:r>
        <w:tab/>
        <w:t xml:space="preserve">D. Driess </w:t>
      </w:r>
      <w:r>
        <w:rPr>
          <w:i/>
          <w:iCs/>
        </w:rPr>
        <w:t>et al.</w:t>
      </w:r>
      <w:r>
        <w:t xml:space="preserve">, ‘PaLM-E: An Embodied Multimodal Language Model’, Mar. 06, 2023, </w:t>
      </w:r>
      <w:r>
        <w:rPr>
          <w:i/>
          <w:iCs/>
        </w:rPr>
        <w:t>arXiv</w:t>
      </w:r>
      <w:r>
        <w:t>: arXiv:2303.03378. doi: 10.48550/arXiv.2303.03378.</w:t>
      </w:r>
    </w:p>
    <w:p w14:paraId="2948E546" w14:textId="77777777" w:rsidR="003813F3" w:rsidRDefault="003813F3" w:rsidP="003813F3">
      <w:pPr>
        <w:pStyle w:val="Bibliography"/>
      </w:pPr>
      <w:r>
        <w:t>[44]</w:t>
      </w:r>
      <w:r>
        <w:tab/>
        <w:t xml:space="preserve">Google DeepMind, ‘Demonstrating Large Language Models on Robots’, in </w:t>
      </w:r>
      <w:r>
        <w:rPr>
          <w:i/>
          <w:iCs/>
        </w:rPr>
        <w:t>Robotics: Science and Systems XIX</w:t>
      </w:r>
      <w:r>
        <w:t>, Robotics: Science and Systems Foundation, Jul. 2023. doi: 10.15607/RSS.2023.XIX.024.</w:t>
      </w:r>
    </w:p>
    <w:p w14:paraId="6C9074B6" w14:textId="77777777" w:rsidR="003813F3" w:rsidRDefault="003813F3" w:rsidP="003813F3">
      <w:pPr>
        <w:pStyle w:val="Bibliography"/>
      </w:pPr>
      <w:r>
        <w:t>[45]</w:t>
      </w:r>
      <w:r>
        <w:tab/>
        <w:t xml:space="preserve">Z. Hu </w:t>
      </w:r>
      <w:r>
        <w:rPr>
          <w:i/>
          <w:iCs/>
        </w:rPr>
        <w:t>et al.</w:t>
      </w:r>
      <w:r>
        <w:t xml:space="preserve">, ‘Deploying and Evaluating LLMs to Program Service Mobile Robots’, </w:t>
      </w:r>
      <w:r>
        <w:rPr>
          <w:i/>
          <w:iCs/>
        </w:rPr>
        <w:t>IEEE Robot. Autom. Lett.</w:t>
      </w:r>
      <w:r>
        <w:t>, vol. 9, no. 3, pp. 2853–2860, Mar. 2024, doi: 10.1109/LRA.2024.3360020.</w:t>
      </w:r>
    </w:p>
    <w:p w14:paraId="7CDA527D" w14:textId="77777777" w:rsidR="003813F3" w:rsidRDefault="003813F3" w:rsidP="003813F3">
      <w:pPr>
        <w:pStyle w:val="Bibliography"/>
      </w:pPr>
      <w:r>
        <w:t>[46]</w:t>
      </w:r>
      <w:r>
        <w:tab/>
        <w:t xml:space="preserve">H. Choi </w:t>
      </w:r>
      <w:r>
        <w:rPr>
          <w:i/>
          <w:iCs/>
        </w:rPr>
        <w:t>et al.</w:t>
      </w:r>
      <w:r>
        <w:t xml:space="preserve">, ‘On the use of simulation in robotics: Opportunities, challenges, and suggestions for moving forward’, </w:t>
      </w:r>
      <w:r>
        <w:rPr>
          <w:i/>
          <w:iCs/>
        </w:rPr>
        <w:t>Proceedings of the National Academy of Sciences</w:t>
      </w:r>
      <w:r>
        <w:t>, vol. 118, no. 1, p. e1907856118, Jan. 2021, doi: 10.1073/pnas.1907856118.</w:t>
      </w:r>
    </w:p>
    <w:p w14:paraId="5E9B86A9" w14:textId="77777777" w:rsidR="003813F3" w:rsidRDefault="003813F3" w:rsidP="003813F3">
      <w:pPr>
        <w:pStyle w:val="Bibliography"/>
      </w:pPr>
      <w:r>
        <w:t>[47]</w:t>
      </w:r>
      <w:r>
        <w:tab/>
        <w:t xml:space="preserve">C. K. Liu and D. Negrut, ‘The Role of Physics-Based Simulators in Robotics’, </w:t>
      </w:r>
      <w:r>
        <w:rPr>
          <w:i/>
          <w:iCs/>
        </w:rPr>
        <w:t>Annu. Rev. Control Robot. Auton. Syst.</w:t>
      </w:r>
      <w:r>
        <w:t>, vol. 4, no. 1, pp. 35–58, May 2021, doi: 10.1146/annurev-control-072220-093055.</w:t>
      </w:r>
    </w:p>
    <w:p w14:paraId="0F89E7FA" w14:textId="77777777" w:rsidR="003813F3" w:rsidRDefault="003813F3" w:rsidP="003813F3">
      <w:pPr>
        <w:pStyle w:val="Bibliography"/>
      </w:pPr>
      <w:r>
        <w:t>[48]</w:t>
      </w:r>
      <w:r>
        <w:tab/>
        <w:t xml:space="preserve">L. Žlajpah, ‘Simulation in robotics’, </w:t>
      </w:r>
      <w:r>
        <w:rPr>
          <w:i/>
          <w:iCs/>
        </w:rPr>
        <w:t>Mathematics and Computers in Simulation</w:t>
      </w:r>
      <w:r>
        <w:t>, vol. 79, no. 4, pp. 879–897, Dec. 2008, doi: 10.1016/j.matcom.2008.02.017.</w:t>
      </w:r>
    </w:p>
    <w:p w14:paraId="3895087C" w14:textId="77777777" w:rsidR="003813F3" w:rsidRDefault="003813F3" w:rsidP="003813F3">
      <w:pPr>
        <w:pStyle w:val="Bibliography"/>
      </w:pPr>
      <w:r>
        <w:t>[49]</w:t>
      </w:r>
      <w:r>
        <w:tab/>
        <w:t xml:space="preserve">A. Afzal, D. S. Katz, C. L. Goues, and C. S. Timperley, ‘A Study on the Challenges of Using Robotics Simulators for Testing’, Apr. 15, 2020, </w:t>
      </w:r>
      <w:r>
        <w:rPr>
          <w:i/>
          <w:iCs/>
        </w:rPr>
        <w:t>arXiv</w:t>
      </w:r>
      <w:r>
        <w:t>: arXiv:2004.07368. doi: 10.48550/arXiv.2004.07368.</w:t>
      </w:r>
    </w:p>
    <w:p w14:paraId="48734C65" w14:textId="77777777" w:rsidR="003813F3" w:rsidRDefault="003813F3" w:rsidP="003813F3">
      <w:pPr>
        <w:pStyle w:val="Bibliography"/>
      </w:pPr>
      <w:r>
        <w:t>[50]</w:t>
      </w:r>
      <w:r>
        <w:tab/>
        <w:t xml:space="preserve">R. E. Fikes and N. J. Nilsson, ‘Strips: A new approach to the application of theorem proving to problem solving’, </w:t>
      </w:r>
      <w:r>
        <w:rPr>
          <w:i/>
          <w:iCs/>
        </w:rPr>
        <w:t>Artificial Intelligence</w:t>
      </w:r>
      <w:r>
        <w:t>, vol. 2, no. 3–4, pp. 189–208, Dec. 1971, doi: 10.1016/0004-3702(71)90010-5.</w:t>
      </w:r>
    </w:p>
    <w:p w14:paraId="0A46A63F" w14:textId="77777777" w:rsidR="003813F3" w:rsidRDefault="003813F3" w:rsidP="003813F3">
      <w:pPr>
        <w:pStyle w:val="Bibliography"/>
      </w:pPr>
      <w:r>
        <w:t>[51]</w:t>
      </w:r>
      <w:r>
        <w:tab/>
        <w:t xml:space="preserve">J. Tang, Z. Ye, Y. Yan, Z. Zheng, T. Gao, and Y. Jin, ‘Zero-shot Robotic Manipulation with Language-guided Instruction and Formal Task Planning’, Jan. 25, 2025, </w:t>
      </w:r>
      <w:r>
        <w:rPr>
          <w:i/>
          <w:iCs/>
        </w:rPr>
        <w:t>arXiv</w:t>
      </w:r>
      <w:r>
        <w:t>: arXiv:2501.15214. doi: 10.48550/arXiv.2501.15214.</w:t>
      </w:r>
    </w:p>
    <w:p w14:paraId="53647369" w14:textId="77777777" w:rsidR="003813F3" w:rsidRDefault="003813F3" w:rsidP="003813F3">
      <w:pPr>
        <w:pStyle w:val="Bibliography"/>
      </w:pPr>
      <w:r>
        <w:t>[52]</w:t>
      </w:r>
      <w:r>
        <w:tab/>
        <w:t xml:space="preserve">Z. Wu, Z. Wang, X. Xu, J. Lu, and H. Yan, ‘Embodied Task Planning with Large Language Models’, Jul. 04, 2023, </w:t>
      </w:r>
      <w:r>
        <w:rPr>
          <w:i/>
          <w:iCs/>
        </w:rPr>
        <w:t>arXiv</w:t>
      </w:r>
      <w:r>
        <w:t>: arXiv:2307.01848. doi: 10.48550/arXiv.2307.01848.</w:t>
      </w:r>
    </w:p>
    <w:p w14:paraId="4FAC69A5" w14:textId="77777777" w:rsidR="003813F3" w:rsidRDefault="003813F3" w:rsidP="003813F3">
      <w:pPr>
        <w:pStyle w:val="Bibliography"/>
      </w:pPr>
      <w:r>
        <w:t>[53]</w:t>
      </w:r>
      <w:r>
        <w:tab/>
        <w:t xml:space="preserve">H. Liu, Y. Zhu, K. Kato, I. Kondo, T. Aoyama, and Y. Hasegawa, </w:t>
      </w:r>
      <w:r>
        <w:rPr>
          <w:i/>
          <w:iCs/>
        </w:rPr>
        <w:t>LLM-Based Human-Robot Collaboration Framework for Manipulation Tasks</w:t>
      </w:r>
      <w:r>
        <w:t>. 2023. doi: 10.48550/arXiv.2308.14972.</w:t>
      </w:r>
    </w:p>
    <w:p w14:paraId="245DCB5D" w14:textId="77777777" w:rsidR="003813F3" w:rsidRDefault="003813F3" w:rsidP="003813F3">
      <w:pPr>
        <w:pStyle w:val="Bibliography"/>
      </w:pPr>
      <w:r>
        <w:t>[54]</w:t>
      </w:r>
      <w:r>
        <w:tab/>
        <w:t xml:space="preserve">L. Yang, S. Luo, X. Cheng, and L. Yu, ‘Leveraging Large Language Models for Enhanced Digital Twin Modeling: Trends, Methods, and Challenges’, Mar. 04, 2025, </w:t>
      </w:r>
      <w:r>
        <w:rPr>
          <w:i/>
          <w:iCs/>
        </w:rPr>
        <w:t>arXiv</w:t>
      </w:r>
      <w:r>
        <w:t>: arXiv:2503.02167. doi: 10.48550/arXiv.2503.02167.</w:t>
      </w:r>
    </w:p>
    <w:p w14:paraId="3D4F8241" w14:textId="77777777" w:rsidR="003813F3" w:rsidRDefault="003813F3" w:rsidP="003813F3">
      <w:pPr>
        <w:pStyle w:val="Bibliography"/>
      </w:pPr>
      <w:r>
        <w:t>[55]</w:t>
      </w:r>
      <w:r>
        <w:tab/>
        <w:t xml:space="preserve">V. Kumar, S. Ranjani, M. Srinivas, and S. Bhat, ‘Improving LLM-based Robot Control via Human-Robot Cooperation’, </w:t>
      </w:r>
      <w:r>
        <w:rPr>
          <w:i/>
          <w:iCs/>
        </w:rPr>
        <w:t>International Journal of Innovative Research in Computer and Communication Engineering</w:t>
      </w:r>
      <w:r>
        <w:t>, vol. 12, pp. 1–12, Aug. 2024, doi: 10.15680/IJIRCCE.2024.1208016.</w:t>
      </w:r>
    </w:p>
    <w:p w14:paraId="2E44DECA" w14:textId="77777777" w:rsidR="003813F3" w:rsidRDefault="003813F3" w:rsidP="003813F3">
      <w:pPr>
        <w:pStyle w:val="Bibliography"/>
      </w:pPr>
      <w:r>
        <w:t>[56]</w:t>
      </w:r>
      <w:r>
        <w:tab/>
        <w:t>T. Nguyen, N. Gopalan, R. Patel, M. Corsaro, E. Pavlick, and S. Tellex, ‘Robot Object Retrieval with Contextual Natural Language Queries’, Jul. 2020. doi: 10.15607/RSS.2020.XVI.080.</w:t>
      </w:r>
    </w:p>
    <w:p w14:paraId="2323C9CB" w14:textId="77777777" w:rsidR="003813F3" w:rsidRDefault="003813F3" w:rsidP="003813F3">
      <w:pPr>
        <w:pStyle w:val="Bibliography"/>
      </w:pPr>
      <w:r>
        <w:t>[57]</w:t>
      </w:r>
      <w:r>
        <w:tab/>
        <w:t xml:space="preserve">D. Martinez-Baselga, O. de Groot, L. Knoedler, J. Alonso-Mora, L. Riazuelo, and L. Montano, </w:t>
      </w:r>
      <w:r>
        <w:rPr>
          <w:i/>
          <w:iCs/>
        </w:rPr>
        <w:t>Hey Robot! Personalizing Robot Navigation through Model Predictive Control with a Large Language Model</w:t>
      </w:r>
      <w:r>
        <w:t>. 2024. doi: 10.48550/arXiv.2409.13393.</w:t>
      </w:r>
    </w:p>
    <w:p w14:paraId="2F01457E" w14:textId="77777777" w:rsidR="003813F3" w:rsidRDefault="003813F3" w:rsidP="003813F3">
      <w:pPr>
        <w:pStyle w:val="Bibliography"/>
      </w:pPr>
      <w:r>
        <w:t>[58]</w:t>
      </w:r>
      <w:r>
        <w:tab/>
        <w:t xml:space="preserve">H. Pan </w:t>
      </w:r>
      <w:r>
        <w:rPr>
          <w:i/>
          <w:iCs/>
        </w:rPr>
        <w:t>et al.</w:t>
      </w:r>
      <w:r>
        <w:t xml:space="preserve">, </w:t>
      </w:r>
      <w:r>
        <w:rPr>
          <w:i/>
          <w:iCs/>
        </w:rPr>
        <w:t>Recent Advances in Robot Navigation via Large Language Models: A Review</w:t>
      </w:r>
      <w:r>
        <w:t>. 2024. doi: 10.13140/RG.2.2.35284.41603.</w:t>
      </w:r>
    </w:p>
    <w:p w14:paraId="5ED3B6F5" w14:textId="77777777" w:rsidR="003813F3" w:rsidRDefault="003813F3" w:rsidP="003813F3">
      <w:pPr>
        <w:pStyle w:val="Bibliography"/>
      </w:pPr>
      <w:r>
        <w:t>[59]</w:t>
      </w:r>
      <w:r>
        <w:tab/>
        <w:t xml:space="preserve">G. Lu, Z. Yan, J. Luo, and W. Li, ‘Integrating Historical Learning and Multi-View Attention with Hierarchical Feature Fusion for Robotic Manipulation’, </w:t>
      </w:r>
      <w:r>
        <w:rPr>
          <w:i/>
          <w:iCs/>
        </w:rPr>
        <w:t>Biomimetics</w:t>
      </w:r>
      <w:r>
        <w:t>, vol. 9, p. 712, Nov. 2024, doi: 10.3390/biomimetics9110712.</w:t>
      </w:r>
    </w:p>
    <w:p w14:paraId="7B1EBA14" w14:textId="77777777" w:rsidR="003813F3" w:rsidRDefault="003813F3" w:rsidP="003813F3">
      <w:pPr>
        <w:pStyle w:val="Bibliography"/>
      </w:pPr>
      <w:r>
        <w:t>[60]</w:t>
      </w:r>
      <w:r>
        <w:tab/>
        <w:t xml:space="preserve">H. Liu </w:t>
      </w:r>
      <w:r>
        <w:rPr>
          <w:i/>
          <w:iCs/>
        </w:rPr>
        <w:t>et al.</w:t>
      </w:r>
      <w:r>
        <w:t xml:space="preserve">, ‘Enhancing the LLM-Based Robot Manipulation Through Human-Robot Collaboration’, </w:t>
      </w:r>
      <w:r>
        <w:rPr>
          <w:i/>
          <w:iCs/>
        </w:rPr>
        <w:t>IEEE Robotics and Automation Letters</w:t>
      </w:r>
      <w:r>
        <w:t>, vol. PP, pp. 1–8, Aug. 2024, doi: 10.1109/LRA.2024.3415931.</w:t>
      </w:r>
    </w:p>
    <w:p w14:paraId="64D592BD" w14:textId="77777777" w:rsidR="003813F3" w:rsidRDefault="003813F3" w:rsidP="003813F3">
      <w:pPr>
        <w:pStyle w:val="Bibliography"/>
      </w:pPr>
      <w:r>
        <w:t>[61]</w:t>
      </w:r>
      <w:r>
        <w:tab/>
        <w:t>W. Wang, X. Li, Y. Dong, J. Xie, and D. Guo, ‘Natural Language Instruction Understanding for Robotic Manipulation: a Multisensory Perception Approach’, May 2023, pp. 9800–9806. doi: 10.1109/ICRA48891.2023.10160906.</w:t>
      </w:r>
    </w:p>
    <w:p w14:paraId="706B5810" w14:textId="77777777" w:rsidR="003813F3" w:rsidRDefault="003813F3" w:rsidP="003813F3">
      <w:pPr>
        <w:pStyle w:val="Bibliography"/>
      </w:pPr>
      <w:r>
        <w:t>[62]</w:t>
      </w:r>
      <w:r>
        <w:tab/>
        <w:t xml:space="preserve">I. Singh </w:t>
      </w:r>
      <w:r>
        <w:rPr>
          <w:i/>
          <w:iCs/>
        </w:rPr>
        <w:t>et al.</w:t>
      </w:r>
      <w:r>
        <w:t>, ‘ProgPrompt: Generating Situated Robot Task Plans using Large Language Models’, May 2023, pp. 11523–11530. doi: 10.1109/ICRA48891.2023.10161317.</w:t>
      </w:r>
    </w:p>
    <w:p w14:paraId="611E643B" w14:textId="77777777" w:rsidR="003813F3" w:rsidRDefault="003813F3" w:rsidP="003813F3">
      <w:pPr>
        <w:pStyle w:val="Bibliography"/>
      </w:pPr>
      <w:r>
        <w:t>[63]</w:t>
      </w:r>
      <w:r>
        <w:tab/>
        <w:t xml:space="preserve">J. Wu </w:t>
      </w:r>
      <w:r>
        <w:rPr>
          <w:i/>
          <w:iCs/>
        </w:rPr>
        <w:t>et al.</w:t>
      </w:r>
      <w:r>
        <w:t xml:space="preserve">, ‘TidyBot: personalized robot assistance with large language models’, </w:t>
      </w:r>
      <w:r>
        <w:rPr>
          <w:i/>
          <w:iCs/>
        </w:rPr>
        <w:t>Autonomous Robots</w:t>
      </w:r>
      <w:r>
        <w:t>, vol. 47, pp. 1–16, Nov. 2023, doi: 10.1007/s10514-023-10139-z.</w:t>
      </w:r>
    </w:p>
    <w:p w14:paraId="65F8268A" w14:textId="77777777" w:rsidR="003813F3" w:rsidRDefault="003813F3" w:rsidP="003813F3">
      <w:pPr>
        <w:pStyle w:val="Bibliography"/>
      </w:pPr>
      <w:r>
        <w:t>[64]</w:t>
      </w:r>
      <w:r>
        <w:tab/>
        <w:t xml:space="preserve">H. Liu </w:t>
      </w:r>
      <w:r>
        <w:rPr>
          <w:i/>
          <w:iCs/>
        </w:rPr>
        <w:t>et al.</w:t>
      </w:r>
      <w:r>
        <w:t xml:space="preserve">, </w:t>
      </w:r>
      <w:r>
        <w:rPr>
          <w:i/>
          <w:iCs/>
        </w:rPr>
        <w:t>Enhancing the LLM-Based Robot Manipulation Through Human-Robot Collaboration</w:t>
      </w:r>
      <w:r>
        <w:t>. 2024. doi: 10.48550/arXiv.2406.14097.</w:t>
      </w:r>
    </w:p>
    <w:p w14:paraId="406C426F" w14:textId="25FC00DD" w:rsidR="00D9661B" w:rsidRPr="009E1035" w:rsidRDefault="00A85D3C" w:rsidP="00D9661B">
      <w:pPr>
        <w:pStyle w:val="Bibliography"/>
      </w:pPr>
      <w:r w:rsidRPr="009E1035">
        <w:fldChar w:fldCharType="end"/>
      </w:r>
    </w:p>
    <w:p w14:paraId="763DF97E" w14:textId="77777777" w:rsidR="00DC0B48" w:rsidRDefault="00DC0B48" w:rsidP="00105A60"/>
    <w:p w14:paraId="7F634381" w14:textId="77777777" w:rsidR="00AE756E" w:rsidRPr="009E1035" w:rsidRDefault="00AE756E" w:rsidP="00105A60">
      <w:pPr>
        <w:sectPr w:rsidR="00AE756E" w:rsidRPr="009E1035" w:rsidSect="009212E5">
          <w:headerReference w:type="default" r:id="rId47"/>
          <w:pgSz w:w="11906" w:h="16838"/>
          <w:pgMar w:top="1134" w:right="1440" w:bottom="1134" w:left="1440" w:header="284" w:footer="284" w:gutter="0"/>
          <w:cols w:space="708"/>
          <w:docGrid w:linePitch="360"/>
        </w:sectPr>
      </w:pPr>
    </w:p>
    <w:p w14:paraId="701857B4" w14:textId="7526B440" w:rsidR="000652D7" w:rsidRDefault="00A54704" w:rsidP="00105A60">
      <w:pPr>
        <w:rPr>
          <w:rStyle w:val="Strong"/>
          <w:color w:val="215E99" w:themeColor="text2" w:themeTint="BF"/>
          <w:sz w:val="24"/>
        </w:rPr>
      </w:pPr>
      <w:r w:rsidRPr="00A54704">
        <w:rPr>
          <w:rStyle w:val="Strong"/>
          <w:color w:val="215E99" w:themeColor="text2" w:themeTint="BF"/>
          <w:sz w:val="24"/>
        </w:rPr>
        <w:t xml:space="preserve">Other </w:t>
      </w:r>
      <w:r w:rsidR="00D6428D">
        <w:rPr>
          <w:rStyle w:val="Strong"/>
          <w:color w:val="215E99" w:themeColor="text2" w:themeTint="BF"/>
          <w:sz w:val="24"/>
        </w:rPr>
        <w:t xml:space="preserve">very </w:t>
      </w:r>
      <w:r w:rsidRPr="00A54704">
        <w:rPr>
          <w:rStyle w:val="Strong"/>
          <w:color w:val="215E99" w:themeColor="text2" w:themeTint="BF"/>
          <w:sz w:val="24"/>
        </w:rPr>
        <w:t>relevant works to cite</w:t>
      </w:r>
      <w:r w:rsidR="00AE756E">
        <w:rPr>
          <w:rStyle w:val="Strong"/>
          <w:color w:val="215E99" w:themeColor="text2" w:themeTint="BF"/>
          <w:sz w:val="24"/>
        </w:rPr>
        <w:t xml:space="preserve"> (</w:t>
      </w:r>
      <w:r w:rsidR="00AE756E" w:rsidRPr="00587EBB">
        <w:rPr>
          <w:rStyle w:val="Strong"/>
          <w:sz w:val="24"/>
        </w:rPr>
        <w:t>IGNORE THIS</w:t>
      </w:r>
      <w:r w:rsidR="00AE756E">
        <w:rPr>
          <w:rStyle w:val="Strong"/>
          <w:color w:val="215E99" w:themeColor="text2" w:themeTint="BF"/>
          <w:sz w:val="24"/>
        </w:rPr>
        <w:t>)</w:t>
      </w:r>
    </w:p>
    <w:p w14:paraId="65E16BD9" w14:textId="2A950CF5" w:rsidR="00444872" w:rsidRDefault="00C02ABE" w:rsidP="00105A60">
      <w:pPr>
        <w:rPr>
          <w:rStyle w:val="Strong"/>
          <w:color w:val="215E99" w:themeColor="text2" w:themeTint="BF"/>
          <w:sz w:val="24"/>
        </w:rPr>
      </w:pPr>
      <w:r>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vYpiiDDR","properties":{"formattedCitation":"[53]","plainCitation":"[53]","noteIndex":0},"citationItems":[{"id":250,"uris":["http://zotero.org/users/16439525/items/6AQHAAE4"],"itemData":{"id":250,"type":"book","abstract":"This paper presents a novel approach to enhance autonomous robotic manipulation using the Large Language Model (LLM) for logical inference, converting high-level language commands into sequences of executable motion functions. The proposed system combines the advantage of LLM with YOLO-based environmental perception to enable robots to autonomously make reasonable decisions and task planning based on the given commands. Additionally, to address the potential inaccuracies or illogical actions arising from LLM, a combination of teleoperation and Dynamic Movement Primitives (DMP) is employed for action correction. This integration aims to improve the practicality and generalizability of the LLM-based human-robot collaboration system.","note":"DOI: 10.48550/arXiv.2308.14972","source":"ResearchGate","title":"LLM-Based Human-Robot Collaboration Framework for Manipulation Tasks","author":[{"family":"Liu","given":"Haokun"},{"family":"Zhu","given":"Yaonan"},{"family":"Kato","given":"Kenji"},{"family":"Kondo","given":"Izumi"},{"family":"Aoyama","given":"Tadayoshi"},{"family":"Hasegawa","given":"Yasuhisa"}],"issued":{"date-parts":[["2023",8,28]]},"citation-key":"liuLLMBasedHumanRobotCollaboration2023"}}],"schema":"https://github.com/citation-style-language/schema/raw/master/csl-citation.json"} </w:instrText>
      </w:r>
      <w:r>
        <w:rPr>
          <w:rStyle w:val="Strong"/>
          <w:color w:val="215E99" w:themeColor="text2" w:themeTint="BF"/>
          <w:sz w:val="24"/>
        </w:rPr>
        <w:fldChar w:fldCharType="separate"/>
      </w:r>
      <w:r w:rsidR="00BF6A14" w:rsidRPr="00BF6A14">
        <w:rPr>
          <w:rFonts w:cs="Segoe UI Semilight"/>
          <w:sz w:val="24"/>
        </w:rPr>
        <w:t>[53]</w:t>
      </w:r>
      <w:r>
        <w:rPr>
          <w:rStyle w:val="Strong"/>
          <w:color w:val="215E99" w:themeColor="text2" w:themeTint="BF"/>
          <w:sz w:val="24"/>
        </w:rPr>
        <w:fldChar w:fldCharType="end"/>
      </w:r>
      <w:r w:rsidR="00875805" w:rsidRPr="00053C3E">
        <w:rPr>
          <w:rStyle w:val="Strong"/>
          <w:color w:val="215E99" w:themeColor="text2" w:themeTint="BF"/>
          <w:sz w:val="24"/>
        </w:rPr>
        <w:t xml:space="preserve">, </w:t>
      </w:r>
      <w:r w:rsidR="00444872">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WHWCTVrG","properties":{"formattedCitation":"[54]","plainCitation":"[54]","noteIndex":0},"citationItems":[{"id":252,"uris":["http://zotero.org/users/16439525/items/8BYHRYMC"],"itemData":{"id":252,"type":"article","abstract":"Digital twin technology is a transformative innovation driving the digital transformation and intelligent optimization of manufacturing systems. By integrating real-time data with computational models, digital twins enable continuous monitoring, simulation, prediction, and optimization, effectively bridging the gap between the physical and digital worlds. Recent advancements in communication, computing, and control technologies have accelerated the development and adoption of digital twins across various industries. However, significant challenges remain, including limited data for accurate system modeling, inefficiencies in system analysis, and a lack of explainability in the interactions between physical and digital systems. The rise of large language models (LLMs) offers new avenues to address these challenges. LLMs have shown exceptional capabilities across diverse domains, exhibiting strong generalization and emergent abilities that hold great potential for enhancing digital twins. This paper provides a comprehensive review of recent developments in LLMs and their applications to digital twin modeling. We propose a unified description-prediction-prescription framework to integrate digital twin modeling technologies and introduce a structured taxonomy to categorize LLM functionalities in these contexts. For each stage of application, we summarize the methodologies, identify key challenges, and explore potential future directions. To demonstrate the effectiveness of LLM-enhanced digital twins, we present an LLM-enhanced enterprise digital twin system, which enables automatic modeling and optimization of an enterprise. Finally, we discuss future opportunities and challenges in advancing LLM-enhanced digital twins, offering valuable insights for researchers and practitioners in related fields.","DOI":"10.48550/arXiv.2503.02167","note":"arXiv:2503.02167 [cs]","number":"arXiv:2503.02167","publisher":"arXiv","source":"arXiv.org","title":"Leveraging Large Language Models for Enhanced Digital Twin Modeling: Trends, Methods, and Challenges","title-short":"Leveraging Large Language Models for Enhanced Digital Twin Modeling","URL":"http://arxiv.org/abs/2503.02167","author":[{"family":"Yang","given":"Linyao"},{"family":"Luo","given":"Shi"},{"family":"Cheng","given":"Xi"},{"family":"Yu","given":"Lei"}],"accessed":{"date-parts":[["2025",3,10]]},"issued":{"date-parts":[["2025",3,4]]},"citation-key":"yangLeveragingLargeLanguage2025"}}],"schema":"https://github.com/citation-style-language/schema/raw/master/csl-citation.json"} </w:instrText>
      </w:r>
      <w:r w:rsidR="00444872">
        <w:rPr>
          <w:rStyle w:val="Strong"/>
          <w:color w:val="215E99" w:themeColor="text2" w:themeTint="BF"/>
          <w:sz w:val="24"/>
        </w:rPr>
        <w:fldChar w:fldCharType="separate"/>
      </w:r>
      <w:r w:rsidR="00BF6A14" w:rsidRPr="00BF6A14">
        <w:rPr>
          <w:rFonts w:cs="Segoe UI Semilight"/>
          <w:sz w:val="24"/>
        </w:rPr>
        <w:t>[54]</w:t>
      </w:r>
      <w:r w:rsidR="00444872">
        <w:rPr>
          <w:rStyle w:val="Strong"/>
          <w:color w:val="215E99" w:themeColor="text2" w:themeTint="BF"/>
          <w:sz w:val="24"/>
        </w:rPr>
        <w:fldChar w:fldCharType="end"/>
      </w:r>
      <w:r w:rsidR="00875805" w:rsidRPr="00053C3E">
        <w:rPr>
          <w:rStyle w:val="Strong"/>
          <w:color w:val="215E99" w:themeColor="text2" w:themeTint="BF"/>
          <w:sz w:val="24"/>
        </w:rPr>
        <w:t xml:space="preserve">, </w:t>
      </w:r>
      <w:r w:rsidR="00875805">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y9h0l91E","properties":{"formattedCitation":"[55]","plainCitation":"[55]","noteIndex":0},"citationItems":[{"id":256,"uris":["http://zotero.org/users/16439525/items/U4JY29KF"],"itemData":{"id":256,"type":"article-journal","abstract":"In the field of robotics, large language models, or LLMs, are becoming more and more common. However, because of the inadequate connection between LLM and motion, LLM-based robots can only perform simple, repetitive actions. The environment, robotics, and language models. This research presents a unique method using Human-Robot Collaboration (HRC) to improve the performance of LLM-based autonomous manipulation. The method entails breaking down high-level language commands into motion sequences that the robot can do using a suggested GPT-4 language model. Additionally, the system uses a YOLO-based perception algorithm to give the LLM visual signals that help it design possible motions within the given environment. Furthermore, an HRC approach that combines Dynamic Movement Primitives (DMP) with teleoperation is put forth, enabling the LLM-based robot to pick up knowledge from human instruction.","container-title":"International Journal of Innovative Research in Computer and Communication Engineering","DOI":"10.15680/IJIRCCE.2024.1208016","journalAbbreviation":"International Journal of Innovative Research in Computer and Communication Engineering","page":"1-12","source":"ResearchGate","title":"Improving LLM-based Robot Control via Human-Robot Cooperation","volume":"12","author":[{"family":"Kumar","given":"Vinay"},{"family":"Ranjani","given":"Shri"},{"family":"Srinivas","given":"Milan"},{"family":"Bhat","given":"Shravya"}],"issued":{"date-parts":[["2024",8,1]]},"citation-key":"kumarImprovingLLMbasedRobot2024"}}],"schema":"https://github.com/citation-style-language/schema/raw/master/csl-citation.json"} </w:instrText>
      </w:r>
      <w:r w:rsidR="00875805">
        <w:rPr>
          <w:rStyle w:val="Strong"/>
          <w:color w:val="215E99" w:themeColor="text2" w:themeTint="BF"/>
          <w:sz w:val="24"/>
        </w:rPr>
        <w:fldChar w:fldCharType="separate"/>
      </w:r>
      <w:r w:rsidR="00BF6A14" w:rsidRPr="00BF6A14">
        <w:rPr>
          <w:rFonts w:cs="Segoe UI Semilight"/>
          <w:sz w:val="24"/>
        </w:rPr>
        <w:t>[55]</w:t>
      </w:r>
      <w:r w:rsidR="00875805">
        <w:rPr>
          <w:rStyle w:val="Strong"/>
          <w:color w:val="215E99" w:themeColor="text2" w:themeTint="BF"/>
          <w:sz w:val="24"/>
        </w:rPr>
        <w:fldChar w:fldCharType="end"/>
      </w:r>
      <w:r w:rsidR="00875805" w:rsidRPr="00053C3E">
        <w:rPr>
          <w:rStyle w:val="Strong"/>
          <w:color w:val="215E99" w:themeColor="text2" w:themeTint="BF"/>
          <w:sz w:val="24"/>
        </w:rPr>
        <w:t xml:space="preserve">, </w:t>
      </w:r>
      <w:r w:rsidR="00A86056">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YsSJpSiA","properties":{"formattedCitation":"[56]","plainCitation":"[56]","noteIndex":0},"citationItems":[{"id":258,"uris":["http://zotero.org/users/16439525/items/IMR2JB3N"],"itemData":{"id":258,"type":"paper-conference","DOI":"10.15607/RSS.2020.XVI.080","source":"ResearchGate","title":"Robot Object Retrieval with Contextual Natural Language Queries","author":[{"family":"Nguyen","given":"Thao"},{"family":"Gopalan","given":"Nakul"},{"family":"Patel","given":"Roma"},{"family":"Corsaro","given":"Matthew"},{"family":"Pavlick","given":"Ellie"},{"family":"Tellex","given":"Stefanie"}],"issued":{"date-parts":[["2020",7,12]]},"citation-key":"nguyenRobotObjectRetrieval2020"}}],"schema":"https://github.com/citation-style-language/schema/raw/master/csl-citation.json"} </w:instrText>
      </w:r>
      <w:r w:rsidR="00A86056">
        <w:rPr>
          <w:rStyle w:val="Strong"/>
          <w:color w:val="215E99" w:themeColor="text2" w:themeTint="BF"/>
          <w:sz w:val="24"/>
        </w:rPr>
        <w:fldChar w:fldCharType="separate"/>
      </w:r>
      <w:r w:rsidR="00BF6A14" w:rsidRPr="00BF6A14">
        <w:rPr>
          <w:rFonts w:cs="Segoe UI Semilight"/>
          <w:sz w:val="24"/>
        </w:rPr>
        <w:t>[56]</w:t>
      </w:r>
      <w:r w:rsidR="00A86056">
        <w:rPr>
          <w:rStyle w:val="Strong"/>
          <w:color w:val="215E99" w:themeColor="text2" w:themeTint="BF"/>
          <w:sz w:val="24"/>
        </w:rPr>
        <w:fldChar w:fldCharType="end"/>
      </w:r>
      <w:r w:rsidR="00A357AF" w:rsidRPr="00053C3E">
        <w:rPr>
          <w:rStyle w:val="Strong"/>
          <w:color w:val="215E99" w:themeColor="text2" w:themeTint="BF"/>
          <w:sz w:val="24"/>
        </w:rPr>
        <w:t xml:space="preserve">, </w:t>
      </w:r>
      <w:r w:rsidR="00A357AF">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xhkTGk9N","properties":{"formattedCitation":"[57]","plainCitation":"[57]","noteIndex":0},"citationItems":[{"id":261,"uris":["http://zotero.org/users/16439525/items/5BM6HCXY"],"itemData":{"id":261,"type":"book","abstract":"Robot navigation methods allow mobile robots to operate in applications such as warehouses or hospitals. While the environment in which the robot operates imposes requirements on its navigation behavior, most existing methods do not allow the end-user to configure the robot's behavior and priorities, possibly leading to undesirable behavior (e.g., fast driving in a hospital). We propose a novel approach to adapt robot motion behavior based on natural language instructions provided by the end-user. Our zero-shot method uses an existing Visual Language Model to interpret a user text query or an image of the environment. This information is used to generate the cost function and reconfigure the parameters of a Model Predictive Controller, translating the user's instruction to the robot's motion behavior. This allows our method to safely and effectively navigate in dynamic and challenging environments. We extensively evaluate our method's individual components and demonstrate the effectiveness of our method on a ground robot in simulation and real-world experiments, and across a variety of environments and user specifications.","note":"DOI: 10.48550/arXiv.2409.13393","source":"ResearchGate","title":"Hey Robot! Personalizing Robot Navigation through Model Predictive Control with a Large Language Model","author":[{"family":"Martinez-Baselga","given":"Diego"},{"family":"Groot","given":"Oscar","non-dropping-particle":"de"},{"family":"Knoedler","given":"Luzia"},{"family":"Alonso-Mora","given":"Javier"},{"family":"Riazuelo","given":"Luis"},{"family":"Montano","given":"Luis"}],"issued":{"date-parts":[["2024",9,20]]},"citation-key":"martinez-baselgaHeyRobotPersonalizing2024"}}],"schema":"https://github.com/citation-style-language/schema/raw/master/csl-citation.json"} </w:instrText>
      </w:r>
      <w:r w:rsidR="00A357AF">
        <w:rPr>
          <w:rStyle w:val="Strong"/>
          <w:color w:val="215E99" w:themeColor="text2" w:themeTint="BF"/>
          <w:sz w:val="24"/>
        </w:rPr>
        <w:fldChar w:fldCharType="separate"/>
      </w:r>
      <w:r w:rsidR="00BF6A14" w:rsidRPr="00BF6A14">
        <w:rPr>
          <w:rFonts w:cs="Segoe UI Semilight"/>
          <w:sz w:val="24"/>
        </w:rPr>
        <w:t>[57]</w:t>
      </w:r>
      <w:r w:rsidR="00A357AF">
        <w:rPr>
          <w:rStyle w:val="Strong"/>
          <w:color w:val="215E99" w:themeColor="text2" w:themeTint="BF"/>
          <w:sz w:val="24"/>
        </w:rPr>
        <w:fldChar w:fldCharType="end"/>
      </w:r>
      <w:r w:rsidR="00A357AF" w:rsidRPr="00053C3E">
        <w:rPr>
          <w:rStyle w:val="Strong"/>
          <w:color w:val="215E99" w:themeColor="text2" w:themeTint="BF"/>
          <w:sz w:val="24"/>
        </w:rPr>
        <w:t xml:space="preserve">, </w:t>
      </w:r>
      <w:r w:rsidR="0079525D">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0uJsgFBt","properties":{"formattedCitation":"[58]","plainCitation":"[58]","noteIndex":0},"citationItems":[{"id":263,"uris":["http://zotero.org/users/16439525/items/KCAI2DD5"],"itemData":{"id":263,"type":"book","abstract":"Recently, with the advances in Large Language Models (LLMs), robot navigation models have demonstrated superior generalization capabilities, including environment perception, decision-making, reasoning, planning, instruction understanding, and human-robot interaction. In this paper, we systematically review recent LLMs-based robot navigation research papers, categorizing existing studies into a novel taxonomy comprising perception, planning, control, interaction, and coordination. We also present an overview of the principal datasets and metrics used in robot navigation, analyzing the distinctive characteristics of the datasets and the performance of the main LLMs-based methods. Furthermore, we discuss the challenges hindering the integration of LLMs into robot navigation and provide opportunities and potential directions for future development.","note":"DOI: 10.13140/RG.2.2.35284.41603","source":"ResearchGate","title":"Recent Advances in Robot Navigation via Large Language Models: A Review","title-short":"Recent Advances in Robot Navigation via Large Language Models","author":[{"family":"Pan","given":"Haotian"},{"family":"Huang","given":"Shibo"},{"family":"Yang","given":"Jian"},{"family":"Mi","given":"Jinpeng"},{"family":"Li","given":"Ke"},{"family":"You","given":"Xiong"},{"family":"Tang","given":"Xuan"},{"family":"Liang","given":"Peidong"},{"family":"Yang","given":"Jinbo"},{"family":"Liu","given":"Yingjie"},{"family":"Zhang","given":"Jianfeng"},{"family":"Wang","given":"Muyu"},{"family":"Yang","given":"Jie"},{"family":"Zhang","given":"Xinyu"},{"family":"Zhao","given":"Lijun"},{"family":"Chen","given":"Mingsong"},{"family":"Zhou","given":"Jie"},{"family":"Wei","given":"Xian"}],"issued":{"date-parts":[["2024",10,2]]},"citation-key":"panRecentAdvancesRobot2024"}}],"schema":"https://github.com/citation-style-language/schema/raw/master/csl-citation.json"} </w:instrText>
      </w:r>
      <w:r w:rsidR="0079525D">
        <w:rPr>
          <w:rStyle w:val="Strong"/>
          <w:color w:val="215E99" w:themeColor="text2" w:themeTint="BF"/>
          <w:sz w:val="24"/>
        </w:rPr>
        <w:fldChar w:fldCharType="separate"/>
      </w:r>
      <w:r w:rsidR="00BF6A14" w:rsidRPr="00BF6A14">
        <w:rPr>
          <w:rFonts w:cs="Segoe UI Semilight"/>
          <w:sz w:val="24"/>
        </w:rPr>
        <w:t>[58]</w:t>
      </w:r>
      <w:r w:rsidR="0079525D">
        <w:rPr>
          <w:rStyle w:val="Strong"/>
          <w:color w:val="215E99" w:themeColor="text2" w:themeTint="BF"/>
          <w:sz w:val="24"/>
        </w:rPr>
        <w:fldChar w:fldCharType="end"/>
      </w:r>
      <w:r w:rsidR="0079525D" w:rsidRPr="00053C3E">
        <w:rPr>
          <w:rStyle w:val="Strong"/>
          <w:color w:val="215E99" w:themeColor="text2" w:themeTint="BF"/>
          <w:sz w:val="24"/>
        </w:rPr>
        <w:t xml:space="preserve">, </w:t>
      </w:r>
      <w:r w:rsidR="00AB2B36">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CaT2JNez","properties":{"formattedCitation":"[59]","plainCitation":"[59]","noteIndex":0},"citationItems":[{"id":265,"uris":["http://zotero.org/users/16439525/items/DZTWPGEA"],"itemData":{"id":265,"type":"article-journal","abstract":"Humans typically make decisions based on past experiences and observations, while in the field of robotic manipulation, the robot’s action prediction often relies solely on current observations, which tends to make robots overlook environmental changes or become ineffective when current observations are suboptimal. To address this pivotal challenge in robotics, inspired by human cognitive processes, we propose our method which integrates historical learning and multi-view attention to improve the performance of robotic manipulation. Based on a spatio-temporal attention mechanism, our method not only combines observations from current and past steps but also integrates historical actions to better perceive changes in robots’ behaviours and their impacts on the environment. We also employ a mutual information-based multi-view attention module to automatically focus on valuable perspectives, thereby incorporating more effective information for decision-making. Furthermore, inspired by human visual system which processes both global context and local texture details, we have devised a method that merges semantic and texture features, aiding robots in understanding the task and enhancing their capability to handle fine-grained tasks. Extensive experiments in RLBench and real-world scenarios demonstrate that our method effectively handles various tasks and exhibits notable robustness and adaptability.","container-title":"Biomimetics","DOI":"10.3390/biomimetics9110712","journalAbbreviation":"Biomimetics","page":"712","source":"ResearchGate","title":"Integrating Historical Learning and Multi-View Attention with Hierarchical Feature Fusion for Robotic Manipulation","volume":"9","author":[{"family":"Lu","given":"Gaoxiong"},{"family":"Yan","given":"Zeyu"},{"family":"Luo","given":"Jianing"},{"family":"Li","given":"Wei"}],"issued":{"date-parts":[["2024",11,20]]},"citation-key":"luIntegratingHistoricalLearning2024"}}],"schema":"https://github.com/citation-style-language/schema/raw/master/csl-citation.json"} </w:instrText>
      </w:r>
      <w:r w:rsidR="00AB2B36">
        <w:rPr>
          <w:rStyle w:val="Strong"/>
          <w:color w:val="215E99" w:themeColor="text2" w:themeTint="BF"/>
          <w:sz w:val="24"/>
        </w:rPr>
        <w:fldChar w:fldCharType="separate"/>
      </w:r>
      <w:r w:rsidR="00BF6A14" w:rsidRPr="00BF6A14">
        <w:rPr>
          <w:rFonts w:cs="Segoe UI Semilight"/>
          <w:sz w:val="24"/>
        </w:rPr>
        <w:t>[59]</w:t>
      </w:r>
      <w:r w:rsidR="00AB2B36">
        <w:rPr>
          <w:rStyle w:val="Strong"/>
          <w:color w:val="215E99" w:themeColor="text2" w:themeTint="BF"/>
          <w:sz w:val="24"/>
        </w:rPr>
        <w:fldChar w:fldCharType="end"/>
      </w:r>
      <w:r w:rsidR="00C916C6" w:rsidRPr="00053C3E">
        <w:rPr>
          <w:rStyle w:val="Strong"/>
          <w:color w:val="215E99" w:themeColor="text2" w:themeTint="BF"/>
          <w:sz w:val="24"/>
        </w:rPr>
        <w:t xml:space="preserve">, </w:t>
      </w:r>
      <w:r w:rsidR="00C916C6">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pFaSVPZ1","properties":{"formattedCitation":"[60]","plainCitation":"[60]","noteIndex":0},"citationItems":[{"id":267,"uris":["http://zotero.org/users/16439525/items/BHW529UZ"],"itemData":{"id":267,"type":"article-journal","abstract":"Large Language Models (LLMs) are gaining popularity in the field of robotics. However, LLM-based robots are limited to simple, repetitive motions due to the poor integration between language models, robots, and the environment. This paper proposes a novel approach to enhance the performance of LLM-based autonomous manipulation through Human-Robot Collaboration (HRC). The approach involves using a prompted GPT-4 language model to decompose high-level language commands into sequences of motions that can be executed by the robot. The system also employs a YOLO-based perception algorithm, providing visual cues to the LLM, which aids in planning feasible motions within the specific environment. Additionally, an HRC method is proposed by combining teleoperation and Dynamic Movement Primitives (DMP), allowing the LLM-based robot to learn from human guidance. Real-world experiments have been conducted using the Toyota Human Support Robot for manipulation tasks. The outcomes indicate that tasks requiring complex trajectory planning and reasoning over environments can be efficiently accomplished through the incorporation of human demonstrations.","container-title":"IEEE Robotics and Automation Letters","DOI":"10.1109/LRA.2024.3415931","journalAbbreviation":"IEEE Robotics and Automation Letters","page":"1-8","source":"ResearchGate","title":"Enhancing the LLM-Based Robot Manipulation Through Human-Robot Collaboration","volume":"PP","author":[{"family":"Liu","given":"Haokun"},{"family":"Zhu","given":"Yaonan"},{"family":"Kato","given":"Kenji"},{"family":"Tsukahara","given":"Atsushi"},{"family":"Kondo","given":"Izumi"},{"family":"Aoyama","given":"Tadayoshi"},{"family":"Hasegawa","given":"Yasuhisa"}],"issued":{"date-parts":[["2024",8,1]]},"citation-key":"liuEnhancingLLMBasedRobot2024"}}],"schema":"https://github.com/citation-style-language/schema/raw/master/csl-citation.json"} </w:instrText>
      </w:r>
      <w:r w:rsidR="00C916C6">
        <w:rPr>
          <w:rStyle w:val="Strong"/>
          <w:color w:val="215E99" w:themeColor="text2" w:themeTint="BF"/>
          <w:sz w:val="24"/>
        </w:rPr>
        <w:fldChar w:fldCharType="separate"/>
      </w:r>
      <w:r w:rsidR="00BF6A14" w:rsidRPr="00BF6A14">
        <w:rPr>
          <w:rFonts w:cs="Segoe UI Semilight"/>
          <w:sz w:val="24"/>
        </w:rPr>
        <w:t>[60]</w:t>
      </w:r>
      <w:r w:rsidR="00C916C6">
        <w:rPr>
          <w:rStyle w:val="Strong"/>
          <w:color w:val="215E99" w:themeColor="text2" w:themeTint="BF"/>
          <w:sz w:val="24"/>
        </w:rPr>
        <w:fldChar w:fldCharType="end"/>
      </w:r>
      <w:r w:rsidR="00C916C6" w:rsidRPr="00053C3E">
        <w:rPr>
          <w:rStyle w:val="Strong"/>
          <w:color w:val="215E99" w:themeColor="text2" w:themeTint="BF"/>
          <w:sz w:val="24"/>
        </w:rPr>
        <w:t xml:space="preserve">, </w:t>
      </w:r>
      <w:r w:rsidR="00482BEA">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denbasX3","properties":{"formattedCitation":"[61]","plainCitation":"[61]","noteIndex":0},"citationItems":[{"id":271,"uris":["http://zotero.org/users/16439525/items/3D2FCUHN"],"itemData":{"id":271,"type":"paper-conference","DOI":"10.1109/ICRA48891.2023.10160906","page":"9800-9806","source":"ResearchGate","title":"Natural Language Instruction Understanding for Robotic Manipulation: a Multisensory Perception Approach","title-short":"Natural Language Instruction Understanding for Robotic Manipulation","author":[{"family":"Wang","given":"Weihua"},{"family":"Li","given":"Xiaofei"},{"family":"Dong","given":"Yanzhi"},{"family":"Xie","given":"Jun"},{"family":"Guo","given":"Di"}],"issued":{"date-parts":[["2023",5,29]]},"citation-key":"wangNaturalLanguageInstruction2023"}}],"schema":"https://github.com/citation-style-language/schema/raw/master/csl-citation.json"} </w:instrText>
      </w:r>
      <w:r w:rsidR="00482BEA">
        <w:rPr>
          <w:rStyle w:val="Strong"/>
          <w:color w:val="215E99" w:themeColor="text2" w:themeTint="BF"/>
          <w:sz w:val="24"/>
        </w:rPr>
        <w:fldChar w:fldCharType="separate"/>
      </w:r>
      <w:r w:rsidR="00BF6A14" w:rsidRPr="00BF6A14">
        <w:rPr>
          <w:rFonts w:cs="Segoe UI Semilight"/>
          <w:sz w:val="24"/>
        </w:rPr>
        <w:t>[61]</w:t>
      </w:r>
      <w:r w:rsidR="00482BEA">
        <w:rPr>
          <w:rStyle w:val="Strong"/>
          <w:color w:val="215E99" w:themeColor="text2" w:themeTint="BF"/>
          <w:sz w:val="24"/>
        </w:rPr>
        <w:fldChar w:fldCharType="end"/>
      </w:r>
      <w:r w:rsidR="00C20D3C" w:rsidRPr="00053C3E">
        <w:rPr>
          <w:rStyle w:val="Strong"/>
          <w:color w:val="215E99" w:themeColor="text2" w:themeTint="BF"/>
          <w:sz w:val="24"/>
        </w:rPr>
        <w:t xml:space="preserve">, </w:t>
      </w:r>
      <w:r w:rsidR="00C20D3C">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ppChSjXI","properties":{"formattedCitation":"[62]","plainCitation":"[62]","noteIndex":0},"citationItems":[{"id":273,"uris":["http://zotero.org/users/16439525/items/HXJU6X8W"],"itemData":{"id":273,"type":"paper-conference","DOI":"10.1109/ICRA48891.2023.10161317","page":"11523-11530","source":"ResearchGate","title":"ProgPrompt: Generating Situated Robot Task Plans using Large Language Models","title-short":"ProgPrompt","author":[{"family":"Singh","given":"Ishika"},{"family":"Blukis","given":"Valts"},{"family":"Mousavian","given":"Arsalan"},{"family":"Goyal","given":"Ankit"},{"family":"Xu","given":"Danfei"},{"family":"Tremblay","given":"Jonathan"},{"family":"Fox","given":"Dieter"},{"family":"Thomason","given":"Jesse"},{"family":"Garg","given":"Animesh"}],"issued":{"date-parts":[["2023",5,29]]},"citation-key":"singhProgPromptGeneratingSituated2023"}}],"schema":"https://github.com/citation-style-language/schema/raw/master/csl-citation.json"} </w:instrText>
      </w:r>
      <w:r w:rsidR="00C20D3C">
        <w:rPr>
          <w:rStyle w:val="Strong"/>
          <w:color w:val="215E99" w:themeColor="text2" w:themeTint="BF"/>
          <w:sz w:val="24"/>
        </w:rPr>
        <w:fldChar w:fldCharType="separate"/>
      </w:r>
      <w:r w:rsidR="00BF6A14" w:rsidRPr="00BF6A14">
        <w:rPr>
          <w:rFonts w:cs="Segoe UI Semilight"/>
          <w:sz w:val="24"/>
        </w:rPr>
        <w:t>[62]</w:t>
      </w:r>
      <w:r w:rsidR="00C20D3C">
        <w:rPr>
          <w:rStyle w:val="Strong"/>
          <w:color w:val="215E99" w:themeColor="text2" w:themeTint="BF"/>
          <w:sz w:val="24"/>
        </w:rPr>
        <w:fldChar w:fldCharType="end"/>
      </w:r>
      <w:r w:rsidR="000F6768" w:rsidRPr="00053C3E">
        <w:rPr>
          <w:rStyle w:val="Strong"/>
          <w:color w:val="215E99" w:themeColor="text2" w:themeTint="BF"/>
          <w:sz w:val="24"/>
        </w:rPr>
        <w:t xml:space="preserve">, </w:t>
      </w:r>
      <w:r w:rsidR="000F6768">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Q2I2FwG8","properties":{"formattedCitation":"[63]","plainCitation":"[63]","noteIndex":0},"citationItems":[{"id":276,"uris":["http://zotero.org/users/16439525/items/SMWH7Z9K"],"itemData":{"id":276,"type":"article-journal","abstract":"For a robot to personalize physical assistance effectively, it must learn user preferences that can be generally reapplied to future scenarios. In this work, we investigate personalization of household cleanup with robots that can tidy up rooms by picking up objects and putting them away. A key challenge is determining the proper place to put each object, as people’s preferences can vary greatly depending on personal taste or cultural background. For instance, one person may prefer storing shirts in the drawer, while another may prefer them on the shelf. We aim to build systems that can learn such preferences from just a handful of examples via prior interactions with a particular person. We show that robots can combine language-based planning and perception with the few-shot summarization capabilities of large language models to infer generalized user preferences that are broadly applicable to future interactions. This approach enables fast adaptation and achieves 91.2% accuracy on unseen objects in our benchmark dataset. We also demonstrate our approach on a real-world mobile manipulator called TidyBot, which successfully puts away 85.0% of objects in real-world test scenarios.","container-title":"Autonomous Robots","DOI":"10.1007/s10514-023-10139-z","journalAbbreviation":"Autonomous Robots","page":"1-16","source":"ResearchGate","title":"TidyBot: personalized robot assistance with large language models","title-short":"TidyBot","volume":"47","author":[{"family":"Wu","given":"Jimmy"},{"family":"Antonova","given":"Rika"},{"family":"Kan","given":"Adam"},{"family":"Lepert","given":"Marion"},{"family":"Zeng","given":"Andy"},{"family":"Song","given":"Shuran"},{"family":"Bohg","given":"Jeannette"},{"family":"Rusinkiewicz","given":"Szymon"},{"family":"Funkhouser","given":"Thomas"}],"issued":{"date-parts":[["2023",11,16]]},"citation-key":"wuTidyBotPersonalizedRobot2023"}}],"schema":"https://github.com/citation-style-language/schema/raw/master/csl-citation.json"} </w:instrText>
      </w:r>
      <w:r w:rsidR="000F6768">
        <w:rPr>
          <w:rStyle w:val="Strong"/>
          <w:color w:val="215E99" w:themeColor="text2" w:themeTint="BF"/>
          <w:sz w:val="24"/>
        </w:rPr>
        <w:fldChar w:fldCharType="separate"/>
      </w:r>
      <w:r w:rsidR="00BF6A14" w:rsidRPr="00BF6A14">
        <w:rPr>
          <w:rFonts w:cs="Segoe UI Semilight"/>
          <w:sz w:val="24"/>
        </w:rPr>
        <w:t>[63]</w:t>
      </w:r>
      <w:r w:rsidR="000F6768">
        <w:rPr>
          <w:rStyle w:val="Strong"/>
          <w:color w:val="215E99" w:themeColor="text2" w:themeTint="BF"/>
          <w:sz w:val="24"/>
        </w:rPr>
        <w:fldChar w:fldCharType="end"/>
      </w:r>
      <w:r w:rsidR="000F6768" w:rsidRPr="00053C3E">
        <w:rPr>
          <w:rStyle w:val="Strong"/>
          <w:color w:val="215E99" w:themeColor="text2" w:themeTint="BF"/>
          <w:sz w:val="24"/>
        </w:rPr>
        <w:t xml:space="preserve">, </w:t>
      </w:r>
      <w:r w:rsidR="000F6768">
        <w:rPr>
          <w:rStyle w:val="Strong"/>
          <w:color w:val="215E99" w:themeColor="text2" w:themeTint="BF"/>
          <w:sz w:val="24"/>
        </w:rPr>
        <w:fldChar w:fldCharType="begin"/>
      </w:r>
      <w:r w:rsidR="00BF6A14">
        <w:rPr>
          <w:rStyle w:val="Strong"/>
          <w:color w:val="215E99" w:themeColor="text2" w:themeTint="BF"/>
          <w:sz w:val="24"/>
        </w:rPr>
        <w:instrText xml:space="preserve"> ADDIN ZOTERO_ITEM CSL_CITATION {"citationID":"Ydq5nanm","properties":{"formattedCitation":"[64]","plainCitation":"[64]","noteIndex":0},"citationItems":[{"id":279,"uris":["http://zotero.org/users/16439525/items/K6GJ3LZN"],"itemData":{"id":279,"type":"book","abstract":"Large Language Models (LLMs) are gaining popularity in the field of robotics. However, LLM-based robots are limited to simple, repetitive motions due to the poor integration between language models, robots, and the environment. This paper proposes a novel approach to enhance the performance of LLM-based autonomous manipulation through Human-Robot Collaboration (HRC). The approach involves using a prompted GPT-4 language model to decompose high-level language commands into sequences of motions that can be executed by the robot. The system also employs a YOLO-based perception algorithm, providing visual cues to the LLM, which aids in planning feasible motions within the specific environment. Additionally, an HRC method is proposed by combining teleoperation and Dynamic Movement Primitives (DMP), allowing the LLM-based robot to learn from human guidance. Real-world experiments have been conducted using the Toyota Human Support Robot for manipulation tasks. The outcomes indicate that tasks requiring complex trajectory planning and reasoning over environments can be efficiently accomplished through the incorporation of human demonstrations.","note":"DOI: 10.48550/arXiv.2406.14097","source":"ResearchGate","title":"Enhancing the LLM-Based Robot Manipulation Through Human-Robot Collaboration","author":[{"family":"Liu","given":"Haokun"},{"family":"Zhu","given":"Yaonan"},{"family":"Kato","given":"Kenji"},{"family":"Tsukahara","given":"Atsushi"},{"family":"Kondo","given":"Izumi"},{"family":"Aoyama","given":"Tadayoshi"},{"family":"Hasegawa","given":"Yasuhisa"}],"issued":{"date-parts":[["2024",6,20]]},"citation-key":"liuEnhancingLLMBasedRobot2024b"}}],"schema":"https://github.com/citation-style-language/schema/raw/master/csl-citation.json"} </w:instrText>
      </w:r>
      <w:r w:rsidR="000F6768">
        <w:rPr>
          <w:rStyle w:val="Strong"/>
          <w:color w:val="215E99" w:themeColor="text2" w:themeTint="BF"/>
          <w:sz w:val="24"/>
        </w:rPr>
        <w:fldChar w:fldCharType="separate"/>
      </w:r>
      <w:r w:rsidR="00BF6A14" w:rsidRPr="00BF6A14">
        <w:rPr>
          <w:rFonts w:cs="Segoe UI Semilight"/>
          <w:sz w:val="24"/>
        </w:rPr>
        <w:t>[64]</w:t>
      </w:r>
      <w:r w:rsidR="000F6768">
        <w:rPr>
          <w:rStyle w:val="Strong"/>
          <w:color w:val="215E99" w:themeColor="text2" w:themeTint="BF"/>
          <w:sz w:val="24"/>
        </w:rPr>
        <w:fldChar w:fldCharType="end"/>
      </w:r>
    </w:p>
    <w:p w14:paraId="2A6994B7" w14:textId="430D09DB" w:rsidR="00DB17E4" w:rsidRPr="00D6428D" w:rsidRDefault="00A62A1F" w:rsidP="00105A60">
      <w:pPr>
        <w:rPr>
          <w:sz w:val="20"/>
          <w:szCs w:val="22"/>
        </w:rPr>
      </w:pPr>
      <w:r w:rsidRPr="00D6428D">
        <w:rPr>
          <w:sz w:val="20"/>
          <w:szCs w:val="22"/>
        </w:rPr>
        <w:t>Ahn, M., Brohan, A., Brown, N., et al. (2022). Do as I can, not as I say: Grounding language in robotic affordances. arXiv preprint, [</w:t>
      </w:r>
      <w:proofErr w:type="gramStart"/>
      <w:r w:rsidRPr="00D6428D">
        <w:rPr>
          <w:sz w:val="20"/>
          <w:szCs w:val="22"/>
        </w:rPr>
        <w:t>Online</w:t>
      </w:r>
      <w:proofErr w:type="gramEnd"/>
      <w:r w:rsidRPr="00D6428D">
        <w:rPr>
          <w:sz w:val="20"/>
          <w:szCs w:val="22"/>
        </w:rPr>
        <w:t>]. Available:</w:t>
      </w:r>
      <w:r w:rsidR="00DB17E4" w:rsidRPr="00D6428D">
        <w:rPr>
          <w:sz w:val="20"/>
          <w:szCs w:val="22"/>
        </w:rPr>
        <w:t xml:space="preserve"> </w:t>
      </w:r>
      <w:hyperlink r:id="rId48" w:history="1">
        <w:r w:rsidR="00DB17E4" w:rsidRPr="00D6428D">
          <w:rPr>
            <w:rStyle w:val="Hyperlink"/>
            <w:rFonts w:cs="CMU Serif"/>
            <w:sz w:val="20"/>
            <w:szCs w:val="20"/>
          </w:rPr>
          <w:t>https://doi.org/10.48550/arXiv.2204.01691</w:t>
        </w:r>
      </w:hyperlink>
    </w:p>
    <w:p w14:paraId="618F70C4" w14:textId="24C2AF71" w:rsidR="00DB17E4" w:rsidRPr="00D6428D" w:rsidRDefault="00A62A1F" w:rsidP="00105A60">
      <w:pPr>
        <w:rPr>
          <w:sz w:val="20"/>
          <w:szCs w:val="22"/>
        </w:rPr>
      </w:pPr>
      <w:r w:rsidRPr="00D6428D">
        <w:rPr>
          <w:sz w:val="20"/>
          <w:szCs w:val="22"/>
        </w:rPr>
        <w:t>Brown, T., Mann, B., Ryder, N., et al. (2020). Language models are few-shot learners. Advances in Neural Information Processing Systems (NeurIPS), 33, 1877–1901. [Online]. Available:</w:t>
      </w:r>
      <w:r w:rsidR="001E53DA" w:rsidRPr="00D6428D">
        <w:rPr>
          <w:sz w:val="20"/>
          <w:szCs w:val="22"/>
        </w:rPr>
        <w:t xml:space="preserve"> </w:t>
      </w:r>
      <w:hyperlink r:id="rId49" w:history="1">
        <w:r w:rsidR="00DB17E4" w:rsidRPr="00D6428D">
          <w:rPr>
            <w:rStyle w:val="Hyperlink"/>
            <w:rFonts w:cs="CMU Serif"/>
            <w:sz w:val="20"/>
            <w:szCs w:val="20"/>
          </w:rPr>
          <w:t>https://doi.org/10.48550/arXiv.2005.14165</w:t>
        </w:r>
      </w:hyperlink>
    </w:p>
    <w:p w14:paraId="5A7462D4" w14:textId="77777777" w:rsidR="00DB17E4" w:rsidRPr="00D6428D" w:rsidRDefault="00A62A1F" w:rsidP="00105A60">
      <w:pPr>
        <w:rPr>
          <w:sz w:val="20"/>
          <w:szCs w:val="22"/>
        </w:rPr>
      </w:pPr>
      <w:r w:rsidRPr="00D6428D">
        <w:rPr>
          <w:sz w:val="20"/>
          <w:szCs w:val="22"/>
        </w:rPr>
        <w:t>Chaplot, D. S., Salakhutdinov, R., &amp; Gupta, A. (2021). Neural Topological SLAM for Visual Navigation. Proceedings of the IEEE Conference on Computer Vision and Pattern Recognition (CVPR).</w:t>
      </w:r>
    </w:p>
    <w:p w14:paraId="61A2C8DD" w14:textId="77777777" w:rsidR="00DB17E4" w:rsidRPr="00D6428D" w:rsidRDefault="00A62A1F" w:rsidP="00105A60">
      <w:pPr>
        <w:rPr>
          <w:sz w:val="20"/>
          <w:szCs w:val="22"/>
        </w:rPr>
      </w:pPr>
      <w:r w:rsidRPr="00D6428D">
        <w:rPr>
          <w:sz w:val="20"/>
          <w:szCs w:val="22"/>
        </w:rPr>
        <w:t>iREX Tokyo. (2025). Panel on Ethical Robotics in Healthcare [Conference session]. International Robot Exhibition.</w:t>
      </w:r>
    </w:p>
    <w:p w14:paraId="1B139B50" w14:textId="77777777" w:rsidR="00DB17E4" w:rsidRPr="00D6428D" w:rsidRDefault="00A62A1F" w:rsidP="00105A60">
      <w:pPr>
        <w:rPr>
          <w:sz w:val="20"/>
          <w:szCs w:val="22"/>
        </w:rPr>
      </w:pPr>
      <w:r w:rsidRPr="00D6428D">
        <w:rPr>
          <w:sz w:val="20"/>
          <w:szCs w:val="22"/>
        </w:rPr>
        <w:t>Liu, W., Paxton, C., Fox, D., &amp; Gupta, A. (2023). Bridging Vision-Language Models with Embodied Robotics for Interactive Task Execution. IEEE Transactions on Pattern Analysis and Machine Intelligence.</w:t>
      </w:r>
    </w:p>
    <w:p w14:paraId="68E877C6" w14:textId="7FB89791" w:rsidR="00DB17E4" w:rsidRPr="00D6428D" w:rsidRDefault="00A62A1F" w:rsidP="00105A60">
      <w:pPr>
        <w:rPr>
          <w:sz w:val="20"/>
          <w:szCs w:val="22"/>
        </w:rPr>
      </w:pPr>
      <w:r w:rsidRPr="00D6428D">
        <w:rPr>
          <w:sz w:val="20"/>
          <w:szCs w:val="22"/>
        </w:rPr>
        <w:t>Radford, A., Kim, J. W., Hallacy, C., et al. (2021). Learning Transferable Visual Models from Natural Language Supervision. Proceedings of the 38th International Conference on Machine Learning (ICML). [Online]. Available:</w:t>
      </w:r>
      <w:r w:rsidR="00D6428D" w:rsidRPr="00D6428D">
        <w:rPr>
          <w:sz w:val="20"/>
          <w:szCs w:val="22"/>
        </w:rPr>
        <w:t xml:space="preserve"> </w:t>
      </w:r>
      <w:hyperlink r:id="rId50" w:history="1">
        <w:r w:rsidR="00D6428D" w:rsidRPr="00D6428D">
          <w:rPr>
            <w:rStyle w:val="Hyperlink"/>
            <w:rFonts w:cs="CMU Serif"/>
            <w:sz w:val="20"/>
            <w:szCs w:val="20"/>
          </w:rPr>
          <w:t>https://doi.org/10.48550/arXiv.2103.00020</w:t>
        </w:r>
      </w:hyperlink>
    </w:p>
    <w:p w14:paraId="5249245D" w14:textId="77777777" w:rsidR="00744B73" w:rsidRPr="009E1035" w:rsidRDefault="00744B73" w:rsidP="00105A60"/>
    <w:p w14:paraId="1BBEDEC3" w14:textId="77777777" w:rsidR="00A5729F" w:rsidRPr="009E1035" w:rsidRDefault="00A5729F" w:rsidP="00105A60"/>
    <w:p w14:paraId="7D19356D" w14:textId="77777777" w:rsidR="00A5729F" w:rsidRPr="009E1035" w:rsidRDefault="00A5729F" w:rsidP="00105A60">
      <w:pPr>
        <w:sectPr w:rsidR="00A5729F" w:rsidRPr="009E1035" w:rsidSect="000E216C">
          <w:type w:val="continuous"/>
          <w:pgSz w:w="11906" w:h="16838"/>
          <w:pgMar w:top="1134" w:right="1440" w:bottom="1134" w:left="1440" w:header="284" w:footer="284" w:gutter="0"/>
          <w:cols w:space="708"/>
          <w:docGrid w:linePitch="360"/>
        </w:sectPr>
      </w:pPr>
    </w:p>
    <w:p w14:paraId="6D6E892F" w14:textId="632FD5D9" w:rsidR="002D4BEA" w:rsidRDefault="00392E3C" w:rsidP="002600D2">
      <w:pPr>
        <w:pStyle w:val="TOCHeading"/>
        <w:framePr w:wrap="notBeside"/>
        <w:rPr>
          <w:rStyle w:val="Strong"/>
          <w:color w:val="215E99" w:themeColor="text2" w:themeTint="BF"/>
          <w:szCs w:val="48"/>
        </w:rPr>
      </w:pPr>
      <w:r w:rsidRPr="009E1035">
        <w:rPr>
          <w:rStyle w:val="Strong"/>
          <w:color w:val="215E99" w:themeColor="text2" w:themeTint="BF"/>
          <w:szCs w:val="48"/>
        </w:rPr>
        <w:t>Appendix</w:t>
      </w:r>
      <w:r w:rsidR="005E076A">
        <w:rPr>
          <w:rStyle w:val="Strong"/>
          <w:color w:val="215E99" w:themeColor="text2" w:themeTint="BF"/>
          <w:szCs w:val="48"/>
        </w:rPr>
        <w:t xml:space="preserve"> </w:t>
      </w:r>
    </w:p>
    <w:p w14:paraId="6186E14F" w14:textId="68739F7D" w:rsidR="00CA3A91" w:rsidRPr="002600D2" w:rsidRDefault="000F27D9" w:rsidP="00AE756E">
      <w:pPr>
        <w:pBdr>
          <w:top w:val="single" w:sz="4" w:space="4" w:color="auto"/>
          <w:bottom w:val="single" w:sz="4" w:space="4" w:color="auto"/>
        </w:pBdr>
        <w:jc w:val="left"/>
      </w:pPr>
      <w:r w:rsidRPr="00AE756E">
        <w:rPr>
          <w:b/>
          <w:bCs/>
        </w:rPr>
        <w:t>A</w:t>
      </w:r>
      <w:r w:rsidR="00E37744" w:rsidRPr="00AE756E">
        <w:rPr>
          <w:b/>
          <w:bCs/>
        </w:rPr>
        <w:t xml:space="preserve"> -</w:t>
      </w:r>
      <w:r w:rsidR="00E37744">
        <w:t xml:space="preserve"> </w:t>
      </w:r>
      <w:r w:rsidR="002600D2" w:rsidRPr="00AE756E">
        <w:rPr>
          <w:b/>
          <w:bCs/>
        </w:rPr>
        <w:t xml:space="preserve">Operational workflow – Approach </w:t>
      </w:r>
      <w:r w:rsidR="00287DE2">
        <w:rPr>
          <w:b/>
          <w:bCs/>
        </w:rPr>
        <w:t>II</w:t>
      </w:r>
    </w:p>
    <w:p w14:paraId="16841137" w14:textId="77777777" w:rsidR="00AE756E" w:rsidRDefault="00CA3A91" w:rsidP="00AE756E">
      <w:pPr>
        <w:pBdr>
          <w:top w:val="single" w:sz="4" w:space="4" w:color="auto"/>
          <w:bottom w:val="single" w:sz="4" w:space="4" w:color="auto"/>
        </w:pBdr>
        <w:jc w:val="center"/>
      </w:pPr>
      <w:r w:rsidRPr="009E1035">
        <w:rPr>
          <w:noProof/>
        </w:rPr>
        <w:drawing>
          <wp:inline distT="0" distB="0" distL="0" distR="0" wp14:anchorId="3A4550B9" wp14:editId="6AACD90E">
            <wp:extent cx="3735055" cy="7941644"/>
            <wp:effectExtent l="0" t="0" r="0" b="2540"/>
            <wp:docPr id="1427177384" name="Picture 14"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177384" name="Picture 14" descr="A diagram of a flowchart&#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93152" cy="8065172"/>
                    </a:xfrm>
                    <a:prstGeom prst="rect">
                      <a:avLst/>
                    </a:prstGeom>
                  </pic:spPr>
                </pic:pic>
              </a:graphicData>
            </a:graphic>
          </wp:inline>
        </w:drawing>
      </w:r>
    </w:p>
    <w:p w14:paraId="4E39BC6C" w14:textId="11FC48DD" w:rsidR="002600D2" w:rsidRDefault="002600D2" w:rsidP="00AE756E">
      <w:pPr>
        <w:pBdr>
          <w:top w:val="single" w:sz="4" w:space="4" w:color="auto"/>
          <w:bottom w:val="single" w:sz="4" w:space="4" w:color="auto"/>
        </w:pBdr>
        <w:jc w:val="center"/>
      </w:pPr>
      <w:r>
        <w:br w:type="page"/>
      </w:r>
    </w:p>
    <w:p w14:paraId="34855D5E" w14:textId="5F9B9B6E" w:rsidR="004A0611" w:rsidRPr="009E1035" w:rsidRDefault="0070244B" w:rsidP="00AE756E">
      <w:pPr>
        <w:pBdr>
          <w:top w:val="single" w:sz="4" w:space="1" w:color="auto"/>
          <w:bottom w:val="single" w:sz="4" w:space="1" w:color="auto"/>
        </w:pBdr>
        <w:ind w:right="-942"/>
        <w:jc w:val="left"/>
      </w:pPr>
      <w:r>
        <w:t>B</w:t>
      </w:r>
      <w:r w:rsidR="00E37744">
        <w:t xml:space="preserve"> -</w:t>
      </w:r>
      <w:r>
        <w:t xml:space="preserve"> </w:t>
      </w:r>
      <w:r w:rsidR="002600D2">
        <w:t>Research Organisation</w:t>
      </w:r>
      <w:r w:rsidR="00AE756E">
        <w:t xml:space="preserve"> </w:t>
      </w:r>
      <w:r w:rsidR="00AE756E" w:rsidRPr="00AE756E">
        <w:rPr>
          <w:b/>
          <w:bCs/>
        </w:rPr>
        <w:t>(</w:t>
      </w:r>
      <w:r w:rsidR="00AE756E" w:rsidRPr="00587EBB">
        <w:rPr>
          <w:b/>
          <w:bCs/>
        </w:rPr>
        <w:t>IGNORE THIS</w:t>
      </w:r>
      <w:r w:rsidR="00AE756E" w:rsidRPr="00AE756E">
        <w:rPr>
          <w:b/>
          <w:bCs/>
        </w:rPr>
        <w:t>)</w:t>
      </w:r>
    </w:p>
    <w:p w14:paraId="54273659" w14:textId="742F4800" w:rsidR="00965FA3" w:rsidRDefault="00984788" w:rsidP="00AE756E">
      <w:pPr>
        <w:pBdr>
          <w:top w:val="single" w:sz="4" w:space="1" w:color="auto"/>
          <w:bottom w:val="single" w:sz="4" w:space="1" w:color="auto"/>
        </w:pBdr>
        <w:ind w:right="-942"/>
        <w:jc w:val="left"/>
      </w:pPr>
      <w:r>
        <w:rPr>
          <w:noProof/>
        </w:rPr>
        <mc:AlternateContent>
          <mc:Choice Requires="wps">
            <w:drawing>
              <wp:inline distT="0" distB="0" distL="0" distR="0" wp14:anchorId="4858E3E8" wp14:editId="422B66A4">
                <wp:extent cx="4330065" cy="914400"/>
                <wp:effectExtent l="0" t="0" r="13335" b="19050"/>
                <wp:docPr id="2104948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065" cy="914400"/>
                        </a:xfrm>
                        <a:prstGeom prst="rect">
                          <a:avLst/>
                        </a:prstGeom>
                        <a:solidFill>
                          <a:schemeClr val="accent2">
                            <a:lumMod val="20000"/>
                            <a:lumOff val="80000"/>
                          </a:schemeClr>
                        </a:solidFill>
                        <a:ln w="9525">
                          <a:solidFill>
                            <a:srgbClr val="000000"/>
                          </a:solidFill>
                          <a:miter lim="800000"/>
                          <a:headEnd/>
                          <a:tailEnd/>
                        </a:ln>
                      </wps:spPr>
                      <wps:txbx>
                        <w:txbxContent>
                          <w:p w14:paraId="1EB54212" w14:textId="4480BE22" w:rsidR="00984788" w:rsidRPr="00953438" w:rsidRDefault="00953438" w:rsidP="00953438">
                            <w:pPr>
                              <w:rPr>
                                <w:sz w:val="16"/>
                                <w:szCs w:val="16"/>
                              </w:rPr>
                            </w:pPr>
                            <w:r w:rsidRPr="00953438">
                              <w:rPr>
                                <w:sz w:val="16"/>
                                <w:szCs w:val="16"/>
                              </w:rPr>
                              <w:t>Abstract</w:t>
                            </w:r>
                          </w:p>
                          <w:p w14:paraId="0A98EF31" w14:textId="77777777" w:rsidR="00953438" w:rsidRPr="00953438" w:rsidRDefault="00953438" w:rsidP="00E379FF">
                            <w:pPr>
                              <w:jc w:val="left"/>
                              <w:rPr>
                                <w:rStyle w:val="IntenseEmphasis"/>
                                <w:rFonts w:cs="Segoe UI Semilight"/>
                                <w:strike/>
                                <w:sz w:val="16"/>
                                <w:szCs w:val="16"/>
                              </w:rPr>
                            </w:pPr>
                            <w:r w:rsidRPr="00953438">
                              <w:rPr>
                                <w:rStyle w:val="IntenseEmphasis"/>
                                <w:rFonts w:cs="Segoe UI Semilight"/>
                                <w:strike/>
                                <w:sz w:val="16"/>
                                <w:szCs w:val="16"/>
                              </w:rPr>
                              <w:t>A summary of the thesis: problem statement, objectives, methodology, key results, and contributions (1+50–300 words)</w:t>
                            </w:r>
                          </w:p>
                          <w:p w14:paraId="2AB480FC" w14:textId="505CAD96" w:rsidR="00984788" w:rsidRPr="003673A5" w:rsidRDefault="00953438" w:rsidP="00953438">
                            <w:pPr>
                              <w:rPr>
                                <w:rFonts w:cs="Segoe UI Semilight"/>
                                <w:i/>
                                <w:iCs/>
                                <w:strike/>
                                <w:color w:val="0F4761" w:themeColor="accent1" w:themeShade="BF"/>
                                <w:sz w:val="16"/>
                                <w:szCs w:val="16"/>
                              </w:rPr>
                            </w:pPr>
                            <w:r w:rsidRPr="00953438">
                              <w:rPr>
                                <w:rStyle w:val="IntenseEmphasis"/>
                                <w:rFonts w:cs="Segoe UI Semilight"/>
                                <w:strike/>
                                <w:sz w:val="16"/>
                                <w:szCs w:val="16"/>
                              </w:rPr>
                              <w:t>Single paragraph, no citations.</w:t>
                            </w:r>
                          </w:p>
                        </w:txbxContent>
                      </wps:txbx>
                      <wps:bodyPr rot="0" vert="horz" wrap="square" lIns="91440" tIns="45720" rIns="91440" bIns="45720" anchor="t" anchorCtr="0">
                        <a:noAutofit/>
                      </wps:bodyPr>
                    </wps:wsp>
                  </a:graphicData>
                </a:graphic>
              </wp:inline>
            </w:drawing>
          </mc:Choice>
          <mc:Fallback>
            <w:pict>
              <v:shape w14:anchorId="4858E3E8" id="Text Box 2" o:spid="_x0000_s1028" type="#_x0000_t202" style="width:340.95pt;height:1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" fillcolor="#fae2d5 [661]">
                <v:textbox>
                  <w:txbxContent>
                    <w:p w14:paraId="1EB54212" w14:textId="4480BE22" w:rsidR="00984788" w:rsidRPr="00953438" w:rsidRDefault="00953438" w:rsidP="00953438">
                      <w:pPr>
                        <w:rPr>
                          <w:sz w:val="16"/>
                          <w:szCs w:val="16"/>
                        </w:rPr>
                      </w:pPr>
                      <w:r w:rsidRPr="00953438">
                        <w:rPr>
                          <w:sz w:val="16"/>
                          <w:szCs w:val="16"/>
                        </w:rPr>
                        <w:t>Abstract</w:t>
                      </w:r>
                    </w:p>
                    <w:p w14:paraId="0A98EF31" w14:textId="77777777" w:rsidR="00953438" w:rsidRPr="00953438" w:rsidRDefault="00953438" w:rsidP="00E379FF">
                      <w:pPr>
                        <w:jc w:val="left"/>
                        <w:rPr>
                          <w:rStyle w:val="IntenseEmphasis"/>
                          <w:rFonts w:cs="Segoe UI Semilight"/>
                          <w:strike/>
                          <w:sz w:val="16"/>
                          <w:szCs w:val="16"/>
                        </w:rPr>
                      </w:pPr>
                      <w:r w:rsidRPr="00953438">
                        <w:rPr>
                          <w:rStyle w:val="IntenseEmphasis"/>
                          <w:rFonts w:cs="Segoe UI Semilight"/>
                          <w:strike/>
                          <w:sz w:val="16"/>
                          <w:szCs w:val="16"/>
                        </w:rPr>
                        <w:t>A summary of the thesis: problem statement, objectives, methodology, key results, and contributions (1+50–300 words)</w:t>
                      </w:r>
                    </w:p>
                    <w:p w14:paraId="2AB480FC" w14:textId="505CAD96" w:rsidR="00984788" w:rsidRPr="003673A5" w:rsidRDefault="00953438" w:rsidP="00953438">
                      <w:pPr>
                        <w:rPr>
                          <w:rFonts w:cs="Segoe UI Semilight"/>
                          <w:i/>
                          <w:iCs/>
                          <w:strike/>
                          <w:color w:val="0F4761" w:themeColor="accent1" w:themeShade="BF"/>
                          <w:sz w:val="16"/>
                          <w:szCs w:val="16"/>
                        </w:rPr>
                      </w:pPr>
                      <w:r w:rsidRPr="00953438">
                        <w:rPr>
                          <w:rStyle w:val="IntenseEmphasis"/>
                          <w:rFonts w:cs="Segoe UI Semilight"/>
                          <w:strike/>
                          <w:sz w:val="16"/>
                          <w:szCs w:val="16"/>
                        </w:rPr>
                        <w:t>Single paragraph, no citations.</w:t>
                      </w:r>
                    </w:p>
                  </w:txbxContent>
                </v:textbox>
                <w10:anchorlock/>
              </v:shape>
            </w:pict>
          </mc:Fallback>
        </mc:AlternateContent>
      </w:r>
      <w:r w:rsidR="00953438">
        <w:rPr>
          <w:noProof/>
        </w:rPr>
        <mc:AlternateContent>
          <mc:Choice Requires="wps">
            <w:drawing>
              <wp:inline distT="0" distB="0" distL="0" distR="0" wp14:anchorId="54EA1146" wp14:editId="450F7316">
                <wp:extent cx="4330065" cy="304800"/>
                <wp:effectExtent l="0" t="0" r="13335" b="19050"/>
                <wp:docPr id="17038186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065" cy="304800"/>
                        </a:xfrm>
                        <a:prstGeom prst="rect">
                          <a:avLst/>
                        </a:prstGeom>
                        <a:solidFill>
                          <a:schemeClr val="accent2">
                            <a:lumMod val="20000"/>
                            <a:lumOff val="80000"/>
                          </a:schemeClr>
                        </a:solidFill>
                        <a:ln w="9525">
                          <a:solidFill>
                            <a:srgbClr val="000000"/>
                          </a:solidFill>
                          <a:miter lim="800000"/>
                          <a:headEnd/>
                          <a:tailEnd/>
                        </a:ln>
                      </wps:spPr>
                      <wps:txbx>
                        <w:txbxContent>
                          <w:p w14:paraId="43066DDB" w14:textId="06A40B6B" w:rsidR="00953438" w:rsidRPr="00953438" w:rsidRDefault="00953438" w:rsidP="00953438">
                            <w:pPr>
                              <w:rPr>
                                <w:sz w:val="16"/>
                                <w:szCs w:val="16"/>
                              </w:rPr>
                            </w:pPr>
                            <w:r w:rsidRPr="00953438">
                              <w:rPr>
                                <w:sz w:val="16"/>
                                <w:szCs w:val="16"/>
                              </w:rPr>
                              <w:t>Introduction</w:t>
                            </w:r>
                          </w:p>
                        </w:txbxContent>
                      </wps:txbx>
                      <wps:bodyPr rot="0" vert="horz" wrap="square" lIns="91440" tIns="45720" rIns="91440" bIns="45720" anchor="t" anchorCtr="0">
                        <a:noAutofit/>
                      </wps:bodyPr>
                    </wps:wsp>
                  </a:graphicData>
                </a:graphic>
              </wp:inline>
            </w:drawing>
          </mc:Choice>
          <mc:Fallback>
            <w:pict>
              <v:shape w14:anchorId="54EA1146" id="_x0000_s1029" type="#_x0000_t202" style="width:340.95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" fillcolor="#fae2d5 [661]">
                <v:textbox>
                  <w:txbxContent>
                    <w:p w14:paraId="43066DDB" w14:textId="06A40B6B" w:rsidR="00953438" w:rsidRPr="00953438" w:rsidRDefault="00953438" w:rsidP="00953438">
                      <w:pPr>
                        <w:rPr>
                          <w:sz w:val="16"/>
                          <w:szCs w:val="16"/>
                        </w:rPr>
                      </w:pPr>
                      <w:r w:rsidRPr="00953438">
                        <w:rPr>
                          <w:sz w:val="16"/>
                          <w:szCs w:val="16"/>
                        </w:rPr>
                        <w:t>Introduction</w:t>
                      </w:r>
                    </w:p>
                  </w:txbxContent>
                </v:textbox>
                <w10:anchorlock/>
              </v:shape>
            </w:pict>
          </mc:Fallback>
        </mc:AlternateContent>
      </w:r>
      <w:r w:rsidR="00542B3B">
        <w:rPr>
          <w:noProof/>
        </w:rPr>
        <mc:AlternateContent>
          <mc:Choice Requires="wps">
            <w:drawing>
              <wp:inline distT="0" distB="0" distL="0" distR="0" wp14:anchorId="18D00D45" wp14:editId="6DFE13BE">
                <wp:extent cx="4330065" cy="1085850"/>
                <wp:effectExtent l="0" t="0" r="13335" b="19050"/>
                <wp:docPr id="14915179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065" cy="1085850"/>
                        </a:xfrm>
                        <a:prstGeom prst="rect">
                          <a:avLst/>
                        </a:prstGeom>
                        <a:solidFill>
                          <a:schemeClr val="tx2">
                            <a:lumMod val="10000"/>
                            <a:lumOff val="90000"/>
                          </a:schemeClr>
                        </a:solidFill>
                        <a:ln w="9525">
                          <a:solidFill>
                            <a:srgbClr val="000000"/>
                          </a:solidFill>
                          <a:miter lim="800000"/>
                          <a:headEnd/>
                          <a:tailEnd/>
                        </a:ln>
                      </wps:spPr>
                      <wps:txbx>
                        <w:txbxContent>
                          <w:p w14:paraId="3D952729" w14:textId="0FE74135" w:rsidR="00542B3B" w:rsidRPr="00542B3B" w:rsidRDefault="00542B3B" w:rsidP="00953438">
                            <w:pPr>
                              <w:spacing w:after="0" w:line="240" w:lineRule="auto"/>
                              <w:contextualSpacing/>
                              <w:rPr>
                                <w:rFonts w:cs="CMU Serif"/>
                                <w:b/>
                                <w:bCs/>
                                <w:color w:val="215E99" w:themeColor="text2" w:themeTint="BF"/>
                                <w:sz w:val="16"/>
                                <w:szCs w:val="16"/>
                              </w:rPr>
                            </w:pPr>
                            <w:r w:rsidRPr="00542B3B">
                              <w:rPr>
                                <w:rFonts w:cs="CMU Serif"/>
                                <w:b/>
                                <w:bCs/>
                                <w:color w:val="215E99" w:themeColor="text2" w:themeTint="BF"/>
                                <w:sz w:val="16"/>
                                <w:szCs w:val="16"/>
                              </w:rPr>
                              <w:t>Literature Review</w:t>
                            </w:r>
                          </w:p>
                          <w:p w14:paraId="5B33A15A" w14:textId="77777777" w:rsidR="00542B3B" w:rsidRPr="003C03A1" w:rsidRDefault="00542B3B" w:rsidP="00953438">
                            <w:pPr>
                              <w:spacing w:after="0" w:line="240" w:lineRule="auto"/>
                              <w:contextualSpacing/>
                              <w:rPr>
                                <w:rFonts w:cs="CMU Serif"/>
                                <w:color w:val="215E99" w:themeColor="text2" w:themeTint="BF"/>
                                <w:sz w:val="16"/>
                                <w:szCs w:val="16"/>
                              </w:rPr>
                            </w:pPr>
                            <w:r w:rsidRPr="003C03A1">
                              <w:rPr>
                                <w:rFonts w:cs="CMU Serif"/>
                                <w:color w:val="215E99" w:themeColor="text2" w:themeTint="BF"/>
                                <w:sz w:val="16"/>
                                <w:szCs w:val="16"/>
                              </w:rPr>
                              <w:t>Review related works on:</w:t>
                            </w:r>
                          </w:p>
                          <w:p w14:paraId="4B797EAE" w14:textId="77777777" w:rsidR="00984788" w:rsidRPr="003C03A1" w:rsidRDefault="00542B3B" w:rsidP="00953438">
                            <w:pPr>
                              <w:spacing w:after="0" w:line="240" w:lineRule="auto"/>
                              <w:contextualSpacing/>
                              <w:rPr>
                                <w:rFonts w:cs="CMU Serif"/>
                                <w:color w:val="215E99" w:themeColor="text2" w:themeTint="BF"/>
                                <w:sz w:val="16"/>
                                <w:szCs w:val="16"/>
                              </w:rPr>
                            </w:pPr>
                            <w:r w:rsidRPr="003C03A1">
                              <w:rPr>
                                <w:rFonts w:cs="CMU Serif"/>
                                <w:color w:val="215E99" w:themeColor="text2" w:themeTint="BF"/>
                                <w:sz w:val="16"/>
                                <w:szCs w:val="16"/>
                              </w:rPr>
                              <w:t>Vision-based perception.</w:t>
                            </w:r>
                            <w:r w:rsidR="003C03A1" w:rsidRPr="003C03A1">
                              <w:rPr>
                                <w:rFonts w:cs="CMU Serif"/>
                                <w:color w:val="215E99" w:themeColor="text2" w:themeTint="BF"/>
                                <w:sz w:val="16"/>
                                <w:szCs w:val="16"/>
                              </w:rPr>
                              <w:t xml:space="preserve">, </w:t>
                            </w:r>
                            <w:r w:rsidRPr="003C03A1">
                              <w:rPr>
                                <w:rFonts w:cs="CMU Serif"/>
                                <w:color w:val="215E99" w:themeColor="text2" w:themeTint="BF"/>
                                <w:sz w:val="16"/>
                                <w:szCs w:val="16"/>
                              </w:rPr>
                              <w:t>Language models for robotics.</w:t>
                            </w:r>
                            <w:r w:rsidR="003C03A1" w:rsidRPr="003C03A1">
                              <w:rPr>
                                <w:rFonts w:cs="CMU Serif"/>
                                <w:color w:val="215E99" w:themeColor="text2" w:themeTint="BF"/>
                                <w:sz w:val="16"/>
                                <w:szCs w:val="16"/>
                              </w:rPr>
                              <w:t xml:space="preserve">, </w:t>
                            </w:r>
                            <w:r w:rsidRPr="003C03A1">
                              <w:rPr>
                                <w:rFonts w:cs="CMU Serif"/>
                                <w:color w:val="215E99" w:themeColor="text2" w:themeTint="BF"/>
                                <w:sz w:val="16"/>
                                <w:szCs w:val="16"/>
                              </w:rPr>
                              <w:t>Learning-based task planning</w:t>
                            </w:r>
                            <w:r w:rsidR="00984788">
                              <w:rPr>
                                <w:rFonts w:cs="CMU Serif"/>
                                <w:color w:val="215E99" w:themeColor="text2" w:themeTint="BF"/>
                                <w:sz w:val="16"/>
                                <w:szCs w:val="16"/>
                              </w:rPr>
                              <w:t xml:space="preserve">, </w:t>
                            </w:r>
                            <w:r w:rsidR="00984788" w:rsidRPr="003C03A1">
                              <w:rPr>
                                <w:rFonts w:cs="CMU Serif"/>
                                <w:color w:val="215E99" w:themeColor="text2" w:themeTint="BF"/>
                                <w:sz w:val="16"/>
                                <w:szCs w:val="16"/>
                              </w:rPr>
                              <w:t>Omniverse Isaac Sim.</w:t>
                            </w:r>
                          </w:p>
                          <w:p w14:paraId="7FDB81BE" w14:textId="194DFB15" w:rsidR="003C03A1" w:rsidRPr="003673A5" w:rsidRDefault="003C03A1" w:rsidP="00953438">
                            <w:pPr>
                              <w:spacing w:after="0" w:line="240" w:lineRule="auto"/>
                              <w:contextualSpacing/>
                              <w:rPr>
                                <w:rFonts w:cs="CMU Serif"/>
                                <w:i/>
                                <w:iCs/>
                                <w:color w:val="215E99" w:themeColor="text2" w:themeTint="BF"/>
                                <w:sz w:val="16"/>
                                <w:szCs w:val="16"/>
                              </w:rPr>
                            </w:pPr>
                            <w:r w:rsidRPr="003C03A1">
                              <w:rPr>
                                <w:rFonts w:cs="CMU Serif"/>
                                <w:i/>
                                <w:iCs/>
                                <w:color w:val="215E99" w:themeColor="text2" w:themeTint="BF"/>
                                <w:sz w:val="16"/>
                                <w:szCs w:val="16"/>
                              </w:rPr>
                              <w:t xml:space="preserve">| Critical analysis of vision-language robotics, personalization, Omniverse Isaac Sim. </w:t>
                            </w:r>
                          </w:p>
                          <w:p w14:paraId="5A6DE91E" w14:textId="512ADF7A" w:rsidR="003C03A1" w:rsidRPr="00984788" w:rsidRDefault="00542B3B" w:rsidP="00953438">
                            <w:pPr>
                              <w:spacing w:after="0" w:line="240" w:lineRule="auto"/>
                              <w:contextualSpacing/>
                              <w:rPr>
                                <w:rFonts w:cs="CMU Serif"/>
                                <w:color w:val="215E99" w:themeColor="text2" w:themeTint="BF"/>
                                <w:sz w:val="16"/>
                                <w:szCs w:val="16"/>
                              </w:rPr>
                            </w:pPr>
                            <w:r w:rsidRPr="003C03A1">
                              <w:rPr>
                                <w:rFonts w:cs="CMU Serif"/>
                                <w:color w:val="215E99" w:themeColor="text2" w:themeTint="BF"/>
                                <w:sz w:val="16"/>
                                <w:szCs w:val="16"/>
                              </w:rPr>
                              <w:t>Identify research gaps.</w:t>
                            </w:r>
                          </w:p>
                          <w:p w14:paraId="50F18C3F" w14:textId="51A4D8E6" w:rsidR="00542B3B" w:rsidRPr="00CF3A0F" w:rsidRDefault="00542B3B" w:rsidP="00CF3A0F">
                            <w:pPr>
                              <w:spacing w:after="0" w:line="240" w:lineRule="auto"/>
                              <w:contextualSpacing/>
                              <w:rPr>
                                <w:rFonts w:cs="CMU Serif"/>
                                <w:i/>
                                <w:iCs/>
                                <w:color w:val="215E99" w:themeColor="text2" w:themeTint="BF"/>
                                <w:sz w:val="16"/>
                                <w:szCs w:val="16"/>
                              </w:rPr>
                            </w:pPr>
                            <w:r w:rsidRPr="003C03A1">
                              <w:rPr>
                                <w:rFonts w:cs="CMU Serif"/>
                                <w:i/>
                                <w:iCs/>
                                <w:color w:val="215E99" w:themeColor="text2" w:themeTint="BF"/>
                                <w:sz w:val="16"/>
                                <w:szCs w:val="16"/>
                              </w:rPr>
                              <w:t xml:space="preserve">| Highlight gaps this work addresses. </w:t>
                            </w:r>
                          </w:p>
                        </w:txbxContent>
                      </wps:txbx>
                      <wps:bodyPr rot="0" vert="horz" wrap="square" lIns="91440" tIns="45720" rIns="91440" bIns="45720" anchor="t" anchorCtr="0">
                        <a:noAutofit/>
                      </wps:bodyPr>
                    </wps:wsp>
                  </a:graphicData>
                </a:graphic>
              </wp:inline>
            </w:drawing>
          </mc:Choice>
          <mc:Fallback>
            <w:pict>
              <v:shape w14:anchorId="18D00D45" id="_x0000_s1030" type="#_x0000_t202" style="width:340.95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" fillcolor="#dceaf7 [351]">
                <v:textbox>
                  <w:txbxContent>
                    <w:p w14:paraId="3D952729" w14:textId="0FE74135" w:rsidR="00542B3B" w:rsidRPr="00542B3B" w:rsidRDefault="00542B3B" w:rsidP="00953438">
                      <w:pPr>
                        <w:spacing w:after="0" w:line="240" w:lineRule="auto"/>
                        <w:contextualSpacing/>
                        <w:rPr>
                          <w:rFonts w:cs="CMU Serif"/>
                          <w:b/>
                          <w:bCs/>
                          <w:color w:val="215E99" w:themeColor="text2" w:themeTint="BF"/>
                          <w:sz w:val="16"/>
                          <w:szCs w:val="16"/>
                        </w:rPr>
                      </w:pPr>
                      <w:r w:rsidRPr="00542B3B">
                        <w:rPr>
                          <w:rFonts w:cs="CMU Serif"/>
                          <w:b/>
                          <w:bCs/>
                          <w:color w:val="215E99" w:themeColor="text2" w:themeTint="BF"/>
                          <w:sz w:val="16"/>
                          <w:szCs w:val="16"/>
                        </w:rPr>
                        <w:t>Literature Review</w:t>
                      </w:r>
                    </w:p>
                    <w:p w14:paraId="5B33A15A" w14:textId="77777777" w:rsidR="00542B3B" w:rsidRPr="003C03A1" w:rsidRDefault="00542B3B" w:rsidP="00953438">
                      <w:pPr>
                        <w:spacing w:after="0" w:line="240" w:lineRule="auto"/>
                        <w:contextualSpacing/>
                        <w:rPr>
                          <w:rFonts w:cs="CMU Serif"/>
                          <w:color w:val="215E99" w:themeColor="text2" w:themeTint="BF"/>
                          <w:sz w:val="16"/>
                          <w:szCs w:val="16"/>
                        </w:rPr>
                      </w:pPr>
                      <w:r w:rsidRPr="003C03A1">
                        <w:rPr>
                          <w:rFonts w:cs="CMU Serif"/>
                          <w:color w:val="215E99" w:themeColor="text2" w:themeTint="BF"/>
                          <w:sz w:val="16"/>
                          <w:szCs w:val="16"/>
                        </w:rPr>
                        <w:t>Review related works on:</w:t>
                      </w:r>
                    </w:p>
                    <w:p w14:paraId="4B797EAE" w14:textId="77777777" w:rsidR="00984788" w:rsidRPr="003C03A1" w:rsidRDefault="00542B3B" w:rsidP="00953438">
                      <w:pPr>
                        <w:spacing w:after="0" w:line="240" w:lineRule="auto"/>
                        <w:contextualSpacing/>
                        <w:rPr>
                          <w:rFonts w:cs="CMU Serif"/>
                          <w:color w:val="215E99" w:themeColor="text2" w:themeTint="BF"/>
                          <w:sz w:val="16"/>
                          <w:szCs w:val="16"/>
                        </w:rPr>
                      </w:pPr>
                      <w:r w:rsidRPr="003C03A1">
                        <w:rPr>
                          <w:rFonts w:cs="CMU Serif"/>
                          <w:color w:val="215E99" w:themeColor="text2" w:themeTint="BF"/>
                          <w:sz w:val="16"/>
                          <w:szCs w:val="16"/>
                        </w:rPr>
                        <w:t>Vision-based perception.</w:t>
                      </w:r>
                      <w:r w:rsidR="003C03A1" w:rsidRPr="003C03A1">
                        <w:rPr>
                          <w:rFonts w:cs="CMU Serif"/>
                          <w:color w:val="215E99" w:themeColor="text2" w:themeTint="BF"/>
                          <w:sz w:val="16"/>
                          <w:szCs w:val="16"/>
                        </w:rPr>
                        <w:t xml:space="preserve">, </w:t>
                      </w:r>
                      <w:r w:rsidRPr="003C03A1">
                        <w:rPr>
                          <w:rFonts w:cs="CMU Serif"/>
                          <w:color w:val="215E99" w:themeColor="text2" w:themeTint="BF"/>
                          <w:sz w:val="16"/>
                          <w:szCs w:val="16"/>
                        </w:rPr>
                        <w:t>Language models for robotics.</w:t>
                      </w:r>
                      <w:r w:rsidR="003C03A1" w:rsidRPr="003C03A1">
                        <w:rPr>
                          <w:rFonts w:cs="CMU Serif"/>
                          <w:color w:val="215E99" w:themeColor="text2" w:themeTint="BF"/>
                          <w:sz w:val="16"/>
                          <w:szCs w:val="16"/>
                        </w:rPr>
                        <w:t xml:space="preserve">, </w:t>
                      </w:r>
                      <w:r w:rsidRPr="003C03A1">
                        <w:rPr>
                          <w:rFonts w:cs="CMU Serif"/>
                          <w:color w:val="215E99" w:themeColor="text2" w:themeTint="BF"/>
                          <w:sz w:val="16"/>
                          <w:szCs w:val="16"/>
                        </w:rPr>
                        <w:t>Learning-based task planning</w:t>
                      </w:r>
                      <w:r w:rsidR="00984788">
                        <w:rPr>
                          <w:rFonts w:cs="CMU Serif"/>
                          <w:color w:val="215E99" w:themeColor="text2" w:themeTint="BF"/>
                          <w:sz w:val="16"/>
                          <w:szCs w:val="16"/>
                        </w:rPr>
                        <w:t xml:space="preserve">, </w:t>
                      </w:r>
                      <w:r w:rsidR="00984788" w:rsidRPr="003C03A1">
                        <w:rPr>
                          <w:rFonts w:cs="CMU Serif"/>
                          <w:color w:val="215E99" w:themeColor="text2" w:themeTint="BF"/>
                          <w:sz w:val="16"/>
                          <w:szCs w:val="16"/>
                        </w:rPr>
                        <w:t>Omniverse Isaac Sim.</w:t>
                      </w:r>
                    </w:p>
                    <w:p w14:paraId="7FDB81BE" w14:textId="194DFB15" w:rsidR="003C03A1" w:rsidRPr="003673A5" w:rsidRDefault="003C03A1" w:rsidP="00953438">
                      <w:pPr>
                        <w:spacing w:after="0" w:line="240" w:lineRule="auto"/>
                        <w:contextualSpacing/>
                        <w:rPr>
                          <w:rFonts w:cs="CMU Serif"/>
                          <w:i/>
                          <w:iCs/>
                          <w:color w:val="215E99" w:themeColor="text2" w:themeTint="BF"/>
                          <w:sz w:val="16"/>
                          <w:szCs w:val="16"/>
                        </w:rPr>
                      </w:pPr>
                      <w:r w:rsidRPr="003C03A1">
                        <w:rPr>
                          <w:rFonts w:cs="CMU Serif"/>
                          <w:i/>
                          <w:iCs/>
                          <w:color w:val="215E99" w:themeColor="text2" w:themeTint="BF"/>
                          <w:sz w:val="16"/>
                          <w:szCs w:val="16"/>
                        </w:rPr>
                        <w:t xml:space="preserve">| Critical analysis of vision-language robotics, personalization, Omniverse Isaac Sim. </w:t>
                      </w:r>
                    </w:p>
                    <w:p w14:paraId="5A6DE91E" w14:textId="512ADF7A" w:rsidR="003C03A1" w:rsidRPr="00984788" w:rsidRDefault="00542B3B" w:rsidP="00953438">
                      <w:pPr>
                        <w:spacing w:after="0" w:line="240" w:lineRule="auto"/>
                        <w:contextualSpacing/>
                        <w:rPr>
                          <w:rFonts w:cs="CMU Serif"/>
                          <w:color w:val="215E99" w:themeColor="text2" w:themeTint="BF"/>
                          <w:sz w:val="16"/>
                          <w:szCs w:val="16"/>
                        </w:rPr>
                      </w:pPr>
                      <w:r w:rsidRPr="003C03A1">
                        <w:rPr>
                          <w:rFonts w:cs="CMU Serif"/>
                          <w:color w:val="215E99" w:themeColor="text2" w:themeTint="BF"/>
                          <w:sz w:val="16"/>
                          <w:szCs w:val="16"/>
                        </w:rPr>
                        <w:t>Identify research gaps.</w:t>
                      </w:r>
                    </w:p>
                    <w:p w14:paraId="50F18C3F" w14:textId="51A4D8E6" w:rsidR="00542B3B" w:rsidRPr="00CF3A0F" w:rsidRDefault="00542B3B" w:rsidP="00CF3A0F">
                      <w:pPr>
                        <w:spacing w:after="0" w:line="240" w:lineRule="auto"/>
                        <w:contextualSpacing/>
                        <w:rPr>
                          <w:rFonts w:cs="CMU Serif"/>
                          <w:i/>
                          <w:iCs/>
                          <w:color w:val="215E99" w:themeColor="text2" w:themeTint="BF"/>
                          <w:sz w:val="16"/>
                          <w:szCs w:val="16"/>
                        </w:rPr>
                      </w:pPr>
                      <w:r w:rsidRPr="003C03A1">
                        <w:rPr>
                          <w:rFonts w:cs="CMU Serif"/>
                          <w:i/>
                          <w:iCs/>
                          <w:color w:val="215E99" w:themeColor="text2" w:themeTint="BF"/>
                          <w:sz w:val="16"/>
                          <w:szCs w:val="16"/>
                        </w:rPr>
                        <w:t xml:space="preserve">| Highlight gaps this work addresses. </w:t>
                      </w:r>
                    </w:p>
                  </w:txbxContent>
                </v:textbox>
                <w10:anchorlock/>
              </v:shape>
            </w:pict>
          </mc:Fallback>
        </mc:AlternateContent>
      </w:r>
    </w:p>
    <w:p w14:paraId="1EAD3361" w14:textId="4B0C0281" w:rsidR="00542B3B" w:rsidRDefault="00542B3B" w:rsidP="00AE756E">
      <w:pPr>
        <w:pBdr>
          <w:top w:val="single" w:sz="4" w:space="1" w:color="auto"/>
          <w:bottom w:val="single" w:sz="4" w:space="1" w:color="auto"/>
        </w:pBdr>
        <w:ind w:right="-942"/>
        <w:jc w:val="left"/>
      </w:pPr>
      <w:r>
        <w:rPr>
          <w:noProof/>
        </w:rPr>
        <mc:AlternateContent>
          <mc:Choice Requires="wps">
            <w:drawing>
              <wp:inline distT="0" distB="0" distL="0" distR="0" wp14:anchorId="3C93580E" wp14:editId="39806F90">
                <wp:extent cx="4330065" cy="1733550"/>
                <wp:effectExtent l="0" t="0" r="13335" b="1905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065" cy="1733550"/>
                        </a:xfrm>
                        <a:prstGeom prst="rect">
                          <a:avLst/>
                        </a:prstGeom>
                        <a:solidFill>
                          <a:schemeClr val="accent6">
                            <a:lumMod val="20000"/>
                            <a:lumOff val="80000"/>
                          </a:schemeClr>
                        </a:solidFill>
                        <a:ln w="9525">
                          <a:solidFill>
                            <a:srgbClr val="000000"/>
                          </a:solidFill>
                          <a:miter lim="800000"/>
                          <a:headEnd/>
                          <a:tailEnd/>
                        </a:ln>
                      </wps:spPr>
                      <wps:txbx>
                        <w:txbxContent>
                          <w:p w14:paraId="27B48AD7" w14:textId="65CC77BE" w:rsidR="00542B3B" w:rsidRPr="00F3130D" w:rsidRDefault="00542B3B" w:rsidP="00953438">
                            <w:pPr>
                              <w:spacing w:after="0" w:line="240" w:lineRule="auto"/>
                              <w:contextualSpacing/>
                              <w:rPr>
                                <w:rFonts w:cs="CMU Serif"/>
                                <w:b/>
                                <w:bCs/>
                                <w:color w:val="215E99" w:themeColor="text2" w:themeTint="BF"/>
                                <w:sz w:val="16"/>
                                <w:szCs w:val="16"/>
                              </w:rPr>
                            </w:pPr>
                            <w:r w:rsidRPr="00F3130D">
                              <w:rPr>
                                <w:rFonts w:cs="CMU Serif"/>
                                <w:b/>
                                <w:bCs/>
                                <w:color w:val="215E99" w:themeColor="text2" w:themeTint="BF"/>
                                <w:sz w:val="16"/>
                                <w:szCs w:val="16"/>
                              </w:rPr>
                              <w:t>METHODOLOGY:</w:t>
                            </w:r>
                          </w:p>
                          <w:p w14:paraId="543F1B38" w14:textId="77777777" w:rsidR="00542B3B" w:rsidRPr="00F3130D" w:rsidRDefault="00542B3B" w:rsidP="00953438">
                            <w:pPr>
                              <w:spacing w:after="0" w:line="240" w:lineRule="auto"/>
                              <w:contextualSpacing/>
                              <w:rPr>
                                <w:rFonts w:cs="CMU Serif"/>
                                <w:color w:val="215E99" w:themeColor="text2" w:themeTint="BF"/>
                                <w:sz w:val="16"/>
                                <w:szCs w:val="16"/>
                                <w:u w:val="single"/>
                              </w:rPr>
                            </w:pPr>
                            <w:r w:rsidRPr="00F3130D">
                              <w:rPr>
                                <w:rFonts w:cs="CMU Serif"/>
                                <w:color w:val="215E99" w:themeColor="text2" w:themeTint="BF"/>
                                <w:sz w:val="16"/>
                                <w:szCs w:val="16"/>
                                <w:u w:val="single"/>
                              </w:rPr>
                              <w:t>System Architecture</w:t>
                            </w:r>
                          </w:p>
                          <w:p w14:paraId="14040744" w14:textId="77777777" w:rsidR="00542B3B" w:rsidRPr="00F3130D" w:rsidRDefault="00542B3B" w:rsidP="00953438">
                            <w:pPr>
                              <w:spacing w:after="0" w:line="240" w:lineRule="auto"/>
                              <w:contextualSpacing/>
                              <w:rPr>
                                <w:rFonts w:cs="CMU Serif"/>
                                <w:i/>
                                <w:iCs/>
                                <w:color w:val="215E99" w:themeColor="text2" w:themeTint="BF"/>
                                <w:sz w:val="16"/>
                                <w:szCs w:val="16"/>
                              </w:rPr>
                            </w:pPr>
                            <w:r w:rsidRPr="00F3130D">
                              <w:rPr>
                                <w:rFonts w:cs="CMU Serif"/>
                                <w:i/>
                                <w:iCs/>
                                <w:color w:val="215E99" w:themeColor="text2" w:themeTint="BF"/>
                                <w:sz w:val="16"/>
                                <w:szCs w:val="16"/>
                              </w:rPr>
                              <w:t xml:space="preserve">| System architecture, tools (e.g., PyTorch, ROS, Omniverse), dataset/pipeline development. </w:t>
                            </w:r>
                          </w:p>
                          <w:p w14:paraId="4414EC6A" w14:textId="01DDC2A2" w:rsidR="00542B3B" w:rsidRPr="003673A5" w:rsidRDefault="00542B3B" w:rsidP="00953438">
                            <w:pPr>
                              <w:spacing w:after="0" w:line="240" w:lineRule="auto"/>
                              <w:contextualSpacing/>
                              <w:rPr>
                                <w:rFonts w:cs="CMU Serif"/>
                                <w:i/>
                                <w:iCs/>
                                <w:color w:val="215E99" w:themeColor="text2" w:themeTint="BF"/>
                                <w:sz w:val="16"/>
                                <w:szCs w:val="16"/>
                              </w:rPr>
                            </w:pPr>
                            <w:r w:rsidRPr="00F3130D">
                              <w:rPr>
                                <w:rFonts w:cs="CMU Serif"/>
                                <w:i/>
                                <w:iCs/>
                                <w:color w:val="215E99" w:themeColor="text2" w:themeTint="BF"/>
                                <w:sz w:val="16"/>
                                <w:szCs w:val="16"/>
                              </w:rPr>
                              <w:t xml:space="preserve">| Include pseudocode/diagrams. </w:t>
                            </w:r>
                          </w:p>
                          <w:p w14:paraId="32B444A9" w14:textId="21AFB748" w:rsidR="00542B3B" w:rsidRPr="003673A5" w:rsidRDefault="00542B3B" w:rsidP="00953438">
                            <w:pPr>
                              <w:spacing w:after="0" w:line="240" w:lineRule="auto"/>
                              <w:contextualSpacing/>
                              <w:rPr>
                                <w:rFonts w:cs="CMU Serif"/>
                                <w:i/>
                                <w:iCs/>
                                <w:color w:val="215E99" w:themeColor="text2" w:themeTint="BF"/>
                                <w:sz w:val="16"/>
                                <w:szCs w:val="16"/>
                              </w:rPr>
                            </w:pPr>
                            <w:r w:rsidRPr="00F3130D">
                              <w:rPr>
                                <w:rFonts w:cs="CMU Serif"/>
                                <w:color w:val="215E99" w:themeColor="text2" w:themeTint="BF"/>
                                <w:sz w:val="16"/>
                                <w:szCs w:val="16"/>
                                <w:u w:val="single"/>
                              </w:rPr>
                              <w:t xml:space="preserve">Algorithms &amp; Tools </w:t>
                            </w:r>
                            <w:r w:rsidRPr="00F3130D">
                              <w:rPr>
                                <w:rFonts w:cs="CMU Serif"/>
                                <w:i/>
                                <w:iCs/>
                                <w:color w:val="215E99" w:themeColor="text2" w:themeTint="BF"/>
                                <w:sz w:val="16"/>
                                <w:szCs w:val="16"/>
                              </w:rPr>
                              <w:t>| (LLMs, ROS, Omniverse Isaac Sim)</w:t>
                            </w:r>
                          </w:p>
                          <w:p w14:paraId="439095C8" w14:textId="67E90020" w:rsidR="00542B3B" w:rsidRPr="003673A5" w:rsidRDefault="00542B3B" w:rsidP="00953438">
                            <w:pPr>
                              <w:spacing w:after="0" w:line="240" w:lineRule="auto"/>
                              <w:contextualSpacing/>
                              <w:rPr>
                                <w:rFonts w:cs="CMU Serif"/>
                                <w:i/>
                                <w:iCs/>
                                <w:color w:val="215E99" w:themeColor="text2" w:themeTint="BF"/>
                                <w:sz w:val="16"/>
                                <w:szCs w:val="16"/>
                              </w:rPr>
                            </w:pPr>
                            <w:r w:rsidRPr="00F3130D">
                              <w:rPr>
                                <w:rFonts w:cs="CMU Serif"/>
                                <w:color w:val="215E99" w:themeColor="text2" w:themeTint="BF"/>
                                <w:sz w:val="16"/>
                                <w:szCs w:val="16"/>
                                <w:u w:val="single"/>
                              </w:rPr>
                              <w:t xml:space="preserve">Datasets </w:t>
                            </w:r>
                            <w:r w:rsidRPr="00F3130D">
                              <w:rPr>
                                <w:rFonts w:cs="CMU Serif"/>
                                <w:i/>
                                <w:iCs/>
                                <w:color w:val="215E99" w:themeColor="text2" w:themeTint="BF"/>
                                <w:sz w:val="16"/>
                                <w:szCs w:val="16"/>
                              </w:rPr>
                              <w:t>| Data collection methods.</w:t>
                            </w:r>
                          </w:p>
                          <w:p w14:paraId="1CCEE8DC" w14:textId="77777777" w:rsidR="00542B3B" w:rsidRPr="00F3130D" w:rsidRDefault="00542B3B" w:rsidP="00953438">
                            <w:pPr>
                              <w:spacing w:after="0" w:line="240" w:lineRule="auto"/>
                              <w:contextualSpacing/>
                              <w:rPr>
                                <w:rFonts w:cs="CMU Serif"/>
                                <w:i/>
                                <w:iCs/>
                                <w:color w:val="215E99" w:themeColor="text2" w:themeTint="BF"/>
                                <w:sz w:val="16"/>
                                <w:szCs w:val="16"/>
                              </w:rPr>
                            </w:pPr>
                            <w:r w:rsidRPr="00F3130D">
                              <w:rPr>
                                <w:rFonts w:cs="CMU Serif"/>
                                <w:color w:val="215E99" w:themeColor="text2" w:themeTint="BF"/>
                                <w:sz w:val="16"/>
                                <w:szCs w:val="16"/>
                                <w:u w:val="single"/>
                              </w:rPr>
                              <w:t>Implementation Details</w:t>
                            </w:r>
                            <w:r w:rsidRPr="00F3130D">
                              <w:rPr>
                                <w:rFonts w:cs="CMU Serif"/>
                                <w:i/>
                                <w:iCs/>
                                <w:color w:val="215E99" w:themeColor="text2" w:themeTint="BF"/>
                                <w:sz w:val="16"/>
                                <w:szCs w:val="16"/>
                              </w:rPr>
                              <w:t xml:space="preserve"> </w:t>
                            </w:r>
                          </w:p>
                          <w:p w14:paraId="48C7F32C" w14:textId="77777777" w:rsidR="00542B3B" w:rsidRPr="00F3130D" w:rsidRDefault="00542B3B" w:rsidP="00953438">
                            <w:pPr>
                              <w:spacing w:after="0" w:line="240" w:lineRule="auto"/>
                              <w:contextualSpacing/>
                              <w:rPr>
                                <w:rFonts w:cs="CMU Serif"/>
                                <w:color w:val="215E99" w:themeColor="text2" w:themeTint="BF"/>
                                <w:sz w:val="16"/>
                                <w:szCs w:val="16"/>
                              </w:rPr>
                            </w:pPr>
                            <w:r w:rsidRPr="00F3130D">
                              <w:rPr>
                                <w:rFonts w:cs="CMU Serif"/>
                                <w:i/>
                                <w:iCs/>
                                <w:color w:val="215E99" w:themeColor="text2" w:themeTint="BF"/>
                                <w:sz w:val="16"/>
                                <w:szCs w:val="16"/>
                              </w:rPr>
                              <w:t>| Detailed workflow: Vision-Language integration, task planning, simulation pipeline.</w:t>
                            </w:r>
                            <w:r w:rsidRPr="00F3130D">
                              <w:rPr>
                                <w:rFonts w:cs="CMU Serif"/>
                                <w:color w:val="215E99" w:themeColor="text2" w:themeTint="BF"/>
                                <w:sz w:val="16"/>
                                <w:szCs w:val="16"/>
                              </w:rPr>
                              <w:t xml:space="preserve"> </w:t>
                            </w:r>
                          </w:p>
                          <w:p w14:paraId="65CBB849" w14:textId="62134DEF" w:rsidR="00542B3B" w:rsidRPr="003673A5" w:rsidRDefault="00542B3B" w:rsidP="00953438">
                            <w:pPr>
                              <w:spacing w:after="0" w:line="240" w:lineRule="auto"/>
                              <w:contextualSpacing/>
                              <w:rPr>
                                <w:rFonts w:cs="CMU Serif"/>
                                <w:color w:val="215E99" w:themeColor="text2" w:themeTint="BF"/>
                                <w:sz w:val="16"/>
                                <w:szCs w:val="16"/>
                                <w:u w:val="single"/>
                              </w:rPr>
                            </w:pPr>
                            <w:r w:rsidRPr="00F3130D">
                              <w:rPr>
                                <w:rFonts w:cs="CMU Serif"/>
                                <w:i/>
                                <w:iCs/>
                                <w:color w:val="215E99" w:themeColor="text2" w:themeTint="BF"/>
                                <w:sz w:val="16"/>
                                <w:szCs w:val="16"/>
                              </w:rPr>
                              <w:t>| Subsections: Vision Perception, LLM Adaptation, Robotic Control, Omniverse Setup</w:t>
                            </w:r>
                            <w:r w:rsidRPr="00F3130D">
                              <w:rPr>
                                <w:rFonts w:cs="CMU Serif"/>
                                <w:color w:val="215E99" w:themeColor="text2" w:themeTint="BF"/>
                                <w:sz w:val="16"/>
                                <w:szCs w:val="16"/>
                              </w:rPr>
                              <w:t>.</w:t>
                            </w:r>
                            <w:bookmarkStart w:id="387" w:name="_Toc189134165"/>
                          </w:p>
                          <w:p w14:paraId="5369BBFC" w14:textId="77777777" w:rsidR="00542B3B" w:rsidRPr="00F3130D" w:rsidRDefault="00542B3B" w:rsidP="00953438">
                            <w:pPr>
                              <w:spacing w:after="0" w:line="240" w:lineRule="auto"/>
                              <w:contextualSpacing/>
                              <w:rPr>
                                <w:rFonts w:cs="CMU Serif"/>
                                <w:color w:val="215E99" w:themeColor="text2" w:themeTint="BF"/>
                                <w:sz w:val="16"/>
                                <w:szCs w:val="16"/>
                                <w:u w:val="single"/>
                              </w:rPr>
                            </w:pPr>
                            <w:r w:rsidRPr="00F3130D">
                              <w:rPr>
                                <w:rFonts w:cs="CMU Serif"/>
                                <w:color w:val="215E99" w:themeColor="text2" w:themeTint="BF"/>
                                <w:sz w:val="16"/>
                                <w:szCs w:val="16"/>
                                <w:u w:val="single"/>
                              </w:rPr>
                              <w:t>Setup for robotic framework.</w:t>
                            </w:r>
                          </w:p>
                          <w:bookmarkEnd w:id="387"/>
                          <w:p w14:paraId="115869B8" w14:textId="0ADCA4AA" w:rsidR="00542B3B" w:rsidRPr="00F3130D" w:rsidRDefault="00542B3B" w:rsidP="00953438">
                            <w:pPr>
                              <w:spacing w:after="0" w:line="240" w:lineRule="auto"/>
                              <w:contextualSpacing/>
                              <w:rPr>
                                <w:rFonts w:cs="CMU Serif"/>
                                <w:color w:val="215E99" w:themeColor="text2" w:themeTint="BF"/>
                                <w:sz w:val="16"/>
                                <w:szCs w:val="16"/>
                              </w:rPr>
                            </w:pPr>
                            <w:r w:rsidRPr="00F3130D">
                              <w:rPr>
                                <w:rFonts w:cs="CMU Serif"/>
                                <w:i/>
                                <w:iCs/>
                                <w:color w:val="215E99" w:themeColor="text2" w:themeTint="BF"/>
                                <w:sz w:val="16"/>
                                <w:szCs w:val="16"/>
                              </w:rPr>
                              <w:t>| Simulation setup in Omniverse Isaac Sim.</w:t>
                            </w:r>
                          </w:p>
                          <w:p w14:paraId="2E449801" w14:textId="566D3174" w:rsidR="00542B3B" w:rsidRPr="003673A5" w:rsidRDefault="00542B3B" w:rsidP="003673A5">
                            <w:pPr>
                              <w:spacing w:after="0" w:line="240" w:lineRule="auto"/>
                              <w:contextualSpacing/>
                              <w:rPr>
                                <w:rFonts w:cs="CMU Serif"/>
                                <w:color w:val="215E99" w:themeColor="text2" w:themeTint="BF"/>
                                <w:sz w:val="16"/>
                                <w:szCs w:val="16"/>
                                <w:u w:val="single"/>
                              </w:rPr>
                            </w:pPr>
                            <w:r w:rsidRPr="00F3130D">
                              <w:rPr>
                                <w:rFonts w:cs="CMU Serif"/>
                                <w:color w:val="215E99" w:themeColor="text2" w:themeTint="BF"/>
                                <w:sz w:val="16"/>
                                <w:szCs w:val="16"/>
                                <w:u w:val="single"/>
                              </w:rPr>
                              <w:t>Testing methodologies.</w:t>
                            </w:r>
                          </w:p>
                        </w:txbxContent>
                      </wps:txbx>
                      <wps:bodyPr rot="0" vert="horz" wrap="square" lIns="91440" tIns="45720" rIns="91440" bIns="45720" anchor="t" anchorCtr="0">
                        <a:noAutofit/>
                      </wps:bodyPr>
                    </wps:wsp>
                  </a:graphicData>
                </a:graphic>
              </wp:inline>
            </w:drawing>
          </mc:Choice>
          <mc:Fallback>
            <w:pict>
              <v:shape w14:anchorId="3C93580E" id="_x0000_s1031" type="#_x0000_t202" style="width:340.95pt;height:1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" fillcolor="#d9f2d0 [665]">
                <v:textbox>
                  <w:txbxContent>
                    <w:p w14:paraId="27B48AD7" w14:textId="65CC77BE" w:rsidR="00542B3B" w:rsidRPr="00F3130D" w:rsidRDefault="00542B3B" w:rsidP="00953438">
                      <w:pPr>
                        <w:spacing w:after="0" w:line="240" w:lineRule="auto"/>
                        <w:contextualSpacing/>
                        <w:rPr>
                          <w:rFonts w:cs="CMU Serif"/>
                          <w:b/>
                          <w:bCs/>
                          <w:color w:val="215E99" w:themeColor="text2" w:themeTint="BF"/>
                          <w:sz w:val="16"/>
                          <w:szCs w:val="16"/>
                        </w:rPr>
                      </w:pPr>
                      <w:r w:rsidRPr="00F3130D">
                        <w:rPr>
                          <w:rFonts w:cs="CMU Serif"/>
                          <w:b/>
                          <w:bCs/>
                          <w:color w:val="215E99" w:themeColor="text2" w:themeTint="BF"/>
                          <w:sz w:val="16"/>
                          <w:szCs w:val="16"/>
                        </w:rPr>
                        <w:t>METHODOLOGY:</w:t>
                      </w:r>
                    </w:p>
                    <w:p w14:paraId="543F1B38" w14:textId="77777777" w:rsidR="00542B3B" w:rsidRPr="00F3130D" w:rsidRDefault="00542B3B" w:rsidP="00953438">
                      <w:pPr>
                        <w:spacing w:after="0" w:line="240" w:lineRule="auto"/>
                        <w:contextualSpacing/>
                        <w:rPr>
                          <w:rFonts w:cs="CMU Serif"/>
                          <w:color w:val="215E99" w:themeColor="text2" w:themeTint="BF"/>
                          <w:sz w:val="16"/>
                          <w:szCs w:val="16"/>
                          <w:u w:val="single"/>
                        </w:rPr>
                      </w:pPr>
                      <w:r w:rsidRPr="00F3130D">
                        <w:rPr>
                          <w:rFonts w:cs="CMU Serif"/>
                          <w:color w:val="215E99" w:themeColor="text2" w:themeTint="BF"/>
                          <w:sz w:val="16"/>
                          <w:szCs w:val="16"/>
                          <w:u w:val="single"/>
                        </w:rPr>
                        <w:t>System Architecture</w:t>
                      </w:r>
                    </w:p>
                    <w:p w14:paraId="14040744" w14:textId="77777777" w:rsidR="00542B3B" w:rsidRPr="00F3130D" w:rsidRDefault="00542B3B" w:rsidP="00953438">
                      <w:pPr>
                        <w:spacing w:after="0" w:line="240" w:lineRule="auto"/>
                        <w:contextualSpacing/>
                        <w:rPr>
                          <w:rFonts w:cs="CMU Serif"/>
                          <w:i/>
                          <w:iCs/>
                          <w:color w:val="215E99" w:themeColor="text2" w:themeTint="BF"/>
                          <w:sz w:val="16"/>
                          <w:szCs w:val="16"/>
                        </w:rPr>
                      </w:pPr>
                      <w:r w:rsidRPr="00F3130D">
                        <w:rPr>
                          <w:rFonts w:cs="CMU Serif"/>
                          <w:i/>
                          <w:iCs/>
                          <w:color w:val="215E99" w:themeColor="text2" w:themeTint="BF"/>
                          <w:sz w:val="16"/>
                          <w:szCs w:val="16"/>
                        </w:rPr>
                        <w:t xml:space="preserve">| System architecture, tools (e.g., PyTorch, ROS, Omniverse), dataset/pipeline development. </w:t>
                      </w:r>
                    </w:p>
                    <w:p w14:paraId="4414EC6A" w14:textId="01DDC2A2" w:rsidR="00542B3B" w:rsidRPr="003673A5" w:rsidRDefault="00542B3B" w:rsidP="00953438">
                      <w:pPr>
                        <w:spacing w:after="0" w:line="240" w:lineRule="auto"/>
                        <w:contextualSpacing/>
                        <w:rPr>
                          <w:rFonts w:cs="CMU Serif"/>
                          <w:i/>
                          <w:iCs/>
                          <w:color w:val="215E99" w:themeColor="text2" w:themeTint="BF"/>
                          <w:sz w:val="16"/>
                          <w:szCs w:val="16"/>
                        </w:rPr>
                      </w:pPr>
                      <w:r w:rsidRPr="00F3130D">
                        <w:rPr>
                          <w:rFonts w:cs="CMU Serif"/>
                          <w:i/>
                          <w:iCs/>
                          <w:color w:val="215E99" w:themeColor="text2" w:themeTint="BF"/>
                          <w:sz w:val="16"/>
                          <w:szCs w:val="16"/>
                        </w:rPr>
                        <w:t xml:space="preserve">| Include pseudocode/diagrams. </w:t>
                      </w:r>
                    </w:p>
                    <w:p w14:paraId="32B444A9" w14:textId="21AFB748" w:rsidR="00542B3B" w:rsidRPr="003673A5" w:rsidRDefault="00542B3B" w:rsidP="00953438">
                      <w:pPr>
                        <w:spacing w:after="0" w:line="240" w:lineRule="auto"/>
                        <w:contextualSpacing/>
                        <w:rPr>
                          <w:rFonts w:cs="CMU Serif"/>
                          <w:i/>
                          <w:iCs/>
                          <w:color w:val="215E99" w:themeColor="text2" w:themeTint="BF"/>
                          <w:sz w:val="16"/>
                          <w:szCs w:val="16"/>
                        </w:rPr>
                      </w:pPr>
                      <w:r w:rsidRPr="00F3130D">
                        <w:rPr>
                          <w:rFonts w:cs="CMU Serif"/>
                          <w:color w:val="215E99" w:themeColor="text2" w:themeTint="BF"/>
                          <w:sz w:val="16"/>
                          <w:szCs w:val="16"/>
                          <w:u w:val="single"/>
                        </w:rPr>
                        <w:t xml:space="preserve">Algorithms &amp; Tools </w:t>
                      </w:r>
                      <w:r w:rsidRPr="00F3130D">
                        <w:rPr>
                          <w:rFonts w:cs="CMU Serif"/>
                          <w:i/>
                          <w:iCs/>
                          <w:color w:val="215E99" w:themeColor="text2" w:themeTint="BF"/>
                          <w:sz w:val="16"/>
                          <w:szCs w:val="16"/>
                        </w:rPr>
                        <w:t>| (LLMs, ROS, Omniverse Isaac Sim)</w:t>
                      </w:r>
                    </w:p>
                    <w:p w14:paraId="439095C8" w14:textId="67E90020" w:rsidR="00542B3B" w:rsidRPr="003673A5" w:rsidRDefault="00542B3B" w:rsidP="00953438">
                      <w:pPr>
                        <w:spacing w:after="0" w:line="240" w:lineRule="auto"/>
                        <w:contextualSpacing/>
                        <w:rPr>
                          <w:rFonts w:cs="CMU Serif"/>
                          <w:i/>
                          <w:iCs/>
                          <w:color w:val="215E99" w:themeColor="text2" w:themeTint="BF"/>
                          <w:sz w:val="16"/>
                          <w:szCs w:val="16"/>
                        </w:rPr>
                      </w:pPr>
                      <w:r w:rsidRPr="00F3130D">
                        <w:rPr>
                          <w:rFonts w:cs="CMU Serif"/>
                          <w:color w:val="215E99" w:themeColor="text2" w:themeTint="BF"/>
                          <w:sz w:val="16"/>
                          <w:szCs w:val="16"/>
                          <w:u w:val="single"/>
                        </w:rPr>
                        <w:t xml:space="preserve">Datasets </w:t>
                      </w:r>
                      <w:r w:rsidRPr="00F3130D">
                        <w:rPr>
                          <w:rFonts w:cs="CMU Serif"/>
                          <w:i/>
                          <w:iCs/>
                          <w:color w:val="215E99" w:themeColor="text2" w:themeTint="BF"/>
                          <w:sz w:val="16"/>
                          <w:szCs w:val="16"/>
                        </w:rPr>
                        <w:t>| Data collection methods.</w:t>
                      </w:r>
                    </w:p>
                    <w:p w14:paraId="1CCEE8DC" w14:textId="77777777" w:rsidR="00542B3B" w:rsidRPr="00F3130D" w:rsidRDefault="00542B3B" w:rsidP="00953438">
                      <w:pPr>
                        <w:spacing w:after="0" w:line="240" w:lineRule="auto"/>
                        <w:contextualSpacing/>
                        <w:rPr>
                          <w:rFonts w:cs="CMU Serif"/>
                          <w:i/>
                          <w:iCs/>
                          <w:color w:val="215E99" w:themeColor="text2" w:themeTint="BF"/>
                          <w:sz w:val="16"/>
                          <w:szCs w:val="16"/>
                        </w:rPr>
                      </w:pPr>
                      <w:r w:rsidRPr="00F3130D">
                        <w:rPr>
                          <w:rFonts w:cs="CMU Serif"/>
                          <w:color w:val="215E99" w:themeColor="text2" w:themeTint="BF"/>
                          <w:sz w:val="16"/>
                          <w:szCs w:val="16"/>
                          <w:u w:val="single"/>
                        </w:rPr>
                        <w:t>Implementation Details</w:t>
                      </w:r>
                      <w:r w:rsidRPr="00F3130D">
                        <w:rPr>
                          <w:rFonts w:cs="CMU Serif"/>
                          <w:i/>
                          <w:iCs/>
                          <w:color w:val="215E99" w:themeColor="text2" w:themeTint="BF"/>
                          <w:sz w:val="16"/>
                          <w:szCs w:val="16"/>
                        </w:rPr>
                        <w:t xml:space="preserve"> </w:t>
                      </w:r>
                    </w:p>
                    <w:p w14:paraId="48C7F32C" w14:textId="77777777" w:rsidR="00542B3B" w:rsidRPr="00F3130D" w:rsidRDefault="00542B3B" w:rsidP="00953438">
                      <w:pPr>
                        <w:spacing w:after="0" w:line="240" w:lineRule="auto"/>
                        <w:contextualSpacing/>
                        <w:rPr>
                          <w:rFonts w:cs="CMU Serif"/>
                          <w:color w:val="215E99" w:themeColor="text2" w:themeTint="BF"/>
                          <w:sz w:val="16"/>
                          <w:szCs w:val="16"/>
                        </w:rPr>
                      </w:pPr>
                      <w:r w:rsidRPr="00F3130D">
                        <w:rPr>
                          <w:rFonts w:cs="CMU Serif"/>
                          <w:i/>
                          <w:iCs/>
                          <w:color w:val="215E99" w:themeColor="text2" w:themeTint="BF"/>
                          <w:sz w:val="16"/>
                          <w:szCs w:val="16"/>
                        </w:rPr>
                        <w:t>| Detailed workflow: Vision-Language integration, task planning, simulation pipeline.</w:t>
                      </w:r>
                      <w:r w:rsidRPr="00F3130D">
                        <w:rPr>
                          <w:rFonts w:cs="CMU Serif"/>
                          <w:color w:val="215E99" w:themeColor="text2" w:themeTint="BF"/>
                          <w:sz w:val="16"/>
                          <w:szCs w:val="16"/>
                        </w:rPr>
                        <w:t xml:space="preserve"> </w:t>
                      </w:r>
                    </w:p>
                    <w:p w14:paraId="65CBB849" w14:textId="62134DEF" w:rsidR="00542B3B" w:rsidRPr="003673A5" w:rsidRDefault="00542B3B" w:rsidP="00953438">
                      <w:pPr>
                        <w:spacing w:after="0" w:line="240" w:lineRule="auto"/>
                        <w:contextualSpacing/>
                        <w:rPr>
                          <w:rFonts w:cs="CMU Serif"/>
                          <w:color w:val="215E99" w:themeColor="text2" w:themeTint="BF"/>
                          <w:sz w:val="16"/>
                          <w:szCs w:val="16"/>
                          <w:u w:val="single"/>
                        </w:rPr>
                      </w:pPr>
                      <w:r w:rsidRPr="00F3130D">
                        <w:rPr>
                          <w:rFonts w:cs="CMU Serif"/>
                          <w:i/>
                          <w:iCs/>
                          <w:color w:val="215E99" w:themeColor="text2" w:themeTint="BF"/>
                          <w:sz w:val="16"/>
                          <w:szCs w:val="16"/>
                        </w:rPr>
                        <w:t>| Subsections: Vision Perception, LLM Adaptation, Robotic Control, Omniverse Setup</w:t>
                      </w:r>
                      <w:r w:rsidRPr="00F3130D">
                        <w:rPr>
                          <w:rFonts w:cs="CMU Serif"/>
                          <w:color w:val="215E99" w:themeColor="text2" w:themeTint="BF"/>
                          <w:sz w:val="16"/>
                          <w:szCs w:val="16"/>
                        </w:rPr>
                        <w:t>.</w:t>
                      </w:r>
                      <w:bookmarkStart w:id="388" w:name="_Toc189134165"/>
                    </w:p>
                    <w:p w14:paraId="5369BBFC" w14:textId="77777777" w:rsidR="00542B3B" w:rsidRPr="00F3130D" w:rsidRDefault="00542B3B" w:rsidP="00953438">
                      <w:pPr>
                        <w:spacing w:after="0" w:line="240" w:lineRule="auto"/>
                        <w:contextualSpacing/>
                        <w:rPr>
                          <w:rFonts w:cs="CMU Serif"/>
                          <w:color w:val="215E99" w:themeColor="text2" w:themeTint="BF"/>
                          <w:sz w:val="16"/>
                          <w:szCs w:val="16"/>
                          <w:u w:val="single"/>
                        </w:rPr>
                      </w:pPr>
                      <w:r w:rsidRPr="00F3130D">
                        <w:rPr>
                          <w:rFonts w:cs="CMU Serif"/>
                          <w:color w:val="215E99" w:themeColor="text2" w:themeTint="BF"/>
                          <w:sz w:val="16"/>
                          <w:szCs w:val="16"/>
                          <w:u w:val="single"/>
                        </w:rPr>
                        <w:t>Setup for robotic framework.</w:t>
                      </w:r>
                    </w:p>
                    <w:bookmarkEnd w:id="388"/>
                    <w:p w14:paraId="115869B8" w14:textId="0ADCA4AA" w:rsidR="00542B3B" w:rsidRPr="00F3130D" w:rsidRDefault="00542B3B" w:rsidP="00953438">
                      <w:pPr>
                        <w:spacing w:after="0" w:line="240" w:lineRule="auto"/>
                        <w:contextualSpacing/>
                        <w:rPr>
                          <w:rFonts w:cs="CMU Serif"/>
                          <w:color w:val="215E99" w:themeColor="text2" w:themeTint="BF"/>
                          <w:sz w:val="16"/>
                          <w:szCs w:val="16"/>
                        </w:rPr>
                      </w:pPr>
                      <w:r w:rsidRPr="00F3130D">
                        <w:rPr>
                          <w:rFonts w:cs="CMU Serif"/>
                          <w:i/>
                          <w:iCs/>
                          <w:color w:val="215E99" w:themeColor="text2" w:themeTint="BF"/>
                          <w:sz w:val="16"/>
                          <w:szCs w:val="16"/>
                        </w:rPr>
                        <w:t>| Simulation setup in Omniverse Isaac Sim.</w:t>
                      </w:r>
                    </w:p>
                    <w:p w14:paraId="2E449801" w14:textId="566D3174" w:rsidR="00542B3B" w:rsidRPr="003673A5" w:rsidRDefault="00542B3B" w:rsidP="003673A5">
                      <w:pPr>
                        <w:spacing w:after="0" w:line="240" w:lineRule="auto"/>
                        <w:contextualSpacing/>
                        <w:rPr>
                          <w:rFonts w:cs="CMU Serif"/>
                          <w:color w:val="215E99" w:themeColor="text2" w:themeTint="BF"/>
                          <w:sz w:val="16"/>
                          <w:szCs w:val="16"/>
                          <w:u w:val="single"/>
                        </w:rPr>
                      </w:pPr>
                      <w:r w:rsidRPr="00F3130D">
                        <w:rPr>
                          <w:rFonts w:cs="CMU Serif"/>
                          <w:color w:val="215E99" w:themeColor="text2" w:themeTint="BF"/>
                          <w:sz w:val="16"/>
                          <w:szCs w:val="16"/>
                          <w:u w:val="single"/>
                        </w:rPr>
                        <w:t>Testing methodologies.</w:t>
                      </w:r>
                    </w:p>
                  </w:txbxContent>
                </v:textbox>
                <w10:anchorlock/>
              </v:shape>
            </w:pict>
          </mc:Fallback>
        </mc:AlternateContent>
      </w:r>
      <w:r w:rsidR="00984788">
        <w:rPr>
          <w:noProof/>
        </w:rPr>
        <mc:AlternateContent>
          <mc:Choice Requires="wps">
            <w:drawing>
              <wp:inline distT="0" distB="0" distL="0" distR="0" wp14:anchorId="16A1E11B" wp14:editId="7D94558D">
                <wp:extent cx="4330065" cy="1162050"/>
                <wp:effectExtent l="0" t="0" r="13335" b="19050"/>
                <wp:docPr id="1525027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065" cy="1162050"/>
                        </a:xfrm>
                        <a:prstGeom prst="rect">
                          <a:avLst/>
                        </a:prstGeom>
                        <a:solidFill>
                          <a:schemeClr val="accent5">
                            <a:lumMod val="20000"/>
                            <a:lumOff val="80000"/>
                          </a:schemeClr>
                        </a:solidFill>
                        <a:ln w="9525">
                          <a:solidFill>
                            <a:srgbClr val="000000"/>
                          </a:solidFill>
                          <a:miter lim="800000"/>
                          <a:headEnd/>
                          <a:tailEnd/>
                        </a:ln>
                      </wps:spPr>
                      <wps:txbx>
                        <w:txbxContent>
                          <w:p w14:paraId="1FE96E7C" w14:textId="5B9FC018" w:rsidR="00984788" w:rsidRPr="00B95029" w:rsidRDefault="00984788" w:rsidP="00953438">
                            <w:pPr>
                              <w:spacing w:after="0"/>
                              <w:contextualSpacing/>
                              <w:rPr>
                                <w:rFonts w:cs="CMU Serif"/>
                                <w:b/>
                                <w:bCs/>
                                <w:color w:val="215E99" w:themeColor="text2" w:themeTint="BF"/>
                                <w:sz w:val="16"/>
                                <w:szCs w:val="16"/>
                              </w:rPr>
                            </w:pPr>
                            <w:r w:rsidRPr="00B95029">
                              <w:rPr>
                                <w:rFonts w:cs="CMU Serif"/>
                                <w:b/>
                                <w:bCs/>
                                <w:color w:val="215E99" w:themeColor="text2" w:themeTint="BF"/>
                                <w:sz w:val="16"/>
                                <w:szCs w:val="16"/>
                              </w:rPr>
                              <w:t>Results &amp; Findings</w:t>
                            </w:r>
                          </w:p>
                          <w:p w14:paraId="6B7A697F" w14:textId="77777777" w:rsidR="00984788" w:rsidRPr="00692B8F" w:rsidRDefault="00984788" w:rsidP="00953438">
                            <w:pPr>
                              <w:spacing w:after="0"/>
                              <w:contextualSpacing/>
                              <w:rPr>
                                <w:b/>
                                <w:bCs/>
                                <w:sz w:val="16"/>
                                <w:szCs w:val="16"/>
                              </w:rPr>
                            </w:pPr>
                            <w:r w:rsidRPr="00692B8F">
                              <w:rPr>
                                <w:b/>
                                <w:bCs/>
                                <w:sz w:val="16"/>
                                <w:szCs w:val="16"/>
                              </w:rPr>
                              <w:t>Results</w:t>
                            </w:r>
                          </w:p>
                          <w:p w14:paraId="4BE549F2" w14:textId="77777777" w:rsidR="00984788" w:rsidRPr="00692B8F" w:rsidRDefault="00984788" w:rsidP="00953438">
                            <w:pPr>
                              <w:spacing w:after="0" w:line="240" w:lineRule="auto"/>
                              <w:contextualSpacing/>
                              <w:rPr>
                                <w:rFonts w:cs="CMU Serif"/>
                                <w:color w:val="215E99" w:themeColor="text2" w:themeTint="BF"/>
                                <w:sz w:val="16"/>
                                <w:szCs w:val="16"/>
                                <w:u w:val="single"/>
                              </w:rPr>
                            </w:pPr>
                            <w:r w:rsidRPr="00692B8F">
                              <w:rPr>
                                <w:rFonts w:cs="CMU Serif"/>
                                <w:color w:val="215E99" w:themeColor="text2" w:themeTint="BF"/>
                                <w:sz w:val="16"/>
                                <w:szCs w:val="16"/>
                                <w:u w:val="single"/>
                              </w:rPr>
                              <w:t xml:space="preserve">Presentation of results. </w:t>
                            </w:r>
                            <w:r w:rsidRPr="00692B8F">
                              <w:rPr>
                                <w:rFonts w:cs="CMU Serif"/>
                                <w:color w:val="215E99" w:themeColor="text2" w:themeTint="BF"/>
                                <w:sz w:val="16"/>
                                <w:szCs w:val="16"/>
                              </w:rPr>
                              <w:t>|</w:t>
                            </w:r>
                          </w:p>
                          <w:p w14:paraId="1E7F1227" w14:textId="167D71BC" w:rsidR="00984788" w:rsidRPr="003673A5" w:rsidRDefault="00984788"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Figures, tables, graphs.</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Tables/figures with statistical validation.</w:t>
                            </w:r>
                            <w:r w:rsidRPr="00692B8F">
                              <w:rPr>
                                <w:rFonts w:cs="CMU Serif"/>
                                <w:color w:val="215E99" w:themeColor="text2" w:themeTint="BF"/>
                                <w:sz w:val="16"/>
                                <w:szCs w:val="16"/>
                              </w:rPr>
                              <w:t xml:space="preserve"> </w:t>
                            </w:r>
                          </w:p>
                          <w:p w14:paraId="0BE83198" w14:textId="77777777" w:rsidR="00984788" w:rsidRPr="00692B8F" w:rsidRDefault="00984788" w:rsidP="00953438">
                            <w:pPr>
                              <w:spacing w:after="0"/>
                              <w:contextualSpacing/>
                              <w:rPr>
                                <w:b/>
                                <w:bCs/>
                                <w:sz w:val="16"/>
                                <w:szCs w:val="16"/>
                              </w:rPr>
                            </w:pPr>
                            <w:r w:rsidRPr="00692B8F">
                              <w:rPr>
                                <w:b/>
                                <w:bCs/>
                                <w:sz w:val="16"/>
                                <w:szCs w:val="16"/>
                              </w:rPr>
                              <w:t>Findings</w:t>
                            </w:r>
                          </w:p>
                          <w:p w14:paraId="43EEF213" w14:textId="297D41DF" w:rsidR="00984788" w:rsidRPr="003673A5" w:rsidRDefault="00984788" w:rsidP="003673A5">
                            <w:pPr>
                              <w:spacing w:after="0" w:line="240" w:lineRule="auto"/>
                              <w:contextualSpacing/>
                              <w:rPr>
                                <w:rFonts w:cs="CMU Serif"/>
                                <w:color w:val="215E99" w:themeColor="text2" w:themeTint="BF"/>
                                <w:sz w:val="16"/>
                                <w:szCs w:val="16"/>
                                <w:u w:val="single"/>
                              </w:rPr>
                            </w:pPr>
                            <w:r w:rsidRPr="00692B8F">
                              <w:rPr>
                                <w:rFonts w:cs="CMU Serif"/>
                                <w:color w:val="215E99" w:themeColor="text2" w:themeTint="BF"/>
                                <w:sz w:val="16"/>
                                <w:szCs w:val="16"/>
                                <w:u w:val="single"/>
                              </w:rPr>
                              <w:t xml:space="preserve">Performance evaluation. </w:t>
                            </w:r>
                            <w:r w:rsidRPr="00692B8F">
                              <w:rPr>
                                <w:rFonts w:cs="CMU Serif"/>
                                <w:i/>
                                <w:iCs/>
                                <w:color w:val="215E99" w:themeColor="text2" w:themeTint="BF"/>
                                <w:sz w:val="16"/>
                                <w:szCs w:val="16"/>
                              </w:rPr>
                              <w:t>| Simulation outcomes, task success rates, user study metrics (personalization efficacy).</w:t>
                            </w:r>
                          </w:p>
                        </w:txbxContent>
                      </wps:txbx>
                      <wps:bodyPr rot="0" vert="horz" wrap="square" lIns="91440" tIns="45720" rIns="91440" bIns="45720" anchor="t" anchorCtr="0">
                        <a:noAutofit/>
                      </wps:bodyPr>
                    </wps:wsp>
                  </a:graphicData>
                </a:graphic>
              </wp:inline>
            </w:drawing>
          </mc:Choice>
          <mc:Fallback>
            <w:pict>
              <v:shape w14:anchorId="16A1E11B" id="_x0000_s1032" type="#_x0000_t202" style="width:340.95pt;height: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" fillcolor="#f2ceed [664]">
                <v:textbox>
                  <w:txbxContent>
                    <w:p w14:paraId="1FE96E7C" w14:textId="5B9FC018" w:rsidR="00984788" w:rsidRPr="00B95029" w:rsidRDefault="00984788" w:rsidP="00953438">
                      <w:pPr>
                        <w:spacing w:after="0"/>
                        <w:contextualSpacing/>
                        <w:rPr>
                          <w:rFonts w:cs="CMU Serif"/>
                          <w:b/>
                          <w:bCs/>
                          <w:color w:val="215E99" w:themeColor="text2" w:themeTint="BF"/>
                          <w:sz w:val="16"/>
                          <w:szCs w:val="16"/>
                        </w:rPr>
                      </w:pPr>
                      <w:r w:rsidRPr="00B95029">
                        <w:rPr>
                          <w:rFonts w:cs="CMU Serif"/>
                          <w:b/>
                          <w:bCs/>
                          <w:color w:val="215E99" w:themeColor="text2" w:themeTint="BF"/>
                          <w:sz w:val="16"/>
                          <w:szCs w:val="16"/>
                        </w:rPr>
                        <w:t>Results &amp; Findings</w:t>
                      </w:r>
                    </w:p>
                    <w:p w14:paraId="6B7A697F" w14:textId="77777777" w:rsidR="00984788" w:rsidRPr="00692B8F" w:rsidRDefault="00984788" w:rsidP="00953438">
                      <w:pPr>
                        <w:spacing w:after="0"/>
                        <w:contextualSpacing/>
                        <w:rPr>
                          <w:b/>
                          <w:bCs/>
                          <w:sz w:val="16"/>
                          <w:szCs w:val="16"/>
                        </w:rPr>
                      </w:pPr>
                      <w:r w:rsidRPr="00692B8F">
                        <w:rPr>
                          <w:b/>
                          <w:bCs/>
                          <w:sz w:val="16"/>
                          <w:szCs w:val="16"/>
                        </w:rPr>
                        <w:t>Results</w:t>
                      </w:r>
                    </w:p>
                    <w:p w14:paraId="4BE549F2" w14:textId="77777777" w:rsidR="00984788" w:rsidRPr="00692B8F" w:rsidRDefault="00984788" w:rsidP="00953438">
                      <w:pPr>
                        <w:spacing w:after="0" w:line="240" w:lineRule="auto"/>
                        <w:contextualSpacing/>
                        <w:rPr>
                          <w:rFonts w:cs="CMU Serif"/>
                          <w:color w:val="215E99" w:themeColor="text2" w:themeTint="BF"/>
                          <w:sz w:val="16"/>
                          <w:szCs w:val="16"/>
                          <w:u w:val="single"/>
                        </w:rPr>
                      </w:pPr>
                      <w:r w:rsidRPr="00692B8F">
                        <w:rPr>
                          <w:rFonts w:cs="CMU Serif"/>
                          <w:color w:val="215E99" w:themeColor="text2" w:themeTint="BF"/>
                          <w:sz w:val="16"/>
                          <w:szCs w:val="16"/>
                          <w:u w:val="single"/>
                        </w:rPr>
                        <w:t xml:space="preserve">Presentation of results. </w:t>
                      </w:r>
                      <w:r w:rsidRPr="00692B8F">
                        <w:rPr>
                          <w:rFonts w:cs="CMU Serif"/>
                          <w:color w:val="215E99" w:themeColor="text2" w:themeTint="BF"/>
                          <w:sz w:val="16"/>
                          <w:szCs w:val="16"/>
                        </w:rPr>
                        <w:t>|</w:t>
                      </w:r>
                    </w:p>
                    <w:p w14:paraId="1E7F1227" w14:textId="167D71BC" w:rsidR="00984788" w:rsidRPr="003673A5" w:rsidRDefault="00984788"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Figures, tables, graphs.</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Tables/figures with statistical validation.</w:t>
                      </w:r>
                      <w:r w:rsidRPr="00692B8F">
                        <w:rPr>
                          <w:rFonts w:cs="CMU Serif"/>
                          <w:color w:val="215E99" w:themeColor="text2" w:themeTint="BF"/>
                          <w:sz w:val="16"/>
                          <w:szCs w:val="16"/>
                        </w:rPr>
                        <w:t xml:space="preserve"> </w:t>
                      </w:r>
                    </w:p>
                    <w:p w14:paraId="0BE83198" w14:textId="77777777" w:rsidR="00984788" w:rsidRPr="00692B8F" w:rsidRDefault="00984788" w:rsidP="00953438">
                      <w:pPr>
                        <w:spacing w:after="0"/>
                        <w:contextualSpacing/>
                        <w:rPr>
                          <w:b/>
                          <w:bCs/>
                          <w:sz w:val="16"/>
                          <w:szCs w:val="16"/>
                        </w:rPr>
                      </w:pPr>
                      <w:r w:rsidRPr="00692B8F">
                        <w:rPr>
                          <w:b/>
                          <w:bCs/>
                          <w:sz w:val="16"/>
                          <w:szCs w:val="16"/>
                        </w:rPr>
                        <w:t>Findings</w:t>
                      </w:r>
                    </w:p>
                    <w:p w14:paraId="43EEF213" w14:textId="297D41DF" w:rsidR="00984788" w:rsidRPr="003673A5" w:rsidRDefault="00984788" w:rsidP="003673A5">
                      <w:pPr>
                        <w:spacing w:after="0" w:line="240" w:lineRule="auto"/>
                        <w:contextualSpacing/>
                        <w:rPr>
                          <w:rFonts w:cs="CMU Serif"/>
                          <w:color w:val="215E99" w:themeColor="text2" w:themeTint="BF"/>
                          <w:sz w:val="16"/>
                          <w:szCs w:val="16"/>
                          <w:u w:val="single"/>
                        </w:rPr>
                      </w:pPr>
                      <w:r w:rsidRPr="00692B8F">
                        <w:rPr>
                          <w:rFonts w:cs="CMU Serif"/>
                          <w:color w:val="215E99" w:themeColor="text2" w:themeTint="BF"/>
                          <w:sz w:val="16"/>
                          <w:szCs w:val="16"/>
                          <w:u w:val="single"/>
                        </w:rPr>
                        <w:t xml:space="preserve">Performance evaluation. </w:t>
                      </w:r>
                      <w:r w:rsidRPr="00692B8F">
                        <w:rPr>
                          <w:rFonts w:cs="CMU Serif"/>
                          <w:i/>
                          <w:iCs/>
                          <w:color w:val="215E99" w:themeColor="text2" w:themeTint="BF"/>
                          <w:sz w:val="16"/>
                          <w:szCs w:val="16"/>
                        </w:rPr>
                        <w:t>| Simulation outcomes, task success rates, user study metrics (personalization efficacy).</w:t>
                      </w:r>
                    </w:p>
                  </w:txbxContent>
                </v:textbox>
                <w10:anchorlock/>
              </v:shape>
            </w:pict>
          </mc:Fallback>
        </mc:AlternateContent>
      </w:r>
      <w:r w:rsidR="00984788">
        <w:rPr>
          <w:noProof/>
        </w:rPr>
        <mc:AlternateContent>
          <mc:Choice Requires="wps">
            <w:drawing>
              <wp:inline distT="0" distB="0" distL="0" distR="0" wp14:anchorId="26C8E615" wp14:editId="3E32438C">
                <wp:extent cx="4330065" cy="1543050"/>
                <wp:effectExtent l="0" t="0" r="13335" b="19050"/>
                <wp:docPr id="5296078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065" cy="1543050"/>
                        </a:xfrm>
                        <a:prstGeom prst="rect">
                          <a:avLst/>
                        </a:prstGeom>
                        <a:solidFill>
                          <a:schemeClr val="accent1">
                            <a:lumMod val="20000"/>
                            <a:lumOff val="80000"/>
                          </a:schemeClr>
                        </a:solidFill>
                        <a:ln w="9525">
                          <a:solidFill>
                            <a:srgbClr val="000000"/>
                          </a:solidFill>
                          <a:miter lim="800000"/>
                          <a:headEnd/>
                          <a:tailEnd/>
                        </a:ln>
                      </wps:spPr>
                      <wps:txbx>
                        <w:txbxContent>
                          <w:p w14:paraId="6C816396" w14:textId="0FF6513D" w:rsidR="00984788" w:rsidRPr="00B95029" w:rsidRDefault="00984788" w:rsidP="00953438">
                            <w:pPr>
                              <w:spacing w:after="0"/>
                              <w:contextualSpacing/>
                              <w:rPr>
                                <w:rFonts w:cs="CMU Serif"/>
                                <w:b/>
                                <w:bCs/>
                                <w:color w:val="215E99" w:themeColor="text2" w:themeTint="BF"/>
                                <w:sz w:val="16"/>
                                <w:szCs w:val="16"/>
                              </w:rPr>
                            </w:pPr>
                            <w:r w:rsidRPr="00B95029">
                              <w:rPr>
                                <w:rFonts w:cs="CMU Serif"/>
                                <w:b/>
                                <w:bCs/>
                                <w:color w:val="215E99" w:themeColor="text2" w:themeTint="BF"/>
                                <w:sz w:val="16"/>
                                <w:szCs w:val="16"/>
                              </w:rPr>
                              <w:t>Discussion &amp; Conclusion</w:t>
                            </w:r>
                          </w:p>
                          <w:p w14:paraId="58CE0A50" w14:textId="77777777" w:rsidR="00692B8F" w:rsidRPr="00692B8F" w:rsidRDefault="00692B8F" w:rsidP="00953438">
                            <w:pPr>
                              <w:spacing w:after="0"/>
                              <w:contextualSpacing/>
                              <w:rPr>
                                <w:b/>
                                <w:bCs/>
                                <w:sz w:val="16"/>
                                <w:szCs w:val="16"/>
                              </w:rPr>
                            </w:pPr>
                            <w:r w:rsidRPr="00692B8F">
                              <w:rPr>
                                <w:b/>
                                <w:bCs/>
                                <w:sz w:val="16"/>
                                <w:szCs w:val="16"/>
                              </w:rPr>
                              <w:t>Discussion</w:t>
                            </w:r>
                          </w:p>
                          <w:p w14:paraId="70D8FF4F" w14:textId="77777777" w:rsidR="00692B8F" w:rsidRPr="00692B8F" w:rsidRDefault="00692B8F"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Interpretation of results.</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Interpret results, compare with literature, address limitations.</w:t>
                            </w:r>
                            <w:r w:rsidRPr="00692B8F">
                              <w:rPr>
                                <w:rFonts w:cs="CMU Serif"/>
                                <w:color w:val="215E99" w:themeColor="text2" w:themeTint="BF"/>
                                <w:sz w:val="16"/>
                                <w:szCs w:val="16"/>
                              </w:rPr>
                              <w:t xml:space="preserve"> </w:t>
                            </w:r>
                          </w:p>
                          <w:p w14:paraId="4FC77E66" w14:textId="77777777" w:rsidR="00692B8F" w:rsidRPr="00692B8F" w:rsidRDefault="00692B8F"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Comparison with related work</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Link to research questions.</w:t>
                            </w:r>
                          </w:p>
                          <w:p w14:paraId="6DA3D3EE" w14:textId="69A970E7" w:rsidR="00692B8F" w:rsidRPr="00692B8F" w:rsidRDefault="00692B8F" w:rsidP="00953438">
                            <w:pPr>
                              <w:spacing w:after="0" w:line="240" w:lineRule="auto"/>
                              <w:contextualSpacing/>
                              <w:rPr>
                                <w:rFonts w:cs="CMU Serif"/>
                                <w:color w:val="215E99" w:themeColor="text2" w:themeTint="BF"/>
                                <w:sz w:val="16"/>
                                <w:szCs w:val="16"/>
                                <w:u w:val="single"/>
                              </w:rPr>
                            </w:pPr>
                            <w:r w:rsidRPr="00692B8F">
                              <w:rPr>
                                <w:rFonts w:cs="CMU Serif"/>
                                <w:color w:val="215E99" w:themeColor="text2" w:themeTint="BF"/>
                                <w:sz w:val="16"/>
                                <w:szCs w:val="16"/>
                                <w:u w:val="single"/>
                              </w:rPr>
                              <w:t>Challenges and limitations.</w:t>
                            </w:r>
                          </w:p>
                          <w:p w14:paraId="0D4F7F8F" w14:textId="77777777" w:rsidR="00692B8F" w:rsidRPr="00692B8F" w:rsidRDefault="00692B8F" w:rsidP="00953438">
                            <w:pPr>
                              <w:spacing w:after="0"/>
                              <w:contextualSpacing/>
                              <w:rPr>
                                <w:b/>
                                <w:bCs/>
                                <w:sz w:val="16"/>
                                <w:szCs w:val="16"/>
                              </w:rPr>
                            </w:pPr>
                            <w:r w:rsidRPr="00692B8F">
                              <w:rPr>
                                <w:b/>
                                <w:bCs/>
                                <w:sz w:val="16"/>
                                <w:szCs w:val="16"/>
                              </w:rPr>
                              <w:t>Conclusion &amp; Future work</w:t>
                            </w:r>
                          </w:p>
                          <w:p w14:paraId="6D998FA1" w14:textId="77777777" w:rsidR="00692B8F" w:rsidRPr="00692B8F" w:rsidRDefault="00692B8F"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Summary of contributions.</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xml:space="preserve">| Recap contributions, and propose extensions (e.g., real-world deployment). </w:t>
                            </w:r>
                          </w:p>
                          <w:p w14:paraId="3727F99E" w14:textId="77777777" w:rsidR="00692B8F" w:rsidRPr="00692B8F" w:rsidRDefault="00692B8F"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Key takeaways</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xml:space="preserve">| Avoid introducing new data. </w:t>
                            </w:r>
                          </w:p>
                          <w:p w14:paraId="53868B26" w14:textId="4A9D83DE" w:rsidR="00692B8F" w:rsidRPr="00692B8F" w:rsidRDefault="00692B8F" w:rsidP="00953438">
                            <w:pPr>
                              <w:spacing w:after="0" w:line="240" w:lineRule="auto"/>
                              <w:contextualSpacing/>
                              <w:rPr>
                                <w:rFonts w:cs="CMU Serif"/>
                                <w:i/>
                                <w:iCs/>
                                <w:color w:val="215E99" w:themeColor="text2" w:themeTint="BF"/>
                                <w:sz w:val="16"/>
                                <w:szCs w:val="16"/>
                              </w:rPr>
                            </w:pPr>
                            <w:r w:rsidRPr="00692B8F">
                              <w:rPr>
                                <w:rFonts w:cs="CMU Serif"/>
                                <w:color w:val="215E99" w:themeColor="text2" w:themeTint="BF"/>
                                <w:sz w:val="16"/>
                                <w:szCs w:val="16"/>
                                <w:u w:val="single"/>
                              </w:rPr>
                              <w:t>Future research directions.</w:t>
                            </w:r>
                          </w:p>
                        </w:txbxContent>
                      </wps:txbx>
                      <wps:bodyPr rot="0" vert="horz" wrap="square" lIns="91440" tIns="45720" rIns="91440" bIns="45720" anchor="t" anchorCtr="0">
                        <a:noAutofit/>
                      </wps:bodyPr>
                    </wps:wsp>
                  </a:graphicData>
                </a:graphic>
              </wp:inline>
            </w:drawing>
          </mc:Choice>
          <mc:Fallback>
            <w:pict>
              <v:shape w14:anchorId="26C8E615" id="_x0000_s1033" type="#_x0000_t202" style="width:340.9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" fillcolor="#c1e4f5 [660]">
                <v:textbox>
                  <w:txbxContent>
                    <w:p w14:paraId="6C816396" w14:textId="0FF6513D" w:rsidR="00984788" w:rsidRPr="00B95029" w:rsidRDefault="00984788" w:rsidP="00953438">
                      <w:pPr>
                        <w:spacing w:after="0"/>
                        <w:contextualSpacing/>
                        <w:rPr>
                          <w:rFonts w:cs="CMU Serif"/>
                          <w:b/>
                          <w:bCs/>
                          <w:color w:val="215E99" w:themeColor="text2" w:themeTint="BF"/>
                          <w:sz w:val="16"/>
                          <w:szCs w:val="16"/>
                        </w:rPr>
                      </w:pPr>
                      <w:r w:rsidRPr="00B95029">
                        <w:rPr>
                          <w:rFonts w:cs="CMU Serif"/>
                          <w:b/>
                          <w:bCs/>
                          <w:color w:val="215E99" w:themeColor="text2" w:themeTint="BF"/>
                          <w:sz w:val="16"/>
                          <w:szCs w:val="16"/>
                        </w:rPr>
                        <w:t>Discussion &amp; Conclusion</w:t>
                      </w:r>
                    </w:p>
                    <w:p w14:paraId="58CE0A50" w14:textId="77777777" w:rsidR="00692B8F" w:rsidRPr="00692B8F" w:rsidRDefault="00692B8F" w:rsidP="00953438">
                      <w:pPr>
                        <w:spacing w:after="0"/>
                        <w:contextualSpacing/>
                        <w:rPr>
                          <w:b/>
                          <w:bCs/>
                          <w:sz w:val="16"/>
                          <w:szCs w:val="16"/>
                        </w:rPr>
                      </w:pPr>
                      <w:r w:rsidRPr="00692B8F">
                        <w:rPr>
                          <w:b/>
                          <w:bCs/>
                          <w:sz w:val="16"/>
                          <w:szCs w:val="16"/>
                        </w:rPr>
                        <w:t>Discussion</w:t>
                      </w:r>
                    </w:p>
                    <w:p w14:paraId="70D8FF4F" w14:textId="77777777" w:rsidR="00692B8F" w:rsidRPr="00692B8F" w:rsidRDefault="00692B8F"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Interpretation of results.</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Interpret results, compare with literature, address limitations.</w:t>
                      </w:r>
                      <w:r w:rsidRPr="00692B8F">
                        <w:rPr>
                          <w:rFonts w:cs="CMU Serif"/>
                          <w:color w:val="215E99" w:themeColor="text2" w:themeTint="BF"/>
                          <w:sz w:val="16"/>
                          <w:szCs w:val="16"/>
                        </w:rPr>
                        <w:t xml:space="preserve"> </w:t>
                      </w:r>
                    </w:p>
                    <w:p w14:paraId="4FC77E66" w14:textId="77777777" w:rsidR="00692B8F" w:rsidRPr="00692B8F" w:rsidRDefault="00692B8F"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Comparison with related work</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Link to research questions.</w:t>
                      </w:r>
                    </w:p>
                    <w:p w14:paraId="6DA3D3EE" w14:textId="69A970E7" w:rsidR="00692B8F" w:rsidRPr="00692B8F" w:rsidRDefault="00692B8F" w:rsidP="00953438">
                      <w:pPr>
                        <w:spacing w:after="0" w:line="240" w:lineRule="auto"/>
                        <w:contextualSpacing/>
                        <w:rPr>
                          <w:rFonts w:cs="CMU Serif"/>
                          <w:color w:val="215E99" w:themeColor="text2" w:themeTint="BF"/>
                          <w:sz w:val="16"/>
                          <w:szCs w:val="16"/>
                          <w:u w:val="single"/>
                        </w:rPr>
                      </w:pPr>
                      <w:r w:rsidRPr="00692B8F">
                        <w:rPr>
                          <w:rFonts w:cs="CMU Serif"/>
                          <w:color w:val="215E99" w:themeColor="text2" w:themeTint="BF"/>
                          <w:sz w:val="16"/>
                          <w:szCs w:val="16"/>
                          <w:u w:val="single"/>
                        </w:rPr>
                        <w:t>Challenges and limitations.</w:t>
                      </w:r>
                    </w:p>
                    <w:p w14:paraId="0D4F7F8F" w14:textId="77777777" w:rsidR="00692B8F" w:rsidRPr="00692B8F" w:rsidRDefault="00692B8F" w:rsidP="00953438">
                      <w:pPr>
                        <w:spacing w:after="0"/>
                        <w:contextualSpacing/>
                        <w:rPr>
                          <w:b/>
                          <w:bCs/>
                          <w:sz w:val="16"/>
                          <w:szCs w:val="16"/>
                        </w:rPr>
                      </w:pPr>
                      <w:r w:rsidRPr="00692B8F">
                        <w:rPr>
                          <w:b/>
                          <w:bCs/>
                          <w:sz w:val="16"/>
                          <w:szCs w:val="16"/>
                        </w:rPr>
                        <w:t>Conclusion &amp; Future work</w:t>
                      </w:r>
                    </w:p>
                    <w:p w14:paraId="6D998FA1" w14:textId="77777777" w:rsidR="00692B8F" w:rsidRPr="00692B8F" w:rsidRDefault="00692B8F"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Summary of contributions.</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xml:space="preserve">| Recap contributions, and propose extensions (e.g., real-world deployment). </w:t>
                      </w:r>
                    </w:p>
                    <w:p w14:paraId="3727F99E" w14:textId="77777777" w:rsidR="00692B8F" w:rsidRPr="00692B8F" w:rsidRDefault="00692B8F" w:rsidP="00953438">
                      <w:pPr>
                        <w:spacing w:after="0" w:line="240" w:lineRule="auto"/>
                        <w:contextualSpacing/>
                        <w:rPr>
                          <w:rFonts w:cs="CMU Serif"/>
                          <w:color w:val="215E99" w:themeColor="text2" w:themeTint="BF"/>
                          <w:sz w:val="16"/>
                          <w:szCs w:val="16"/>
                        </w:rPr>
                      </w:pPr>
                      <w:r w:rsidRPr="00692B8F">
                        <w:rPr>
                          <w:rFonts w:cs="CMU Serif"/>
                          <w:color w:val="215E99" w:themeColor="text2" w:themeTint="BF"/>
                          <w:sz w:val="16"/>
                          <w:szCs w:val="16"/>
                          <w:u w:val="single"/>
                        </w:rPr>
                        <w:t>Key takeaways</w:t>
                      </w:r>
                      <w:r w:rsidRPr="00692B8F">
                        <w:rPr>
                          <w:rFonts w:cs="CMU Serif"/>
                          <w:color w:val="215E99" w:themeColor="text2" w:themeTint="BF"/>
                          <w:sz w:val="16"/>
                          <w:szCs w:val="16"/>
                        </w:rPr>
                        <w:t xml:space="preserve">. </w:t>
                      </w:r>
                      <w:r w:rsidRPr="00692B8F">
                        <w:rPr>
                          <w:rFonts w:cs="CMU Serif"/>
                          <w:i/>
                          <w:iCs/>
                          <w:color w:val="215E99" w:themeColor="text2" w:themeTint="BF"/>
                          <w:sz w:val="16"/>
                          <w:szCs w:val="16"/>
                        </w:rPr>
                        <w:t xml:space="preserve">| Avoid introducing new data. </w:t>
                      </w:r>
                    </w:p>
                    <w:p w14:paraId="53868B26" w14:textId="4A9D83DE" w:rsidR="00692B8F" w:rsidRPr="00692B8F" w:rsidRDefault="00692B8F" w:rsidP="00953438">
                      <w:pPr>
                        <w:spacing w:after="0" w:line="240" w:lineRule="auto"/>
                        <w:contextualSpacing/>
                        <w:rPr>
                          <w:rFonts w:cs="CMU Serif"/>
                          <w:i/>
                          <w:iCs/>
                          <w:color w:val="215E99" w:themeColor="text2" w:themeTint="BF"/>
                          <w:sz w:val="16"/>
                          <w:szCs w:val="16"/>
                        </w:rPr>
                      </w:pPr>
                      <w:r w:rsidRPr="00692B8F">
                        <w:rPr>
                          <w:rFonts w:cs="CMU Serif"/>
                          <w:color w:val="215E99" w:themeColor="text2" w:themeTint="BF"/>
                          <w:sz w:val="16"/>
                          <w:szCs w:val="16"/>
                          <w:u w:val="single"/>
                        </w:rPr>
                        <w:t>Future research directions.</w:t>
                      </w:r>
                    </w:p>
                  </w:txbxContent>
                </v:textbox>
                <w10:anchorlock/>
              </v:shape>
            </w:pict>
          </mc:Fallback>
        </mc:AlternateContent>
      </w:r>
    </w:p>
    <w:p w14:paraId="3A71228F" w14:textId="13D77356" w:rsidR="00984788" w:rsidRDefault="00984788" w:rsidP="00105A60"/>
    <w:p w14:paraId="2E300364" w14:textId="77777777" w:rsidR="00B95029" w:rsidRDefault="00B95029" w:rsidP="00105A60"/>
    <w:p w14:paraId="0881EB16" w14:textId="77777777" w:rsidR="00E81AE1" w:rsidRDefault="00E81AE1" w:rsidP="00105A60">
      <w:pPr>
        <w:sectPr w:rsidR="00E81AE1" w:rsidSect="00134466">
          <w:headerReference w:type="default" r:id="rId52"/>
          <w:footerReference w:type="default" r:id="rId53"/>
          <w:pgSz w:w="11906" w:h="16838"/>
          <w:pgMar w:top="567" w:right="2880" w:bottom="567" w:left="2880" w:header="284" w:footer="284" w:gutter="0"/>
          <w:pgNumType w:fmt="upperLetter" w:start="1"/>
          <w:cols w:space="708"/>
          <w:docGrid w:linePitch="360"/>
        </w:sectPr>
      </w:pPr>
    </w:p>
    <w:p w14:paraId="2CD78EE0" w14:textId="2597FB33" w:rsidR="00CF3A0F" w:rsidRPr="00652AEE" w:rsidRDefault="000C3B0C" w:rsidP="00652AEE">
      <w:pPr>
        <w:jc w:val="center"/>
        <w:rPr>
          <w:b/>
          <w:bCs/>
        </w:rPr>
      </w:pPr>
      <w:r w:rsidRPr="00652AEE">
        <w:rPr>
          <w:b/>
          <w:bCs/>
        </w:rPr>
        <w:t>Project plan</w:t>
      </w:r>
    </w:p>
    <w:p w14:paraId="148BE35F" w14:textId="4B47CEF1" w:rsidR="000C3B0C" w:rsidRDefault="00652AEE" w:rsidP="00B75C38">
      <w:pPr>
        <w:jc w:val="center"/>
      </w:pPr>
      <w:r w:rsidRPr="002A548C">
        <w:rPr>
          <w:rStyle w:val="Strong"/>
          <w:color w:val="215E99" w:themeColor="text2" w:themeTint="BF"/>
          <w:sz w:val="44"/>
          <w:szCs w:val="48"/>
        </w:rPr>
        <w:object w:dxaOrig="4320" w:dyaOrig="4320" w14:anchorId="56CFE5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3.15pt;height:508.9pt" o:ole="">
            <v:imagedata r:id="rId54" o:title=""/>
          </v:shape>
          <o:OLEObject Type="Embed" ProgID="FoxitReader.Document" ShapeID="_x0000_i1025" DrawAspect="Content" ObjectID="_1808359218" r:id="rId55"/>
        </w:object>
      </w:r>
    </w:p>
    <w:p w14:paraId="4C6E0D0A" w14:textId="77777777" w:rsidR="00E81AE1" w:rsidRDefault="00E81AE1" w:rsidP="00105A60">
      <w:pPr>
        <w:sectPr w:rsidR="00E81AE1" w:rsidSect="00652AEE">
          <w:headerReference w:type="default" r:id="rId56"/>
          <w:pgSz w:w="16838" w:h="11906" w:orient="landscape"/>
          <w:pgMar w:top="0" w:right="0" w:bottom="0" w:left="0" w:header="284" w:footer="284" w:gutter="0"/>
          <w:pgNumType w:fmt="upperLetter" w:start="1"/>
          <w:cols w:space="708"/>
          <w:docGrid w:linePitch="360"/>
        </w:sectPr>
      </w:pPr>
    </w:p>
    <w:p w14:paraId="063257F5" w14:textId="2532AC6B" w:rsidR="00A85D3C" w:rsidRPr="00A85D3C" w:rsidRDefault="002735FE" w:rsidP="00DB1C36">
      <w:r w:rsidRPr="002735FE">
        <w:drawing>
          <wp:inline distT="0" distB="0" distL="0" distR="0" wp14:anchorId="240D4696" wp14:editId="7A8C5627">
            <wp:extent cx="3902710" cy="7766685"/>
            <wp:effectExtent l="0" t="0" r="2540" b="5715"/>
            <wp:docPr id="1335905829" name="Picture 1"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05829" name="Picture 1" descr="A screenshot of a video chat&#10;&#10;AI-generated content may be incorrect."/>
                    <pic:cNvPicPr/>
                  </pic:nvPicPr>
                  <pic:blipFill>
                    <a:blip r:embed="rId57"/>
                    <a:stretch>
                      <a:fillRect/>
                    </a:stretch>
                  </pic:blipFill>
                  <pic:spPr>
                    <a:xfrm>
                      <a:off x="0" y="0"/>
                      <a:ext cx="3902710" cy="7766685"/>
                    </a:xfrm>
                    <a:prstGeom prst="rect">
                      <a:avLst/>
                    </a:prstGeom>
                  </pic:spPr>
                </pic:pic>
              </a:graphicData>
            </a:graphic>
          </wp:inline>
        </w:drawing>
      </w:r>
      <w:r w:rsidR="009C3421" w:rsidRPr="00F34B61">
        <w:rPr>
          <w:b/>
          <w:bCs/>
          <w:noProof/>
          <w:sz w:val="20"/>
          <w:szCs w:val="20"/>
        </w:rPr>
        <w:drawing>
          <wp:anchor distT="0" distB="0" distL="114300" distR="114300" simplePos="0" relativeHeight="251676160" behindDoc="0" locked="0" layoutInCell="1" allowOverlap="1" wp14:anchorId="53589409" wp14:editId="4A86FDDD">
            <wp:simplePos x="0" y="0"/>
            <wp:positionH relativeFrom="margin">
              <wp:posOffset>-1269229</wp:posOffset>
            </wp:positionH>
            <wp:positionV relativeFrom="page">
              <wp:posOffset>9804891</wp:posOffset>
            </wp:positionV>
            <wp:extent cx="1482324" cy="532263"/>
            <wp:effectExtent l="0" t="0" r="0" b="0"/>
            <wp:wrapNone/>
            <wp:docPr id="1323326881" name="Picture 7"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584575" name="Picture 7" descr="A black background with a black square&#10;&#10;Description automatically generated with medium confidence"/>
                    <pic:cNvPicPr/>
                  </pic:nvPicPr>
                  <pic:blipFill>
                    <a:blip r:embed="rId14"/>
                    <a:stretch>
                      <a:fillRect/>
                    </a:stretch>
                  </pic:blipFill>
                  <pic:spPr>
                    <a:xfrm>
                      <a:off x="0" y="0"/>
                      <a:ext cx="1482324" cy="532263"/>
                    </a:xfrm>
                    <a:prstGeom prst="rect">
                      <a:avLst/>
                    </a:prstGeom>
                  </pic:spPr>
                </pic:pic>
              </a:graphicData>
            </a:graphic>
            <wp14:sizeRelH relativeFrom="margin">
              <wp14:pctWidth>0</wp14:pctWidth>
            </wp14:sizeRelH>
            <wp14:sizeRelV relativeFrom="margin">
              <wp14:pctHeight>0</wp14:pctHeight>
            </wp14:sizeRelV>
          </wp:anchor>
        </w:drawing>
      </w:r>
    </w:p>
    <w:sectPr w:rsidR="00A85D3C" w:rsidRPr="00A85D3C" w:rsidSect="00600B2B">
      <w:headerReference w:type="default" r:id="rId58"/>
      <w:pgSz w:w="11906" w:h="16838"/>
      <w:pgMar w:top="1134" w:right="2880" w:bottom="1134" w:left="2880" w:header="284" w:footer="284" w:gutter="0"/>
      <w:pgNumType w:fmt="upp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57F523" w14:textId="77777777" w:rsidR="001D67E1" w:rsidRPr="009E1035" w:rsidRDefault="001D67E1" w:rsidP="003028F5">
      <w:pPr>
        <w:spacing w:after="0" w:line="240" w:lineRule="auto"/>
      </w:pPr>
      <w:r w:rsidRPr="009E1035">
        <w:separator/>
      </w:r>
    </w:p>
  </w:endnote>
  <w:endnote w:type="continuationSeparator" w:id="0">
    <w:p w14:paraId="17703344" w14:textId="77777777" w:rsidR="001D67E1" w:rsidRPr="009E1035" w:rsidRDefault="001D67E1" w:rsidP="003028F5">
      <w:pPr>
        <w:spacing w:after="0" w:line="240" w:lineRule="auto"/>
      </w:pPr>
      <w:r w:rsidRPr="009E1035">
        <w:continuationSeparator/>
      </w:r>
    </w:p>
  </w:endnote>
  <w:endnote w:type="continuationNotice" w:id="1">
    <w:p w14:paraId="2379E42F" w14:textId="77777777" w:rsidR="001D67E1" w:rsidRPr="009E1035" w:rsidRDefault="001D67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Light">
    <w:panose1 w:val="020B0502040204020203"/>
    <w:charset w:val="00"/>
    <w:family w:val="swiss"/>
    <w:pitch w:val="variable"/>
    <w:sig w:usb0="E4002EFF" w:usb1="C000E47F" w:usb2="00000009" w:usb3="00000000" w:csb0="000001FF" w:csb1="00000000"/>
    <w:embedRegular r:id="rId1" w:fontKey="{FDB0BC11-FA38-42ED-9E0B-F0B6BF5ECAF0}"/>
    <w:embedBold r:id="rId2" w:fontKey="{15481DF9-86CA-4155-BF2A-D40457B84E62}"/>
    <w:embedItalic r:id="rId3" w:fontKey="{E8FE9E6E-208F-4F5E-A4B9-97590E295C47}"/>
    <w:embedBoldItalic r:id="rId4" w:fontKey="{A361041B-F594-4FD5-BE2C-320F6D9976B1}"/>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emilight">
    <w:panose1 w:val="020B0402040204020203"/>
    <w:charset w:val="00"/>
    <w:family w:val="swiss"/>
    <w:pitch w:val="variable"/>
    <w:sig w:usb0="E4002EFF" w:usb1="C000E47F" w:usb2="00000009" w:usb3="00000000" w:csb0="000001FF" w:csb1="00000000"/>
    <w:embedRegular r:id="rId5" w:fontKey="{4469CFD2-5A9B-4A7B-8122-4085CE26AFC6}"/>
    <w:embedBold r:id="rId6" w:fontKey="{7BCABD86-3A03-4E37-A7B1-FC4CFD0D2FA0}"/>
    <w:embedItalic r:id="rId7" w:fontKey="{49A89D46-1B84-4A58-B5FE-FCA56A03CBB6}"/>
    <w:embedBoldItalic r:id="rId8" w:fontKey="{4C9016F2-8A24-4F18-A43F-33CE580414FE}"/>
  </w:font>
  <w:font w:name="CMU Serif">
    <w:panose1 w:val="02000603000000000000"/>
    <w:charset w:val="00"/>
    <w:family w:val="auto"/>
    <w:pitch w:val="variable"/>
    <w:sig w:usb0="E10002FF" w:usb1="5201E9EB" w:usb2="02020004" w:usb3="00000000" w:csb0="0000019F" w:csb1="00000000"/>
    <w:embedRegular r:id="rId9" w:fontKey="{C60ED95D-B686-48EB-BC9D-C6A762BE0328}"/>
    <w:embedBold r:id="rId10" w:fontKey="{7242DBE5-D680-43E5-A3C6-39552C5FE8E9}"/>
    <w:embedItalic r:id="rId11" w:fontKey="{6A01DD16-C9BE-4C93-BE2B-991B9A7833BA}"/>
    <w:embedBoldItalic r:id="rId12" w:fontKey="{33A418D6-B2E2-4A92-8D2C-9F6BF35A7624}"/>
  </w:font>
  <w:font w:name="Garamond">
    <w:altName w:val="Cambria"/>
    <w:panose1 w:val="02020404030301010803"/>
    <w:charset w:val="00"/>
    <w:family w:val="roman"/>
    <w:pitch w:val="variable"/>
    <w:sig w:usb0="00000287" w:usb1="00000000" w:usb2="00000000" w:usb3="00000000" w:csb0="0000009F" w:csb1="00000000"/>
    <w:embedRegular r:id="rId13" w:fontKey="{CC6304E0-5CD9-4414-B23B-B076B9ED1698}"/>
    <w:embedBold r:id="rId14" w:fontKey="{BBAE1666-F822-46D1-A2C8-9A33ACC45DC5}"/>
    <w:embedItalic r:id="rId15" w:fontKey="{FE4AAB74-48E9-4D86-AF10-B1922242AC5E}"/>
  </w:font>
  <w:font w:name="Grandview">
    <w:charset w:val="00"/>
    <w:family w:val="swiss"/>
    <w:pitch w:val="variable"/>
    <w:sig w:usb0="A00002C7" w:usb1="00000002" w:usb2="00000000" w:usb3="00000000" w:csb0="0000019F" w:csb1="00000000"/>
    <w:embedRegular r:id="rId16" w:fontKey="{479432FB-9872-4C6E-BEC4-754926B09DD1}"/>
    <w:embedBold r:id="rId17" w:fontKey="{69F80AF7-A78C-4713-9376-6A58E4757744}"/>
    <w:embedBoldItalic r:id="rId18" w:fontKey="{D56EBEB9-7211-430F-A712-3517D1C8DD73}"/>
  </w:font>
  <w:font w:name="Segoe Pro Light">
    <w:charset w:val="00"/>
    <w:family w:val="swiss"/>
    <w:pitch w:val="variable"/>
    <w:sig w:usb0="A00002AF" w:usb1="4000205B" w:usb2="00000000" w:usb3="00000000" w:csb0="0000009F" w:csb1="00000000"/>
    <w:embedItalic r:id="rId19" w:fontKey="{43FF9D33-9AF4-497E-B0D6-3FBBD8593EF3}"/>
  </w:font>
  <w:font w:name="CMU Classical Serif">
    <w:panose1 w:val="02000603000000000000"/>
    <w:charset w:val="00"/>
    <w:family w:val="auto"/>
    <w:pitch w:val="variable"/>
    <w:sig w:usb0="E10002FF" w:usb1="5201E1EB" w:usb2="00020004" w:usb3="00000000" w:csb0="0000011F" w:csb1="00000000"/>
    <w:embedBold r:id="rId20" w:fontKey="{5CA7648F-3472-413D-A8FE-80034F37FFAB}"/>
  </w:font>
  <w:font w:name="Segoe UI Emoji">
    <w:panose1 w:val="020B0502040204020203"/>
    <w:charset w:val="00"/>
    <w:family w:val="swiss"/>
    <w:pitch w:val="variable"/>
    <w:sig w:usb0="00000003" w:usb1="02000000" w:usb2="08000000" w:usb3="00000000" w:csb0="00000001" w:csb1="00000000"/>
    <w:embedRegular r:id="rId21" w:fontKey="{35FD0380-FDB9-40F2-AE48-8C71A67D66F1}"/>
  </w:font>
  <w:font w:name="Segoe UI">
    <w:panose1 w:val="020B0502040204020203"/>
    <w:charset w:val="00"/>
    <w:family w:val="swiss"/>
    <w:pitch w:val="variable"/>
    <w:sig w:usb0="E4002EFF" w:usb1="C000E47F" w:usb2="00000009" w:usb3="00000000" w:csb0="000001FF" w:csb1="00000000"/>
    <w:embedRegular r:id="rId22" w:fontKey="{B0EE271E-572C-4EE0-A0A5-49EC301AF5F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3771D" w14:textId="77777777" w:rsidR="003028F5" w:rsidRPr="009E1035" w:rsidRDefault="003028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8089106"/>
      <w:docPartObj>
        <w:docPartGallery w:val="Page Numbers (Bottom of Page)"/>
        <w:docPartUnique/>
      </w:docPartObj>
    </w:sdtPr>
    <w:sdtContent>
      <w:p w14:paraId="6C76FAA8" w14:textId="2D857F63" w:rsidR="00CD3DED" w:rsidRPr="002237F7" w:rsidRDefault="00CD3DED" w:rsidP="001850BD">
        <w:pPr>
          <w:pStyle w:val="Header"/>
          <w:spacing w:before="100" w:beforeAutospacing="1" w:after="100" w:afterAutospacing="1"/>
          <w:ind w:left="1134"/>
          <w:jc w:val="center"/>
          <w:rPr>
            <w:sz w:val="18"/>
            <w:szCs w:val="18"/>
            <w:lang w:val="sv-SE"/>
          </w:rPr>
        </w:pPr>
        <w:r w:rsidRPr="002237F7">
          <w:rPr>
            <w:sz w:val="18"/>
            <w:szCs w:val="18"/>
            <w:lang w:val="sv-SE"/>
          </w:rPr>
          <w:fldChar w:fldCharType="begin"/>
        </w:r>
        <w:r w:rsidRPr="002237F7">
          <w:rPr>
            <w:sz w:val="18"/>
            <w:szCs w:val="18"/>
            <w:lang w:val="sv-SE"/>
          </w:rPr>
          <w:instrText xml:space="preserve"> </w:instrText>
        </w:r>
        <w:r w:rsidRPr="002237F7">
          <w:rPr>
            <w:sz w:val="18"/>
            <w:szCs w:val="18"/>
          </w:rPr>
          <w:instrText>PAGE   \* MERGEFORMAT</w:instrText>
        </w:r>
        <w:r w:rsidRPr="002237F7">
          <w:rPr>
            <w:sz w:val="18"/>
            <w:szCs w:val="18"/>
            <w:lang w:val="sv-SE"/>
          </w:rPr>
          <w:instrText xml:space="preserve"> </w:instrText>
        </w:r>
        <w:r w:rsidRPr="002237F7">
          <w:rPr>
            <w:sz w:val="18"/>
            <w:szCs w:val="18"/>
            <w:lang w:val="sv-SE"/>
          </w:rPr>
          <w:fldChar w:fldCharType="separate"/>
        </w:r>
        <w:r>
          <w:rPr>
            <w:sz w:val="18"/>
            <w:szCs w:val="18"/>
            <w:lang w:val="sv-SE"/>
          </w:rPr>
          <w:t>i</w:t>
        </w:r>
        <w:r w:rsidRPr="002237F7">
          <w:rPr>
            <w:sz w:val="18"/>
            <w:szCs w:val="18"/>
            <w:lang w:val="sv-SE"/>
          </w:rPr>
          <w:fldChar w:fldCharType="end"/>
        </w:r>
      </w:p>
      <w:p w14:paraId="2A131DD2" w14:textId="1590801F" w:rsidR="00FE6D7F" w:rsidRPr="00F34B61" w:rsidRDefault="00000000" w:rsidP="00811796">
        <w:pPr>
          <w:pStyle w:val="Footer"/>
          <w:tabs>
            <w:tab w:val="clear" w:pos="9026"/>
            <w:tab w:val="right" w:pos="7938"/>
          </w:tabs>
        </w:pPr>
      </w:p>
    </w:sdtContent>
  </w:sdt>
  <w:p w14:paraId="6B8FBAFE" w14:textId="77CC73E3" w:rsidR="003028F5" w:rsidRPr="009E1035" w:rsidRDefault="003028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95F71" w14:textId="701CDBA3" w:rsidR="003028F5" w:rsidRPr="009E1035" w:rsidRDefault="003028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8781410"/>
      <w:docPartObj>
        <w:docPartGallery w:val="Page Numbers (Bottom of Page)"/>
        <w:docPartUnique/>
      </w:docPartObj>
    </w:sdtPr>
    <w:sdtContent>
      <w:p w14:paraId="20037B72" w14:textId="0AD49F80" w:rsidR="00811796" w:rsidRPr="00811796" w:rsidRDefault="00811796" w:rsidP="00811796">
        <w:pPr>
          <w:pStyle w:val="Header"/>
          <w:spacing w:before="100" w:beforeAutospacing="1" w:after="100" w:afterAutospacing="1"/>
          <w:ind w:left="1134"/>
          <w:jc w:val="center"/>
          <w:rPr>
            <w:sz w:val="18"/>
            <w:szCs w:val="18"/>
            <w:lang w:val="sv-SE"/>
          </w:rPr>
        </w:pPr>
        <w:r w:rsidRPr="002237F7">
          <w:rPr>
            <w:sz w:val="18"/>
            <w:szCs w:val="18"/>
            <w:lang w:val="sv-SE"/>
          </w:rPr>
          <w:fldChar w:fldCharType="begin"/>
        </w:r>
        <w:r w:rsidRPr="002237F7">
          <w:rPr>
            <w:sz w:val="18"/>
            <w:szCs w:val="18"/>
            <w:lang w:val="sv-SE"/>
          </w:rPr>
          <w:instrText xml:space="preserve"> </w:instrText>
        </w:r>
        <w:r w:rsidRPr="002237F7">
          <w:rPr>
            <w:sz w:val="18"/>
            <w:szCs w:val="18"/>
          </w:rPr>
          <w:instrText>PAGE   \* MERGEFORMAT</w:instrText>
        </w:r>
        <w:r w:rsidRPr="002237F7">
          <w:rPr>
            <w:sz w:val="18"/>
            <w:szCs w:val="18"/>
            <w:lang w:val="sv-SE"/>
          </w:rPr>
          <w:instrText xml:space="preserve"> </w:instrText>
        </w:r>
        <w:r w:rsidRPr="002237F7">
          <w:rPr>
            <w:sz w:val="18"/>
            <w:szCs w:val="18"/>
            <w:lang w:val="sv-SE"/>
          </w:rPr>
          <w:fldChar w:fldCharType="separate"/>
        </w:r>
        <w:r>
          <w:rPr>
            <w:sz w:val="18"/>
            <w:szCs w:val="18"/>
            <w:lang w:val="sv-SE"/>
          </w:rPr>
          <w:t>i</w:t>
        </w:r>
        <w:r w:rsidRPr="002237F7">
          <w:rPr>
            <w:sz w:val="18"/>
            <w:szCs w:val="18"/>
            <w:lang w:val="sv-SE"/>
          </w:rPr>
          <w:fldChar w:fldCharType="end"/>
        </w:r>
      </w:p>
    </w:sdtContent>
  </w:sdt>
  <w:p w14:paraId="40A3975C" w14:textId="77777777" w:rsidR="00811796" w:rsidRPr="009E1035" w:rsidRDefault="0081179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3204698"/>
      <w:docPartObj>
        <w:docPartGallery w:val="Page Numbers (Bottom of Page)"/>
        <w:docPartUnique/>
      </w:docPartObj>
    </w:sdtPr>
    <w:sdtContent>
      <w:p w14:paraId="2262B0BB" w14:textId="072DC810" w:rsidR="00CD3DED" w:rsidRPr="00F34B61" w:rsidRDefault="00CD3DED" w:rsidP="00820E33">
        <w:pPr>
          <w:pStyle w:val="Header"/>
          <w:spacing w:before="100" w:beforeAutospacing="1" w:after="100" w:afterAutospacing="1"/>
          <w:jc w:val="center"/>
        </w:pPr>
        <w:r w:rsidRPr="00F34B61">
          <w:rPr>
            <w:b/>
            <w:bCs/>
            <w:noProof/>
            <w:sz w:val="20"/>
            <w:szCs w:val="20"/>
          </w:rPr>
          <w:drawing>
            <wp:anchor distT="0" distB="0" distL="114300" distR="114300" simplePos="0" relativeHeight="251659264" behindDoc="0" locked="0" layoutInCell="1" allowOverlap="1" wp14:anchorId="3087AA48" wp14:editId="4FC768DE">
              <wp:simplePos x="0" y="0"/>
              <wp:positionH relativeFrom="margin">
                <wp:posOffset>-689610</wp:posOffset>
              </wp:positionH>
              <wp:positionV relativeFrom="page">
                <wp:posOffset>10262870</wp:posOffset>
              </wp:positionV>
              <wp:extent cx="614083" cy="220501"/>
              <wp:effectExtent l="0" t="0" r="0" b="8255"/>
              <wp:wrapNone/>
              <wp:docPr id="82137124" name="Picture 7"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584575" name="Picture 7" descr="A black background with a black square&#10;&#10;Description automatically generated with medium confidence"/>
                      <pic:cNvPicPr/>
                    </pic:nvPicPr>
                    <pic:blipFill>
                      <a:blip r:embed="rId1"/>
                      <a:stretch>
                        <a:fillRect/>
                      </a:stretch>
                    </pic:blipFill>
                    <pic:spPr>
                      <a:xfrm>
                        <a:off x="0" y="0"/>
                        <a:ext cx="614083" cy="220501"/>
                      </a:xfrm>
                      <a:prstGeom prst="rect">
                        <a:avLst/>
                      </a:prstGeom>
                    </pic:spPr>
                  </pic:pic>
                </a:graphicData>
              </a:graphic>
              <wp14:sizeRelH relativeFrom="margin">
                <wp14:pctWidth>0</wp14:pctWidth>
              </wp14:sizeRelH>
              <wp14:sizeRelV relativeFrom="margin">
                <wp14:pctHeight>0</wp14:pctHeight>
              </wp14:sizeRelV>
            </wp:anchor>
          </w:drawing>
        </w:r>
      </w:p>
    </w:sdtContent>
  </w:sdt>
  <w:p w14:paraId="3F22AE5B" w14:textId="77777777" w:rsidR="00CD3DED" w:rsidRPr="009E1035" w:rsidRDefault="00CD3DE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A06481" w14:textId="6E2BB036" w:rsidR="00AF3CE7" w:rsidRPr="009E1035" w:rsidRDefault="00AF3CE7" w:rsidP="00AF3C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F44137" w14:textId="77777777" w:rsidR="001D67E1" w:rsidRPr="009E1035" w:rsidRDefault="001D67E1" w:rsidP="003028F5">
      <w:pPr>
        <w:spacing w:after="0" w:line="240" w:lineRule="auto"/>
      </w:pPr>
      <w:r w:rsidRPr="009E1035">
        <w:separator/>
      </w:r>
    </w:p>
  </w:footnote>
  <w:footnote w:type="continuationSeparator" w:id="0">
    <w:p w14:paraId="507E6EED" w14:textId="77777777" w:rsidR="001D67E1" w:rsidRPr="009E1035" w:rsidRDefault="001D67E1" w:rsidP="003028F5">
      <w:pPr>
        <w:spacing w:after="0" w:line="240" w:lineRule="auto"/>
      </w:pPr>
      <w:r w:rsidRPr="009E1035">
        <w:continuationSeparator/>
      </w:r>
    </w:p>
  </w:footnote>
  <w:footnote w:type="continuationNotice" w:id="1">
    <w:p w14:paraId="4498208B" w14:textId="77777777" w:rsidR="001D67E1" w:rsidRPr="009E1035" w:rsidRDefault="001D67E1">
      <w:pPr>
        <w:spacing w:after="0" w:line="240" w:lineRule="auto"/>
      </w:pPr>
    </w:p>
  </w:footnote>
  <w:footnote w:id="2">
    <w:p w14:paraId="4755829F" w14:textId="49AEDD10" w:rsidR="002F71F2" w:rsidRDefault="002F71F2">
      <w:pPr>
        <w:pStyle w:val="FootnoteText"/>
      </w:pPr>
      <w:r>
        <w:rPr>
          <w:rStyle w:val="FootnoteReference"/>
        </w:rPr>
        <w:footnoteRef/>
      </w:r>
      <w:r>
        <w:t xml:space="preserve"> </w:t>
      </w:r>
      <w:r w:rsidRPr="009E1035">
        <w:t>Consumer Electronics Show (CES) in Las Vegas</w:t>
      </w:r>
      <w:r>
        <w:t xml:space="preserve"> </w:t>
      </w:r>
      <w:r>
        <w:fldChar w:fldCharType="begin"/>
      </w:r>
      <w:r w:rsidR="000927CD">
        <w:instrText xml:space="preserve"> ADDIN ZOTERO_ITEM CSL_CITATION {"citationID":"zxNHebrP","properties":{"formattedCitation":"[1]","plainCitation":"[1]","noteIndex":1},"citationItems":[{"id":232,"uris":["http://zotero.org/users/16439525/items/9SVBQSZU"],"itemData":{"id":232,"type":"webpage","abstract":"CES® is the most powerful tech event in the world — the proving ground for breakthrough technologies and global innovators. This is where brands get business done, meet new partners and where the industry’s sharpest minds take the stage to unveil their latest releases and boldest breakthroughs. Owned and produced by the Consumer Technology Association (CTA)®, CES is the only trade show that showcases the entire tech landscape at one event.","language":"en","title":"CES - The Most Powerful Tech Event in the World","URL":"https://www.ces.tech/","accessed":{"date-parts":[["2025",3,5]]},"citation-key":"CESMostPowerful"}}],"schema":"https://github.com/citation-style-language/schema/raw/master/csl-citation.json"} </w:instrText>
      </w:r>
      <w:r>
        <w:fldChar w:fldCharType="separate"/>
      </w:r>
      <w:r w:rsidR="000927CD" w:rsidRPr="000927CD">
        <w:rPr>
          <w:rFonts w:cs="Segoe UI Semilight"/>
          <w:sz w:val="18"/>
        </w:rPr>
        <w:t>[1]</w:t>
      </w:r>
      <w:r>
        <w:fldChar w:fldCharType="end"/>
      </w:r>
      <w:r>
        <w:t>. Enchanted Tools, Mirokai Robots.</w:t>
      </w:r>
      <w:r w:rsidRPr="00140A57">
        <w:t xml:space="preserve"> (2025, January </w:t>
      </w:r>
      <w:r>
        <w:t>5</w:t>
      </w:r>
      <w:r w:rsidRPr="00140A57">
        <w:t xml:space="preserve">). CES </w:t>
      </w:r>
      <w:r>
        <w:t>Demonstration</w:t>
      </w:r>
      <w:r w:rsidRPr="00140A57">
        <w:t>.</w:t>
      </w:r>
    </w:p>
  </w:footnote>
  <w:footnote w:id="3">
    <w:p w14:paraId="3D1EC3DD" w14:textId="64B23316" w:rsidR="00F952F5" w:rsidRDefault="00F952F5">
      <w:pPr>
        <w:pStyle w:val="FootnoteText"/>
      </w:pPr>
      <w:r>
        <w:rPr>
          <w:rStyle w:val="FootnoteReference"/>
        </w:rPr>
        <w:footnoteRef/>
      </w:r>
      <w:r>
        <w:t xml:space="preserve"> </w:t>
      </w:r>
      <w:r w:rsidRPr="00E37FE0">
        <w:rPr>
          <w:u w:val="single"/>
        </w:rPr>
        <w:t>Source</w:t>
      </w:r>
      <w:r w:rsidRPr="00CD0F41">
        <w:t xml:space="preserve">: Enchanted Tools </w:t>
      </w:r>
      <w:r>
        <w:fldChar w:fldCharType="begin"/>
      </w:r>
      <w:r w:rsidR="000927CD">
        <w:instrText xml:space="preserve"> ADDIN ZOTERO_ITEM CSL_CITATION {"citationID":"hHs38EB3","properties":{"formattedCitation":"[2], [3]","plainCitation":"[2], [3]","noteIndex":2},"citationItems":[{"id":290,"uris":["http://zotero.org/users/16439525/items/JSVTWIEI"],"itemData":{"id":290,"type":"webpage","abstract":"We are bringing a new generation of robots to life, combining world-class engineering and character design expertise to enchant the world.","container-title":"Enchanted Tools","language":"en","title":"Enchanted Tools / Changing the face of robotics","URL":"https://enchanted.tools/","accessed":{"date-parts":[["2025",3,10]]},"citation-key":"EnchantedToolsChanging"}},{"id":289,"uris":["http://zotero.org/users/16439525/items/FVQMHNM3"],"itemData":{"id":289,"type":"webpage","abstract":"The Mirokai robot could be mass produced by the end of the year, an Enchanted Tools representative told IE at CES 2025.","container-title":"Interesting Engineering","language":"en","title":"New-look Mirokai robot assists hospital patients, serves as concierge","URL":"https://interestingengineering.com/ces-2025/new-look-mirokai-robot-assists-patients","author":[{"family":"Young","given":"Chris"}],"accessed":{"date-parts":[["2025",3,10]]},"citation-key":"youngNewlookMirokaiRobot"}}],"schema":"https://github.com/citation-style-language/schema/raw/master/csl-citation.json"} </w:instrText>
      </w:r>
      <w:r>
        <w:fldChar w:fldCharType="separate"/>
      </w:r>
      <w:r w:rsidR="000927CD" w:rsidRPr="000927CD">
        <w:rPr>
          <w:rFonts w:cs="Segoe UI Semilight"/>
        </w:rPr>
        <w:t>[2], [3]</w:t>
      </w:r>
      <w:r>
        <w:fldChar w:fldCharType="end"/>
      </w:r>
    </w:p>
  </w:footnote>
  <w:footnote w:id="4">
    <w:p w14:paraId="703F3ADD" w14:textId="317A56FA" w:rsidR="002F71F2" w:rsidRDefault="002F71F2">
      <w:pPr>
        <w:pStyle w:val="FootnoteText"/>
      </w:pPr>
      <w:r>
        <w:rPr>
          <w:rStyle w:val="FootnoteReference"/>
        </w:rPr>
        <w:footnoteRef/>
      </w:r>
      <w:r>
        <w:t xml:space="preserve"> </w:t>
      </w:r>
      <w:r w:rsidRPr="009E1035">
        <w:t>World Economic Forum’s</w:t>
      </w:r>
      <w:r>
        <w:t xml:space="preserve"> </w:t>
      </w:r>
      <w:r w:rsidRPr="009E1035">
        <w:t>annual summit</w:t>
      </w:r>
      <w:r>
        <w:t xml:space="preserve"> held</w:t>
      </w:r>
      <w:r w:rsidRPr="009E1035">
        <w:t xml:space="preserve"> in </w:t>
      </w:r>
      <w:r w:rsidRPr="007E04E6">
        <w:t xml:space="preserve">Davos-Klosters, Switzerland, </w:t>
      </w:r>
      <w:r>
        <w:t xml:space="preserve">in </w:t>
      </w:r>
      <w:r w:rsidRPr="007E04E6">
        <w:t>January</w:t>
      </w:r>
      <w:r>
        <w:t>, 2025</w:t>
      </w:r>
      <w:r w:rsidRPr="007E04E6">
        <w:t xml:space="preserve"> theme</w:t>
      </w:r>
      <w:r>
        <w:t xml:space="preserve">d </w:t>
      </w:r>
      <w:r w:rsidRPr="007E04E6">
        <w:t>"Collaboration for the Intelligent Age</w:t>
      </w:r>
      <w:r>
        <w:t xml:space="preserve">” - </w:t>
      </w:r>
      <w:r>
        <w:fldChar w:fldCharType="begin"/>
      </w:r>
      <w:r w:rsidR="000927CD">
        <w:instrText xml:space="preserve"> ADDIN ZOTERO_ITEM CSL_CITATION {"citationID":"VYsNGC7Q","properties":{"formattedCitation":"[11]","plainCitation":"[11]","noteIndex":3},"citationItems":[{"id":208,"uris":["http://zotero.org/users/16439525/items/5TKWE3QK"],"itemData":{"id":208,"type":"webpage","abstract":"The Annual Meeting 2025 of The World Economic Forum will take place at Davos-Klosters from 20th to 24th January 2025.","container-title":"World Economic Forum","language":"en","title":"World Economic Forum Annual Meeting 2025","URL":"https://www.weforum.org/meetings/world-economic-forum-annual-meeting-2025/","accessed":{"date-parts":[["2025",3,5]]},"citation-key":"WorldEconomicForuma"}}],"schema":"https://github.com/citation-style-language/schema/raw/master/csl-citation.json"} </w:instrText>
      </w:r>
      <w:r>
        <w:fldChar w:fldCharType="separate"/>
      </w:r>
      <w:r w:rsidR="000927CD" w:rsidRPr="000927CD">
        <w:rPr>
          <w:rFonts w:cs="Segoe UI Semilight"/>
          <w:sz w:val="18"/>
        </w:rPr>
        <w:t>[11]</w:t>
      </w:r>
      <w:r>
        <w:fldChar w:fldCharType="end"/>
      </w:r>
    </w:p>
  </w:footnote>
  <w:footnote w:id="5">
    <w:p w14:paraId="59B1A176" w14:textId="2756B297" w:rsidR="00E62B02" w:rsidRPr="009E1035" w:rsidRDefault="00E62B02" w:rsidP="00E62B02">
      <w:pPr>
        <w:pStyle w:val="FootnoteText"/>
      </w:pPr>
      <w:r w:rsidRPr="009E1035">
        <w:rPr>
          <w:rStyle w:val="FootnoteReference"/>
        </w:rPr>
        <w:footnoteRef/>
      </w:r>
      <w:r w:rsidRPr="009E1035">
        <w:t xml:space="preserve"> </w:t>
      </w:r>
      <w:r>
        <w:t>from the</w:t>
      </w:r>
      <w:r w:rsidRPr="009E1035">
        <w:t xml:space="preserve"> revolutionary paper by Google that increased the State-of-the-art performance for various NLP tasks and set the stepping stone for many other revolutionary </w:t>
      </w:r>
      <w:r w:rsidRPr="006E0A54">
        <w:rPr>
          <w:rFonts w:cs="Segoe UI Semilight"/>
        </w:rPr>
        <w:t xml:space="preserve">architectures </w:t>
      </w:r>
      <w:r w:rsidRPr="006E0A54">
        <w:rPr>
          <w:rFonts w:cs="Segoe UI Semilight"/>
        </w:rPr>
        <w:fldChar w:fldCharType="begin"/>
      </w:r>
      <w:r w:rsidR="003813F3">
        <w:rPr>
          <w:rFonts w:cs="Segoe UI Semilight"/>
        </w:rPr>
        <w:instrText xml:space="preserve"> ADDIN ZOTERO_ITEM CSL_CITATION {"citationID":"e3JFxVqe","properties":{"formattedCitation":"[13]","plainCitation":"[13]","noteIndex":4},"citationItems":[{"id":200,"uris":["http://zotero.org/users/16439525/items/EEZCJDAY"],"itemData":{"id":20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3,5]]},"issued":{"date-parts":[["2019",5,24]]},"citation-key":"devlinBERTPretrainingDeep2019"}}],"schema":"https://github.com/citation-style-language/schema/raw/master/csl-citation.json"} </w:instrText>
      </w:r>
      <w:r w:rsidRPr="006E0A54">
        <w:rPr>
          <w:rFonts w:cs="Segoe UI Semilight"/>
        </w:rPr>
        <w:fldChar w:fldCharType="separate"/>
      </w:r>
      <w:r w:rsidR="003813F3" w:rsidRPr="003813F3">
        <w:rPr>
          <w:rFonts w:cs="Segoe UI Semilight"/>
        </w:rPr>
        <w:t>[13]</w:t>
      </w:r>
      <w:r w:rsidRPr="006E0A54">
        <w:rPr>
          <w:rFonts w:cs="Segoe UI Semilight"/>
        </w:rPr>
        <w:fldChar w:fldCharType="end"/>
      </w:r>
      <w:r w:rsidRPr="009E1035">
        <w:t>.</w:t>
      </w:r>
    </w:p>
  </w:footnote>
  <w:footnote w:id="6">
    <w:p w14:paraId="005AECC1" w14:textId="2377298C" w:rsidR="004F7689" w:rsidRDefault="004F7689" w:rsidP="004F7689">
      <w:pPr>
        <w:pStyle w:val="FootnoteText"/>
      </w:pPr>
      <w:r>
        <w:rPr>
          <w:rStyle w:val="FootnoteReference"/>
        </w:rPr>
        <w:footnoteRef/>
      </w:r>
      <w:r>
        <w:t xml:space="preserve"> </w:t>
      </w:r>
      <w:r w:rsidRPr="004D619C">
        <w:t>GPU Technology Conference 2023</w:t>
      </w:r>
      <w:r w:rsidRPr="00D54B57">
        <w:t xml:space="preserve"> hosted by </w:t>
      </w:r>
      <w:r w:rsidRPr="004D619C">
        <w:t>NVIDIA</w:t>
      </w:r>
      <w:r>
        <w:t>; an annual</w:t>
      </w:r>
      <w:r w:rsidRPr="00232AD5">
        <w:t xml:space="preserve"> global </w:t>
      </w:r>
      <w:r>
        <w:t>AI</w:t>
      </w:r>
      <w:r w:rsidRPr="00232AD5">
        <w:t xml:space="preserve"> conference </w:t>
      </w:r>
      <w:r>
        <w:t>for</w:t>
      </w:r>
      <w:r w:rsidRPr="00232AD5">
        <w:t xml:space="preserve"> developers, engineers, researchers, inventors, and IT professionals</w:t>
      </w:r>
      <w:r>
        <w:t xml:space="preserve">, gather </w:t>
      </w:r>
      <w:r w:rsidRPr="0020511C">
        <w:t xml:space="preserve">to discuss the latest innovations in AI, deep learning, graphics, </w:t>
      </w:r>
      <w:r>
        <w:t>&amp;</w:t>
      </w:r>
      <w:r w:rsidRPr="0020511C">
        <w:t xml:space="preserve"> high-performance computing</w:t>
      </w:r>
      <w:r>
        <w:t xml:space="preserve"> </w:t>
      </w:r>
      <w:r>
        <w:fldChar w:fldCharType="begin"/>
      </w:r>
      <w:r w:rsidR="003813F3">
        <w:instrText xml:space="preserve"> ADDIN ZOTERO_ITEM CSL_CITATION {"citationID":"zKy95SxY","properties":{"formattedCitation":"[20], [21]","plainCitation":"[20], [21]","noteIndex":5},"citationItems":[{"id":221,"uris":["http://zotero.org/users/16439525/items/8T4QVMQP"],"itemData":{"id":221,"type":"webpage","abstract":"Don't miss this keynote from NVIDIA Founder and CEO, Jensen Huang","container-title":"NVIDIA","language":"en-us","title":"GTC 2023 Keynote | GTC Digital Spring 2023 | NVIDIA On-Demand","URL":"https://www.nvidia.com/en-us/on-demand/session/gtcspring23-s52226/","accessed":{"date-parts":[["2025",3,5]]},"citation-key":"GTC2023Keynote"}},{"id":222,"uris":["http://zotero.org/users/16439525/items/5JZDG8EQ"],"itemData":{"id":222,"type":"webpage","abstract":"NVIDIA today announced that company founder and CEO Jensen Huang will deliver the opening keynote at GTC 2023, covering the latest advancements in generative AI, the metaverse, large language ...","container-title":"NVIDIA Newsroom","language":"en-us","title":"NVIDIA GTC 2023 to Feature Latest Advances in AI Computing Systems, Generative AI, Industrial Metaverse, Robotics; Keynote by Jensen Huang; Talks by OpenAI, DeepMind Founders","URL":"https://nvidianews.nvidia.com/news/nvidia-gtc-2023-to-feature-latest-advances-in-ai-computing-systems-generative-ai-industrial-metaverse-robotics-keynote-by-jensen-huang-talks-by-openai-deepmind-founders","accessed":{"date-parts":[["2025",3,5]]},"citation-key":"NVIDIAGTC2023"}}],"schema":"https://github.com/citation-style-language/schema/raw/master/csl-citation.json"} </w:instrText>
      </w:r>
      <w:r>
        <w:fldChar w:fldCharType="separate"/>
      </w:r>
      <w:r w:rsidR="003813F3" w:rsidRPr="003813F3">
        <w:rPr>
          <w:rFonts w:cs="Segoe UI Semilight"/>
        </w:rPr>
        <w:t>[20], [21]</w:t>
      </w:r>
      <w:r>
        <w:fldChar w:fldCharType="end"/>
      </w:r>
      <w:r>
        <w:t>.</w:t>
      </w:r>
    </w:p>
  </w:footnote>
  <w:footnote w:id="7">
    <w:p w14:paraId="454E91D5" w14:textId="4FC5375E" w:rsidR="009164D8" w:rsidRDefault="009164D8">
      <w:pPr>
        <w:pStyle w:val="FootnoteText"/>
      </w:pPr>
      <w:r>
        <w:rPr>
          <w:rStyle w:val="FootnoteReference"/>
        </w:rPr>
        <w:footnoteRef/>
      </w:r>
      <w:r>
        <w:t xml:space="preserve"> </w:t>
      </w:r>
      <w:r w:rsidR="00120BF0" w:rsidRPr="0076411F">
        <w:t>International Robot Exhibition</w:t>
      </w:r>
      <w:r w:rsidR="000F4BEE">
        <w:t xml:space="preserve"> </w:t>
      </w:r>
      <w:r w:rsidR="00C41FF0">
        <w:t xml:space="preserve">hosted once every two years in </w:t>
      </w:r>
      <w:r w:rsidR="000F4BEE" w:rsidRPr="000F4BEE">
        <w:t>Tokyo, Japan</w:t>
      </w:r>
      <w:r w:rsidR="000F4BEE">
        <w:t xml:space="preserve"> </w:t>
      </w:r>
      <w:r w:rsidR="00610274">
        <w:t xml:space="preserve">since 1973, </w:t>
      </w:r>
      <w:r w:rsidR="000F4BEE">
        <w:t>and</w:t>
      </w:r>
      <w:r w:rsidR="0076411F">
        <w:t xml:space="preserve"> </w:t>
      </w:r>
      <w:r w:rsidRPr="009164D8">
        <w:t>highly regarded as on</w:t>
      </w:r>
      <w:r w:rsidR="009C32FF">
        <w:t xml:space="preserve">e of </w:t>
      </w:r>
      <w:r w:rsidRPr="009164D8">
        <w:t>the largest robot exhibitions in the world</w:t>
      </w:r>
      <w:r w:rsidR="0076411F">
        <w:t>.</w:t>
      </w:r>
    </w:p>
  </w:footnote>
  <w:footnote w:id="8">
    <w:p w14:paraId="7EC90B75" w14:textId="37B45D3A" w:rsidR="00E0239E" w:rsidRDefault="00E0239E">
      <w:pPr>
        <w:pStyle w:val="FootnoteText"/>
      </w:pPr>
      <w:r>
        <w:rPr>
          <w:rStyle w:val="FootnoteReference"/>
        </w:rPr>
        <w:footnoteRef/>
      </w:r>
      <w:r>
        <w:t xml:space="preserve"> See </w:t>
      </w:r>
      <w:hyperlink r:id="rId1" w:history="1">
        <w:r w:rsidR="00103F4B">
          <w:rPr>
            <w:rStyle w:val="Hyperlink"/>
          </w:rPr>
          <w:t>link</w:t>
        </w:r>
      </w:hyperlink>
      <w:r w:rsidR="00103F4B">
        <w:t xml:space="preserve"> for how to implement the 4 </w:t>
      </w:r>
      <w:r w:rsidR="00103F4B" w:rsidRPr="00103F4B">
        <w:t>Rapid Application Development Phases</w:t>
      </w:r>
      <w:r w:rsidR="00103F4B">
        <w:t>.</w:t>
      </w:r>
    </w:p>
  </w:footnote>
  <w:footnote w:id="9">
    <w:p w14:paraId="3FE81F42" w14:textId="2916EB96" w:rsidR="002F71F2" w:rsidRPr="009E1035" w:rsidRDefault="002F71F2">
      <w:pPr>
        <w:pStyle w:val="FootnoteText"/>
      </w:pPr>
      <w:r w:rsidRPr="009E1035">
        <w:rPr>
          <w:rStyle w:val="FootnoteReference"/>
        </w:rPr>
        <w:footnoteRef/>
      </w:r>
      <w:r w:rsidRPr="009E1035">
        <w:t xml:space="preserve"> OpenCV Documentation. Available at: </w:t>
      </w:r>
      <w:hyperlink r:id="rId2" w:tgtFrame="_new" w:history="1">
        <w:r w:rsidRPr="009E1035">
          <w:rPr>
            <w:rStyle w:val="Hyperlink"/>
          </w:rPr>
          <w:t>https://opencv.org/</w:t>
        </w:r>
      </w:hyperlink>
    </w:p>
  </w:footnote>
  <w:footnote w:id="10">
    <w:p w14:paraId="3BB919B4" w14:textId="12980112" w:rsidR="002F71F2" w:rsidRPr="009E1035" w:rsidRDefault="002F71F2">
      <w:pPr>
        <w:pStyle w:val="FootnoteText"/>
      </w:pPr>
      <w:r w:rsidRPr="009E1035">
        <w:rPr>
          <w:rStyle w:val="FootnoteReference"/>
        </w:rPr>
        <w:footnoteRef/>
      </w:r>
      <w:r w:rsidRPr="009E1035">
        <w:t xml:space="preserve"> face_recognition library documentation. Available at: </w:t>
      </w:r>
      <w:hyperlink r:id="rId3" w:tgtFrame="_new" w:history="1">
        <w:r w:rsidRPr="009E1035">
          <w:rPr>
            <w:rStyle w:val="Hyperlink"/>
          </w:rPr>
          <w:t>https://face-recognition.readthedocs.io/</w:t>
        </w:r>
      </w:hyperlink>
    </w:p>
  </w:footnote>
  <w:footnote w:id="11">
    <w:p w14:paraId="605D214E" w14:textId="1C71C66E" w:rsidR="002F71F2" w:rsidRPr="009E1035" w:rsidRDefault="002F71F2">
      <w:pPr>
        <w:pStyle w:val="FootnoteText"/>
      </w:pPr>
      <w:r w:rsidRPr="009E1035">
        <w:rPr>
          <w:rStyle w:val="FootnoteReference"/>
        </w:rPr>
        <w:footnoteRef/>
      </w:r>
      <w:r w:rsidRPr="009E1035">
        <w:t xml:space="preserve"> FAISS documentation. Available at: </w:t>
      </w:r>
      <w:hyperlink r:id="rId4" w:tgtFrame="_new" w:history="1">
        <w:r w:rsidRPr="009E1035">
          <w:rPr>
            <w:rStyle w:val="Hyperlink"/>
          </w:rPr>
          <w:t>https://github.com/facebookresearch/faiss</w:t>
        </w:r>
      </w:hyperlink>
    </w:p>
  </w:footnote>
  <w:footnote w:id="12">
    <w:p w14:paraId="45A5D49F" w14:textId="0CC5866C" w:rsidR="002F71F2" w:rsidRPr="009E1035" w:rsidRDefault="002F71F2">
      <w:pPr>
        <w:pStyle w:val="FootnoteText"/>
      </w:pPr>
      <w:r w:rsidRPr="009E1035">
        <w:rPr>
          <w:rStyle w:val="FootnoteReference"/>
        </w:rPr>
        <w:footnoteRef/>
      </w:r>
      <w:r w:rsidRPr="009E1035">
        <w:t xml:space="preserve"> speech_recognition library documentation. Available at: </w:t>
      </w:r>
      <w:hyperlink r:id="rId5" w:history="1">
        <w:r w:rsidRPr="009E1035">
          <w:rPr>
            <w:rStyle w:val="Hyperlink"/>
          </w:rPr>
          <w:t>https://pypi.org/project/SpeechRecognition/</w:t>
        </w:r>
      </w:hyperlink>
    </w:p>
  </w:footnote>
  <w:footnote w:id="13">
    <w:p w14:paraId="032304B2" w14:textId="1D3A8755" w:rsidR="002F71F2" w:rsidRPr="009E1035" w:rsidRDefault="002F71F2">
      <w:pPr>
        <w:pStyle w:val="FootnoteText"/>
      </w:pPr>
      <w:r w:rsidRPr="009E1035">
        <w:rPr>
          <w:rStyle w:val="FootnoteReference"/>
        </w:rPr>
        <w:footnoteRef/>
      </w:r>
      <w:r w:rsidRPr="009E1035">
        <w:t xml:space="preserve"> resemblyzer library documentation. Available at: </w:t>
      </w:r>
      <w:hyperlink r:id="rId6" w:history="1">
        <w:r w:rsidRPr="009E1035">
          <w:rPr>
            <w:rStyle w:val="Hyperlink"/>
          </w:rPr>
          <w:t>https://pypi.org/project/Resemblyzer/</w:t>
        </w:r>
      </w:hyperlink>
    </w:p>
  </w:footnote>
  <w:footnote w:id="14">
    <w:p w14:paraId="4144B83F" w14:textId="6ADBBFE7" w:rsidR="002F71F2" w:rsidRPr="009E1035" w:rsidRDefault="002F71F2">
      <w:pPr>
        <w:pStyle w:val="FootnoteText"/>
      </w:pPr>
      <w:r w:rsidRPr="009E1035">
        <w:rPr>
          <w:rStyle w:val="FootnoteReference"/>
        </w:rPr>
        <w:footnoteRef/>
      </w:r>
      <w:r w:rsidRPr="009E1035">
        <w:t xml:space="preserve"> Intel RealSense D354i documentation. Available at: </w:t>
      </w:r>
      <w:hyperlink r:id="rId7" w:tgtFrame="_new" w:history="1">
        <w:r w:rsidRPr="009E1035">
          <w:rPr>
            <w:rStyle w:val="Hyperlink"/>
          </w:rPr>
          <w:t>https://www.intelrealsense.com//depth-camera-d435i/</w:t>
        </w:r>
      </w:hyperlink>
    </w:p>
  </w:footnote>
  <w:footnote w:id="15">
    <w:p w14:paraId="4DD9CF38" w14:textId="14BAB4C9" w:rsidR="002F71F2" w:rsidRPr="009E1035" w:rsidRDefault="002F71F2">
      <w:pPr>
        <w:pStyle w:val="FootnoteText"/>
      </w:pPr>
      <w:r w:rsidRPr="009E1035">
        <w:rPr>
          <w:rStyle w:val="FootnoteReference"/>
        </w:rPr>
        <w:footnoteRef/>
      </w:r>
      <w:r w:rsidRPr="009E1035">
        <w:t xml:space="preserve"> sounddevice library documentation. Available at: </w:t>
      </w:r>
      <w:hyperlink r:id="rId8" w:tgtFrame="_new" w:history="1">
        <w:r w:rsidRPr="009E1035">
          <w:rPr>
            <w:rStyle w:val="Hyperlink"/>
          </w:rPr>
          <w:t>https://python-sounddevice.readthedocs.io/</w:t>
        </w:r>
      </w:hyperlink>
    </w:p>
  </w:footnote>
  <w:footnote w:id="16">
    <w:p w14:paraId="3DF051B7" w14:textId="34A0169A" w:rsidR="002F71F2" w:rsidRPr="009E1035" w:rsidRDefault="002F71F2">
      <w:pPr>
        <w:pStyle w:val="FootnoteText"/>
      </w:pPr>
      <w:r w:rsidRPr="009E1035">
        <w:rPr>
          <w:rStyle w:val="FootnoteReference"/>
        </w:rPr>
        <w:footnoteRef/>
      </w:r>
      <w:r w:rsidRPr="009E1035">
        <w:t xml:space="preserve"> Faster Whisper: Faster implementation of OpenAI’s Whisper model. Available at: </w:t>
      </w:r>
      <w:hyperlink r:id="rId9" w:tgtFrame="_new" w:history="1">
        <w:r w:rsidRPr="009E1035">
          <w:rPr>
            <w:rStyle w:val="Hyperlink"/>
          </w:rPr>
          <w:t>https://github.com/openai/whisper</w:t>
        </w:r>
      </w:hyperlink>
    </w:p>
  </w:footnote>
  <w:footnote w:id="17">
    <w:p w14:paraId="2A61D4F3" w14:textId="17D033DF" w:rsidR="002F71F2" w:rsidRPr="009E1035" w:rsidRDefault="002F71F2" w:rsidP="0099243C">
      <w:pPr>
        <w:pStyle w:val="FootnoteText"/>
      </w:pPr>
      <w:r w:rsidRPr="009E1035">
        <w:rPr>
          <w:rStyle w:val="FootnoteReference"/>
        </w:rPr>
        <w:footnoteRef/>
      </w:r>
      <w:r w:rsidRPr="009E1035">
        <w:t xml:space="preserve"> Faster-Whisper’s, (</w:t>
      </w:r>
      <w:r w:rsidRPr="009E1035">
        <w:rPr>
          <w:iCs/>
        </w:rPr>
        <w:t>an implementation 4 times faster than </w:t>
      </w:r>
      <w:hyperlink r:id="rId10" w:history="1">
        <w:r w:rsidRPr="009E1035">
          <w:rPr>
            <w:rStyle w:val="Hyperlink"/>
            <w:rFonts w:cs="CMU Serif"/>
            <w:iCs/>
            <w:szCs w:val="22"/>
          </w:rPr>
          <w:t>openai/whisper</w:t>
        </w:r>
      </w:hyperlink>
      <w:r w:rsidRPr="009E1035">
        <w:rPr>
          <w:iCs/>
        </w:rPr>
        <w:t> for the same accuracy while using less memory</w:t>
      </w:r>
      <w:r w:rsidRPr="009E1035">
        <w:rPr>
          <w:i w:val="0"/>
          <w:iCs/>
        </w:rPr>
        <w:t>,</w:t>
      </w:r>
      <w:r w:rsidRPr="009E1035">
        <w:t xml:space="preserve"> enabling real-time vocal command parsing even in noisy industrial environments).</w:t>
      </w:r>
    </w:p>
  </w:footnote>
  <w:footnote w:id="18">
    <w:p w14:paraId="1FDDEFA3" w14:textId="5A2FA187" w:rsidR="002F71F2" w:rsidRDefault="002F71F2">
      <w:pPr>
        <w:pStyle w:val="FootnoteText"/>
      </w:pPr>
      <w:r w:rsidRPr="009E1035">
        <w:rPr>
          <w:rStyle w:val="FootnoteReference"/>
        </w:rPr>
        <w:footnoteRef/>
      </w:r>
      <w:r w:rsidRPr="009E1035">
        <w:t xml:space="preserve"> MediaPipe’s hand tracking module for gesture recognition. Available at: </w:t>
      </w:r>
      <w:hyperlink r:id="rId11" w:history="1">
        <w:r w:rsidRPr="009E1035">
          <w:rPr>
            <w:rStyle w:val="Hyperlink"/>
          </w:rPr>
          <w:t>MediaPipe Gesture Recognizer</w:t>
        </w:r>
      </w:hyperlink>
    </w:p>
  </w:footnote>
  <w:footnote w:id="19">
    <w:p w14:paraId="41BB36A0" w14:textId="347B96D6" w:rsidR="006F337F" w:rsidRPr="006F337F" w:rsidRDefault="006F337F">
      <w:pPr>
        <w:pStyle w:val="FootnoteText"/>
      </w:pPr>
      <w:r>
        <w:rPr>
          <w:rStyle w:val="FootnoteReference"/>
        </w:rPr>
        <w:footnoteRef/>
      </w:r>
      <w:r>
        <w:t xml:space="preserve"> Optionally added to the codebase, but not utilised for the testing process, ensuring compliance with institutional data protection standards.</w:t>
      </w:r>
    </w:p>
  </w:footnote>
  <w:footnote w:id="20">
    <w:p w14:paraId="06E333B9" w14:textId="3D130E1C" w:rsidR="00C41050" w:rsidRDefault="00C41050">
      <w:pPr>
        <w:pStyle w:val="FootnoteText"/>
      </w:pPr>
      <w:r>
        <w:rPr>
          <w:rStyle w:val="FootnoteReference"/>
        </w:rPr>
        <w:footnoteRef/>
      </w:r>
      <w:r>
        <w:t xml:space="preserve"> </w:t>
      </w:r>
      <w:r w:rsidR="00287DE2">
        <w:t>Approach II can be found in the appendix section of this repo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019DD" w14:textId="77777777" w:rsidR="003028F5" w:rsidRPr="009E1035" w:rsidRDefault="003028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DF5FB" w14:textId="73E9FF9E" w:rsidR="003028F5" w:rsidRPr="002237F7" w:rsidRDefault="009E6506" w:rsidP="002237F7">
    <w:pPr>
      <w:pStyle w:val="Header"/>
      <w:spacing w:before="100" w:beforeAutospacing="1" w:after="100" w:afterAutospacing="1"/>
      <w:jc w:val="right"/>
      <w:rPr>
        <w:sz w:val="18"/>
        <w:szCs w:val="18"/>
        <w:lang w:val="sv-SE"/>
      </w:rPr>
    </w:pPr>
    <w:r w:rsidRPr="002237F7">
      <w:rPr>
        <w:sz w:val="18"/>
        <w:szCs w:val="18"/>
        <w:lang w:val="sv-SE"/>
      </w:rPr>
      <w:t xml:space="preserve">  </w:t>
    </w:r>
    <w:r w:rsidR="00607B97" w:rsidRPr="002237F7">
      <w:rPr>
        <w:sz w:val="18"/>
        <w:szCs w:val="18"/>
        <w:lang w:val="sv-SE"/>
      </w:rPr>
      <w:t xml:space="preserve">| </w:t>
    </w:r>
    <w:r w:rsidR="00636CB1" w:rsidRPr="002237F7">
      <w:rPr>
        <w:sz w:val="18"/>
        <w:szCs w:val="18"/>
        <w:lang w:val="sv-SE"/>
      </w:rPr>
      <w:fldChar w:fldCharType="begin"/>
    </w:r>
    <w:r w:rsidR="00636CB1" w:rsidRPr="002237F7">
      <w:rPr>
        <w:sz w:val="18"/>
        <w:szCs w:val="18"/>
        <w:lang w:val="sv-SE"/>
      </w:rPr>
      <w:instrText xml:space="preserve"> </w:instrText>
    </w:r>
    <w:r w:rsidR="00636CB1" w:rsidRPr="002237F7">
      <w:rPr>
        <w:sz w:val="18"/>
        <w:szCs w:val="18"/>
      </w:rPr>
      <w:instrText>PAGE   \* MERGEFORMAT</w:instrText>
    </w:r>
    <w:r w:rsidR="00636CB1" w:rsidRPr="002237F7">
      <w:rPr>
        <w:sz w:val="18"/>
        <w:szCs w:val="18"/>
        <w:lang w:val="sv-SE"/>
      </w:rPr>
      <w:instrText xml:space="preserve"> </w:instrText>
    </w:r>
    <w:r w:rsidR="00636CB1" w:rsidRPr="002237F7">
      <w:rPr>
        <w:sz w:val="18"/>
        <w:szCs w:val="18"/>
        <w:lang w:val="sv-SE"/>
      </w:rPr>
      <w:fldChar w:fldCharType="separate"/>
    </w:r>
    <w:r w:rsidR="00636CB1" w:rsidRPr="002237F7">
      <w:rPr>
        <w:noProof/>
        <w:sz w:val="18"/>
        <w:szCs w:val="18"/>
      </w:rPr>
      <w:t>ii</w:t>
    </w:r>
    <w:r w:rsidR="00636CB1" w:rsidRPr="002237F7">
      <w:rPr>
        <w:sz w:val="18"/>
        <w:szCs w:val="18"/>
        <w:lang w:val="sv-SE"/>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77B50D" w14:textId="77777777" w:rsidR="003028F5" w:rsidRPr="004E2D02" w:rsidRDefault="003028F5" w:rsidP="004E2D0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0283C" w14:textId="7B2632C9" w:rsidR="00CD3DED" w:rsidRPr="00CD3DED" w:rsidRDefault="00CD3DED" w:rsidP="00CD3DED">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19A50" w14:textId="76CDDDA1" w:rsidR="00CB1182" w:rsidRPr="002237F7" w:rsidRDefault="00CB1182" w:rsidP="00600B2B">
    <w:pPr>
      <w:pStyle w:val="Header"/>
      <w:spacing w:before="100" w:beforeAutospacing="1" w:after="100" w:afterAutospacing="1"/>
      <w:jc w:val="right"/>
      <w:rPr>
        <w:sz w:val="18"/>
        <w:szCs w:val="18"/>
        <w:lang w:val="sv-SE"/>
      </w:rPr>
    </w:pPr>
    <w:r w:rsidRPr="002237F7">
      <w:rPr>
        <w:sz w:val="18"/>
        <w:szCs w:val="18"/>
        <w:lang w:val="sv-SE"/>
      </w:rPr>
      <w:fldChar w:fldCharType="begin"/>
    </w:r>
    <w:r w:rsidRPr="002237F7">
      <w:rPr>
        <w:sz w:val="18"/>
        <w:szCs w:val="18"/>
        <w:lang w:val="sv-SE"/>
      </w:rPr>
      <w:instrText xml:space="preserve"> </w:instrText>
    </w:r>
    <w:r w:rsidRPr="002237F7">
      <w:rPr>
        <w:sz w:val="18"/>
        <w:szCs w:val="18"/>
      </w:rPr>
      <w:instrText>STYLEREF "Heading 1" \* MERGEFORMAT</w:instrText>
    </w:r>
    <w:r w:rsidRPr="002237F7">
      <w:rPr>
        <w:sz w:val="18"/>
        <w:szCs w:val="18"/>
        <w:lang w:val="sv-SE"/>
      </w:rPr>
      <w:instrText xml:space="preserve"> </w:instrText>
    </w:r>
    <w:r w:rsidRPr="002237F7">
      <w:rPr>
        <w:sz w:val="18"/>
        <w:szCs w:val="18"/>
        <w:lang w:val="sv-SE"/>
      </w:rPr>
      <w:fldChar w:fldCharType="separate"/>
    </w:r>
    <w:r w:rsidR="002735FE">
      <w:rPr>
        <w:noProof/>
        <w:sz w:val="18"/>
        <w:szCs w:val="18"/>
      </w:rPr>
      <w:t>Discussion &amp; Conclusion</w:t>
    </w:r>
    <w:r w:rsidRPr="002237F7">
      <w:rPr>
        <w:sz w:val="18"/>
        <w:szCs w:val="18"/>
        <w:lang w:val="sv-SE"/>
      </w:rPr>
      <w:fldChar w:fldCharType="end"/>
    </w:r>
    <w:r w:rsidRPr="002237F7">
      <w:rPr>
        <w:sz w:val="18"/>
        <w:szCs w:val="18"/>
        <w:lang w:val="sv-SE"/>
      </w:rPr>
      <w:t xml:space="preserve">  | </w:t>
    </w:r>
    <w:r w:rsidRPr="00C34F6E">
      <w:rPr>
        <w:b/>
        <w:bCs/>
        <w:sz w:val="18"/>
        <w:szCs w:val="18"/>
        <w:lang w:val="sv-SE"/>
      </w:rPr>
      <w:fldChar w:fldCharType="begin"/>
    </w:r>
    <w:r w:rsidRPr="00C34F6E">
      <w:rPr>
        <w:b/>
        <w:bCs/>
        <w:sz w:val="18"/>
        <w:szCs w:val="18"/>
        <w:lang w:val="sv-SE"/>
      </w:rPr>
      <w:instrText xml:space="preserve"> </w:instrText>
    </w:r>
    <w:r w:rsidRPr="00C34F6E">
      <w:rPr>
        <w:b/>
        <w:bCs/>
        <w:sz w:val="18"/>
        <w:szCs w:val="18"/>
      </w:rPr>
      <w:instrText>PAGE   \* MERGEFORMAT</w:instrText>
    </w:r>
    <w:r w:rsidRPr="00C34F6E">
      <w:rPr>
        <w:b/>
        <w:bCs/>
        <w:sz w:val="18"/>
        <w:szCs w:val="18"/>
        <w:lang w:val="sv-SE"/>
      </w:rPr>
      <w:instrText xml:space="preserve"> </w:instrText>
    </w:r>
    <w:r w:rsidRPr="00C34F6E">
      <w:rPr>
        <w:b/>
        <w:bCs/>
        <w:sz w:val="18"/>
        <w:szCs w:val="18"/>
        <w:lang w:val="sv-SE"/>
      </w:rPr>
      <w:fldChar w:fldCharType="separate"/>
    </w:r>
    <w:r w:rsidRPr="00C34F6E">
      <w:rPr>
        <w:b/>
        <w:bCs/>
        <w:noProof/>
        <w:sz w:val="18"/>
        <w:szCs w:val="18"/>
      </w:rPr>
      <w:t>ii</w:t>
    </w:r>
    <w:r w:rsidRPr="00C34F6E">
      <w:rPr>
        <w:b/>
        <w:bCs/>
        <w:sz w:val="18"/>
        <w:szCs w:val="18"/>
        <w:lang w:val="sv-SE"/>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62437A" w14:textId="33B39399" w:rsidR="00E533D6" w:rsidRPr="002237F7" w:rsidRDefault="00860E00" w:rsidP="00600B2B">
    <w:pPr>
      <w:pStyle w:val="Header"/>
      <w:spacing w:before="100" w:beforeAutospacing="1" w:after="100" w:afterAutospacing="1"/>
      <w:jc w:val="right"/>
      <w:rPr>
        <w:sz w:val="18"/>
        <w:szCs w:val="18"/>
        <w:lang w:val="sv-SE"/>
      </w:rPr>
    </w:pPr>
    <w:r>
      <w:rPr>
        <w:sz w:val="18"/>
        <w:szCs w:val="18"/>
        <w:lang w:val="sv-SE"/>
      </w:rPr>
      <w:fldChar w:fldCharType="begin"/>
    </w:r>
    <w:r>
      <w:rPr>
        <w:sz w:val="18"/>
        <w:szCs w:val="18"/>
        <w:lang w:val="sv-SE"/>
      </w:rPr>
      <w:instrText xml:space="preserve"> STYLEREF  "TOC Heading"  \* MERGEFORMAT </w:instrText>
    </w:r>
    <w:r>
      <w:rPr>
        <w:sz w:val="18"/>
        <w:szCs w:val="18"/>
        <w:lang w:val="sv-SE"/>
      </w:rPr>
      <w:fldChar w:fldCharType="separate"/>
    </w:r>
    <w:r w:rsidR="002735FE">
      <w:rPr>
        <w:noProof/>
        <w:sz w:val="18"/>
        <w:szCs w:val="18"/>
        <w:lang w:val="sv-SE"/>
      </w:rPr>
      <w:t>References</w:t>
    </w:r>
    <w:r>
      <w:rPr>
        <w:sz w:val="18"/>
        <w:szCs w:val="18"/>
        <w:lang w:val="sv-SE"/>
      </w:rPr>
      <w:fldChar w:fldCharType="end"/>
    </w:r>
    <w:r w:rsidR="00E533D6" w:rsidRPr="002237F7">
      <w:rPr>
        <w:sz w:val="18"/>
        <w:szCs w:val="18"/>
        <w:lang w:val="sv-SE"/>
      </w:rPr>
      <w:t xml:space="preserve">  | </w:t>
    </w:r>
    <w:r w:rsidR="00E533D6" w:rsidRPr="002237F7">
      <w:rPr>
        <w:sz w:val="18"/>
        <w:szCs w:val="18"/>
        <w:lang w:val="sv-SE"/>
      </w:rPr>
      <w:fldChar w:fldCharType="begin"/>
    </w:r>
    <w:r w:rsidR="00E533D6" w:rsidRPr="002237F7">
      <w:rPr>
        <w:sz w:val="18"/>
        <w:szCs w:val="18"/>
        <w:lang w:val="sv-SE"/>
      </w:rPr>
      <w:instrText xml:space="preserve"> </w:instrText>
    </w:r>
    <w:r w:rsidR="00E533D6" w:rsidRPr="002237F7">
      <w:rPr>
        <w:sz w:val="18"/>
        <w:szCs w:val="18"/>
      </w:rPr>
      <w:instrText>PAGE   \* MERGEFORMAT</w:instrText>
    </w:r>
    <w:r w:rsidR="00E533D6" w:rsidRPr="002237F7">
      <w:rPr>
        <w:sz w:val="18"/>
        <w:szCs w:val="18"/>
        <w:lang w:val="sv-SE"/>
      </w:rPr>
      <w:instrText xml:space="preserve"> </w:instrText>
    </w:r>
    <w:r w:rsidR="00E533D6" w:rsidRPr="002237F7">
      <w:rPr>
        <w:sz w:val="18"/>
        <w:szCs w:val="18"/>
        <w:lang w:val="sv-SE"/>
      </w:rPr>
      <w:fldChar w:fldCharType="separate"/>
    </w:r>
    <w:r w:rsidR="00E533D6" w:rsidRPr="002237F7">
      <w:rPr>
        <w:noProof/>
        <w:sz w:val="18"/>
        <w:szCs w:val="18"/>
      </w:rPr>
      <w:t>ii</w:t>
    </w:r>
    <w:r w:rsidR="00E533D6" w:rsidRPr="002237F7">
      <w:rPr>
        <w:sz w:val="18"/>
        <w:szCs w:val="18"/>
        <w:lang w:val="sv-S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1407D" w14:textId="0DD94B14" w:rsidR="00134466" w:rsidRPr="002237F7" w:rsidRDefault="00134466" w:rsidP="00600B2B">
    <w:pPr>
      <w:pStyle w:val="Header"/>
      <w:spacing w:before="100" w:beforeAutospacing="1" w:after="100" w:afterAutospacing="1"/>
      <w:jc w:val="right"/>
      <w:rPr>
        <w:sz w:val="18"/>
        <w:szCs w:val="18"/>
        <w:lang w:val="sv-SE"/>
      </w:rPr>
    </w:pPr>
    <w:r>
      <w:rPr>
        <w:sz w:val="18"/>
        <w:szCs w:val="18"/>
        <w:lang w:val="sv-SE"/>
      </w:rPr>
      <w:fldChar w:fldCharType="begin"/>
    </w:r>
    <w:r>
      <w:rPr>
        <w:sz w:val="18"/>
        <w:szCs w:val="18"/>
        <w:lang w:val="sv-SE"/>
      </w:rPr>
      <w:instrText xml:space="preserve"> STYLEREF  "TOC Heading"  \* MERGEFORMAT </w:instrText>
    </w:r>
    <w:r>
      <w:rPr>
        <w:sz w:val="18"/>
        <w:szCs w:val="18"/>
        <w:lang w:val="sv-SE"/>
      </w:rPr>
      <w:fldChar w:fldCharType="separate"/>
    </w:r>
    <w:r w:rsidR="002735FE">
      <w:rPr>
        <w:noProof/>
        <w:sz w:val="18"/>
        <w:szCs w:val="18"/>
        <w:lang w:val="sv-SE"/>
      </w:rPr>
      <w:t>Appendix</w:t>
    </w:r>
    <w:r>
      <w:rPr>
        <w:sz w:val="18"/>
        <w:szCs w:val="18"/>
        <w:lang w:val="sv-SE"/>
      </w:rPr>
      <w:fldChar w:fldCharType="end"/>
    </w:r>
    <w:r w:rsidRPr="002237F7">
      <w:rPr>
        <w:sz w:val="18"/>
        <w:szCs w:val="18"/>
        <w:lang w:val="sv-SE"/>
      </w:rPr>
      <w:t xml:space="preserve">  | </w:t>
    </w:r>
    <w:r w:rsidRPr="002237F7">
      <w:rPr>
        <w:sz w:val="18"/>
        <w:szCs w:val="18"/>
        <w:lang w:val="sv-SE"/>
      </w:rPr>
      <w:fldChar w:fldCharType="begin"/>
    </w:r>
    <w:r w:rsidRPr="002237F7">
      <w:rPr>
        <w:sz w:val="18"/>
        <w:szCs w:val="18"/>
        <w:lang w:val="sv-SE"/>
      </w:rPr>
      <w:instrText xml:space="preserve"> </w:instrText>
    </w:r>
    <w:r w:rsidRPr="002237F7">
      <w:rPr>
        <w:sz w:val="18"/>
        <w:szCs w:val="18"/>
      </w:rPr>
      <w:instrText>PAGE   \* MERGEFORMAT</w:instrText>
    </w:r>
    <w:r w:rsidRPr="002237F7">
      <w:rPr>
        <w:sz w:val="18"/>
        <w:szCs w:val="18"/>
        <w:lang w:val="sv-SE"/>
      </w:rPr>
      <w:instrText xml:space="preserve"> </w:instrText>
    </w:r>
    <w:r w:rsidRPr="002237F7">
      <w:rPr>
        <w:sz w:val="18"/>
        <w:szCs w:val="18"/>
        <w:lang w:val="sv-SE"/>
      </w:rPr>
      <w:fldChar w:fldCharType="separate"/>
    </w:r>
    <w:r w:rsidRPr="002237F7">
      <w:rPr>
        <w:noProof/>
        <w:sz w:val="18"/>
        <w:szCs w:val="18"/>
      </w:rPr>
      <w:t>ii</w:t>
    </w:r>
    <w:r w:rsidRPr="002237F7">
      <w:rPr>
        <w:sz w:val="18"/>
        <w:szCs w:val="18"/>
        <w:lang w:val="sv-SE"/>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18F97" w14:textId="38D3B225" w:rsidR="000C3B0C" w:rsidRPr="00652AEE" w:rsidRDefault="000C3B0C" w:rsidP="00652AE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12D67" w14:textId="4EB25F4B" w:rsidR="005F0A84" w:rsidRPr="002237F7" w:rsidRDefault="005F0A84" w:rsidP="00600B2B">
    <w:pPr>
      <w:pStyle w:val="Header"/>
      <w:spacing w:before="100" w:beforeAutospacing="1" w:after="100" w:afterAutospacing="1"/>
      <w:jc w:val="right"/>
      <w:rPr>
        <w:sz w:val="18"/>
        <w:szCs w:val="18"/>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D"/>
    <w:multiLevelType w:val="singleLevel"/>
    <w:tmpl w:val="7E702F32"/>
    <w:lvl w:ilvl="0">
      <w:start w:val="1"/>
      <w:numFmt w:val="decimal"/>
      <w:pStyle w:val="ListNumber4"/>
      <w:lvlText w:val="%1."/>
      <w:lvlJc w:val="left"/>
      <w:pPr>
        <w:tabs>
          <w:tab w:val="num" w:pos="1209"/>
        </w:tabs>
        <w:ind w:left="1209" w:hanging="360"/>
      </w:pPr>
    </w:lvl>
  </w:abstractNum>
  <w:abstractNum w:abstractNumId="1" w15:restartNumberingAfterBreak="0">
    <w:nsid w:val="FFFFFF81"/>
    <w:multiLevelType w:val="singleLevel"/>
    <w:tmpl w:val="E1622CD4"/>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00032EDF"/>
    <w:multiLevelType w:val="hybridMultilevel"/>
    <w:tmpl w:val="DC3A241A"/>
    <w:lvl w:ilvl="0" w:tplc="08090001">
      <w:start w:val="1"/>
      <w:numFmt w:val="bullet"/>
      <w:lvlText w:val=""/>
      <w:lvlJc w:val="left"/>
      <w:pPr>
        <w:ind w:left="607" w:hanging="360"/>
      </w:pPr>
      <w:rPr>
        <w:rFonts w:ascii="Symbol" w:hAnsi="Symbol" w:hint="default"/>
      </w:rPr>
    </w:lvl>
    <w:lvl w:ilvl="1" w:tplc="FFFFFFFF" w:tentative="1">
      <w:start w:val="1"/>
      <w:numFmt w:val="lowerLetter"/>
      <w:lvlText w:val="%2."/>
      <w:lvlJc w:val="left"/>
      <w:pPr>
        <w:ind w:left="1327" w:hanging="360"/>
      </w:pPr>
    </w:lvl>
    <w:lvl w:ilvl="2" w:tplc="FFFFFFFF" w:tentative="1">
      <w:start w:val="1"/>
      <w:numFmt w:val="lowerRoman"/>
      <w:lvlText w:val="%3."/>
      <w:lvlJc w:val="right"/>
      <w:pPr>
        <w:ind w:left="2047" w:hanging="180"/>
      </w:pPr>
    </w:lvl>
    <w:lvl w:ilvl="3" w:tplc="FFFFFFFF" w:tentative="1">
      <w:start w:val="1"/>
      <w:numFmt w:val="decimal"/>
      <w:lvlText w:val="%4."/>
      <w:lvlJc w:val="left"/>
      <w:pPr>
        <w:ind w:left="2767" w:hanging="360"/>
      </w:pPr>
    </w:lvl>
    <w:lvl w:ilvl="4" w:tplc="FFFFFFFF" w:tentative="1">
      <w:start w:val="1"/>
      <w:numFmt w:val="lowerLetter"/>
      <w:lvlText w:val="%5."/>
      <w:lvlJc w:val="left"/>
      <w:pPr>
        <w:ind w:left="3487" w:hanging="360"/>
      </w:pPr>
    </w:lvl>
    <w:lvl w:ilvl="5" w:tplc="FFFFFFFF" w:tentative="1">
      <w:start w:val="1"/>
      <w:numFmt w:val="lowerRoman"/>
      <w:lvlText w:val="%6."/>
      <w:lvlJc w:val="right"/>
      <w:pPr>
        <w:ind w:left="4207" w:hanging="180"/>
      </w:pPr>
    </w:lvl>
    <w:lvl w:ilvl="6" w:tplc="FFFFFFFF" w:tentative="1">
      <w:start w:val="1"/>
      <w:numFmt w:val="decimal"/>
      <w:lvlText w:val="%7."/>
      <w:lvlJc w:val="left"/>
      <w:pPr>
        <w:ind w:left="4927" w:hanging="360"/>
      </w:pPr>
    </w:lvl>
    <w:lvl w:ilvl="7" w:tplc="FFFFFFFF" w:tentative="1">
      <w:start w:val="1"/>
      <w:numFmt w:val="lowerLetter"/>
      <w:lvlText w:val="%8."/>
      <w:lvlJc w:val="left"/>
      <w:pPr>
        <w:ind w:left="5647" w:hanging="360"/>
      </w:pPr>
    </w:lvl>
    <w:lvl w:ilvl="8" w:tplc="FFFFFFFF" w:tentative="1">
      <w:start w:val="1"/>
      <w:numFmt w:val="lowerRoman"/>
      <w:lvlText w:val="%9."/>
      <w:lvlJc w:val="right"/>
      <w:pPr>
        <w:ind w:left="6367" w:hanging="180"/>
      </w:pPr>
    </w:lvl>
  </w:abstractNum>
  <w:abstractNum w:abstractNumId="3" w15:restartNumberingAfterBreak="0">
    <w:nsid w:val="008527DD"/>
    <w:multiLevelType w:val="hybridMultilevel"/>
    <w:tmpl w:val="23B40A84"/>
    <w:lvl w:ilvl="0" w:tplc="639A752C">
      <w:start w:val="1"/>
      <w:numFmt w:val="decimal"/>
      <w:lvlText w:val="%1."/>
      <w:lvlJc w:val="left"/>
      <w:pPr>
        <w:ind w:left="720" w:hanging="360"/>
      </w:pPr>
      <w:rPr>
        <w:rFonts w:ascii="Segoe UI Light" w:eastAsia="Segoe UI Light" w:hAnsi="Segoe UI Light" w:cs="Segoe UI Light" w:hint="default"/>
        <w:b w:val="0"/>
        <w:bCs w:val="0"/>
        <w:i w:val="0"/>
        <w:iCs w:val="0"/>
        <w:spacing w:val="0"/>
        <w:w w:val="100"/>
        <w:sz w:val="22"/>
        <w:szCs w:val="22"/>
        <w:lang w:val="en-US"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F64E71"/>
    <w:multiLevelType w:val="hybridMultilevel"/>
    <w:tmpl w:val="1F0C6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BB1DDE"/>
    <w:multiLevelType w:val="hybridMultilevel"/>
    <w:tmpl w:val="C1EE721C"/>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8DA554B"/>
    <w:multiLevelType w:val="hybridMultilevel"/>
    <w:tmpl w:val="EFD6A0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09733849"/>
    <w:multiLevelType w:val="hybridMultilevel"/>
    <w:tmpl w:val="AF7CADD4"/>
    <w:lvl w:ilvl="0" w:tplc="08090001">
      <w:start w:val="1"/>
      <w:numFmt w:val="bullet"/>
      <w:lvlText w:val=""/>
      <w:lvlJc w:val="left"/>
      <w:pPr>
        <w:ind w:left="607" w:hanging="360"/>
      </w:pPr>
      <w:rPr>
        <w:rFonts w:ascii="Symbol" w:hAnsi="Symbol" w:hint="default"/>
      </w:rPr>
    </w:lvl>
    <w:lvl w:ilvl="1" w:tplc="FFFFFFFF" w:tentative="1">
      <w:start w:val="1"/>
      <w:numFmt w:val="lowerLetter"/>
      <w:lvlText w:val="%2."/>
      <w:lvlJc w:val="left"/>
      <w:pPr>
        <w:ind w:left="1327" w:hanging="360"/>
      </w:pPr>
    </w:lvl>
    <w:lvl w:ilvl="2" w:tplc="FFFFFFFF" w:tentative="1">
      <w:start w:val="1"/>
      <w:numFmt w:val="lowerRoman"/>
      <w:lvlText w:val="%3."/>
      <w:lvlJc w:val="right"/>
      <w:pPr>
        <w:ind w:left="2047" w:hanging="180"/>
      </w:pPr>
    </w:lvl>
    <w:lvl w:ilvl="3" w:tplc="FFFFFFFF" w:tentative="1">
      <w:start w:val="1"/>
      <w:numFmt w:val="decimal"/>
      <w:lvlText w:val="%4."/>
      <w:lvlJc w:val="left"/>
      <w:pPr>
        <w:ind w:left="2767" w:hanging="360"/>
      </w:pPr>
    </w:lvl>
    <w:lvl w:ilvl="4" w:tplc="FFFFFFFF" w:tentative="1">
      <w:start w:val="1"/>
      <w:numFmt w:val="lowerLetter"/>
      <w:lvlText w:val="%5."/>
      <w:lvlJc w:val="left"/>
      <w:pPr>
        <w:ind w:left="3487" w:hanging="360"/>
      </w:pPr>
    </w:lvl>
    <w:lvl w:ilvl="5" w:tplc="FFFFFFFF" w:tentative="1">
      <w:start w:val="1"/>
      <w:numFmt w:val="lowerRoman"/>
      <w:lvlText w:val="%6."/>
      <w:lvlJc w:val="right"/>
      <w:pPr>
        <w:ind w:left="4207" w:hanging="180"/>
      </w:pPr>
    </w:lvl>
    <w:lvl w:ilvl="6" w:tplc="FFFFFFFF" w:tentative="1">
      <w:start w:val="1"/>
      <w:numFmt w:val="decimal"/>
      <w:lvlText w:val="%7."/>
      <w:lvlJc w:val="left"/>
      <w:pPr>
        <w:ind w:left="4927" w:hanging="360"/>
      </w:pPr>
    </w:lvl>
    <w:lvl w:ilvl="7" w:tplc="FFFFFFFF" w:tentative="1">
      <w:start w:val="1"/>
      <w:numFmt w:val="lowerLetter"/>
      <w:lvlText w:val="%8."/>
      <w:lvlJc w:val="left"/>
      <w:pPr>
        <w:ind w:left="5647" w:hanging="360"/>
      </w:pPr>
    </w:lvl>
    <w:lvl w:ilvl="8" w:tplc="FFFFFFFF" w:tentative="1">
      <w:start w:val="1"/>
      <w:numFmt w:val="lowerRoman"/>
      <w:lvlText w:val="%9."/>
      <w:lvlJc w:val="right"/>
      <w:pPr>
        <w:ind w:left="6367" w:hanging="180"/>
      </w:pPr>
    </w:lvl>
  </w:abstractNum>
  <w:abstractNum w:abstractNumId="8" w15:restartNumberingAfterBreak="0">
    <w:nsid w:val="0C0F5C83"/>
    <w:multiLevelType w:val="hybridMultilevel"/>
    <w:tmpl w:val="8E7CAA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EB97EC0"/>
    <w:multiLevelType w:val="multilevel"/>
    <w:tmpl w:val="A95CA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ED40711"/>
    <w:multiLevelType w:val="hybridMultilevel"/>
    <w:tmpl w:val="857A2FF2"/>
    <w:lvl w:ilvl="0" w:tplc="D7902E60">
      <w:start w:val="1"/>
      <w:numFmt w:val="bullet"/>
      <w:lvlText w:val="•"/>
      <w:lvlJc w:val="left"/>
      <w:pPr>
        <w:tabs>
          <w:tab w:val="num" w:pos="720"/>
        </w:tabs>
        <w:ind w:left="720" w:hanging="360"/>
      </w:pPr>
      <w:rPr>
        <w:rFonts w:ascii="Arial" w:hAnsi="Arial" w:hint="default"/>
      </w:rPr>
    </w:lvl>
    <w:lvl w:ilvl="1" w:tplc="80C8E258" w:tentative="1">
      <w:start w:val="1"/>
      <w:numFmt w:val="bullet"/>
      <w:lvlText w:val="•"/>
      <w:lvlJc w:val="left"/>
      <w:pPr>
        <w:tabs>
          <w:tab w:val="num" w:pos="1440"/>
        </w:tabs>
        <w:ind w:left="1440" w:hanging="360"/>
      </w:pPr>
      <w:rPr>
        <w:rFonts w:ascii="Arial" w:hAnsi="Arial" w:hint="default"/>
      </w:rPr>
    </w:lvl>
    <w:lvl w:ilvl="2" w:tplc="CB6A4E32" w:tentative="1">
      <w:start w:val="1"/>
      <w:numFmt w:val="bullet"/>
      <w:lvlText w:val="•"/>
      <w:lvlJc w:val="left"/>
      <w:pPr>
        <w:tabs>
          <w:tab w:val="num" w:pos="2160"/>
        </w:tabs>
        <w:ind w:left="2160" w:hanging="360"/>
      </w:pPr>
      <w:rPr>
        <w:rFonts w:ascii="Arial" w:hAnsi="Arial" w:hint="default"/>
      </w:rPr>
    </w:lvl>
    <w:lvl w:ilvl="3" w:tplc="52E23250" w:tentative="1">
      <w:start w:val="1"/>
      <w:numFmt w:val="bullet"/>
      <w:lvlText w:val="•"/>
      <w:lvlJc w:val="left"/>
      <w:pPr>
        <w:tabs>
          <w:tab w:val="num" w:pos="2880"/>
        </w:tabs>
        <w:ind w:left="2880" w:hanging="360"/>
      </w:pPr>
      <w:rPr>
        <w:rFonts w:ascii="Arial" w:hAnsi="Arial" w:hint="default"/>
      </w:rPr>
    </w:lvl>
    <w:lvl w:ilvl="4" w:tplc="6DFCD922" w:tentative="1">
      <w:start w:val="1"/>
      <w:numFmt w:val="bullet"/>
      <w:lvlText w:val="•"/>
      <w:lvlJc w:val="left"/>
      <w:pPr>
        <w:tabs>
          <w:tab w:val="num" w:pos="3600"/>
        </w:tabs>
        <w:ind w:left="3600" w:hanging="360"/>
      </w:pPr>
      <w:rPr>
        <w:rFonts w:ascii="Arial" w:hAnsi="Arial" w:hint="default"/>
      </w:rPr>
    </w:lvl>
    <w:lvl w:ilvl="5" w:tplc="89D06A34" w:tentative="1">
      <w:start w:val="1"/>
      <w:numFmt w:val="bullet"/>
      <w:lvlText w:val="•"/>
      <w:lvlJc w:val="left"/>
      <w:pPr>
        <w:tabs>
          <w:tab w:val="num" w:pos="4320"/>
        </w:tabs>
        <w:ind w:left="4320" w:hanging="360"/>
      </w:pPr>
      <w:rPr>
        <w:rFonts w:ascii="Arial" w:hAnsi="Arial" w:hint="default"/>
      </w:rPr>
    </w:lvl>
    <w:lvl w:ilvl="6" w:tplc="E13A051A" w:tentative="1">
      <w:start w:val="1"/>
      <w:numFmt w:val="bullet"/>
      <w:lvlText w:val="•"/>
      <w:lvlJc w:val="left"/>
      <w:pPr>
        <w:tabs>
          <w:tab w:val="num" w:pos="5040"/>
        </w:tabs>
        <w:ind w:left="5040" w:hanging="360"/>
      </w:pPr>
      <w:rPr>
        <w:rFonts w:ascii="Arial" w:hAnsi="Arial" w:hint="default"/>
      </w:rPr>
    </w:lvl>
    <w:lvl w:ilvl="7" w:tplc="F45ADE16" w:tentative="1">
      <w:start w:val="1"/>
      <w:numFmt w:val="bullet"/>
      <w:lvlText w:val="•"/>
      <w:lvlJc w:val="left"/>
      <w:pPr>
        <w:tabs>
          <w:tab w:val="num" w:pos="5760"/>
        </w:tabs>
        <w:ind w:left="5760" w:hanging="360"/>
      </w:pPr>
      <w:rPr>
        <w:rFonts w:ascii="Arial" w:hAnsi="Arial" w:hint="default"/>
      </w:rPr>
    </w:lvl>
    <w:lvl w:ilvl="8" w:tplc="9F02866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80477F3"/>
    <w:multiLevelType w:val="hybridMultilevel"/>
    <w:tmpl w:val="C13809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86814DD"/>
    <w:multiLevelType w:val="multilevel"/>
    <w:tmpl w:val="275EB82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CD07C99"/>
    <w:multiLevelType w:val="hybridMultilevel"/>
    <w:tmpl w:val="86C6D268"/>
    <w:lvl w:ilvl="0" w:tplc="7A2C5D80">
      <w:start w:val="1"/>
      <w:numFmt w:val="bullet"/>
      <w:lvlText w:val="•"/>
      <w:lvlJc w:val="left"/>
      <w:pPr>
        <w:tabs>
          <w:tab w:val="num" w:pos="720"/>
        </w:tabs>
        <w:ind w:left="720" w:hanging="360"/>
      </w:pPr>
      <w:rPr>
        <w:rFonts w:ascii="Arial" w:hAnsi="Arial" w:hint="default"/>
      </w:rPr>
    </w:lvl>
    <w:lvl w:ilvl="1" w:tplc="677A10AE" w:tentative="1">
      <w:start w:val="1"/>
      <w:numFmt w:val="bullet"/>
      <w:lvlText w:val="•"/>
      <w:lvlJc w:val="left"/>
      <w:pPr>
        <w:tabs>
          <w:tab w:val="num" w:pos="1440"/>
        </w:tabs>
        <w:ind w:left="1440" w:hanging="360"/>
      </w:pPr>
      <w:rPr>
        <w:rFonts w:ascii="Arial" w:hAnsi="Arial" w:hint="default"/>
      </w:rPr>
    </w:lvl>
    <w:lvl w:ilvl="2" w:tplc="3A6816CC" w:tentative="1">
      <w:start w:val="1"/>
      <w:numFmt w:val="bullet"/>
      <w:lvlText w:val="•"/>
      <w:lvlJc w:val="left"/>
      <w:pPr>
        <w:tabs>
          <w:tab w:val="num" w:pos="2160"/>
        </w:tabs>
        <w:ind w:left="2160" w:hanging="360"/>
      </w:pPr>
      <w:rPr>
        <w:rFonts w:ascii="Arial" w:hAnsi="Arial" w:hint="default"/>
      </w:rPr>
    </w:lvl>
    <w:lvl w:ilvl="3" w:tplc="F768F0C4" w:tentative="1">
      <w:start w:val="1"/>
      <w:numFmt w:val="bullet"/>
      <w:lvlText w:val="•"/>
      <w:lvlJc w:val="left"/>
      <w:pPr>
        <w:tabs>
          <w:tab w:val="num" w:pos="2880"/>
        </w:tabs>
        <w:ind w:left="2880" w:hanging="360"/>
      </w:pPr>
      <w:rPr>
        <w:rFonts w:ascii="Arial" w:hAnsi="Arial" w:hint="default"/>
      </w:rPr>
    </w:lvl>
    <w:lvl w:ilvl="4" w:tplc="130C3252" w:tentative="1">
      <w:start w:val="1"/>
      <w:numFmt w:val="bullet"/>
      <w:lvlText w:val="•"/>
      <w:lvlJc w:val="left"/>
      <w:pPr>
        <w:tabs>
          <w:tab w:val="num" w:pos="3600"/>
        </w:tabs>
        <w:ind w:left="3600" w:hanging="360"/>
      </w:pPr>
      <w:rPr>
        <w:rFonts w:ascii="Arial" w:hAnsi="Arial" w:hint="default"/>
      </w:rPr>
    </w:lvl>
    <w:lvl w:ilvl="5" w:tplc="D7823BE4" w:tentative="1">
      <w:start w:val="1"/>
      <w:numFmt w:val="bullet"/>
      <w:lvlText w:val="•"/>
      <w:lvlJc w:val="left"/>
      <w:pPr>
        <w:tabs>
          <w:tab w:val="num" w:pos="4320"/>
        </w:tabs>
        <w:ind w:left="4320" w:hanging="360"/>
      </w:pPr>
      <w:rPr>
        <w:rFonts w:ascii="Arial" w:hAnsi="Arial" w:hint="default"/>
      </w:rPr>
    </w:lvl>
    <w:lvl w:ilvl="6" w:tplc="2780C3C4" w:tentative="1">
      <w:start w:val="1"/>
      <w:numFmt w:val="bullet"/>
      <w:lvlText w:val="•"/>
      <w:lvlJc w:val="left"/>
      <w:pPr>
        <w:tabs>
          <w:tab w:val="num" w:pos="5040"/>
        </w:tabs>
        <w:ind w:left="5040" w:hanging="360"/>
      </w:pPr>
      <w:rPr>
        <w:rFonts w:ascii="Arial" w:hAnsi="Arial" w:hint="default"/>
      </w:rPr>
    </w:lvl>
    <w:lvl w:ilvl="7" w:tplc="DFFAF61C" w:tentative="1">
      <w:start w:val="1"/>
      <w:numFmt w:val="bullet"/>
      <w:lvlText w:val="•"/>
      <w:lvlJc w:val="left"/>
      <w:pPr>
        <w:tabs>
          <w:tab w:val="num" w:pos="5760"/>
        </w:tabs>
        <w:ind w:left="5760" w:hanging="360"/>
      </w:pPr>
      <w:rPr>
        <w:rFonts w:ascii="Arial" w:hAnsi="Arial" w:hint="default"/>
      </w:rPr>
    </w:lvl>
    <w:lvl w:ilvl="8" w:tplc="354C1FA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0186184"/>
    <w:multiLevelType w:val="hybridMultilevel"/>
    <w:tmpl w:val="A1FA9D7C"/>
    <w:lvl w:ilvl="0" w:tplc="23501326">
      <w:start w:val="1"/>
      <w:numFmt w:val="bullet"/>
      <w:lvlText w:val="•"/>
      <w:lvlJc w:val="left"/>
      <w:pPr>
        <w:tabs>
          <w:tab w:val="num" w:pos="720"/>
        </w:tabs>
        <w:ind w:left="720" w:hanging="360"/>
      </w:pPr>
      <w:rPr>
        <w:rFonts w:ascii="Arial" w:hAnsi="Arial" w:hint="default"/>
      </w:rPr>
    </w:lvl>
    <w:lvl w:ilvl="1" w:tplc="1646EFBC" w:tentative="1">
      <w:start w:val="1"/>
      <w:numFmt w:val="bullet"/>
      <w:lvlText w:val="•"/>
      <w:lvlJc w:val="left"/>
      <w:pPr>
        <w:tabs>
          <w:tab w:val="num" w:pos="1440"/>
        </w:tabs>
        <w:ind w:left="1440" w:hanging="360"/>
      </w:pPr>
      <w:rPr>
        <w:rFonts w:ascii="Arial" w:hAnsi="Arial" w:hint="default"/>
      </w:rPr>
    </w:lvl>
    <w:lvl w:ilvl="2" w:tplc="BB5C560E" w:tentative="1">
      <w:start w:val="1"/>
      <w:numFmt w:val="bullet"/>
      <w:lvlText w:val="•"/>
      <w:lvlJc w:val="left"/>
      <w:pPr>
        <w:tabs>
          <w:tab w:val="num" w:pos="2160"/>
        </w:tabs>
        <w:ind w:left="2160" w:hanging="360"/>
      </w:pPr>
      <w:rPr>
        <w:rFonts w:ascii="Arial" w:hAnsi="Arial" w:hint="default"/>
      </w:rPr>
    </w:lvl>
    <w:lvl w:ilvl="3" w:tplc="D1A64AF8" w:tentative="1">
      <w:start w:val="1"/>
      <w:numFmt w:val="bullet"/>
      <w:lvlText w:val="•"/>
      <w:lvlJc w:val="left"/>
      <w:pPr>
        <w:tabs>
          <w:tab w:val="num" w:pos="2880"/>
        </w:tabs>
        <w:ind w:left="2880" w:hanging="360"/>
      </w:pPr>
      <w:rPr>
        <w:rFonts w:ascii="Arial" w:hAnsi="Arial" w:hint="default"/>
      </w:rPr>
    </w:lvl>
    <w:lvl w:ilvl="4" w:tplc="6718933E" w:tentative="1">
      <w:start w:val="1"/>
      <w:numFmt w:val="bullet"/>
      <w:lvlText w:val="•"/>
      <w:lvlJc w:val="left"/>
      <w:pPr>
        <w:tabs>
          <w:tab w:val="num" w:pos="3600"/>
        </w:tabs>
        <w:ind w:left="3600" w:hanging="360"/>
      </w:pPr>
      <w:rPr>
        <w:rFonts w:ascii="Arial" w:hAnsi="Arial" w:hint="default"/>
      </w:rPr>
    </w:lvl>
    <w:lvl w:ilvl="5" w:tplc="28DCE81C" w:tentative="1">
      <w:start w:val="1"/>
      <w:numFmt w:val="bullet"/>
      <w:lvlText w:val="•"/>
      <w:lvlJc w:val="left"/>
      <w:pPr>
        <w:tabs>
          <w:tab w:val="num" w:pos="4320"/>
        </w:tabs>
        <w:ind w:left="4320" w:hanging="360"/>
      </w:pPr>
      <w:rPr>
        <w:rFonts w:ascii="Arial" w:hAnsi="Arial" w:hint="default"/>
      </w:rPr>
    </w:lvl>
    <w:lvl w:ilvl="6" w:tplc="14046146" w:tentative="1">
      <w:start w:val="1"/>
      <w:numFmt w:val="bullet"/>
      <w:lvlText w:val="•"/>
      <w:lvlJc w:val="left"/>
      <w:pPr>
        <w:tabs>
          <w:tab w:val="num" w:pos="5040"/>
        </w:tabs>
        <w:ind w:left="5040" w:hanging="360"/>
      </w:pPr>
      <w:rPr>
        <w:rFonts w:ascii="Arial" w:hAnsi="Arial" w:hint="default"/>
      </w:rPr>
    </w:lvl>
    <w:lvl w:ilvl="7" w:tplc="26D64AC2" w:tentative="1">
      <w:start w:val="1"/>
      <w:numFmt w:val="bullet"/>
      <w:lvlText w:val="•"/>
      <w:lvlJc w:val="left"/>
      <w:pPr>
        <w:tabs>
          <w:tab w:val="num" w:pos="5760"/>
        </w:tabs>
        <w:ind w:left="5760" w:hanging="360"/>
      </w:pPr>
      <w:rPr>
        <w:rFonts w:ascii="Arial" w:hAnsi="Arial" w:hint="default"/>
      </w:rPr>
    </w:lvl>
    <w:lvl w:ilvl="8" w:tplc="831C355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0CA2465"/>
    <w:multiLevelType w:val="hybridMultilevel"/>
    <w:tmpl w:val="B5D2BDFA"/>
    <w:lvl w:ilvl="0" w:tplc="4BA20F48">
      <w:start w:val="1"/>
      <w:numFmt w:val="bullet"/>
      <w:lvlText w:val="-"/>
      <w:lvlJc w:val="left"/>
      <w:pPr>
        <w:ind w:left="720" w:hanging="360"/>
      </w:pPr>
      <w:rPr>
        <w:rFonts w:ascii="Segoe UI Semilight" w:eastAsiaTheme="minorHAnsi" w:hAnsi="Segoe UI Semilight" w:cs="Segoe UI Semi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909DC"/>
    <w:multiLevelType w:val="hybridMultilevel"/>
    <w:tmpl w:val="C0FE4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63757E2"/>
    <w:multiLevelType w:val="multilevel"/>
    <w:tmpl w:val="5C4895B6"/>
    <w:lvl w:ilvl="0">
      <w:start w:val="1"/>
      <w:numFmt w:val="decimal"/>
      <w:lvlText w:val="%1."/>
      <w:lvlJc w:val="left"/>
      <w:pPr>
        <w:ind w:left="360" w:hanging="360"/>
      </w:pPr>
      <w:rPr>
        <w:rFonts w:hint="default"/>
        <w:b/>
        <w:bCs/>
        <w:i w:val="0"/>
        <w:iCs/>
        <w:sz w:val="52"/>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87633"/>
    <w:multiLevelType w:val="hybridMultilevel"/>
    <w:tmpl w:val="8B98B1AE"/>
    <w:lvl w:ilvl="0" w:tplc="F19EE466">
      <w:start w:val="1"/>
      <w:numFmt w:val="bullet"/>
      <w:lvlText w:val="•"/>
      <w:lvlJc w:val="left"/>
      <w:pPr>
        <w:tabs>
          <w:tab w:val="num" w:pos="720"/>
        </w:tabs>
        <w:ind w:left="720" w:hanging="360"/>
      </w:pPr>
      <w:rPr>
        <w:rFonts w:ascii="Arial" w:hAnsi="Arial" w:hint="default"/>
      </w:rPr>
    </w:lvl>
    <w:lvl w:ilvl="1" w:tplc="C0588738" w:tentative="1">
      <w:start w:val="1"/>
      <w:numFmt w:val="bullet"/>
      <w:lvlText w:val="•"/>
      <w:lvlJc w:val="left"/>
      <w:pPr>
        <w:tabs>
          <w:tab w:val="num" w:pos="1440"/>
        </w:tabs>
        <w:ind w:left="1440" w:hanging="360"/>
      </w:pPr>
      <w:rPr>
        <w:rFonts w:ascii="Arial" w:hAnsi="Arial" w:hint="default"/>
      </w:rPr>
    </w:lvl>
    <w:lvl w:ilvl="2" w:tplc="D8A0F1D8" w:tentative="1">
      <w:start w:val="1"/>
      <w:numFmt w:val="bullet"/>
      <w:lvlText w:val="•"/>
      <w:lvlJc w:val="left"/>
      <w:pPr>
        <w:tabs>
          <w:tab w:val="num" w:pos="2160"/>
        </w:tabs>
        <w:ind w:left="2160" w:hanging="360"/>
      </w:pPr>
      <w:rPr>
        <w:rFonts w:ascii="Arial" w:hAnsi="Arial" w:hint="default"/>
      </w:rPr>
    </w:lvl>
    <w:lvl w:ilvl="3" w:tplc="AE72EC28" w:tentative="1">
      <w:start w:val="1"/>
      <w:numFmt w:val="bullet"/>
      <w:lvlText w:val="•"/>
      <w:lvlJc w:val="left"/>
      <w:pPr>
        <w:tabs>
          <w:tab w:val="num" w:pos="2880"/>
        </w:tabs>
        <w:ind w:left="2880" w:hanging="360"/>
      </w:pPr>
      <w:rPr>
        <w:rFonts w:ascii="Arial" w:hAnsi="Arial" w:hint="default"/>
      </w:rPr>
    </w:lvl>
    <w:lvl w:ilvl="4" w:tplc="68D07BFE" w:tentative="1">
      <w:start w:val="1"/>
      <w:numFmt w:val="bullet"/>
      <w:lvlText w:val="•"/>
      <w:lvlJc w:val="left"/>
      <w:pPr>
        <w:tabs>
          <w:tab w:val="num" w:pos="3600"/>
        </w:tabs>
        <w:ind w:left="3600" w:hanging="360"/>
      </w:pPr>
      <w:rPr>
        <w:rFonts w:ascii="Arial" w:hAnsi="Arial" w:hint="default"/>
      </w:rPr>
    </w:lvl>
    <w:lvl w:ilvl="5" w:tplc="60CE4DBC" w:tentative="1">
      <w:start w:val="1"/>
      <w:numFmt w:val="bullet"/>
      <w:lvlText w:val="•"/>
      <w:lvlJc w:val="left"/>
      <w:pPr>
        <w:tabs>
          <w:tab w:val="num" w:pos="4320"/>
        </w:tabs>
        <w:ind w:left="4320" w:hanging="360"/>
      </w:pPr>
      <w:rPr>
        <w:rFonts w:ascii="Arial" w:hAnsi="Arial" w:hint="default"/>
      </w:rPr>
    </w:lvl>
    <w:lvl w:ilvl="6" w:tplc="87CAE2A6" w:tentative="1">
      <w:start w:val="1"/>
      <w:numFmt w:val="bullet"/>
      <w:lvlText w:val="•"/>
      <w:lvlJc w:val="left"/>
      <w:pPr>
        <w:tabs>
          <w:tab w:val="num" w:pos="5040"/>
        </w:tabs>
        <w:ind w:left="5040" w:hanging="360"/>
      </w:pPr>
      <w:rPr>
        <w:rFonts w:ascii="Arial" w:hAnsi="Arial" w:hint="default"/>
      </w:rPr>
    </w:lvl>
    <w:lvl w:ilvl="7" w:tplc="94D64834" w:tentative="1">
      <w:start w:val="1"/>
      <w:numFmt w:val="bullet"/>
      <w:lvlText w:val="•"/>
      <w:lvlJc w:val="left"/>
      <w:pPr>
        <w:tabs>
          <w:tab w:val="num" w:pos="5760"/>
        </w:tabs>
        <w:ind w:left="5760" w:hanging="360"/>
      </w:pPr>
      <w:rPr>
        <w:rFonts w:ascii="Arial" w:hAnsi="Arial" w:hint="default"/>
      </w:rPr>
    </w:lvl>
    <w:lvl w:ilvl="8" w:tplc="85E063E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3A85FB8"/>
    <w:multiLevelType w:val="hybridMultilevel"/>
    <w:tmpl w:val="BF049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F95479"/>
    <w:multiLevelType w:val="multilevel"/>
    <w:tmpl w:val="1F128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3A26C1"/>
    <w:multiLevelType w:val="multilevel"/>
    <w:tmpl w:val="E97CC3E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pStyle w:val="Heading6"/>
      <w:lvlText w:val="%1.%2.%3.%4.%5.%6."/>
      <w:lvlJc w:val="left"/>
      <w:pPr>
        <w:ind w:left="2736" w:hanging="936"/>
      </w:pPr>
      <w:rPr>
        <w:rFonts w:hint="default"/>
      </w:rPr>
    </w:lvl>
    <w:lvl w:ilvl="6">
      <w:start w:val="1"/>
      <w:numFmt w:val="decimal"/>
      <w:pStyle w:val="Heading7"/>
      <w:lvlText w:val="%1.%2.%3.%4.%5.%6.%7."/>
      <w:lvlJc w:val="left"/>
      <w:pPr>
        <w:ind w:left="3240" w:hanging="1080"/>
      </w:pPr>
      <w:rPr>
        <w:rFonts w:hint="default"/>
      </w:rPr>
    </w:lvl>
    <w:lvl w:ilvl="7">
      <w:start w:val="1"/>
      <w:numFmt w:val="decimal"/>
      <w:pStyle w:val="Heading8"/>
      <w:lvlText w:val="%1.%2.%3.%4.%5.%6.%7.%8."/>
      <w:lvlJc w:val="left"/>
      <w:pPr>
        <w:ind w:left="3744" w:hanging="1224"/>
      </w:pPr>
      <w:rPr>
        <w:rFonts w:hint="default"/>
      </w:rPr>
    </w:lvl>
    <w:lvl w:ilvl="8">
      <w:start w:val="1"/>
      <w:numFmt w:val="decimal"/>
      <w:pStyle w:val="Heading9"/>
      <w:lvlText w:val="%1.%2.%3.%4.%5.%6.%7.%8.%9."/>
      <w:lvlJc w:val="left"/>
      <w:pPr>
        <w:ind w:left="4320" w:hanging="1440"/>
      </w:pPr>
      <w:rPr>
        <w:rFonts w:hint="default"/>
      </w:rPr>
    </w:lvl>
  </w:abstractNum>
  <w:abstractNum w:abstractNumId="22" w15:restartNumberingAfterBreak="0">
    <w:nsid w:val="3A325B9F"/>
    <w:multiLevelType w:val="hybridMultilevel"/>
    <w:tmpl w:val="7C80CB1A"/>
    <w:lvl w:ilvl="0" w:tplc="2000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91426B"/>
    <w:multiLevelType w:val="hybridMultilevel"/>
    <w:tmpl w:val="7106678C"/>
    <w:lvl w:ilvl="0" w:tplc="08090001">
      <w:start w:val="1"/>
      <w:numFmt w:val="bullet"/>
      <w:lvlText w:val=""/>
      <w:lvlJc w:val="left"/>
      <w:pPr>
        <w:ind w:left="607" w:hanging="360"/>
      </w:pPr>
      <w:rPr>
        <w:rFonts w:ascii="Symbol" w:hAnsi="Symbol" w:hint="default"/>
      </w:rPr>
    </w:lvl>
    <w:lvl w:ilvl="1" w:tplc="08090003" w:tentative="1">
      <w:start w:val="1"/>
      <w:numFmt w:val="bullet"/>
      <w:lvlText w:val="o"/>
      <w:lvlJc w:val="left"/>
      <w:pPr>
        <w:ind w:left="1327" w:hanging="360"/>
      </w:pPr>
      <w:rPr>
        <w:rFonts w:ascii="Courier New" w:hAnsi="Courier New" w:cs="Courier New" w:hint="default"/>
      </w:rPr>
    </w:lvl>
    <w:lvl w:ilvl="2" w:tplc="08090005" w:tentative="1">
      <w:start w:val="1"/>
      <w:numFmt w:val="bullet"/>
      <w:lvlText w:val=""/>
      <w:lvlJc w:val="left"/>
      <w:pPr>
        <w:ind w:left="2047" w:hanging="360"/>
      </w:pPr>
      <w:rPr>
        <w:rFonts w:ascii="Wingdings" w:hAnsi="Wingdings" w:hint="default"/>
      </w:rPr>
    </w:lvl>
    <w:lvl w:ilvl="3" w:tplc="08090001" w:tentative="1">
      <w:start w:val="1"/>
      <w:numFmt w:val="bullet"/>
      <w:lvlText w:val=""/>
      <w:lvlJc w:val="left"/>
      <w:pPr>
        <w:ind w:left="2767" w:hanging="360"/>
      </w:pPr>
      <w:rPr>
        <w:rFonts w:ascii="Symbol" w:hAnsi="Symbol" w:hint="default"/>
      </w:rPr>
    </w:lvl>
    <w:lvl w:ilvl="4" w:tplc="08090003" w:tentative="1">
      <w:start w:val="1"/>
      <w:numFmt w:val="bullet"/>
      <w:lvlText w:val="o"/>
      <w:lvlJc w:val="left"/>
      <w:pPr>
        <w:ind w:left="3487" w:hanging="360"/>
      </w:pPr>
      <w:rPr>
        <w:rFonts w:ascii="Courier New" w:hAnsi="Courier New" w:cs="Courier New" w:hint="default"/>
      </w:rPr>
    </w:lvl>
    <w:lvl w:ilvl="5" w:tplc="08090005" w:tentative="1">
      <w:start w:val="1"/>
      <w:numFmt w:val="bullet"/>
      <w:lvlText w:val=""/>
      <w:lvlJc w:val="left"/>
      <w:pPr>
        <w:ind w:left="4207" w:hanging="360"/>
      </w:pPr>
      <w:rPr>
        <w:rFonts w:ascii="Wingdings" w:hAnsi="Wingdings" w:hint="default"/>
      </w:rPr>
    </w:lvl>
    <w:lvl w:ilvl="6" w:tplc="08090001" w:tentative="1">
      <w:start w:val="1"/>
      <w:numFmt w:val="bullet"/>
      <w:lvlText w:val=""/>
      <w:lvlJc w:val="left"/>
      <w:pPr>
        <w:ind w:left="4927" w:hanging="360"/>
      </w:pPr>
      <w:rPr>
        <w:rFonts w:ascii="Symbol" w:hAnsi="Symbol" w:hint="default"/>
      </w:rPr>
    </w:lvl>
    <w:lvl w:ilvl="7" w:tplc="08090003" w:tentative="1">
      <w:start w:val="1"/>
      <w:numFmt w:val="bullet"/>
      <w:lvlText w:val="o"/>
      <w:lvlJc w:val="left"/>
      <w:pPr>
        <w:ind w:left="5647" w:hanging="360"/>
      </w:pPr>
      <w:rPr>
        <w:rFonts w:ascii="Courier New" w:hAnsi="Courier New" w:cs="Courier New" w:hint="default"/>
      </w:rPr>
    </w:lvl>
    <w:lvl w:ilvl="8" w:tplc="08090005" w:tentative="1">
      <w:start w:val="1"/>
      <w:numFmt w:val="bullet"/>
      <w:lvlText w:val=""/>
      <w:lvlJc w:val="left"/>
      <w:pPr>
        <w:ind w:left="6367" w:hanging="360"/>
      </w:pPr>
      <w:rPr>
        <w:rFonts w:ascii="Wingdings" w:hAnsi="Wingdings" w:hint="default"/>
      </w:rPr>
    </w:lvl>
  </w:abstractNum>
  <w:abstractNum w:abstractNumId="24" w15:restartNumberingAfterBreak="0">
    <w:nsid w:val="4234039B"/>
    <w:multiLevelType w:val="hybridMultilevel"/>
    <w:tmpl w:val="89CCD8E2"/>
    <w:lvl w:ilvl="0" w:tplc="08090001">
      <w:start w:val="1"/>
      <w:numFmt w:val="bullet"/>
      <w:lvlText w:val=""/>
      <w:lvlJc w:val="left"/>
      <w:pPr>
        <w:ind w:left="607" w:hanging="360"/>
      </w:pPr>
      <w:rPr>
        <w:rFonts w:ascii="Symbol" w:hAnsi="Symbol" w:hint="default"/>
      </w:rPr>
    </w:lvl>
    <w:lvl w:ilvl="1" w:tplc="FFFFFFFF" w:tentative="1">
      <w:start w:val="1"/>
      <w:numFmt w:val="lowerLetter"/>
      <w:lvlText w:val="%2."/>
      <w:lvlJc w:val="left"/>
      <w:pPr>
        <w:ind w:left="1327" w:hanging="360"/>
      </w:pPr>
    </w:lvl>
    <w:lvl w:ilvl="2" w:tplc="FFFFFFFF" w:tentative="1">
      <w:start w:val="1"/>
      <w:numFmt w:val="lowerRoman"/>
      <w:lvlText w:val="%3."/>
      <w:lvlJc w:val="right"/>
      <w:pPr>
        <w:ind w:left="2047" w:hanging="180"/>
      </w:pPr>
    </w:lvl>
    <w:lvl w:ilvl="3" w:tplc="FFFFFFFF" w:tentative="1">
      <w:start w:val="1"/>
      <w:numFmt w:val="decimal"/>
      <w:lvlText w:val="%4."/>
      <w:lvlJc w:val="left"/>
      <w:pPr>
        <w:ind w:left="2767" w:hanging="360"/>
      </w:pPr>
    </w:lvl>
    <w:lvl w:ilvl="4" w:tplc="FFFFFFFF" w:tentative="1">
      <w:start w:val="1"/>
      <w:numFmt w:val="lowerLetter"/>
      <w:lvlText w:val="%5."/>
      <w:lvlJc w:val="left"/>
      <w:pPr>
        <w:ind w:left="3487" w:hanging="360"/>
      </w:pPr>
    </w:lvl>
    <w:lvl w:ilvl="5" w:tplc="FFFFFFFF" w:tentative="1">
      <w:start w:val="1"/>
      <w:numFmt w:val="lowerRoman"/>
      <w:lvlText w:val="%6."/>
      <w:lvlJc w:val="right"/>
      <w:pPr>
        <w:ind w:left="4207" w:hanging="180"/>
      </w:pPr>
    </w:lvl>
    <w:lvl w:ilvl="6" w:tplc="FFFFFFFF" w:tentative="1">
      <w:start w:val="1"/>
      <w:numFmt w:val="decimal"/>
      <w:lvlText w:val="%7."/>
      <w:lvlJc w:val="left"/>
      <w:pPr>
        <w:ind w:left="4927" w:hanging="360"/>
      </w:pPr>
    </w:lvl>
    <w:lvl w:ilvl="7" w:tplc="FFFFFFFF" w:tentative="1">
      <w:start w:val="1"/>
      <w:numFmt w:val="lowerLetter"/>
      <w:lvlText w:val="%8."/>
      <w:lvlJc w:val="left"/>
      <w:pPr>
        <w:ind w:left="5647" w:hanging="360"/>
      </w:pPr>
    </w:lvl>
    <w:lvl w:ilvl="8" w:tplc="FFFFFFFF" w:tentative="1">
      <w:start w:val="1"/>
      <w:numFmt w:val="lowerRoman"/>
      <w:lvlText w:val="%9."/>
      <w:lvlJc w:val="right"/>
      <w:pPr>
        <w:ind w:left="6367" w:hanging="180"/>
      </w:pPr>
    </w:lvl>
  </w:abstractNum>
  <w:abstractNum w:abstractNumId="25" w15:restartNumberingAfterBreak="0">
    <w:nsid w:val="47874907"/>
    <w:multiLevelType w:val="hybridMultilevel"/>
    <w:tmpl w:val="C86A2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F96EC8"/>
    <w:multiLevelType w:val="hybridMultilevel"/>
    <w:tmpl w:val="70E43550"/>
    <w:lvl w:ilvl="0" w:tplc="CB425AFC">
      <w:start w:val="1"/>
      <w:numFmt w:val="bullet"/>
      <w:lvlText w:val="•"/>
      <w:lvlJc w:val="left"/>
      <w:pPr>
        <w:tabs>
          <w:tab w:val="num" w:pos="720"/>
        </w:tabs>
        <w:ind w:left="720" w:hanging="360"/>
      </w:pPr>
      <w:rPr>
        <w:rFonts w:ascii="Arial" w:hAnsi="Arial" w:hint="default"/>
      </w:rPr>
    </w:lvl>
    <w:lvl w:ilvl="1" w:tplc="F23231FE" w:tentative="1">
      <w:start w:val="1"/>
      <w:numFmt w:val="bullet"/>
      <w:lvlText w:val="•"/>
      <w:lvlJc w:val="left"/>
      <w:pPr>
        <w:tabs>
          <w:tab w:val="num" w:pos="1440"/>
        </w:tabs>
        <w:ind w:left="1440" w:hanging="360"/>
      </w:pPr>
      <w:rPr>
        <w:rFonts w:ascii="Arial" w:hAnsi="Arial" w:hint="default"/>
      </w:rPr>
    </w:lvl>
    <w:lvl w:ilvl="2" w:tplc="5A7CB064" w:tentative="1">
      <w:start w:val="1"/>
      <w:numFmt w:val="bullet"/>
      <w:lvlText w:val="•"/>
      <w:lvlJc w:val="left"/>
      <w:pPr>
        <w:tabs>
          <w:tab w:val="num" w:pos="2160"/>
        </w:tabs>
        <w:ind w:left="2160" w:hanging="360"/>
      </w:pPr>
      <w:rPr>
        <w:rFonts w:ascii="Arial" w:hAnsi="Arial" w:hint="default"/>
      </w:rPr>
    </w:lvl>
    <w:lvl w:ilvl="3" w:tplc="91B8BD5E" w:tentative="1">
      <w:start w:val="1"/>
      <w:numFmt w:val="bullet"/>
      <w:lvlText w:val="•"/>
      <w:lvlJc w:val="left"/>
      <w:pPr>
        <w:tabs>
          <w:tab w:val="num" w:pos="2880"/>
        </w:tabs>
        <w:ind w:left="2880" w:hanging="360"/>
      </w:pPr>
      <w:rPr>
        <w:rFonts w:ascii="Arial" w:hAnsi="Arial" w:hint="default"/>
      </w:rPr>
    </w:lvl>
    <w:lvl w:ilvl="4" w:tplc="3E5A4F5E" w:tentative="1">
      <w:start w:val="1"/>
      <w:numFmt w:val="bullet"/>
      <w:lvlText w:val="•"/>
      <w:lvlJc w:val="left"/>
      <w:pPr>
        <w:tabs>
          <w:tab w:val="num" w:pos="3600"/>
        </w:tabs>
        <w:ind w:left="3600" w:hanging="360"/>
      </w:pPr>
      <w:rPr>
        <w:rFonts w:ascii="Arial" w:hAnsi="Arial" w:hint="default"/>
      </w:rPr>
    </w:lvl>
    <w:lvl w:ilvl="5" w:tplc="2312C86A" w:tentative="1">
      <w:start w:val="1"/>
      <w:numFmt w:val="bullet"/>
      <w:lvlText w:val="•"/>
      <w:lvlJc w:val="left"/>
      <w:pPr>
        <w:tabs>
          <w:tab w:val="num" w:pos="4320"/>
        </w:tabs>
        <w:ind w:left="4320" w:hanging="360"/>
      </w:pPr>
      <w:rPr>
        <w:rFonts w:ascii="Arial" w:hAnsi="Arial" w:hint="default"/>
      </w:rPr>
    </w:lvl>
    <w:lvl w:ilvl="6" w:tplc="210C1A3A" w:tentative="1">
      <w:start w:val="1"/>
      <w:numFmt w:val="bullet"/>
      <w:lvlText w:val="•"/>
      <w:lvlJc w:val="left"/>
      <w:pPr>
        <w:tabs>
          <w:tab w:val="num" w:pos="5040"/>
        </w:tabs>
        <w:ind w:left="5040" w:hanging="360"/>
      </w:pPr>
      <w:rPr>
        <w:rFonts w:ascii="Arial" w:hAnsi="Arial" w:hint="default"/>
      </w:rPr>
    </w:lvl>
    <w:lvl w:ilvl="7" w:tplc="721072B0" w:tentative="1">
      <w:start w:val="1"/>
      <w:numFmt w:val="bullet"/>
      <w:lvlText w:val="•"/>
      <w:lvlJc w:val="left"/>
      <w:pPr>
        <w:tabs>
          <w:tab w:val="num" w:pos="5760"/>
        </w:tabs>
        <w:ind w:left="5760" w:hanging="360"/>
      </w:pPr>
      <w:rPr>
        <w:rFonts w:ascii="Arial" w:hAnsi="Arial" w:hint="default"/>
      </w:rPr>
    </w:lvl>
    <w:lvl w:ilvl="8" w:tplc="44B0698C"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0255B67"/>
    <w:multiLevelType w:val="hybridMultilevel"/>
    <w:tmpl w:val="6AF8312E"/>
    <w:lvl w:ilvl="0" w:tplc="26781414">
      <w:start w:val="1"/>
      <w:numFmt w:val="decimal"/>
      <w:lvlText w:val="RQ%1: "/>
      <w:lvlJc w:val="left"/>
      <w:pPr>
        <w:ind w:left="1558" w:hanging="360"/>
      </w:pPr>
      <w:rPr>
        <w:rFonts w:ascii="Segoe UI Semilight" w:hAnsi="Segoe UI Semilight" w:hint="default"/>
        <w:b/>
        <w:bCs/>
      </w:rPr>
    </w:lvl>
    <w:lvl w:ilvl="1" w:tplc="08090019" w:tentative="1">
      <w:start w:val="1"/>
      <w:numFmt w:val="lowerLetter"/>
      <w:lvlText w:val="%2."/>
      <w:lvlJc w:val="left"/>
      <w:pPr>
        <w:ind w:left="2278" w:hanging="360"/>
      </w:pPr>
    </w:lvl>
    <w:lvl w:ilvl="2" w:tplc="0809001B" w:tentative="1">
      <w:start w:val="1"/>
      <w:numFmt w:val="lowerRoman"/>
      <w:lvlText w:val="%3."/>
      <w:lvlJc w:val="right"/>
      <w:pPr>
        <w:ind w:left="2998" w:hanging="180"/>
      </w:pPr>
    </w:lvl>
    <w:lvl w:ilvl="3" w:tplc="0809000F" w:tentative="1">
      <w:start w:val="1"/>
      <w:numFmt w:val="decimal"/>
      <w:lvlText w:val="%4."/>
      <w:lvlJc w:val="left"/>
      <w:pPr>
        <w:ind w:left="3718" w:hanging="360"/>
      </w:pPr>
    </w:lvl>
    <w:lvl w:ilvl="4" w:tplc="08090019" w:tentative="1">
      <w:start w:val="1"/>
      <w:numFmt w:val="lowerLetter"/>
      <w:lvlText w:val="%5."/>
      <w:lvlJc w:val="left"/>
      <w:pPr>
        <w:ind w:left="4438" w:hanging="360"/>
      </w:pPr>
    </w:lvl>
    <w:lvl w:ilvl="5" w:tplc="0809001B" w:tentative="1">
      <w:start w:val="1"/>
      <w:numFmt w:val="lowerRoman"/>
      <w:lvlText w:val="%6."/>
      <w:lvlJc w:val="right"/>
      <w:pPr>
        <w:ind w:left="5158" w:hanging="180"/>
      </w:pPr>
    </w:lvl>
    <w:lvl w:ilvl="6" w:tplc="0809000F" w:tentative="1">
      <w:start w:val="1"/>
      <w:numFmt w:val="decimal"/>
      <w:lvlText w:val="%7."/>
      <w:lvlJc w:val="left"/>
      <w:pPr>
        <w:ind w:left="5878" w:hanging="360"/>
      </w:pPr>
    </w:lvl>
    <w:lvl w:ilvl="7" w:tplc="08090019" w:tentative="1">
      <w:start w:val="1"/>
      <w:numFmt w:val="lowerLetter"/>
      <w:lvlText w:val="%8."/>
      <w:lvlJc w:val="left"/>
      <w:pPr>
        <w:ind w:left="6598" w:hanging="360"/>
      </w:pPr>
    </w:lvl>
    <w:lvl w:ilvl="8" w:tplc="0809001B" w:tentative="1">
      <w:start w:val="1"/>
      <w:numFmt w:val="lowerRoman"/>
      <w:lvlText w:val="%9."/>
      <w:lvlJc w:val="right"/>
      <w:pPr>
        <w:ind w:left="7318" w:hanging="180"/>
      </w:pPr>
    </w:lvl>
  </w:abstractNum>
  <w:abstractNum w:abstractNumId="28" w15:restartNumberingAfterBreak="0">
    <w:nsid w:val="518B05EB"/>
    <w:multiLevelType w:val="hybridMultilevel"/>
    <w:tmpl w:val="17D6E6F4"/>
    <w:lvl w:ilvl="0" w:tplc="DF7E68B2">
      <w:start w:val="1"/>
      <w:numFmt w:val="lowerRoman"/>
      <w:pStyle w:val="ListParagraph"/>
      <w:lvlText w:val="(%1)"/>
      <w:lvlJc w:val="left"/>
      <w:pPr>
        <w:ind w:left="1440" w:hanging="10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79402E5"/>
    <w:multiLevelType w:val="hybridMultilevel"/>
    <w:tmpl w:val="6764C2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8A61625"/>
    <w:multiLevelType w:val="hybridMultilevel"/>
    <w:tmpl w:val="92C034F6"/>
    <w:lvl w:ilvl="0" w:tplc="53EE4D12">
      <w:start w:val="1"/>
      <w:numFmt w:val="bullet"/>
      <w:lvlText w:val="•"/>
      <w:lvlJc w:val="left"/>
      <w:pPr>
        <w:tabs>
          <w:tab w:val="num" w:pos="720"/>
        </w:tabs>
        <w:ind w:left="720" w:hanging="360"/>
      </w:pPr>
      <w:rPr>
        <w:rFonts w:ascii="Arial" w:hAnsi="Arial" w:hint="default"/>
      </w:rPr>
    </w:lvl>
    <w:lvl w:ilvl="1" w:tplc="397466B8" w:tentative="1">
      <w:start w:val="1"/>
      <w:numFmt w:val="bullet"/>
      <w:lvlText w:val="•"/>
      <w:lvlJc w:val="left"/>
      <w:pPr>
        <w:tabs>
          <w:tab w:val="num" w:pos="1440"/>
        </w:tabs>
        <w:ind w:left="1440" w:hanging="360"/>
      </w:pPr>
      <w:rPr>
        <w:rFonts w:ascii="Arial" w:hAnsi="Arial" w:hint="default"/>
      </w:rPr>
    </w:lvl>
    <w:lvl w:ilvl="2" w:tplc="1856E80E" w:tentative="1">
      <w:start w:val="1"/>
      <w:numFmt w:val="bullet"/>
      <w:lvlText w:val="•"/>
      <w:lvlJc w:val="left"/>
      <w:pPr>
        <w:tabs>
          <w:tab w:val="num" w:pos="2160"/>
        </w:tabs>
        <w:ind w:left="2160" w:hanging="360"/>
      </w:pPr>
      <w:rPr>
        <w:rFonts w:ascii="Arial" w:hAnsi="Arial" w:hint="default"/>
      </w:rPr>
    </w:lvl>
    <w:lvl w:ilvl="3" w:tplc="F8B2607C" w:tentative="1">
      <w:start w:val="1"/>
      <w:numFmt w:val="bullet"/>
      <w:lvlText w:val="•"/>
      <w:lvlJc w:val="left"/>
      <w:pPr>
        <w:tabs>
          <w:tab w:val="num" w:pos="2880"/>
        </w:tabs>
        <w:ind w:left="2880" w:hanging="360"/>
      </w:pPr>
      <w:rPr>
        <w:rFonts w:ascii="Arial" w:hAnsi="Arial" w:hint="default"/>
      </w:rPr>
    </w:lvl>
    <w:lvl w:ilvl="4" w:tplc="DF1CB6DA" w:tentative="1">
      <w:start w:val="1"/>
      <w:numFmt w:val="bullet"/>
      <w:lvlText w:val="•"/>
      <w:lvlJc w:val="left"/>
      <w:pPr>
        <w:tabs>
          <w:tab w:val="num" w:pos="3600"/>
        </w:tabs>
        <w:ind w:left="3600" w:hanging="360"/>
      </w:pPr>
      <w:rPr>
        <w:rFonts w:ascii="Arial" w:hAnsi="Arial" w:hint="default"/>
      </w:rPr>
    </w:lvl>
    <w:lvl w:ilvl="5" w:tplc="3E083F70" w:tentative="1">
      <w:start w:val="1"/>
      <w:numFmt w:val="bullet"/>
      <w:lvlText w:val="•"/>
      <w:lvlJc w:val="left"/>
      <w:pPr>
        <w:tabs>
          <w:tab w:val="num" w:pos="4320"/>
        </w:tabs>
        <w:ind w:left="4320" w:hanging="360"/>
      </w:pPr>
      <w:rPr>
        <w:rFonts w:ascii="Arial" w:hAnsi="Arial" w:hint="default"/>
      </w:rPr>
    </w:lvl>
    <w:lvl w:ilvl="6" w:tplc="3332511C" w:tentative="1">
      <w:start w:val="1"/>
      <w:numFmt w:val="bullet"/>
      <w:lvlText w:val="•"/>
      <w:lvlJc w:val="left"/>
      <w:pPr>
        <w:tabs>
          <w:tab w:val="num" w:pos="5040"/>
        </w:tabs>
        <w:ind w:left="5040" w:hanging="360"/>
      </w:pPr>
      <w:rPr>
        <w:rFonts w:ascii="Arial" w:hAnsi="Arial" w:hint="default"/>
      </w:rPr>
    </w:lvl>
    <w:lvl w:ilvl="7" w:tplc="2202F9E0" w:tentative="1">
      <w:start w:val="1"/>
      <w:numFmt w:val="bullet"/>
      <w:lvlText w:val="•"/>
      <w:lvlJc w:val="left"/>
      <w:pPr>
        <w:tabs>
          <w:tab w:val="num" w:pos="5760"/>
        </w:tabs>
        <w:ind w:left="5760" w:hanging="360"/>
      </w:pPr>
      <w:rPr>
        <w:rFonts w:ascii="Arial" w:hAnsi="Arial" w:hint="default"/>
      </w:rPr>
    </w:lvl>
    <w:lvl w:ilvl="8" w:tplc="C172DB46"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2411932"/>
    <w:multiLevelType w:val="multilevel"/>
    <w:tmpl w:val="D066869A"/>
    <w:lvl w:ilvl="0">
      <w:start w:val="1"/>
      <w:numFmt w:val="decimal"/>
      <w:lvlText w:val="%1."/>
      <w:lvlJc w:val="left"/>
      <w:pPr>
        <w:tabs>
          <w:tab w:val="num" w:pos="360"/>
        </w:tabs>
        <w:ind w:left="360" w:hanging="360"/>
      </w:pPr>
    </w:lvl>
    <w:lvl w:ilvl="1">
      <w:start w:val="1"/>
      <w:numFmt w:val="bullet"/>
      <w:lvlText w:val=""/>
      <w:lvlJc w:val="left"/>
      <w:pPr>
        <w:ind w:left="1080" w:hanging="360"/>
      </w:pPr>
      <w:rPr>
        <w:rFonts w:ascii="Symbol" w:hAnsi="Symbol" w:hint="default"/>
      </w:r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2" w15:restartNumberingAfterBreak="0">
    <w:nsid w:val="63D951BB"/>
    <w:multiLevelType w:val="multilevel"/>
    <w:tmpl w:val="0150BE1C"/>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E475BB0"/>
    <w:multiLevelType w:val="hybridMultilevel"/>
    <w:tmpl w:val="57501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46235D7"/>
    <w:multiLevelType w:val="multilevel"/>
    <w:tmpl w:val="275EB82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93E09C2"/>
    <w:multiLevelType w:val="hybridMultilevel"/>
    <w:tmpl w:val="FBD271F0"/>
    <w:lvl w:ilvl="0" w:tplc="2000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57501B"/>
    <w:multiLevelType w:val="hybridMultilevel"/>
    <w:tmpl w:val="B058A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77752405">
    <w:abstractNumId w:val="27"/>
  </w:num>
  <w:num w:numId="2" w16cid:durableId="1584102486">
    <w:abstractNumId w:val="22"/>
  </w:num>
  <w:num w:numId="3" w16cid:durableId="2059090593">
    <w:abstractNumId w:val="36"/>
  </w:num>
  <w:num w:numId="4" w16cid:durableId="1031809676">
    <w:abstractNumId w:val="28"/>
  </w:num>
  <w:num w:numId="5" w16cid:durableId="1598560094">
    <w:abstractNumId w:val="20"/>
  </w:num>
  <w:num w:numId="6" w16cid:durableId="588084194">
    <w:abstractNumId w:val="1"/>
  </w:num>
  <w:num w:numId="7" w16cid:durableId="350422806">
    <w:abstractNumId w:val="0"/>
  </w:num>
  <w:num w:numId="8" w16cid:durableId="1631860667">
    <w:abstractNumId w:val="31"/>
  </w:num>
  <w:num w:numId="9" w16cid:durableId="320236581">
    <w:abstractNumId w:val="5"/>
  </w:num>
  <w:num w:numId="10" w16cid:durableId="1700468403">
    <w:abstractNumId w:val="11"/>
  </w:num>
  <w:num w:numId="11" w16cid:durableId="685835929">
    <w:abstractNumId w:val="34"/>
  </w:num>
  <w:num w:numId="12" w16cid:durableId="1021053779">
    <w:abstractNumId w:val="12"/>
  </w:num>
  <w:num w:numId="13" w16cid:durableId="708261574">
    <w:abstractNumId w:val="32"/>
  </w:num>
  <w:num w:numId="14" w16cid:durableId="1501700680">
    <w:abstractNumId w:val="17"/>
  </w:num>
  <w:num w:numId="15" w16cid:durableId="1727029756">
    <w:abstractNumId w:val="17"/>
  </w:num>
  <w:num w:numId="16" w16cid:durableId="1631088455">
    <w:abstractNumId w:val="17"/>
  </w:num>
  <w:num w:numId="17" w16cid:durableId="1194416308">
    <w:abstractNumId w:val="21"/>
  </w:num>
  <w:num w:numId="18" w16cid:durableId="4081640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7707910">
    <w:abstractNumId w:val="9"/>
  </w:num>
  <w:num w:numId="20" w16cid:durableId="461387764">
    <w:abstractNumId w:val="23"/>
  </w:num>
  <w:num w:numId="21" w16cid:durableId="75909697">
    <w:abstractNumId w:val="7"/>
  </w:num>
  <w:num w:numId="22" w16cid:durableId="1612202954">
    <w:abstractNumId w:val="2"/>
  </w:num>
  <w:num w:numId="23" w16cid:durableId="2057267074">
    <w:abstractNumId w:val="24"/>
  </w:num>
  <w:num w:numId="24" w16cid:durableId="1314262350">
    <w:abstractNumId w:val="8"/>
  </w:num>
  <w:num w:numId="25" w16cid:durableId="894245417">
    <w:abstractNumId w:val="29"/>
  </w:num>
  <w:num w:numId="26" w16cid:durableId="548684106">
    <w:abstractNumId w:val="4"/>
  </w:num>
  <w:num w:numId="27" w16cid:durableId="611937460">
    <w:abstractNumId w:val="6"/>
  </w:num>
  <w:num w:numId="28" w16cid:durableId="1721243248">
    <w:abstractNumId w:val="35"/>
  </w:num>
  <w:num w:numId="29" w16cid:durableId="351881089">
    <w:abstractNumId w:val="33"/>
  </w:num>
  <w:num w:numId="30" w16cid:durableId="1442410291">
    <w:abstractNumId w:val="25"/>
  </w:num>
  <w:num w:numId="31" w16cid:durableId="926382669">
    <w:abstractNumId w:val="19"/>
  </w:num>
  <w:num w:numId="32" w16cid:durableId="1165390699">
    <w:abstractNumId w:val="16"/>
  </w:num>
  <w:num w:numId="33" w16cid:durableId="346248144">
    <w:abstractNumId w:val="15"/>
  </w:num>
  <w:num w:numId="34" w16cid:durableId="1384669386">
    <w:abstractNumId w:val="3"/>
  </w:num>
  <w:num w:numId="35" w16cid:durableId="1743018182">
    <w:abstractNumId w:val="30"/>
  </w:num>
  <w:num w:numId="36" w16cid:durableId="729308582">
    <w:abstractNumId w:val="14"/>
  </w:num>
  <w:num w:numId="37" w16cid:durableId="1139807342">
    <w:abstractNumId w:val="13"/>
  </w:num>
  <w:num w:numId="38" w16cid:durableId="989362263">
    <w:abstractNumId w:val="10"/>
  </w:num>
  <w:num w:numId="39" w16cid:durableId="99768115">
    <w:abstractNumId w:val="18"/>
  </w:num>
  <w:num w:numId="40" w16cid:durableId="1418165694">
    <w:abstractNumId w:val="2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isplayBackgroundShape/>
  <w:embedTrueTypeFonts/>
  <w:proofState w:grammar="clean"/>
  <w:defaultTabStop w:val="720"/>
  <w:characterSpacingControl w:val="doNotCompress"/>
  <w:savePreviewPicture/>
  <w:hdrShapeDefaults>
    <o:shapedefaults v:ext="edit" spidmax="2050">
      <o:colormru v:ext="edit" colors="white,#f2f2f2,#f8f8f8"/>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582"/>
    <w:rsid w:val="00000188"/>
    <w:rsid w:val="000001D0"/>
    <w:rsid w:val="0000097F"/>
    <w:rsid w:val="00000E94"/>
    <w:rsid w:val="0000176D"/>
    <w:rsid w:val="0000382C"/>
    <w:rsid w:val="00004815"/>
    <w:rsid w:val="00004B36"/>
    <w:rsid w:val="00005208"/>
    <w:rsid w:val="00005D72"/>
    <w:rsid w:val="00006F37"/>
    <w:rsid w:val="000074E3"/>
    <w:rsid w:val="0000761C"/>
    <w:rsid w:val="00007913"/>
    <w:rsid w:val="000102F5"/>
    <w:rsid w:val="00010B1F"/>
    <w:rsid w:val="00011864"/>
    <w:rsid w:val="0001292B"/>
    <w:rsid w:val="00013D3E"/>
    <w:rsid w:val="000152D5"/>
    <w:rsid w:val="00015877"/>
    <w:rsid w:val="00015881"/>
    <w:rsid w:val="00017837"/>
    <w:rsid w:val="00021BD7"/>
    <w:rsid w:val="00021DBD"/>
    <w:rsid w:val="0002241B"/>
    <w:rsid w:val="000226CA"/>
    <w:rsid w:val="000232DD"/>
    <w:rsid w:val="00023797"/>
    <w:rsid w:val="00023CBB"/>
    <w:rsid w:val="00023FFC"/>
    <w:rsid w:val="0002438B"/>
    <w:rsid w:val="00024AFA"/>
    <w:rsid w:val="0002576D"/>
    <w:rsid w:val="000259FC"/>
    <w:rsid w:val="000264EB"/>
    <w:rsid w:val="000267AD"/>
    <w:rsid w:val="00026C3A"/>
    <w:rsid w:val="0002797D"/>
    <w:rsid w:val="00027B83"/>
    <w:rsid w:val="00027C6C"/>
    <w:rsid w:val="00027E73"/>
    <w:rsid w:val="000305D0"/>
    <w:rsid w:val="000306F8"/>
    <w:rsid w:val="000307A1"/>
    <w:rsid w:val="000309F1"/>
    <w:rsid w:val="00030EEC"/>
    <w:rsid w:val="00031D9C"/>
    <w:rsid w:val="000325A0"/>
    <w:rsid w:val="00032CDD"/>
    <w:rsid w:val="000331A7"/>
    <w:rsid w:val="0003330B"/>
    <w:rsid w:val="00034426"/>
    <w:rsid w:val="000354F4"/>
    <w:rsid w:val="00035826"/>
    <w:rsid w:val="00036493"/>
    <w:rsid w:val="00036CA1"/>
    <w:rsid w:val="0003728A"/>
    <w:rsid w:val="000372CE"/>
    <w:rsid w:val="0003784D"/>
    <w:rsid w:val="00037AC8"/>
    <w:rsid w:val="0004011F"/>
    <w:rsid w:val="00040538"/>
    <w:rsid w:val="0004167D"/>
    <w:rsid w:val="0004172D"/>
    <w:rsid w:val="0004273B"/>
    <w:rsid w:val="00042DC8"/>
    <w:rsid w:val="00043111"/>
    <w:rsid w:val="00043C95"/>
    <w:rsid w:val="00044797"/>
    <w:rsid w:val="00044F6A"/>
    <w:rsid w:val="000452B0"/>
    <w:rsid w:val="00046249"/>
    <w:rsid w:val="0004673F"/>
    <w:rsid w:val="0004747B"/>
    <w:rsid w:val="00047DCD"/>
    <w:rsid w:val="000501C5"/>
    <w:rsid w:val="00050C03"/>
    <w:rsid w:val="00050E6F"/>
    <w:rsid w:val="00051311"/>
    <w:rsid w:val="00053C3E"/>
    <w:rsid w:val="0005417B"/>
    <w:rsid w:val="00054263"/>
    <w:rsid w:val="0005449E"/>
    <w:rsid w:val="00054C68"/>
    <w:rsid w:val="000550B9"/>
    <w:rsid w:val="00056121"/>
    <w:rsid w:val="00056210"/>
    <w:rsid w:val="00057129"/>
    <w:rsid w:val="00057132"/>
    <w:rsid w:val="00057620"/>
    <w:rsid w:val="00057A8C"/>
    <w:rsid w:val="0006057E"/>
    <w:rsid w:val="00061247"/>
    <w:rsid w:val="000612FE"/>
    <w:rsid w:val="00061F2C"/>
    <w:rsid w:val="00062DF5"/>
    <w:rsid w:val="00062F2F"/>
    <w:rsid w:val="00062F38"/>
    <w:rsid w:val="00063626"/>
    <w:rsid w:val="00063BF4"/>
    <w:rsid w:val="000652D7"/>
    <w:rsid w:val="00065BC9"/>
    <w:rsid w:val="00065E2A"/>
    <w:rsid w:val="00066055"/>
    <w:rsid w:val="0006632A"/>
    <w:rsid w:val="00066452"/>
    <w:rsid w:val="00066FE8"/>
    <w:rsid w:val="000676A3"/>
    <w:rsid w:val="000701CB"/>
    <w:rsid w:val="0007058C"/>
    <w:rsid w:val="00071070"/>
    <w:rsid w:val="00072A38"/>
    <w:rsid w:val="00072ACB"/>
    <w:rsid w:val="000736D5"/>
    <w:rsid w:val="00073B4C"/>
    <w:rsid w:val="000744A1"/>
    <w:rsid w:val="00074625"/>
    <w:rsid w:val="00074F87"/>
    <w:rsid w:val="00074FC6"/>
    <w:rsid w:val="0007591A"/>
    <w:rsid w:val="000759F4"/>
    <w:rsid w:val="0007632E"/>
    <w:rsid w:val="00076C96"/>
    <w:rsid w:val="000774E4"/>
    <w:rsid w:val="0007790C"/>
    <w:rsid w:val="00077C15"/>
    <w:rsid w:val="00077F4B"/>
    <w:rsid w:val="00080D2C"/>
    <w:rsid w:val="00080DBC"/>
    <w:rsid w:val="00081DE9"/>
    <w:rsid w:val="00082235"/>
    <w:rsid w:val="0008254A"/>
    <w:rsid w:val="00082D16"/>
    <w:rsid w:val="00083068"/>
    <w:rsid w:val="00083122"/>
    <w:rsid w:val="00083324"/>
    <w:rsid w:val="00083B3F"/>
    <w:rsid w:val="000840CE"/>
    <w:rsid w:val="00086894"/>
    <w:rsid w:val="00086A95"/>
    <w:rsid w:val="00087830"/>
    <w:rsid w:val="00087D9D"/>
    <w:rsid w:val="00087F86"/>
    <w:rsid w:val="00090104"/>
    <w:rsid w:val="0009047A"/>
    <w:rsid w:val="00090647"/>
    <w:rsid w:val="00090B6D"/>
    <w:rsid w:val="00091D32"/>
    <w:rsid w:val="000922B6"/>
    <w:rsid w:val="00092449"/>
    <w:rsid w:val="000927A8"/>
    <w:rsid w:val="000927CD"/>
    <w:rsid w:val="00094276"/>
    <w:rsid w:val="00095A26"/>
    <w:rsid w:val="00095BCD"/>
    <w:rsid w:val="0009761A"/>
    <w:rsid w:val="000A0CA5"/>
    <w:rsid w:val="000A0F34"/>
    <w:rsid w:val="000A21F5"/>
    <w:rsid w:val="000A2E23"/>
    <w:rsid w:val="000A36BB"/>
    <w:rsid w:val="000A3B97"/>
    <w:rsid w:val="000A48BE"/>
    <w:rsid w:val="000A598B"/>
    <w:rsid w:val="000A5D82"/>
    <w:rsid w:val="000A5D84"/>
    <w:rsid w:val="000A62B1"/>
    <w:rsid w:val="000A6E27"/>
    <w:rsid w:val="000A7123"/>
    <w:rsid w:val="000A767B"/>
    <w:rsid w:val="000A77B7"/>
    <w:rsid w:val="000B0356"/>
    <w:rsid w:val="000B057D"/>
    <w:rsid w:val="000B08A3"/>
    <w:rsid w:val="000B2139"/>
    <w:rsid w:val="000B2592"/>
    <w:rsid w:val="000B2C53"/>
    <w:rsid w:val="000B3526"/>
    <w:rsid w:val="000B44E2"/>
    <w:rsid w:val="000B55E2"/>
    <w:rsid w:val="000B562D"/>
    <w:rsid w:val="000B5A58"/>
    <w:rsid w:val="000B69D4"/>
    <w:rsid w:val="000B6D0A"/>
    <w:rsid w:val="000B7AE0"/>
    <w:rsid w:val="000C1356"/>
    <w:rsid w:val="000C1C8F"/>
    <w:rsid w:val="000C1ECB"/>
    <w:rsid w:val="000C380F"/>
    <w:rsid w:val="000C39BF"/>
    <w:rsid w:val="000C3A60"/>
    <w:rsid w:val="000C3B0C"/>
    <w:rsid w:val="000C4074"/>
    <w:rsid w:val="000C413F"/>
    <w:rsid w:val="000C4372"/>
    <w:rsid w:val="000C597F"/>
    <w:rsid w:val="000C764C"/>
    <w:rsid w:val="000D0945"/>
    <w:rsid w:val="000D1968"/>
    <w:rsid w:val="000D28E6"/>
    <w:rsid w:val="000D2CC7"/>
    <w:rsid w:val="000D348D"/>
    <w:rsid w:val="000D3810"/>
    <w:rsid w:val="000D451A"/>
    <w:rsid w:val="000D4764"/>
    <w:rsid w:val="000D4BEA"/>
    <w:rsid w:val="000D53FE"/>
    <w:rsid w:val="000D5DA1"/>
    <w:rsid w:val="000D6D43"/>
    <w:rsid w:val="000D6F8E"/>
    <w:rsid w:val="000D749D"/>
    <w:rsid w:val="000D7C24"/>
    <w:rsid w:val="000D7EEA"/>
    <w:rsid w:val="000E0F80"/>
    <w:rsid w:val="000E216C"/>
    <w:rsid w:val="000E21D9"/>
    <w:rsid w:val="000E232C"/>
    <w:rsid w:val="000E23B4"/>
    <w:rsid w:val="000E35D9"/>
    <w:rsid w:val="000E4E2F"/>
    <w:rsid w:val="000E532D"/>
    <w:rsid w:val="000E6051"/>
    <w:rsid w:val="000E66FE"/>
    <w:rsid w:val="000E6CF3"/>
    <w:rsid w:val="000E6EB1"/>
    <w:rsid w:val="000E73CF"/>
    <w:rsid w:val="000E7EFC"/>
    <w:rsid w:val="000F0DA3"/>
    <w:rsid w:val="000F11BA"/>
    <w:rsid w:val="000F1778"/>
    <w:rsid w:val="000F27D9"/>
    <w:rsid w:val="000F2ECC"/>
    <w:rsid w:val="000F47B4"/>
    <w:rsid w:val="000F47F4"/>
    <w:rsid w:val="000F4BEE"/>
    <w:rsid w:val="000F5200"/>
    <w:rsid w:val="000F5881"/>
    <w:rsid w:val="000F6768"/>
    <w:rsid w:val="000F6983"/>
    <w:rsid w:val="000F6DBF"/>
    <w:rsid w:val="00101367"/>
    <w:rsid w:val="001013FA"/>
    <w:rsid w:val="00101484"/>
    <w:rsid w:val="00101D50"/>
    <w:rsid w:val="00102396"/>
    <w:rsid w:val="00102919"/>
    <w:rsid w:val="001033D2"/>
    <w:rsid w:val="0010391D"/>
    <w:rsid w:val="00103F4B"/>
    <w:rsid w:val="00104F93"/>
    <w:rsid w:val="00105922"/>
    <w:rsid w:val="00105A60"/>
    <w:rsid w:val="00105D5E"/>
    <w:rsid w:val="00105ECD"/>
    <w:rsid w:val="0010713A"/>
    <w:rsid w:val="00107168"/>
    <w:rsid w:val="001074D3"/>
    <w:rsid w:val="00107DD0"/>
    <w:rsid w:val="00107EFD"/>
    <w:rsid w:val="00111526"/>
    <w:rsid w:val="0011192D"/>
    <w:rsid w:val="00111F97"/>
    <w:rsid w:val="00113816"/>
    <w:rsid w:val="001139EC"/>
    <w:rsid w:val="00113BDD"/>
    <w:rsid w:val="0011462A"/>
    <w:rsid w:val="001149FB"/>
    <w:rsid w:val="00115142"/>
    <w:rsid w:val="0011575A"/>
    <w:rsid w:val="00115E5A"/>
    <w:rsid w:val="00116554"/>
    <w:rsid w:val="00116638"/>
    <w:rsid w:val="00117AC0"/>
    <w:rsid w:val="0012022B"/>
    <w:rsid w:val="00120BF0"/>
    <w:rsid w:val="00120CF5"/>
    <w:rsid w:val="0012142B"/>
    <w:rsid w:val="001216DE"/>
    <w:rsid w:val="001217C9"/>
    <w:rsid w:val="00122C74"/>
    <w:rsid w:val="00122E7D"/>
    <w:rsid w:val="0012326F"/>
    <w:rsid w:val="0012361F"/>
    <w:rsid w:val="00123CAF"/>
    <w:rsid w:val="00123E69"/>
    <w:rsid w:val="00123EE1"/>
    <w:rsid w:val="001246A2"/>
    <w:rsid w:val="001247E8"/>
    <w:rsid w:val="00124C9A"/>
    <w:rsid w:val="001255D6"/>
    <w:rsid w:val="00125D35"/>
    <w:rsid w:val="001267C0"/>
    <w:rsid w:val="00126C4F"/>
    <w:rsid w:val="00127BBE"/>
    <w:rsid w:val="00130660"/>
    <w:rsid w:val="001323E7"/>
    <w:rsid w:val="00132E63"/>
    <w:rsid w:val="00133010"/>
    <w:rsid w:val="00133086"/>
    <w:rsid w:val="001335E3"/>
    <w:rsid w:val="00133E79"/>
    <w:rsid w:val="00134093"/>
    <w:rsid w:val="00134466"/>
    <w:rsid w:val="001349B0"/>
    <w:rsid w:val="00135404"/>
    <w:rsid w:val="00135B92"/>
    <w:rsid w:val="00135E6A"/>
    <w:rsid w:val="00136E16"/>
    <w:rsid w:val="00140A57"/>
    <w:rsid w:val="00140D12"/>
    <w:rsid w:val="0014104A"/>
    <w:rsid w:val="00141779"/>
    <w:rsid w:val="00141A7A"/>
    <w:rsid w:val="00141B5B"/>
    <w:rsid w:val="00142A27"/>
    <w:rsid w:val="00143260"/>
    <w:rsid w:val="0014353B"/>
    <w:rsid w:val="00143647"/>
    <w:rsid w:val="00145203"/>
    <w:rsid w:val="001459B3"/>
    <w:rsid w:val="00146A1B"/>
    <w:rsid w:val="00146F99"/>
    <w:rsid w:val="00147320"/>
    <w:rsid w:val="00147379"/>
    <w:rsid w:val="001502F8"/>
    <w:rsid w:val="001512D6"/>
    <w:rsid w:val="001515CF"/>
    <w:rsid w:val="001528F1"/>
    <w:rsid w:val="0015313C"/>
    <w:rsid w:val="00153A8F"/>
    <w:rsid w:val="00157AA7"/>
    <w:rsid w:val="00160220"/>
    <w:rsid w:val="001607A7"/>
    <w:rsid w:val="0016093C"/>
    <w:rsid w:val="00161B5B"/>
    <w:rsid w:val="00162E1E"/>
    <w:rsid w:val="00163069"/>
    <w:rsid w:val="001636C0"/>
    <w:rsid w:val="00163A76"/>
    <w:rsid w:val="00165070"/>
    <w:rsid w:val="00166742"/>
    <w:rsid w:val="001669CD"/>
    <w:rsid w:val="0016716A"/>
    <w:rsid w:val="00167D4F"/>
    <w:rsid w:val="00170642"/>
    <w:rsid w:val="00170952"/>
    <w:rsid w:val="00170F3C"/>
    <w:rsid w:val="00170F63"/>
    <w:rsid w:val="00171185"/>
    <w:rsid w:val="00171AFD"/>
    <w:rsid w:val="00171C77"/>
    <w:rsid w:val="00172311"/>
    <w:rsid w:val="00173F71"/>
    <w:rsid w:val="00174A52"/>
    <w:rsid w:val="00174BBD"/>
    <w:rsid w:val="0017541B"/>
    <w:rsid w:val="001754E5"/>
    <w:rsid w:val="0017569D"/>
    <w:rsid w:val="00175910"/>
    <w:rsid w:val="00175E6E"/>
    <w:rsid w:val="00176145"/>
    <w:rsid w:val="00176A78"/>
    <w:rsid w:val="00177E88"/>
    <w:rsid w:val="001800FB"/>
    <w:rsid w:val="0018056A"/>
    <w:rsid w:val="00180C65"/>
    <w:rsid w:val="0018152B"/>
    <w:rsid w:val="0018229B"/>
    <w:rsid w:val="0018277F"/>
    <w:rsid w:val="001834FF"/>
    <w:rsid w:val="001839D7"/>
    <w:rsid w:val="00183B8A"/>
    <w:rsid w:val="00183D19"/>
    <w:rsid w:val="001841E7"/>
    <w:rsid w:val="001850BD"/>
    <w:rsid w:val="001854DA"/>
    <w:rsid w:val="00185EA6"/>
    <w:rsid w:val="00185FB6"/>
    <w:rsid w:val="001861D6"/>
    <w:rsid w:val="001869A4"/>
    <w:rsid w:val="00186F4F"/>
    <w:rsid w:val="001874DF"/>
    <w:rsid w:val="00187605"/>
    <w:rsid w:val="00190870"/>
    <w:rsid w:val="001912C0"/>
    <w:rsid w:val="00191B01"/>
    <w:rsid w:val="00192702"/>
    <w:rsid w:val="00192E57"/>
    <w:rsid w:val="001948FA"/>
    <w:rsid w:val="0019572A"/>
    <w:rsid w:val="001958D5"/>
    <w:rsid w:val="00195C9D"/>
    <w:rsid w:val="001964EE"/>
    <w:rsid w:val="001969BF"/>
    <w:rsid w:val="00196C85"/>
    <w:rsid w:val="00196D2A"/>
    <w:rsid w:val="0019710B"/>
    <w:rsid w:val="00197777"/>
    <w:rsid w:val="001A0AC5"/>
    <w:rsid w:val="001A203D"/>
    <w:rsid w:val="001A2160"/>
    <w:rsid w:val="001A24BB"/>
    <w:rsid w:val="001A32D4"/>
    <w:rsid w:val="001A3F14"/>
    <w:rsid w:val="001A4443"/>
    <w:rsid w:val="001A5320"/>
    <w:rsid w:val="001A549E"/>
    <w:rsid w:val="001A6513"/>
    <w:rsid w:val="001A76E0"/>
    <w:rsid w:val="001A7A34"/>
    <w:rsid w:val="001B0662"/>
    <w:rsid w:val="001B22AB"/>
    <w:rsid w:val="001B38BC"/>
    <w:rsid w:val="001B4689"/>
    <w:rsid w:val="001B485A"/>
    <w:rsid w:val="001B49A3"/>
    <w:rsid w:val="001B60AB"/>
    <w:rsid w:val="001B7510"/>
    <w:rsid w:val="001B7832"/>
    <w:rsid w:val="001B7BB7"/>
    <w:rsid w:val="001B7C67"/>
    <w:rsid w:val="001C1582"/>
    <w:rsid w:val="001C181D"/>
    <w:rsid w:val="001C2B40"/>
    <w:rsid w:val="001C2E84"/>
    <w:rsid w:val="001C3102"/>
    <w:rsid w:val="001C33F1"/>
    <w:rsid w:val="001C454B"/>
    <w:rsid w:val="001C4A3B"/>
    <w:rsid w:val="001C4CF0"/>
    <w:rsid w:val="001C4E69"/>
    <w:rsid w:val="001C5771"/>
    <w:rsid w:val="001C596C"/>
    <w:rsid w:val="001C5FCA"/>
    <w:rsid w:val="001C6497"/>
    <w:rsid w:val="001C6948"/>
    <w:rsid w:val="001C6A21"/>
    <w:rsid w:val="001C72E3"/>
    <w:rsid w:val="001C7401"/>
    <w:rsid w:val="001D0659"/>
    <w:rsid w:val="001D14E0"/>
    <w:rsid w:val="001D1ACC"/>
    <w:rsid w:val="001D1E7C"/>
    <w:rsid w:val="001D2F7C"/>
    <w:rsid w:val="001D67E1"/>
    <w:rsid w:val="001D6820"/>
    <w:rsid w:val="001D682D"/>
    <w:rsid w:val="001D685A"/>
    <w:rsid w:val="001D7849"/>
    <w:rsid w:val="001D7BB5"/>
    <w:rsid w:val="001E021D"/>
    <w:rsid w:val="001E093C"/>
    <w:rsid w:val="001E0A01"/>
    <w:rsid w:val="001E0AAD"/>
    <w:rsid w:val="001E137E"/>
    <w:rsid w:val="001E1EEC"/>
    <w:rsid w:val="001E1F63"/>
    <w:rsid w:val="001E21F5"/>
    <w:rsid w:val="001E2897"/>
    <w:rsid w:val="001E3627"/>
    <w:rsid w:val="001E379C"/>
    <w:rsid w:val="001E435F"/>
    <w:rsid w:val="001E4CA1"/>
    <w:rsid w:val="001E5291"/>
    <w:rsid w:val="001E53DA"/>
    <w:rsid w:val="001E59D4"/>
    <w:rsid w:val="001E5C10"/>
    <w:rsid w:val="001E6715"/>
    <w:rsid w:val="001E7313"/>
    <w:rsid w:val="001E79E2"/>
    <w:rsid w:val="001F04E7"/>
    <w:rsid w:val="001F0A51"/>
    <w:rsid w:val="001F1A6D"/>
    <w:rsid w:val="001F1EA3"/>
    <w:rsid w:val="001F2120"/>
    <w:rsid w:val="001F384B"/>
    <w:rsid w:val="001F3DB6"/>
    <w:rsid w:val="001F6308"/>
    <w:rsid w:val="001F76CE"/>
    <w:rsid w:val="001F778D"/>
    <w:rsid w:val="001F7794"/>
    <w:rsid w:val="001F7EFF"/>
    <w:rsid w:val="00200868"/>
    <w:rsid w:val="00200BB5"/>
    <w:rsid w:val="00200E13"/>
    <w:rsid w:val="002016FA"/>
    <w:rsid w:val="0020170D"/>
    <w:rsid w:val="00201A2F"/>
    <w:rsid w:val="00201B37"/>
    <w:rsid w:val="00201D8A"/>
    <w:rsid w:val="0020288C"/>
    <w:rsid w:val="00202E4C"/>
    <w:rsid w:val="002038A6"/>
    <w:rsid w:val="0020457C"/>
    <w:rsid w:val="0020511C"/>
    <w:rsid w:val="00205DEA"/>
    <w:rsid w:val="00206472"/>
    <w:rsid w:val="00206577"/>
    <w:rsid w:val="0020681D"/>
    <w:rsid w:val="00206A3B"/>
    <w:rsid w:val="00206C0C"/>
    <w:rsid w:val="00207D2D"/>
    <w:rsid w:val="00207DAC"/>
    <w:rsid w:val="002105FD"/>
    <w:rsid w:val="00212127"/>
    <w:rsid w:val="002124E1"/>
    <w:rsid w:val="00212D65"/>
    <w:rsid w:val="0021329D"/>
    <w:rsid w:val="0021331C"/>
    <w:rsid w:val="0021440B"/>
    <w:rsid w:val="00214B4E"/>
    <w:rsid w:val="002158E5"/>
    <w:rsid w:val="00215A68"/>
    <w:rsid w:val="00215C69"/>
    <w:rsid w:val="00216895"/>
    <w:rsid w:val="00217A4A"/>
    <w:rsid w:val="00217C64"/>
    <w:rsid w:val="00217F84"/>
    <w:rsid w:val="002232D7"/>
    <w:rsid w:val="0022366E"/>
    <w:rsid w:val="002237F7"/>
    <w:rsid w:val="002245DD"/>
    <w:rsid w:val="00225C20"/>
    <w:rsid w:val="0022664B"/>
    <w:rsid w:val="00226CB1"/>
    <w:rsid w:val="002270A6"/>
    <w:rsid w:val="00227310"/>
    <w:rsid w:val="002273D2"/>
    <w:rsid w:val="0022771B"/>
    <w:rsid w:val="0022774B"/>
    <w:rsid w:val="00230097"/>
    <w:rsid w:val="00230918"/>
    <w:rsid w:val="00230C4D"/>
    <w:rsid w:val="002313A4"/>
    <w:rsid w:val="002316BB"/>
    <w:rsid w:val="0023265D"/>
    <w:rsid w:val="00232AD5"/>
    <w:rsid w:val="0023334D"/>
    <w:rsid w:val="00233740"/>
    <w:rsid w:val="002339C8"/>
    <w:rsid w:val="00234DDA"/>
    <w:rsid w:val="002351A1"/>
    <w:rsid w:val="00235C55"/>
    <w:rsid w:val="002362F8"/>
    <w:rsid w:val="002363DE"/>
    <w:rsid w:val="00236D46"/>
    <w:rsid w:val="00236EA1"/>
    <w:rsid w:val="002379E8"/>
    <w:rsid w:val="00240B13"/>
    <w:rsid w:val="00244121"/>
    <w:rsid w:val="0024469E"/>
    <w:rsid w:val="00244899"/>
    <w:rsid w:val="00245ADB"/>
    <w:rsid w:val="0024798B"/>
    <w:rsid w:val="00247E91"/>
    <w:rsid w:val="00247F5C"/>
    <w:rsid w:val="00247F68"/>
    <w:rsid w:val="00250FBA"/>
    <w:rsid w:val="0025232E"/>
    <w:rsid w:val="00252654"/>
    <w:rsid w:val="00253094"/>
    <w:rsid w:val="002537D7"/>
    <w:rsid w:val="00254642"/>
    <w:rsid w:val="0025587F"/>
    <w:rsid w:val="00255DD4"/>
    <w:rsid w:val="00257266"/>
    <w:rsid w:val="002572C7"/>
    <w:rsid w:val="002574AF"/>
    <w:rsid w:val="0025755A"/>
    <w:rsid w:val="00257CF7"/>
    <w:rsid w:val="002600D2"/>
    <w:rsid w:val="002601B5"/>
    <w:rsid w:val="00260B4F"/>
    <w:rsid w:val="00263210"/>
    <w:rsid w:val="002632EF"/>
    <w:rsid w:val="002635B9"/>
    <w:rsid w:val="00263A25"/>
    <w:rsid w:val="00264231"/>
    <w:rsid w:val="00265865"/>
    <w:rsid w:val="00265E42"/>
    <w:rsid w:val="00266509"/>
    <w:rsid w:val="00266A4A"/>
    <w:rsid w:val="00266AA9"/>
    <w:rsid w:val="00266B1F"/>
    <w:rsid w:val="00267125"/>
    <w:rsid w:val="002672D6"/>
    <w:rsid w:val="002704E7"/>
    <w:rsid w:val="00271165"/>
    <w:rsid w:val="00271798"/>
    <w:rsid w:val="00271EBB"/>
    <w:rsid w:val="0027226F"/>
    <w:rsid w:val="00272E75"/>
    <w:rsid w:val="00272E9B"/>
    <w:rsid w:val="002735FE"/>
    <w:rsid w:val="002738B5"/>
    <w:rsid w:val="00273F19"/>
    <w:rsid w:val="0027423A"/>
    <w:rsid w:val="00275713"/>
    <w:rsid w:val="0027591C"/>
    <w:rsid w:val="00275DEC"/>
    <w:rsid w:val="00276807"/>
    <w:rsid w:val="00276D63"/>
    <w:rsid w:val="00277C62"/>
    <w:rsid w:val="0028181C"/>
    <w:rsid w:val="002818C7"/>
    <w:rsid w:val="002831A2"/>
    <w:rsid w:val="00283592"/>
    <w:rsid w:val="00283BD9"/>
    <w:rsid w:val="002840BB"/>
    <w:rsid w:val="00284283"/>
    <w:rsid w:val="00284646"/>
    <w:rsid w:val="00285303"/>
    <w:rsid w:val="00286DFC"/>
    <w:rsid w:val="002871C4"/>
    <w:rsid w:val="0028748F"/>
    <w:rsid w:val="00287D9C"/>
    <w:rsid w:val="00287DE2"/>
    <w:rsid w:val="00287F08"/>
    <w:rsid w:val="002904F4"/>
    <w:rsid w:val="00291474"/>
    <w:rsid w:val="00291561"/>
    <w:rsid w:val="002918FD"/>
    <w:rsid w:val="00291FA2"/>
    <w:rsid w:val="002928A3"/>
    <w:rsid w:val="00293B41"/>
    <w:rsid w:val="00294619"/>
    <w:rsid w:val="00294B74"/>
    <w:rsid w:val="00296AB2"/>
    <w:rsid w:val="00296B02"/>
    <w:rsid w:val="00297301"/>
    <w:rsid w:val="002976D7"/>
    <w:rsid w:val="002A11D2"/>
    <w:rsid w:val="002A375C"/>
    <w:rsid w:val="002A3888"/>
    <w:rsid w:val="002A3BC1"/>
    <w:rsid w:val="002A3DAF"/>
    <w:rsid w:val="002A3DE1"/>
    <w:rsid w:val="002A4F82"/>
    <w:rsid w:val="002A508B"/>
    <w:rsid w:val="002A50FD"/>
    <w:rsid w:val="002A548C"/>
    <w:rsid w:val="002A6F2A"/>
    <w:rsid w:val="002A708A"/>
    <w:rsid w:val="002A77F5"/>
    <w:rsid w:val="002B01D5"/>
    <w:rsid w:val="002B077E"/>
    <w:rsid w:val="002B07BE"/>
    <w:rsid w:val="002B0962"/>
    <w:rsid w:val="002B0992"/>
    <w:rsid w:val="002B0CFB"/>
    <w:rsid w:val="002B0D65"/>
    <w:rsid w:val="002B22BE"/>
    <w:rsid w:val="002B389D"/>
    <w:rsid w:val="002B424A"/>
    <w:rsid w:val="002B528D"/>
    <w:rsid w:val="002B617C"/>
    <w:rsid w:val="002B6EC2"/>
    <w:rsid w:val="002B7744"/>
    <w:rsid w:val="002B776B"/>
    <w:rsid w:val="002C011F"/>
    <w:rsid w:val="002C066E"/>
    <w:rsid w:val="002C10D4"/>
    <w:rsid w:val="002C14C0"/>
    <w:rsid w:val="002C183A"/>
    <w:rsid w:val="002C1F11"/>
    <w:rsid w:val="002C296E"/>
    <w:rsid w:val="002C3C7F"/>
    <w:rsid w:val="002C4951"/>
    <w:rsid w:val="002C4969"/>
    <w:rsid w:val="002C4EC5"/>
    <w:rsid w:val="002C509D"/>
    <w:rsid w:val="002C58D2"/>
    <w:rsid w:val="002C67E8"/>
    <w:rsid w:val="002C7299"/>
    <w:rsid w:val="002C7D1A"/>
    <w:rsid w:val="002C7DCE"/>
    <w:rsid w:val="002D0245"/>
    <w:rsid w:val="002D02B1"/>
    <w:rsid w:val="002D069E"/>
    <w:rsid w:val="002D1331"/>
    <w:rsid w:val="002D164E"/>
    <w:rsid w:val="002D1CE9"/>
    <w:rsid w:val="002D2FBD"/>
    <w:rsid w:val="002D3A60"/>
    <w:rsid w:val="002D45A4"/>
    <w:rsid w:val="002D4BEA"/>
    <w:rsid w:val="002D5550"/>
    <w:rsid w:val="002D5A75"/>
    <w:rsid w:val="002D5BA5"/>
    <w:rsid w:val="002D6AFB"/>
    <w:rsid w:val="002D7653"/>
    <w:rsid w:val="002E04BE"/>
    <w:rsid w:val="002E0DB1"/>
    <w:rsid w:val="002E19EF"/>
    <w:rsid w:val="002E2086"/>
    <w:rsid w:val="002E27E6"/>
    <w:rsid w:val="002E3E31"/>
    <w:rsid w:val="002E40DE"/>
    <w:rsid w:val="002E453E"/>
    <w:rsid w:val="002E544F"/>
    <w:rsid w:val="002E55D1"/>
    <w:rsid w:val="002E60FC"/>
    <w:rsid w:val="002E639B"/>
    <w:rsid w:val="002E72E9"/>
    <w:rsid w:val="002E738B"/>
    <w:rsid w:val="002E7494"/>
    <w:rsid w:val="002F07A6"/>
    <w:rsid w:val="002F0965"/>
    <w:rsid w:val="002F0C1A"/>
    <w:rsid w:val="002F10C4"/>
    <w:rsid w:val="002F20B3"/>
    <w:rsid w:val="002F2678"/>
    <w:rsid w:val="002F2E27"/>
    <w:rsid w:val="002F2F0C"/>
    <w:rsid w:val="002F3A7C"/>
    <w:rsid w:val="002F4ED6"/>
    <w:rsid w:val="002F538F"/>
    <w:rsid w:val="002F5BC2"/>
    <w:rsid w:val="002F6269"/>
    <w:rsid w:val="002F64BA"/>
    <w:rsid w:val="002F6A21"/>
    <w:rsid w:val="002F6E92"/>
    <w:rsid w:val="002F71F2"/>
    <w:rsid w:val="002F792D"/>
    <w:rsid w:val="00301123"/>
    <w:rsid w:val="003015FE"/>
    <w:rsid w:val="003028F5"/>
    <w:rsid w:val="00303962"/>
    <w:rsid w:val="00303A1B"/>
    <w:rsid w:val="003042DF"/>
    <w:rsid w:val="003045E0"/>
    <w:rsid w:val="0030463E"/>
    <w:rsid w:val="00304918"/>
    <w:rsid w:val="003050E3"/>
    <w:rsid w:val="00305169"/>
    <w:rsid w:val="003062D4"/>
    <w:rsid w:val="003066DF"/>
    <w:rsid w:val="00306E8D"/>
    <w:rsid w:val="00306FE1"/>
    <w:rsid w:val="00310F2C"/>
    <w:rsid w:val="00313373"/>
    <w:rsid w:val="00315E4B"/>
    <w:rsid w:val="00316E63"/>
    <w:rsid w:val="003178C8"/>
    <w:rsid w:val="00317D70"/>
    <w:rsid w:val="003203A9"/>
    <w:rsid w:val="00321C05"/>
    <w:rsid w:val="003229BD"/>
    <w:rsid w:val="00324929"/>
    <w:rsid w:val="00324F91"/>
    <w:rsid w:val="00326679"/>
    <w:rsid w:val="0032763E"/>
    <w:rsid w:val="00327B91"/>
    <w:rsid w:val="003300AF"/>
    <w:rsid w:val="003303B3"/>
    <w:rsid w:val="00330411"/>
    <w:rsid w:val="00330457"/>
    <w:rsid w:val="00331EB7"/>
    <w:rsid w:val="0033226B"/>
    <w:rsid w:val="00332F72"/>
    <w:rsid w:val="00334659"/>
    <w:rsid w:val="00334A2B"/>
    <w:rsid w:val="00334F48"/>
    <w:rsid w:val="00334F72"/>
    <w:rsid w:val="003352CF"/>
    <w:rsid w:val="00335564"/>
    <w:rsid w:val="00337931"/>
    <w:rsid w:val="00337A56"/>
    <w:rsid w:val="00337BA4"/>
    <w:rsid w:val="00340043"/>
    <w:rsid w:val="00341905"/>
    <w:rsid w:val="0034203F"/>
    <w:rsid w:val="003422AA"/>
    <w:rsid w:val="00342685"/>
    <w:rsid w:val="00342900"/>
    <w:rsid w:val="003434A8"/>
    <w:rsid w:val="0034405B"/>
    <w:rsid w:val="00344543"/>
    <w:rsid w:val="00344C94"/>
    <w:rsid w:val="0034504B"/>
    <w:rsid w:val="00345282"/>
    <w:rsid w:val="00345695"/>
    <w:rsid w:val="00345DBF"/>
    <w:rsid w:val="00345E21"/>
    <w:rsid w:val="00346BEF"/>
    <w:rsid w:val="00347A4B"/>
    <w:rsid w:val="0035072F"/>
    <w:rsid w:val="00350EF0"/>
    <w:rsid w:val="00351438"/>
    <w:rsid w:val="003525D8"/>
    <w:rsid w:val="003526A2"/>
    <w:rsid w:val="00352A0A"/>
    <w:rsid w:val="00353548"/>
    <w:rsid w:val="00353DFD"/>
    <w:rsid w:val="00354483"/>
    <w:rsid w:val="00354886"/>
    <w:rsid w:val="003549DB"/>
    <w:rsid w:val="00354CA9"/>
    <w:rsid w:val="00354DCB"/>
    <w:rsid w:val="0035663A"/>
    <w:rsid w:val="00356DFA"/>
    <w:rsid w:val="00356E54"/>
    <w:rsid w:val="00356FBE"/>
    <w:rsid w:val="0035752C"/>
    <w:rsid w:val="00360F54"/>
    <w:rsid w:val="00363AC8"/>
    <w:rsid w:val="00363CF5"/>
    <w:rsid w:val="00363D29"/>
    <w:rsid w:val="00363F3F"/>
    <w:rsid w:val="00364D6D"/>
    <w:rsid w:val="00366A4D"/>
    <w:rsid w:val="003671BB"/>
    <w:rsid w:val="003673A5"/>
    <w:rsid w:val="003679F3"/>
    <w:rsid w:val="0037013B"/>
    <w:rsid w:val="0037034A"/>
    <w:rsid w:val="003703D3"/>
    <w:rsid w:val="00370AEE"/>
    <w:rsid w:val="00370AF6"/>
    <w:rsid w:val="00371258"/>
    <w:rsid w:val="00372A10"/>
    <w:rsid w:val="00372B27"/>
    <w:rsid w:val="00373B9C"/>
    <w:rsid w:val="00373C96"/>
    <w:rsid w:val="0037785A"/>
    <w:rsid w:val="00380884"/>
    <w:rsid w:val="003809F8"/>
    <w:rsid w:val="003813F3"/>
    <w:rsid w:val="00383137"/>
    <w:rsid w:val="00383ED5"/>
    <w:rsid w:val="00385008"/>
    <w:rsid w:val="00386C11"/>
    <w:rsid w:val="003874F9"/>
    <w:rsid w:val="003876CB"/>
    <w:rsid w:val="00387BDB"/>
    <w:rsid w:val="00390AFE"/>
    <w:rsid w:val="00391767"/>
    <w:rsid w:val="00391870"/>
    <w:rsid w:val="00392E3C"/>
    <w:rsid w:val="00393B22"/>
    <w:rsid w:val="00394DEB"/>
    <w:rsid w:val="003955F3"/>
    <w:rsid w:val="00395A83"/>
    <w:rsid w:val="00395AAE"/>
    <w:rsid w:val="00395ABF"/>
    <w:rsid w:val="0039777E"/>
    <w:rsid w:val="00397A5E"/>
    <w:rsid w:val="003A0982"/>
    <w:rsid w:val="003A0BAF"/>
    <w:rsid w:val="003A103D"/>
    <w:rsid w:val="003A1514"/>
    <w:rsid w:val="003A2B2C"/>
    <w:rsid w:val="003A3EEF"/>
    <w:rsid w:val="003A4AC4"/>
    <w:rsid w:val="003A56EE"/>
    <w:rsid w:val="003A744E"/>
    <w:rsid w:val="003A7ED4"/>
    <w:rsid w:val="003B0181"/>
    <w:rsid w:val="003B0638"/>
    <w:rsid w:val="003B0B16"/>
    <w:rsid w:val="003B18DB"/>
    <w:rsid w:val="003B3DF0"/>
    <w:rsid w:val="003B521B"/>
    <w:rsid w:val="003B57C1"/>
    <w:rsid w:val="003B5C55"/>
    <w:rsid w:val="003B6AC7"/>
    <w:rsid w:val="003B7733"/>
    <w:rsid w:val="003C03A1"/>
    <w:rsid w:val="003C0553"/>
    <w:rsid w:val="003C084E"/>
    <w:rsid w:val="003C089C"/>
    <w:rsid w:val="003C1679"/>
    <w:rsid w:val="003C233E"/>
    <w:rsid w:val="003C2B6D"/>
    <w:rsid w:val="003C2EAD"/>
    <w:rsid w:val="003C3D0D"/>
    <w:rsid w:val="003C45EB"/>
    <w:rsid w:val="003C4ADC"/>
    <w:rsid w:val="003C554B"/>
    <w:rsid w:val="003C5866"/>
    <w:rsid w:val="003C6133"/>
    <w:rsid w:val="003C705A"/>
    <w:rsid w:val="003D08EB"/>
    <w:rsid w:val="003D151C"/>
    <w:rsid w:val="003D30A0"/>
    <w:rsid w:val="003D3ADE"/>
    <w:rsid w:val="003D3B13"/>
    <w:rsid w:val="003D564C"/>
    <w:rsid w:val="003D6365"/>
    <w:rsid w:val="003D7905"/>
    <w:rsid w:val="003D7C63"/>
    <w:rsid w:val="003D7DD0"/>
    <w:rsid w:val="003D7E8A"/>
    <w:rsid w:val="003E01FA"/>
    <w:rsid w:val="003E0250"/>
    <w:rsid w:val="003E1203"/>
    <w:rsid w:val="003E2311"/>
    <w:rsid w:val="003E236B"/>
    <w:rsid w:val="003E23FE"/>
    <w:rsid w:val="003E293C"/>
    <w:rsid w:val="003E2E3F"/>
    <w:rsid w:val="003E4113"/>
    <w:rsid w:val="003E4426"/>
    <w:rsid w:val="003E49F5"/>
    <w:rsid w:val="003E4CDE"/>
    <w:rsid w:val="003E4E16"/>
    <w:rsid w:val="003E528C"/>
    <w:rsid w:val="003E52E2"/>
    <w:rsid w:val="003E5E84"/>
    <w:rsid w:val="003E6610"/>
    <w:rsid w:val="003E6B00"/>
    <w:rsid w:val="003F075C"/>
    <w:rsid w:val="003F0B5D"/>
    <w:rsid w:val="003F0C64"/>
    <w:rsid w:val="003F17D9"/>
    <w:rsid w:val="003F22AE"/>
    <w:rsid w:val="003F33C1"/>
    <w:rsid w:val="003F3425"/>
    <w:rsid w:val="003F36E6"/>
    <w:rsid w:val="003F38D6"/>
    <w:rsid w:val="003F3B52"/>
    <w:rsid w:val="003F3CB9"/>
    <w:rsid w:val="003F3F9F"/>
    <w:rsid w:val="003F52E7"/>
    <w:rsid w:val="003F54BD"/>
    <w:rsid w:val="003F5957"/>
    <w:rsid w:val="003F770A"/>
    <w:rsid w:val="003F7E11"/>
    <w:rsid w:val="003F7FF4"/>
    <w:rsid w:val="00400464"/>
    <w:rsid w:val="00400F19"/>
    <w:rsid w:val="0040100E"/>
    <w:rsid w:val="004010A1"/>
    <w:rsid w:val="004017BD"/>
    <w:rsid w:val="004022BE"/>
    <w:rsid w:val="0040239B"/>
    <w:rsid w:val="004023FD"/>
    <w:rsid w:val="004024E9"/>
    <w:rsid w:val="00402BFE"/>
    <w:rsid w:val="00403583"/>
    <w:rsid w:val="00403ACD"/>
    <w:rsid w:val="0040558E"/>
    <w:rsid w:val="00405F50"/>
    <w:rsid w:val="00406D21"/>
    <w:rsid w:val="00406DB3"/>
    <w:rsid w:val="004078E4"/>
    <w:rsid w:val="004105EC"/>
    <w:rsid w:val="00410807"/>
    <w:rsid w:val="00411190"/>
    <w:rsid w:val="00412E87"/>
    <w:rsid w:val="004131E0"/>
    <w:rsid w:val="004149CA"/>
    <w:rsid w:val="00414B62"/>
    <w:rsid w:val="00415A14"/>
    <w:rsid w:val="00415D54"/>
    <w:rsid w:val="00415E40"/>
    <w:rsid w:val="00415F80"/>
    <w:rsid w:val="00415FC6"/>
    <w:rsid w:val="00417E60"/>
    <w:rsid w:val="004209A1"/>
    <w:rsid w:val="00421082"/>
    <w:rsid w:val="00421124"/>
    <w:rsid w:val="004214C5"/>
    <w:rsid w:val="00421750"/>
    <w:rsid w:val="0042181D"/>
    <w:rsid w:val="00421ADF"/>
    <w:rsid w:val="00421AFD"/>
    <w:rsid w:val="00422494"/>
    <w:rsid w:val="00422F3D"/>
    <w:rsid w:val="00423DA3"/>
    <w:rsid w:val="00424C35"/>
    <w:rsid w:val="004251CA"/>
    <w:rsid w:val="00427168"/>
    <w:rsid w:val="004276F8"/>
    <w:rsid w:val="004278C5"/>
    <w:rsid w:val="00427AE9"/>
    <w:rsid w:val="00430DA7"/>
    <w:rsid w:val="00431275"/>
    <w:rsid w:val="00431509"/>
    <w:rsid w:val="004316A0"/>
    <w:rsid w:val="004322EE"/>
    <w:rsid w:val="00432839"/>
    <w:rsid w:val="00432845"/>
    <w:rsid w:val="00432FBD"/>
    <w:rsid w:val="004340DC"/>
    <w:rsid w:val="00434C61"/>
    <w:rsid w:val="004367A2"/>
    <w:rsid w:val="00436AFC"/>
    <w:rsid w:val="00442699"/>
    <w:rsid w:val="00444858"/>
    <w:rsid w:val="00444872"/>
    <w:rsid w:val="00445ABC"/>
    <w:rsid w:val="0044693A"/>
    <w:rsid w:val="00447A6D"/>
    <w:rsid w:val="00447AA9"/>
    <w:rsid w:val="00450C48"/>
    <w:rsid w:val="00450C6F"/>
    <w:rsid w:val="004516E3"/>
    <w:rsid w:val="00451EB7"/>
    <w:rsid w:val="0045313C"/>
    <w:rsid w:val="004531B5"/>
    <w:rsid w:val="004532D3"/>
    <w:rsid w:val="004533FA"/>
    <w:rsid w:val="004534B4"/>
    <w:rsid w:val="004535FD"/>
    <w:rsid w:val="00454161"/>
    <w:rsid w:val="00454918"/>
    <w:rsid w:val="00455167"/>
    <w:rsid w:val="004551E1"/>
    <w:rsid w:val="004556DB"/>
    <w:rsid w:val="00456365"/>
    <w:rsid w:val="004566DB"/>
    <w:rsid w:val="00456BEA"/>
    <w:rsid w:val="00460B09"/>
    <w:rsid w:val="00461395"/>
    <w:rsid w:val="004618AC"/>
    <w:rsid w:val="00462A74"/>
    <w:rsid w:val="00462CAE"/>
    <w:rsid w:val="00462CF1"/>
    <w:rsid w:val="00462F35"/>
    <w:rsid w:val="00464215"/>
    <w:rsid w:val="0046458B"/>
    <w:rsid w:val="00464738"/>
    <w:rsid w:val="00465B92"/>
    <w:rsid w:val="00466432"/>
    <w:rsid w:val="00467388"/>
    <w:rsid w:val="00470331"/>
    <w:rsid w:val="004709B3"/>
    <w:rsid w:val="00470AFB"/>
    <w:rsid w:val="0047141A"/>
    <w:rsid w:val="00472148"/>
    <w:rsid w:val="00474361"/>
    <w:rsid w:val="004749A3"/>
    <w:rsid w:val="00474A6C"/>
    <w:rsid w:val="004753B8"/>
    <w:rsid w:val="004800F4"/>
    <w:rsid w:val="004804BB"/>
    <w:rsid w:val="00480673"/>
    <w:rsid w:val="00482619"/>
    <w:rsid w:val="00482998"/>
    <w:rsid w:val="00482BE8"/>
    <w:rsid w:val="00482BEA"/>
    <w:rsid w:val="00483A7E"/>
    <w:rsid w:val="00483DB4"/>
    <w:rsid w:val="004843A7"/>
    <w:rsid w:val="004843EF"/>
    <w:rsid w:val="00485B60"/>
    <w:rsid w:val="00486212"/>
    <w:rsid w:val="004863D1"/>
    <w:rsid w:val="0048668F"/>
    <w:rsid w:val="004866A0"/>
    <w:rsid w:val="00486839"/>
    <w:rsid w:val="00486980"/>
    <w:rsid w:val="00486C16"/>
    <w:rsid w:val="00486CD7"/>
    <w:rsid w:val="004872DC"/>
    <w:rsid w:val="00487702"/>
    <w:rsid w:val="004910E3"/>
    <w:rsid w:val="00492344"/>
    <w:rsid w:val="0049261B"/>
    <w:rsid w:val="00492A93"/>
    <w:rsid w:val="00492B57"/>
    <w:rsid w:val="00492BC4"/>
    <w:rsid w:val="00492E37"/>
    <w:rsid w:val="00493445"/>
    <w:rsid w:val="0049491D"/>
    <w:rsid w:val="00494FEF"/>
    <w:rsid w:val="00495D9C"/>
    <w:rsid w:val="00496732"/>
    <w:rsid w:val="004974B1"/>
    <w:rsid w:val="00497A78"/>
    <w:rsid w:val="00497A9A"/>
    <w:rsid w:val="004A0116"/>
    <w:rsid w:val="004A0611"/>
    <w:rsid w:val="004A100E"/>
    <w:rsid w:val="004A1627"/>
    <w:rsid w:val="004A17B5"/>
    <w:rsid w:val="004A1956"/>
    <w:rsid w:val="004A2158"/>
    <w:rsid w:val="004A21C2"/>
    <w:rsid w:val="004A24EC"/>
    <w:rsid w:val="004A3A33"/>
    <w:rsid w:val="004A3D7D"/>
    <w:rsid w:val="004A4241"/>
    <w:rsid w:val="004A447D"/>
    <w:rsid w:val="004A4DFE"/>
    <w:rsid w:val="004A5679"/>
    <w:rsid w:val="004A5BA3"/>
    <w:rsid w:val="004A728F"/>
    <w:rsid w:val="004A7A27"/>
    <w:rsid w:val="004B0556"/>
    <w:rsid w:val="004B068E"/>
    <w:rsid w:val="004B0B5A"/>
    <w:rsid w:val="004B0D0B"/>
    <w:rsid w:val="004B10FD"/>
    <w:rsid w:val="004B4476"/>
    <w:rsid w:val="004B46C6"/>
    <w:rsid w:val="004B5BA2"/>
    <w:rsid w:val="004B62EE"/>
    <w:rsid w:val="004B665F"/>
    <w:rsid w:val="004B67C2"/>
    <w:rsid w:val="004B6FB2"/>
    <w:rsid w:val="004C02FD"/>
    <w:rsid w:val="004C166B"/>
    <w:rsid w:val="004C1C3F"/>
    <w:rsid w:val="004C1EA4"/>
    <w:rsid w:val="004C3A99"/>
    <w:rsid w:val="004C4135"/>
    <w:rsid w:val="004C480B"/>
    <w:rsid w:val="004C5447"/>
    <w:rsid w:val="004C6064"/>
    <w:rsid w:val="004C6614"/>
    <w:rsid w:val="004C6F0E"/>
    <w:rsid w:val="004D0488"/>
    <w:rsid w:val="004D1B61"/>
    <w:rsid w:val="004D1F94"/>
    <w:rsid w:val="004D298B"/>
    <w:rsid w:val="004D3015"/>
    <w:rsid w:val="004D4E87"/>
    <w:rsid w:val="004D60D0"/>
    <w:rsid w:val="004D619C"/>
    <w:rsid w:val="004D6E93"/>
    <w:rsid w:val="004D74E8"/>
    <w:rsid w:val="004D7777"/>
    <w:rsid w:val="004D7C1F"/>
    <w:rsid w:val="004E0C07"/>
    <w:rsid w:val="004E10D4"/>
    <w:rsid w:val="004E2135"/>
    <w:rsid w:val="004E25AC"/>
    <w:rsid w:val="004E286E"/>
    <w:rsid w:val="004E28CE"/>
    <w:rsid w:val="004E2D02"/>
    <w:rsid w:val="004E4903"/>
    <w:rsid w:val="004E5C25"/>
    <w:rsid w:val="004E602B"/>
    <w:rsid w:val="004E65F5"/>
    <w:rsid w:val="004E7032"/>
    <w:rsid w:val="004E722E"/>
    <w:rsid w:val="004E7C38"/>
    <w:rsid w:val="004F0223"/>
    <w:rsid w:val="004F0952"/>
    <w:rsid w:val="004F0A06"/>
    <w:rsid w:val="004F0F58"/>
    <w:rsid w:val="004F194C"/>
    <w:rsid w:val="004F28A7"/>
    <w:rsid w:val="004F2F43"/>
    <w:rsid w:val="004F303B"/>
    <w:rsid w:val="004F3D0D"/>
    <w:rsid w:val="004F43BA"/>
    <w:rsid w:val="004F4DB1"/>
    <w:rsid w:val="004F68B8"/>
    <w:rsid w:val="004F708A"/>
    <w:rsid w:val="004F73F8"/>
    <w:rsid w:val="004F7574"/>
    <w:rsid w:val="004F7689"/>
    <w:rsid w:val="004F7AB6"/>
    <w:rsid w:val="004F7B96"/>
    <w:rsid w:val="004F7BB7"/>
    <w:rsid w:val="00500DDD"/>
    <w:rsid w:val="005025D4"/>
    <w:rsid w:val="00502643"/>
    <w:rsid w:val="00502676"/>
    <w:rsid w:val="00502A69"/>
    <w:rsid w:val="00503013"/>
    <w:rsid w:val="005039B9"/>
    <w:rsid w:val="005043A5"/>
    <w:rsid w:val="00504848"/>
    <w:rsid w:val="00504973"/>
    <w:rsid w:val="00505E85"/>
    <w:rsid w:val="00506737"/>
    <w:rsid w:val="00506BC8"/>
    <w:rsid w:val="005074EE"/>
    <w:rsid w:val="00510AF5"/>
    <w:rsid w:val="00510DDD"/>
    <w:rsid w:val="005113A5"/>
    <w:rsid w:val="00512069"/>
    <w:rsid w:val="00512340"/>
    <w:rsid w:val="00512887"/>
    <w:rsid w:val="00512A5C"/>
    <w:rsid w:val="00512CB1"/>
    <w:rsid w:val="00512E96"/>
    <w:rsid w:val="00514978"/>
    <w:rsid w:val="00515254"/>
    <w:rsid w:val="00516052"/>
    <w:rsid w:val="005162DB"/>
    <w:rsid w:val="00516501"/>
    <w:rsid w:val="00517641"/>
    <w:rsid w:val="00521B0B"/>
    <w:rsid w:val="0052318B"/>
    <w:rsid w:val="0052362B"/>
    <w:rsid w:val="00523B09"/>
    <w:rsid w:val="00524318"/>
    <w:rsid w:val="005253B4"/>
    <w:rsid w:val="00525967"/>
    <w:rsid w:val="00525AEE"/>
    <w:rsid w:val="0052797A"/>
    <w:rsid w:val="00530490"/>
    <w:rsid w:val="00533069"/>
    <w:rsid w:val="00533291"/>
    <w:rsid w:val="00533408"/>
    <w:rsid w:val="00533457"/>
    <w:rsid w:val="00533D20"/>
    <w:rsid w:val="00533FB4"/>
    <w:rsid w:val="00534143"/>
    <w:rsid w:val="005343CB"/>
    <w:rsid w:val="00534814"/>
    <w:rsid w:val="00535247"/>
    <w:rsid w:val="00535FD3"/>
    <w:rsid w:val="0053685C"/>
    <w:rsid w:val="005372A4"/>
    <w:rsid w:val="005377AF"/>
    <w:rsid w:val="00540028"/>
    <w:rsid w:val="00541126"/>
    <w:rsid w:val="00541E90"/>
    <w:rsid w:val="005421D5"/>
    <w:rsid w:val="00542766"/>
    <w:rsid w:val="005428DA"/>
    <w:rsid w:val="00542B3B"/>
    <w:rsid w:val="00544AF0"/>
    <w:rsid w:val="00545602"/>
    <w:rsid w:val="00545E70"/>
    <w:rsid w:val="00546FEB"/>
    <w:rsid w:val="0054758B"/>
    <w:rsid w:val="00547715"/>
    <w:rsid w:val="00550DEB"/>
    <w:rsid w:val="005513BC"/>
    <w:rsid w:val="00551784"/>
    <w:rsid w:val="005525CB"/>
    <w:rsid w:val="005528FF"/>
    <w:rsid w:val="00552F94"/>
    <w:rsid w:val="00553768"/>
    <w:rsid w:val="00554097"/>
    <w:rsid w:val="0055471B"/>
    <w:rsid w:val="00554F37"/>
    <w:rsid w:val="00555028"/>
    <w:rsid w:val="0055558B"/>
    <w:rsid w:val="005559F0"/>
    <w:rsid w:val="005568D3"/>
    <w:rsid w:val="00556F24"/>
    <w:rsid w:val="005571D9"/>
    <w:rsid w:val="00557966"/>
    <w:rsid w:val="005605FA"/>
    <w:rsid w:val="005606E7"/>
    <w:rsid w:val="005611AA"/>
    <w:rsid w:val="0056144A"/>
    <w:rsid w:val="00562204"/>
    <w:rsid w:val="00565945"/>
    <w:rsid w:val="00565DAF"/>
    <w:rsid w:val="00566F43"/>
    <w:rsid w:val="00567985"/>
    <w:rsid w:val="00570970"/>
    <w:rsid w:val="00571334"/>
    <w:rsid w:val="00571F4F"/>
    <w:rsid w:val="00573188"/>
    <w:rsid w:val="0057348F"/>
    <w:rsid w:val="00573526"/>
    <w:rsid w:val="00573E45"/>
    <w:rsid w:val="005742EC"/>
    <w:rsid w:val="005749AF"/>
    <w:rsid w:val="0057697D"/>
    <w:rsid w:val="00577E4D"/>
    <w:rsid w:val="005807A7"/>
    <w:rsid w:val="00580A00"/>
    <w:rsid w:val="0058196B"/>
    <w:rsid w:val="00582860"/>
    <w:rsid w:val="005843C1"/>
    <w:rsid w:val="005846AD"/>
    <w:rsid w:val="00585BD4"/>
    <w:rsid w:val="00587553"/>
    <w:rsid w:val="00587EBB"/>
    <w:rsid w:val="00590FC4"/>
    <w:rsid w:val="00591290"/>
    <w:rsid w:val="00591643"/>
    <w:rsid w:val="00591D31"/>
    <w:rsid w:val="00592E83"/>
    <w:rsid w:val="0059327C"/>
    <w:rsid w:val="00593BA1"/>
    <w:rsid w:val="00593D0A"/>
    <w:rsid w:val="005943E8"/>
    <w:rsid w:val="00594E96"/>
    <w:rsid w:val="00596CB8"/>
    <w:rsid w:val="00597372"/>
    <w:rsid w:val="005973A9"/>
    <w:rsid w:val="00597576"/>
    <w:rsid w:val="005978DA"/>
    <w:rsid w:val="00597904"/>
    <w:rsid w:val="00597F28"/>
    <w:rsid w:val="005A02EB"/>
    <w:rsid w:val="005A0C6A"/>
    <w:rsid w:val="005A0C6D"/>
    <w:rsid w:val="005A10BC"/>
    <w:rsid w:val="005A19E0"/>
    <w:rsid w:val="005A34D5"/>
    <w:rsid w:val="005A3B3A"/>
    <w:rsid w:val="005A3CB4"/>
    <w:rsid w:val="005A5291"/>
    <w:rsid w:val="005A573B"/>
    <w:rsid w:val="005A5F48"/>
    <w:rsid w:val="005A6740"/>
    <w:rsid w:val="005A721F"/>
    <w:rsid w:val="005A7E3A"/>
    <w:rsid w:val="005B0EE5"/>
    <w:rsid w:val="005B10CA"/>
    <w:rsid w:val="005B16CC"/>
    <w:rsid w:val="005B2549"/>
    <w:rsid w:val="005B2860"/>
    <w:rsid w:val="005B2CB1"/>
    <w:rsid w:val="005B3CAF"/>
    <w:rsid w:val="005B3D18"/>
    <w:rsid w:val="005B4585"/>
    <w:rsid w:val="005B4D55"/>
    <w:rsid w:val="005B5D8A"/>
    <w:rsid w:val="005B5E4F"/>
    <w:rsid w:val="005B6673"/>
    <w:rsid w:val="005B68DF"/>
    <w:rsid w:val="005B7037"/>
    <w:rsid w:val="005B7658"/>
    <w:rsid w:val="005C0364"/>
    <w:rsid w:val="005C2720"/>
    <w:rsid w:val="005C2AB7"/>
    <w:rsid w:val="005C32EB"/>
    <w:rsid w:val="005C3867"/>
    <w:rsid w:val="005C391A"/>
    <w:rsid w:val="005C4135"/>
    <w:rsid w:val="005C4395"/>
    <w:rsid w:val="005C4557"/>
    <w:rsid w:val="005C4FEF"/>
    <w:rsid w:val="005C6A62"/>
    <w:rsid w:val="005C6D78"/>
    <w:rsid w:val="005D17BE"/>
    <w:rsid w:val="005D3E98"/>
    <w:rsid w:val="005D3ED6"/>
    <w:rsid w:val="005D466D"/>
    <w:rsid w:val="005D5288"/>
    <w:rsid w:val="005D5417"/>
    <w:rsid w:val="005D5868"/>
    <w:rsid w:val="005D60E6"/>
    <w:rsid w:val="005D6548"/>
    <w:rsid w:val="005D65D1"/>
    <w:rsid w:val="005D6907"/>
    <w:rsid w:val="005D6B6B"/>
    <w:rsid w:val="005D7428"/>
    <w:rsid w:val="005D776E"/>
    <w:rsid w:val="005E06FA"/>
    <w:rsid w:val="005E076A"/>
    <w:rsid w:val="005E16C9"/>
    <w:rsid w:val="005E236D"/>
    <w:rsid w:val="005E281E"/>
    <w:rsid w:val="005E2E53"/>
    <w:rsid w:val="005E3BB7"/>
    <w:rsid w:val="005E3EB5"/>
    <w:rsid w:val="005E6052"/>
    <w:rsid w:val="005E6C8E"/>
    <w:rsid w:val="005E7038"/>
    <w:rsid w:val="005E706D"/>
    <w:rsid w:val="005F0267"/>
    <w:rsid w:val="005F0A84"/>
    <w:rsid w:val="005F10A2"/>
    <w:rsid w:val="005F1689"/>
    <w:rsid w:val="005F174C"/>
    <w:rsid w:val="005F1AEF"/>
    <w:rsid w:val="005F202C"/>
    <w:rsid w:val="005F2E96"/>
    <w:rsid w:val="005F4226"/>
    <w:rsid w:val="005F51D8"/>
    <w:rsid w:val="005F6629"/>
    <w:rsid w:val="005F735D"/>
    <w:rsid w:val="00600200"/>
    <w:rsid w:val="00600398"/>
    <w:rsid w:val="00600584"/>
    <w:rsid w:val="00600ABA"/>
    <w:rsid w:val="00600B2B"/>
    <w:rsid w:val="00601DDF"/>
    <w:rsid w:val="006020BA"/>
    <w:rsid w:val="00602FBE"/>
    <w:rsid w:val="006030C2"/>
    <w:rsid w:val="006049A7"/>
    <w:rsid w:val="006049C0"/>
    <w:rsid w:val="00606341"/>
    <w:rsid w:val="00606DC2"/>
    <w:rsid w:val="00607B97"/>
    <w:rsid w:val="0061015F"/>
    <w:rsid w:val="00610274"/>
    <w:rsid w:val="0061179A"/>
    <w:rsid w:val="0061195F"/>
    <w:rsid w:val="00611C1A"/>
    <w:rsid w:val="00611C40"/>
    <w:rsid w:val="00612108"/>
    <w:rsid w:val="006139E0"/>
    <w:rsid w:val="00613D02"/>
    <w:rsid w:val="006156BD"/>
    <w:rsid w:val="006156F5"/>
    <w:rsid w:val="006157C3"/>
    <w:rsid w:val="006159BE"/>
    <w:rsid w:val="006178E3"/>
    <w:rsid w:val="00620447"/>
    <w:rsid w:val="006221DD"/>
    <w:rsid w:val="00622AEB"/>
    <w:rsid w:val="0062453A"/>
    <w:rsid w:val="00625E0E"/>
    <w:rsid w:val="0062615F"/>
    <w:rsid w:val="00627688"/>
    <w:rsid w:val="00630608"/>
    <w:rsid w:val="00631BC8"/>
    <w:rsid w:val="00632C45"/>
    <w:rsid w:val="00632CA8"/>
    <w:rsid w:val="00632CD1"/>
    <w:rsid w:val="006345D2"/>
    <w:rsid w:val="006346B7"/>
    <w:rsid w:val="00634BCA"/>
    <w:rsid w:val="00635258"/>
    <w:rsid w:val="00635695"/>
    <w:rsid w:val="00635BD6"/>
    <w:rsid w:val="00635C0E"/>
    <w:rsid w:val="00635E3A"/>
    <w:rsid w:val="00636A8F"/>
    <w:rsid w:val="00636CB1"/>
    <w:rsid w:val="00636F02"/>
    <w:rsid w:val="00637235"/>
    <w:rsid w:val="00637A91"/>
    <w:rsid w:val="0064001D"/>
    <w:rsid w:val="00640093"/>
    <w:rsid w:val="006419BA"/>
    <w:rsid w:val="00641CF0"/>
    <w:rsid w:val="00641D33"/>
    <w:rsid w:val="00642943"/>
    <w:rsid w:val="00643A53"/>
    <w:rsid w:val="00643D4D"/>
    <w:rsid w:val="0064428E"/>
    <w:rsid w:val="00644A4F"/>
    <w:rsid w:val="00644E3D"/>
    <w:rsid w:val="00644F9A"/>
    <w:rsid w:val="00644FE4"/>
    <w:rsid w:val="006451B1"/>
    <w:rsid w:val="006451FC"/>
    <w:rsid w:val="00645DD8"/>
    <w:rsid w:val="0064650B"/>
    <w:rsid w:val="00646BA9"/>
    <w:rsid w:val="006506E2"/>
    <w:rsid w:val="006507EB"/>
    <w:rsid w:val="00650FFC"/>
    <w:rsid w:val="00651234"/>
    <w:rsid w:val="00652929"/>
    <w:rsid w:val="00652A07"/>
    <w:rsid w:val="00652AEE"/>
    <w:rsid w:val="0065326B"/>
    <w:rsid w:val="0065332C"/>
    <w:rsid w:val="00653A35"/>
    <w:rsid w:val="0065402D"/>
    <w:rsid w:val="00654370"/>
    <w:rsid w:val="006545C4"/>
    <w:rsid w:val="00654D96"/>
    <w:rsid w:val="00655055"/>
    <w:rsid w:val="0065523D"/>
    <w:rsid w:val="00655DA4"/>
    <w:rsid w:val="00657371"/>
    <w:rsid w:val="00657BEF"/>
    <w:rsid w:val="00660A56"/>
    <w:rsid w:val="00660B6E"/>
    <w:rsid w:val="006622C5"/>
    <w:rsid w:val="00663465"/>
    <w:rsid w:val="006640B9"/>
    <w:rsid w:val="00666AF3"/>
    <w:rsid w:val="0066703C"/>
    <w:rsid w:val="006673BC"/>
    <w:rsid w:val="006673E9"/>
    <w:rsid w:val="00667A9D"/>
    <w:rsid w:val="00667CB2"/>
    <w:rsid w:val="0067110F"/>
    <w:rsid w:val="00671135"/>
    <w:rsid w:val="006714D6"/>
    <w:rsid w:val="00671913"/>
    <w:rsid w:val="00672CD8"/>
    <w:rsid w:val="006730A9"/>
    <w:rsid w:val="00673D59"/>
    <w:rsid w:val="00675E70"/>
    <w:rsid w:val="00676458"/>
    <w:rsid w:val="0067721C"/>
    <w:rsid w:val="00677EA6"/>
    <w:rsid w:val="006800A7"/>
    <w:rsid w:val="00680404"/>
    <w:rsid w:val="006806D1"/>
    <w:rsid w:val="0068093E"/>
    <w:rsid w:val="00680C96"/>
    <w:rsid w:val="0068143F"/>
    <w:rsid w:val="00681676"/>
    <w:rsid w:val="0068247B"/>
    <w:rsid w:val="00682CA2"/>
    <w:rsid w:val="00682DB3"/>
    <w:rsid w:val="00682EB5"/>
    <w:rsid w:val="006830B6"/>
    <w:rsid w:val="006834AD"/>
    <w:rsid w:val="00683D52"/>
    <w:rsid w:val="00684464"/>
    <w:rsid w:val="00684C00"/>
    <w:rsid w:val="006856D3"/>
    <w:rsid w:val="00685DC6"/>
    <w:rsid w:val="00685E50"/>
    <w:rsid w:val="0068612F"/>
    <w:rsid w:val="006862C6"/>
    <w:rsid w:val="006862FF"/>
    <w:rsid w:val="00686816"/>
    <w:rsid w:val="00686E25"/>
    <w:rsid w:val="00687976"/>
    <w:rsid w:val="006905BC"/>
    <w:rsid w:val="00690EEB"/>
    <w:rsid w:val="00690F3A"/>
    <w:rsid w:val="006914F9"/>
    <w:rsid w:val="00691AE3"/>
    <w:rsid w:val="00692B8F"/>
    <w:rsid w:val="00692D82"/>
    <w:rsid w:val="00692F3D"/>
    <w:rsid w:val="00693315"/>
    <w:rsid w:val="006935D7"/>
    <w:rsid w:val="0069397D"/>
    <w:rsid w:val="006943C3"/>
    <w:rsid w:val="0069548F"/>
    <w:rsid w:val="006954B8"/>
    <w:rsid w:val="006956ED"/>
    <w:rsid w:val="00695AB1"/>
    <w:rsid w:val="006963BB"/>
    <w:rsid w:val="00696A43"/>
    <w:rsid w:val="00696CB5"/>
    <w:rsid w:val="0069737F"/>
    <w:rsid w:val="00697B04"/>
    <w:rsid w:val="006A02B7"/>
    <w:rsid w:val="006A0D4F"/>
    <w:rsid w:val="006A1B7F"/>
    <w:rsid w:val="006A21D0"/>
    <w:rsid w:val="006A3F0F"/>
    <w:rsid w:val="006A4F9C"/>
    <w:rsid w:val="006A6999"/>
    <w:rsid w:val="006A7039"/>
    <w:rsid w:val="006A70E3"/>
    <w:rsid w:val="006B017E"/>
    <w:rsid w:val="006B060E"/>
    <w:rsid w:val="006B0B0D"/>
    <w:rsid w:val="006B0C38"/>
    <w:rsid w:val="006B37CC"/>
    <w:rsid w:val="006B3857"/>
    <w:rsid w:val="006B4290"/>
    <w:rsid w:val="006B57E6"/>
    <w:rsid w:val="006B5A80"/>
    <w:rsid w:val="006B6251"/>
    <w:rsid w:val="006B637F"/>
    <w:rsid w:val="006B69BB"/>
    <w:rsid w:val="006B6A5E"/>
    <w:rsid w:val="006B7626"/>
    <w:rsid w:val="006B78ED"/>
    <w:rsid w:val="006C02F2"/>
    <w:rsid w:val="006C085B"/>
    <w:rsid w:val="006C0EC3"/>
    <w:rsid w:val="006C0F93"/>
    <w:rsid w:val="006C156F"/>
    <w:rsid w:val="006C19C4"/>
    <w:rsid w:val="006C2AC3"/>
    <w:rsid w:val="006C3088"/>
    <w:rsid w:val="006C31F3"/>
    <w:rsid w:val="006C3955"/>
    <w:rsid w:val="006C3BB0"/>
    <w:rsid w:val="006C3C45"/>
    <w:rsid w:val="006C4957"/>
    <w:rsid w:val="006C5570"/>
    <w:rsid w:val="006C5D26"/>
    <w:rsid w:val="006C62AA"/>
    <w:rsid w:val="006C63C2"/>
    <w:rsid w:val="006C7413"/>
    <w:rsid w:val="006C7672"/>
    <w:rsid w:val="006C7851"/>
    <w:rsid w:val="006C798F"/>
    <w:rsid w:val="006C79B1"/>
    <w:rsid w:val="006D03B3"/>
    <w:rsid w:val="006D10C4"/>
    <w:rsid w:val="006D1A26"/>
    <w:rsid w:val="006D32E8"/>
    <w:rsid w:val="006D3896"/>
    <w:rsid w:val="006D478F"/>
    <w:rsid w:val="006D48FE"/>
    <w:rsid w:val="006D4D5F"/>
    <w:rsid w:val="006D5572"/>
    <w:rsid w:val="006D5E2F"/>
    <w:rsid w:val="006D6192"/>
    <w:rsid w:val="006D696B"/>
    <w:rsid w:val="006D6A22"/>
    <w:rsid w:val="006D6BD7"/>
    <w:rsid w:val="006D73DD"/>
    <w:rsid w:val="006D74AA"/>
    <w:rsid w:val="006D788F"/>
    <w:rsid w:val="006D7953"/>
    <w:rsid w:val="006E0609"/>
    <w:rsid w:val="006E0A54"/>
    <w:rsid w:val="006E1264"/>
    <w:rsid w:val="006E17F0"/>
    <w:rsid w:val="006E1FBA"/>
    <w:rsid w:val="006E24D1"/>
    <w:rsid w:val="006E3B6C"/>
    <w:rsid w:val="006E403C"/>
    <w:rsid w:val="006E4752"/>
    <w:rsid w:val="006E4E11"/>
    <w:rsid w:val="006E51A5"/>
    <w:rsid w:val="006E5BD7"/>
    <w:rsid w:val="006E619C"/>
    <w:rsid w:val="006E63E9"/>
    <w:rsid w:val="006E6B82"/>
    <w:rsid w:val="006E705B"/>
    <w:rsid w:val="006E7284"/>
    <w:rsid w:val="006E7997"/>
    <w:rsid w:val="006E7B2D"/>
    <w:rsid w:val="006F0423"/>
    <w:rsid w:val="006F0F47"/>
    <w:rsid w:val="006F1D8A"/>
    <w:rsid w:val="006F1F3D"/>
    <w:rsid w:val="006F23BD"/>
    <w:rsid w:val="006F2E4C"/>
    <w:rsid w:val="006F337F"/>
    <w:rsid w:val="006F4D5C"/>
    <w:rsid w:val="006F51B9"/>
    <w:rsid w:val="006F54E1"/>
    <w:rsid w:val="006F56C1"/>
    <w:rsid w:val="00700979"/>
    <w:rsid w:val="007009D6"/>
    <w:rsid w:val="00700C3F"/>
    <w:rsid w:val="0070100B"/>
    <w:rsid w:val="00701375"/>
    <w:rsid w:val="00701694"/>
    <w:rsid w:val="007018BF"/>
    <w:rsid w:val="007018DA"/>
    <w:rsid w:val="00701E2D"/>
    <w:rsid w:val="0070244B"/>
    <w:rsid w:val="0070277E"/>
    <w:rsid w:val="00702D57"/>
    <w:rsid w:val="0070334C"/>
    <w:rsid w:val="00703B77"/>
    <w:rsid w:val="00703E23"/>
    <w:rsid w:val="0070458F"/>
    <w:rsid w:val="007053BF"/>
    <w:rsid w:val="00705F5C"/>
    <w:rsid w:val="00710926"/>
    <w:rsid w:val="007111B2"/>
    <w:rsid w:val="0071252B"/>
    <w:rsid w:val="00712597"/>
    <w:rsid w:val="00712795"/>
    <w:rsid w:val="007138FF"/>
    <w:rsid w:val="007155ED"/>
    <w:rsid w:val="00716D2C"/>
    <w:rsid w:val="00716F7F"/>
    <w:rsid w:val="00717AC8"/>
    <w:rsid w:val="00717BAC"/>
    <w:rsid w:val="00720C5A"/>
    <w:rsid w:val="00720F80"/>
    <w:rsid w:val="00721AEE"/>
    <w:rsid w:val="007224D5"/>
    <w:rsid w:val="00722FFF"/>
    <w:rsid w:val="00723DC3"/>
    <w:rsid w:val="007255DC"/>
    <w:rsid w:val="00725D5B"/>
    <w:rsid w:val="00725D7A"/>
    <w:rsid w:val="007263C4"/>
    <w:rsid w:val="007275C8"/>
    <w:rsid w:val="00727927"/>
    <w:rsid w:val="00727F09"/>
    <w:rsid w:val="00730973"/>
    <w:rsid w:val="00731533"/>
    <w:rsid w:val="00733B68"/>
    <w:rsid w:val="00733D87"/>
    <w:rsid w:val="007355E2"/>
    <w:rsid w:val="00735977"/>
    <w:rsid w:val="00736099"/>
    <w:rsid w:val="007370D8"/>
    <w:rsid w:val="00740EEB"/>
    <w:rsid w:val="007413F6"/>
    <w:rsid w:val="007417B2"/>
    <w:rsid w:val="007427BC"/>
    <w:rsid w:val="00743141"/>
    <w:rsid w:val="007435BB"/>
    <w:rsid w:val="007446E0"/>
    <w:rsid w:val="00744B73"/>
    <w:rsid w:val="007452EB"/>
    <w:rsid w:val="007456B8"/>
    <w:rsid w:val="0074594C"/>
    <w:rsid w:val="00745D97"/>
    <w:rsid w:val="00745E6B"/>
    <w:rsid w:val="007464D3"/>
    <w:rsid w:val="007468A5"/>
    <w:rsid w:val="00746A39"/>
    <w:rsid w:val="00746C86"/>
    <w:rsid w:val="00747F47"/>
    <w:rsid w:val="00750D22"/>
    <w:rsid w:val="007519E3"/>
    <w:rsid w:val="00751FF2"/>
    <w:rsid w:val="007524E4"/>
    <w:rsid w:val="00752919"/>
    <w:rsid w:val="0075370A"/>
    <w:rsid w:val="00753FDA"/>
    <w:rsid w:val="00755388"/>
    <w:rsid w:val="007553B0"/>
    <w:rsid w:val="00755924"/>
    <w:rsid w:val="0075665B"/>
    <w:rsid w:val="00756F4F"/>
    <w:rsid w:val="007574B5"/>
    <w:rsid w:val="0076004F"/>
    <w:rsid w:val="00760C68"/>
    <w:rsid w:val="00762677"/>
    <w:rsid w:val="0076411F"/>
    <w:rsid w:val="007648ED"/>
    <w:rsid w:val="00764B1C"/>
    <w:rsid w:val="00764D3D"/>
    <w:rsid w:val="0076507A"/>
    <w:rsid w:val="00765608"/>
    <w:rsid w:val="00765738"/>
    <w:rsid w:val="00765F7A"/>
    <w:rsid w:val="00766DD7"/>
    <w:rsid w:val="00766DEA"/>
    <w:rsid w:val="00770ACC"/>
    <w:rsid w:val="007714D3"/>
    <w:rsid w:val="00771BA2"/>
    <w:rsid w:val="00772A66"/>
    <w:rsid w:val="00773167"/>
    <w:rsid w:val="00773485"/>
    <w:rsid w:val="007743B3"/>
    <w:rsid w:val="007747F6"/>
    <w:rsid w:val="007753F9"/>
    <w:rsid w:val="00775B53"/>
    <w:rsid w:val="00782702"/>
    <w:rsid w:val="00782743"/>
    <w:rsid w:val="00783D2F"/>
    <w:rsid w:val="00783ECD"/>
    <w:rsid w:val="00784BD8"/>
    <w:rsid w:val="00784E38"/>
    <w:rsid w:val="00784F3B"/>
    <w:rsid w:val="007859F8"/>
    <w:rsid w:val="00785A1F"/>
    <w:rsid w:val="00785DA6"/>
    <w:rsid w:val="007864F3"/>
    <w:rsid w:val="00786983"/>
    <w:rsid w:val="0079020F"/>
    <w:rsid w:val="00790682"/>
    <w:rsid w:val="00790EDC"/>
    <w:rsid w:val="00791174"/>
    <w:rsid w:val="00791FE7"/>
    <w:rsid w:val="0079217E"/>
    <w:rsid w:val="00792BA0"/>
    <w:rsid w:val="00793398"/>
    <w:rsid w:val="00793F34"/>
    <w:rsid w:val="00793F3E"/>
    <w:rsid w:val="007949DF"/>
    <w:rsid w:val="00794F19"/>
    <w:rsid w:val="0079525D"/>
    <w:rsid w:val="00795920"/>
    <w:rsid w:val="00795CFF"/>
    <w:rsid w:val="00796868"/>
    <w:rsid w:val="00797B12"/>
    <w:rsid w:val="00797DAB"/>
    <w:rsid w:val="007A0C02"/>
    <w:rsid w:val="007A0CA2"/>
    <w:rsid w:val="007A0F20"/>
    <w:rsid w:val="007A1DF0"/>
    <w:rsid w:val="007A1E83"/>
    <w:rsid w:val="007A233E"/>
    <w:rsid w:val="007A24BA"/>
    <w:rsid w:val="007A3907"/>
    <w:rsid w:val="007A4260"/>
    <w:rsid w:val="007A503F"/>
    <w:rsid w:val="007A5488"/>
    <w:rsid w:val="007A5A61"/>
    <w:rsid w:val="007A6416"/>
    <w:rsid w:val="007A66BD"/>
    <w:rsid w:val="007A6A20"/>
    <w:rsid w:val="007A6BE0"/>
    <w:rsid w:val="007A6D68"/>
    <w:rsid w:val="007A70A9"/>
    <w:rsid w:val="007B0576"/>
    <w:rsid w:val="007B0C78"/>
    <w:rsid w:val="007B0F83"/>
    <w:rsid w:val="007B137F"/>
    <w:rsid w:val="007B3456"/>
    <w:rsid w:val="007B3609"/>
    <w:rsid w:val="007B3B80"/>
    <w:rsid w:val="007B4E6D"/>
    <w:rsid w:val="007B6687"/>
    <w:rsid w:val="007B6A0A"/>
    <w:rsid w:val="007B73BE"/>
    <w:rsid w:val="007B7A0D"/>
    <w:rsid w:val="007B7C32"/>
    <w:rsid w:val="007C06B4"/>
    <w:rsid w:val="007C2426"/>
    <w:rsid w:val="007C25E1"/>
    <w:rsid w:val="007C26E0"/>
    <w:rsid w:val="007C2A30"/>
    <w:rsid w:val="007C2C56"/>
    <w:rsid w:val="007C4075"/>
    <w:rsid w:val="007C42DB"/>
    <w:rsid w:val="007C5B4A"/>
    <w:rsid w:val="007C6509"/>
    <w:rsid w:val="007D04B9"/>
    <w:rsid w:val="007D0A29"/>
    <w:rsid w:val="007D100E"/>
    <w:rsid w:val="007D14D6"/>
    <w:rsid w:val="007D15EA"/>
    <w:rsid w:val="007D1AAB"/>
    <w:rsid w:val="007D2B37"/>
    <w:rsid w:val="007D2DE3"/>
    <w:rsid w:val="007D4856"/>
    <w:rsid w:val="007D499B"/>
    <w:rsid w:val="007D4E7B"/>
    <w:rsid w:val="007D56CD"/>
    <w:rsid w:val="007D7759"/>
    <w:rsid w:val="007D7DE3"/>
    <w:rsid w:val="007E04E6"/>
    <w:rsid w:val="007E0E79"/>
    <w:rsid w:val="007E1E48"/>
    <w:rsid w:val="007E2501"/>
    <w:rsid w:val="007E2BDD"/>
    <w:rsid w:val="007E406A"/>
    <w:rsid w:val="007E413B"/>
    <w:rsid w:val="007E4640"/>
    <w:rsid w:val="007E497E"/>
    <w:rsid w:val="007E4E6E"/>
    <w:rsid w:val="007E4E83"/>
    <w:rsid w:val="007E5CB6"/>
    <w:rsid w:val="007E5D83"/>
    <w:rsid w:val="007E6A72"/>
    <w:rsid w:val="007E7957"/>
    <w:rsid w:val="007E7D0D"/>
    <w:rsid w:val="007F001F"/>
    <w:rsid w:val="007F0B8F"/>
    <w:rsid w:val="007F0BD1"/>
    <w:rsid w:val="007F0D71"/>
    <w:rsid w:val="007F1CBA"/>
    <w:rsid w:val="007F4E3E"/>
    <w:rsid w:val="007F520F"/>
    <w:rsid w:val="007F6071"/>
    <w:rsid w:val="007F64ED"/>
    <w:rsid w:val="007F66AC"/>
    <w:rsid w:val="007F67E2"/>
    <w:rsid w:val="007F7AEF"/>
    <w:rsid w:val="0080008A"/>
    <w:rsid w:val="008029A9"/>
    <w:rsid w:val="0080335F"/>
    <w:rsid w:val="00803E41"/>
    <w:rsid w:val="00804048"/>
    <w:rsid w:val="00804116"/>
    <w:rsid w:val="0080493A"/>
    <w:rsid w:val="00804C2C"/>
    <w:rsid w:val="0080519C"/>
    <w:rsid w:val="008055B6"/>
    <w:rsid w:val="00806002"/>
    <w:rsid w:val="0080697A"/>
    <w:rsid w:val="008076E9"/>
    <w:rsid w:val="0081039C"/>
    <w:rsid w:val="00810951"/>
    <w:rsid w:val="00810D0F"/>
    <w:rsid w:val="00811796"/>
    <w:rsid w:val="00811823"/>
    <w:rsid w:val="008119ED"/>
    <w:rsid w:val="00811B5E"/>
    <w:rsid w:val="00812058"/>
    <w:rsid w:val="008121F2"/>
    <w:rsid w:val="00812746"/>
    <w:rsid w:val="00813B9A"/>
    <w:rsid w:val="0081457B"/>
    <w:rsid w:val="008147A5"/>
    <w:rsid w:val="008154BC"/>
    <w:rsid w:val="00816743"/>
    <w:rsid w:val="0082037F"/>
    <w:rsid w:val="00820C8F"/>
    <w:rsid w:val="00820D32"/>
    <w:rsid w:val="00820E33"/>
    <w:rsid w:val="00820E7A"/>
    <w:rsid w:val="00821382"/>
    <w:rsid w:val="0082172E"/>
    <w:rsid w:val="008227E6"/>
    <w:rsid w:val="00822FFE"/>
    <w:rsid w:val="008240FB"/>
    <w:rsid w:val="008243C4"/>
    <w:rsid w:val="0082465A"/>
    <w:rsid w:val="0082466A"/>
    <w:rsid w:val="00824FDF"/>
    <w:rsid w:val="00825B6E"/>
    <w:rsid w:val="00825F5E"/>
    <w:rsid w:val="00826829"/>
    <w:rsid w:val="00826870"/>
    <w:rsid w:val="00826AB5"/>
    <w:rsid w:val="00827302"/>
    <w:rsid w:val="008300FA"/>
    <w:rsid w:val="00831635"/>
    <w:rsid w:val="00832700"/>
    <w:rsid w:val="0083316F"/>
    <w:rsid w:val="0083331E"/>
    <w:rsid w:val="00834046"/>
    <w:rsid w:val="00834312"/>
    <w:rsid w:val="008344A9"/>
    <w:rsid w:val="0083464B"/>
    <w:rsid w:val="008348D2"/>
    <w:rsid w:val="008351CE"/>
    <w:rsid w:val="00835C50"/>
    <w:rsid w:val="00836303"/>
    <w:rsid w:val="00836AAC"/>
    <w:rsid w:val="00836F0F"/>
    <w:rsid w:val="00837C5E"/>
    <w:rsid w:val="00840986"/>
    <w:rsid w:val="00841676"/>
    <w:rsid w:val="00843099"/>
    <w:rsid w:val="0084484D"/>
    <w:rsid w:val="00844871"/>
    <w:rsid w:val="00844AC3"/>
    <w:rsid w:val="00844D54"/>
    <w:rsid w:val="008456C1"/>
    <w:rsid w:val="00846190"/>
    <w:rsid w:val="00846F9E"/>
    <w:rsid w:val="00847AA0"/>
    <w:rsid w:val="00847F8C"/>
    <w:rsid w:val="00850042"/>
    <w:rsid w:val="00850C9D"/>
    <w:rsid w:val="008510F8"/>
    <w:rsid w:val="00851152"/>
    <w:rsid w:val="008517EB"/>
    <w:rsid w:val="00851B3C"/>
    <w:rsid w:val="00853086"/>
    <w:rsid w:val="00853458"/>
    <w:rsid w:val="00853CFD"/>
    <w:rsid w:val="008544E4"/>
    <w:rsid w:val="0085533A"/>
    <w:rsid w:val="00856654"/>
    <w:rsid w:val="008578BD"/>
    <w:rsid w:val="00857B4C"/>
    <w:rsid w:val="00860BB7"/>
    <w:rsid w:val="00860E00"/>
    <w:rsid w:val="008621EB"/>
    <w:rsid w:val="00863763"/>
    <w:rsid w:val="0086696D"/>
    <w:rsid w:val="00867546"/>
    <w:rsid w:val="00867685"/>
    <w:rsid w:val="00867ADA"/>
    <w:rsid w:val="00870230"/>
    <w:rsid w:val="00870C90"/>
    <w:rsid w:val="00871062"/>
    <w:rsid w:val="00871136"/>
    <w:rsid w:val="00871247"/>
    <w:rsid w:val="00871C60"/>
    <w:rsid w:val="00871E15"/>
    <w:rsid w:val="008722CC"/>
    <w:rsid w:val="00872918"/>
    <w:rsid w:val="00873A3E"/>
    <w:rsid w:val="00873AA7"/>
    <w:rsid w:val="00873CC5"/>
    <w:rsid w:val="00873E83"/>
    <w:rsid w:val="008753D7"/>
    <w:rsid w:val="00875805"/>
    <w:rsid w:val="0087589B"/>
    <w:rsid w:val="00875E10"/>
    <w:rsid w:val="00875EF6"/>
    <w:rsid w:val="00876562"/>
    <w:rsid w:val="00877D33"/>
    <w:rsid w:val="0088009C"/>
    <w:rsid w:val="0088017E"/>
    <w:rsid w:val="0088063A"/>
    <w:rsid w:val="008817E4"/>
    <w:rsid w:val="00881D08"/>
    <w:rsid w:val="008830BA"/>
    <w:rsid w:val="00883512"/>
    <w:rsid w:val="00883610"/>
    <w:rsid w:val="008841BD"/>
    <w:rsid w:val="0088553F"/>
    <w:rsid w:val="00886078"/>
    <w:rsid w:val="008868D2"/>
    <w:rsid w:val="0088693D"/>
    <w:rsid w:val="00886DCF"/>
    <w:rsid w:val="00887031"/>
    <w:rsid w:val="00887E70"/>
    <w:rsid w:val="008904E5"/>
    <w:rsid w:val="00890F07"/>
    <w:rsid w:val="00891606"/>
    <w:rsid w:val="00892950"/>
    <w:rsid w:val="00894221"/>
    <w:rsid w:val="0089473E"/>
    <w:rsid w:val="0089497D"/>
    <w:rsid w:val="00894DAF"/>
    <w:rsid w:val="008956B8"/>
    <w:rsid w:val="00895939"/>
    <w:rsid w:val="00895D70"/>
    <w:rsid w:val="008964C2"/>
    <w:rsid w:val="00896656"/>
    <w:rsid w:val="00897B1F"/>
    <w:rsid w:val="00897FE0"/>
    <w:rsid w:val="008A0FF7"/>
    <w:rsid w:val="008A1231"/>
    <w:rsid w:val="008A275E"/>
    <w:rsid w:val="008A2FF7"/>
    <w:rsid w:val="008A37FE"/>
    <w:rsid w:val="008A3DB2"/>
    <w:rsid w:val="008A4512"/>
    <w:rsid w:val="008A47B1"/>
    <w:rsid w:val="008A47E7"/>
    <w:rsid w:val="008A49B8"/>
    <w:rsid w:val="008A4AD8"/>
    <w:rsid w:val="008A4E17"/>
    <w:rsid w:val="008A6674"/>
    <w:rsid w:val="008A6ADE"/>
    <w:rsid w:val="008A6E7C"/>
    <w:rsid w:val="008A7752"/>
    <w:rsid w:val="008A79D1"/>
    <w:rsid w:val="008B0401"/>
    <w:rsid w:val="008B1010"/>
    <w:rsid w:val="008B1DCD"/>
    <w:rsid w:val="008B1DE3"/>
    <w:rsid w:val="008B2C50"/>
    <w:rsid w:val="008B37D9"/>
    <w:rsid w:val="008B435A"/>
    <w:rsid w:val="008B51E8"/>
    <w:rsid w:val="008B5895"/>
    <w:rsid w:val="008C0237"/>
    <w:rsid w:val="008C0629"/>
    <w:rsid w:val="008C0B53"/>
    <w:rsid w:val="008C0CAD"/>
    <w:rsid w:val="008C194A"/>
    <w:rsid w:val="008C2B4F"/>
    <w:rsid w:val="008C2C90"/>
    <w:rsid w:val="008C2FB2"/>
    <w:rsid w:val="008C3816"/>
    <w:rsid w:val="008C4849"/>
    <w:rsid w:val="008C4DAC"/>
    <w:rsid w:val="008C4F54"/>
    <w:rsid w:val="008C61E6"/>
    <w:rsid w:val="008C6CFC"/>
    <w:rsid w:val="008C7574"/>
    <w:rsid w:val="008C7AFA"/>
    <w:rsid w:val="008D069F"/>
    <w:rsid w:val="008D110F"/>
    <w:rsid w:val="008D1154"/>
    <w:rsid w:val="008D1200"/>
    <w:rsid w:val="008D153B"/>
    <w:rsid w:val="008D2EF2"/>
    <w:rsid w:val="008D3C1D"/>
    <w:rsid w:val="008D4152"/>
    <w:rsid w:val="008D5AC9"/>
    <w:rsid w:val="008D6138"/>
    <w:rsid w:val="008D6906"/>
    <w:rsid w:val="008E0357"/>
    <w:rsid w:val="008E0FC0"/>
    <w:rsid w:val="008E1482"/>
    <w:rsid w:val="008E25AC"/>
    <w:rsid w:val="008E2A45"/>
    <w:rsid w:val="008E2D12"/>
    <w:rsid w:val="008E2FE9"/>
    <w:rsid w:val="008E3079"/>
    <w:rsid w:val="008E30B1"/>
    <w:rsid w:val="008E321B"/>
    <w:rsid w:val="008E354B"/>
    <w:rsid w:val="008E4BB6"/>
    <w:rsid w:val="008E5028"/>
    <w:rsid w:val="008E5C37"/>
    <w:rsid w:val="008E5E18"/>
    <w:rsid w:val="008E60A1"/>
    <w:rsid w:val="008E60D6"/>
    <w:rsid w:val="008E6216"/>
    <w:rsid w:val="008E7310"/>
    <w:rsid w:val="008E7AD1"/>
    <w:rsid w:val="008E7F3F"/>
    <w:rsid w:val="008F17C8"/>
    <w:rsid w:val="008F1FF3"/>
    <w:rsid w:val="008F24DF"/>
    <w:rsid w:val="008F285B"/>
    <w:rsid w:val="008F3925"/>
    <w:rsid w:val="008F3944"/>
    <w:rsid w:val="008F3F43"/>
    <w:rsid w:val="008F41C0"/>
    <w:rsid w:val="008F43E0"/>
    <w:rsid w:val="008F55D2"/>
    <w:rsid w:val="008F7957"/>
    <w:rsid w:val="008F7C5E"/>
    <w:rsid w:val="008F7EB6"/>
    <w:rsid w:val="00900704"/>
    <w:rsid w:val="00900A0A"/>
    <w:rsid w:val="00901C28"/>
    <w:rsid w:val="00902027"/>
    <w:rsid w:val="009039CB"/>
    <w:rsid w:val="00904327"/>
    <w:rsid w:val="009043DE"/>
    <w:rsid w:val="00904B71"/>
    <w:rsid w:val="00905E6E"/>
    <w:rsid w:val="0090613C"/>
    <w:rsid w:val="009073F8"/>
    <w:rsid w:val="00910DC6"/>
    <w:rsid w:val="00910E50"/>
    <w:rsid w:val="00910EB9"/>
    <w:rsid w:val="00911636"/>
    <w:rsid w:val="00911A52"/>
    <w:rsid w:val="00911A70"/>
    <w:rsid w:val="0091238E"/>
    <w:rsid w:val="00912EEE"/>
    <w:rsid w:val="009133DA"/>
    <w:rsid w:val="00914033"/>
    <w:rsid w:val="00914C64"/>
    <w:rsid w:val="009151AE"/>
    <w:rsid w:val="00915A3E"/>
    <w:rsid w:val="009164D8"/>
    <w:rsid w:val="00916C9E"/>
    <w:rsid w:val="00916F9B"/>
    <w:rsid w:val="0091735E"/>
    <w:rsid w:val="00917EB4"/>
    <w:rsid w:val="009212E5"/>
    <w:rsid w:val="00921C64"/>
    <w:rsid w:val="00926165"/>
    <w:rsid w:val="009265FB"/>
    <w:rsid w:val="009273ED"/>
    <w:rsid w:val="0093038C"/>
    <w:rsid w:val="009304EF"/>
    <w:rsid w:val="009306EB"/>
    <w:rsid w:val="00930838"/>
    <w:rsid w:val="00930AE4"/>
    <w:rsid w:val="009316B6"/>
    <w:rsid w:val="0093193F"/>
    <w:rsid w:val="00932EDA"/>
    <w:rsid w:val="0093362F"/>
    <w:rsid w:val="00934CE7"/>
    <w:rsid w:val="009352E1"/>
    <w:rsid w:val="009353FD"/>
    <w:rsid w:val="00935AB6"/>
    <w:rsid w:val="00935B8F"/>
    <w:rsid w:val="00935F88"/>
    <w:rsid w:val="00936C8F"/>
    <w:rsid w:val="00937CBA"/>
    <w:rsid w:val="00940677"/>
    <w:rsid w:val="00940E90"/>
    <w:rsid w:val="00941355"/>
    <w:rsid w:val="00941C0A"/>
    <w:rsid w:val="00941D03"/>
    <w:rsid w:val="00942537"/>
    <w:rsid w:val="00942768"/>
    <w:rsid w:val="00942874"/>
    <w:rsid w:val="00942C91"/>
    <w:rsid w:val="009431D2"/>
    <w:rsid w:val="009432BB"/>
    <w:rsid w:val="00943569"/>
    <w:rsid w:val="00943976"/>
    <w:rsid w:val="00943D38"/>
    <w:rsid w:val="009453F6"/>
    <w:rsid w:val="00945768"/>
    <w:rsid w:val="00945DE1"/>
    <w:rsid w:val="0094663E"/>
    <w:rsid w:val="00946C32"/>
    <w:rsid w:val="00946FA1"/>
    <w:rsid w:val="009478CE"/>
    <w:rsid w:val="00947E02"/>
    <w:rsid w:val="00950693"/>
    <w:rsid w:val="00951199"/>
    <w:rsid w:val="00951E2B"/>
    <w:rsid w:val="009528D9"/>
    <w:rsid w:val="00952FF2"/>
    <w:rsid w:val="0095328F"/>
    <w:rsid w:val="00953438"/>
    <w:rsid w:val="0095440A"/>
    <w:rsid w:val="00954571"/>
    <w:rsid w:val="00954793"/>
    <w:rsid w:val="00954922"/>
    <w:rsid w:val="00954BE5"/>
    <w:rsid w:val="00954C54"/>
    <w:rsid w:val="009556AC"/>
    <w:rsid w:val="00956205"/>
    <w:rsid w:val="0095748C"/>
    <w:rsid w:val="0096070E"/>
    <w:rsid w:val="00960DD5"/>
    <w:rsid w:val="00960EA8"/>
    <w:rsid w:val="0096143A"/>
    <w:rsid w:val="0096162D"/>
    <w:rsid w:val="00962165"/>
    <w:rsid w:val="00962DCF"/>
    <w:rsid w:val="009630E4"/>
    <w:rsid w:val="00963215"/>
    <w:rsid w:val="00963D5F"/>
    <w:rsid w:val="009651BA"/>
    <w:rsid w:val="00965E42"/>
    <w:rsid w:val="00965E65"/>
    <w:rsid w:val="00965FA3"/>
    <w:rsid w:val="00966F8F"/>
    <w:rsid w:val="0096776D"/>
    <w:rsid w:val="009677B6"/>
    <w:rsid w:val="00970295"/>
    <w:rsid w:val="00970543"/>
    <w:rsid w:val="00970811"/>
    <w:rsid w:val="00971AE3"/>
    <w:rsid w:val="00971C38"/>
    <w:rsid w:val="00971C67"/>
    <w:rsid w:val="00972781"/>
    <w:rsid w:val="0097391A"/>
    <w:rsid w:val="00974410"/>
    <w:rsid w:val="00974866"/>
    <w:rsid w:val="00975DA1"/>
    <w:rsid w:val="00975F6B"/>
    <w:rsid w:val="00976DC7"/>
    <w:rsid w:val="00977240"/>
    <w:rsid w:val="00977F8A"/>
    <w:rsid w:val="00980BD7"/>
    <w:rsid w:val="0098120A"/>
    <w:rsid w:val="00981E77"/>
    <w:rsid w:val="0098282D"/>
    <w:rsid w:val="00983C11"/>
    <w:rsid w:val="0098477E"/>
    <w:rsid w:val="00984788"/>
    <w:rsid w:val="0098480A"/>
    <w:rsid w:val="00985403"/>
    <w:rsid w:val="009855BA"/>
    <w:rsid w:val="00986440"/>
    <w:rsid w:val="00986604"/>
    <w:rsid w:val="00986E0C"/>
    <w:rsid w:val="00987631"/>
    <w:rsid w:val="009878CE"/>
    <w:rsid w:val="00990A46"/>
    <w:rsid w:val="009915CF"/>
    <w:rsid w:val="0099172C"/>
    <w:rsid w:val="00992255"/>
    <w:rsid w:val="00992300"/>
    <w:rsid w:val="0099243C"/>
    <w:rsid w:val="00993503"/>
    <w:rsid w:val="00993AE7"/>
    <w:rsid w:val="00994192"/>
    <w:rsid w:val="0099459E"/>
    <w:rsid w:val="00994A43"/>
    <w:rsid w:val="00994E4C"/>
    <w:rsid w:val="0099526C"/>
    <w:rsid w:val="00995C33"/>
    <w:rsid w:val="00996620"/>
    <w:rsid w:val="00996882"/>
    <w:rsid w:val="009969A5"/>
    <w:rsid w:val="0099746A"/>
    <w:rsid w:val="009A017F"/>
    <w:rsid w:val="009A0F9F"/>
    <w:rsid w:val="009A1B48"/>
    <w:rsid w:val="009A1E3B"/>
    <w:rsid w:val="009A27A6"/>
    <w:rsid w:val="009A2843"/>
    <w:rsid w:val="009A2B9C"/>
    <w:rsid w:val="009A4443"/>
    <w:rsid w:val="009A4662"/>
    <w:rsid w:val="009A4ECA"/>
    <w:rsid w:val="009A4F02"/>
    <w:rsid w:val="009A52D9"/>
    <w:rsid w:val="009A6759"/>
    <w:rsid w:val="009A6DF1"/>
    <w:rsid w:val="009B0BA9"/>
    <w:rsid w:val="009B1460"/>
    <w:rsid w:val="009B17AC"/>
    <w:rsid w:val="009B2A50"/>
    <w:rsid w:val="009B2B3C"/>
    <w:rsid w:val="009B328A"/>
    <w:rsid w:val="009B33D1"/>
    <w:rsid w:val="009B3C33"/>
    <w:rsid w:val="009B3F1F"/>
    <w:rsid w:val="009B49CF"/>
    <w:rsid w:val="009B4B09"/>
    <w:rsid w:val="009B5037"/>
    <w:rsid w:val="009B5192"/>
    <w:rsid w:val="009B547E"/>
    <w:rsid w:val="009B5A36"/>
    <w:rsid w:val="009B5B35"/>
    <w:rsid w:val="009B6E36"/>
    <w:rsid w:val="009B71C0"/>
    <w:rsid w:val="009B7D19"/>
    <w:rsid w:val="009C0254"/>
    <w:rsid w:val="009C0269"/>
    <w:rsid w:val="009C0D64"/>
    <w:rsid w:val="009C13B3"/>
    <w:rsid w:val="009C1A3B"/>
    <w:rsid w:val="009C1C7F"/>
    <w:rsid w:val="009C1E0D"/>
    <w:rsid w:val="009C1E3C"/>
    <w:rsid w:val="009C2435"/>
    <w:rsid w:val="009C25A2"/>
    <w:rsid w:val="009C26CA"/>
    <w:rsid w:val="009C2E53"/>
    <w:rsid w:val="009C32FF"/>
    <w:rsid w:val="009C3312"/>
    <w:rsid w:val="009C3421"/>
    <w:rsid w:val="009C39BB"/>
    <w:rsid w:val="009C4015"/>
    <w:rsid w:val="009C4247"/>
    <w:rsid w:val="009C4675"/>
    <w:rsid w:val="009C50E7"/>
    <w:rsid w:val="009C5DA8"/>
    <w:rsid w:val="009C6432"/>
    <w:rsid w:val="009C6FA5"/>
    <w:rsid w:val="009C729D"/>
    <w:rsid w:val="009C79E5"/>
    <w:rsid w:val="009D0426"/>
    <w:rsid w:val="009D08FA"/>
    <w:rsid w:val="009D0D4C"/>
    <w:rsid w:val="009D1790"/>
    <w:rsid w:val="009D2FF9"/>
    <w:rsid w:val="009D301C"/>
    <w:rsid w:val="009D3A1A"/>
    <w:rsid w:val="009D42CA"/>
    <w:rsid w:val="009D5D1C"/>
    <w:rsid w:val="009D64F8"/>
    <w:rsid w:val="009D6B97"/>
    <w:rsid w:val="009E0626"/>
    <w:rsid w:val="009E0E0E"/>
    <w:rsid w:val="009E1035"/>
    <w:rsid w:val="009E1838"/>
    <w:rsid w:val="009E20D8"/>
    <w:rsid w:val="009E2EE9"/>
    <w:rsid w:val="009E3736"/>
    <w:rsid w:val="009E384A"/>
    <w:rsid w:val="009E4038"/>
    <w:rsid w:val="009E4258"/>
    <w:rsid w:val="009E4FE6"/>
    <w:rsid w:val="009E549A"/>
    <w:rsid w:val="009E6064"/>
    <w:rsid w:val="009E6506"/>
    <w:rsid w:val="009E67E9"/>
    <w:rsid w:val="009E6AEB"/>
    <w:rsid w:val="009E6E34"/>
    <w:rsid w:val="009E7279"/>
    <w:rsid w:val="009E7620"/>
    <w:rsid w:val="009F0DDB"/>
    <w:rsid w:val="009F0E8D"/>
    <w:rsid w:val="009F0F9D"/>
    <w:rsid w:val="009F15C7"/>
    <w:rsid w:val="009F1A8D"/>
    <w:rsid w:val="009F1D37"/>
    <w:rsid w:val="009F2A38"/>
    <w:rsid w:val="009F3011"/>
    <w:rsid w:val="009F312F"/>
    <w:rsid w:val="009F3292"/>
    <w:rsid w:val="009F3D17"/>
    <w:rsid w:val="009F4D79"/>
    <w:rsid w:val="009F53E5"/>
    <w:rsid w:val="009F5724"/>
    <w:rsid w:val="00A003AE"/>
    <w:rsid w:val="00A00968"/>
    <w:rsid w:val="00A00E05"/>
    <w:rsid w:val="00A00FA9"/>
    <w:rsid w:val="00A0122D"/>
    <w:rsid w:val="00A01DBA"/>
    <w:rsid w:val="00A02C94"/>
    <w:rsid w:val="00A03305"/>
    <w:rsid w:val="00A03771"/>
    <w:rsid w:val="00A04903"/>
    <w:rsid w:val="00A05086"/>
    <w:rsid w:val="00A058C6"/>
    <w:rsid w:val="00A06016"/>
    <w:rsid w:val="00A06999"/>
    <w:rsid w:val="00A06E29"/>
    <w:rsid w:val="00A07F4D"/>
    <w:rsid w:val="00A10203"/>
    <w:rsid w:val="00A10322"/>
    <w:rsid w:val="00A1048A"/>
    <w:rsid w:val="00A11193"/>
    <w:rsid w:val="00A11FFB"/>
    <w:rsid w:val="00A12479"/>
    <w:rsid w:val="00A129C2"/>
    <w:rsid w:val="00A13141"/>
    <w:rsid w:val="00A137E1"/>
    <w:rsid w:val="00A14906"/>
    <w:rsid w:val="00A14CDB"/>
    <w:rsid w:val="00A15103"/>
    <w:rsid w:val="00A16824"/>
    <w:rsid w:val="00A16DF8"/>
    <w:rsid w:val="00A16EFD"/>
    <w:rsid w:val="00A17056"/>
    <w:rsid w:val="00A17089"/>
    <w:rsid w:val="00A175B2"/>
    <w:rsid w:val="00A1777B"/>
    <w:rsid w:val="00A2118E"/>
    <w:rsid w:val="00A211AA"/>
    <w:rsid w:val="00A211EA"/>
    <w:rsid w:val="00A22C6E"/>
    <w:rsid w:val="00A23797"/>
    <w:rsid w:val="00A23AFE"/>
    <w:rsid w:val="00A23BC8"/>
    <w:rsid w:val="00A240CE"/>
    <w:rsid w:val="00A26E6F"/>
    <w:rsid w:val="00A2701D"/>
    <w:rsid w:val="00A2763E"/>
    <w:rsid w:val="00A30CDA"/>
    <w:rsid w:val="00A31D48"/>
    <w:rsid w:val="00A3224B"/>
    <w:rsid w:val="00A336FA"/>
    <w:rsid w:val="00A3501F"/>
    <w:rsid w:val="00A357AF"/>
    <w:rsid w:val="00A35E29"/>
    <w:rsid w:val="00A3602E"/>
    <w:rsid w:val="00A3686A"/>
    <w:rsid w:val="00A3721E"/>
    <w:rsid w:val="00A379C1"/>
    <w:rsid w:val="00A37A9E"/>
    <w:rsid w:val="00A37B3E"/>
    <w:rsid w:val="00A40904"/>
    <w:rsid w:val="00A40B59"/>
    <w:rsid w:val="00A41A09"/>
    <w:rsid w:val="00A42C28"/>
    <w:rsid w:val="00A42EA1"/>
    <w:rsid w:val="00A42EDC"/>
    <w:rsid w:val="00A43690"/>
    <w:rsid w:val="00A436E6"/>
    <w:rsid w:val="00A43AB5"/>
    <w:rsid w:val="00A43FDC"/>
    <w:rsid w:val="00A44CB9"/>
    <w:rsid w:val="00A459D5"/>
    <w:rsid w:val="00A4655C"/>
    <w:rsid w:val="00A47F95"/>
    <w:rsid w:val="00A50314"/>
    <w:rsid w:val="00A50E5C"/>
    <w:rsid w:val="00A51014"/>
    <w:rsid w:val="00A51095"/>
    <w:rsid w:val="00A517A7"/>
    <w:rsid w:val="00A51869"/>
    <w:rsid w:val="00A52497"/>
    <w:rsid w:val="00A53EB6"/>
    <w:rsid w:val="00A54704"/>
    <w:rsid w:val="00A55980"/>
    <w:rsid w:val="00A55E37"/>
    <w:rsid w:val="00A55E48"/>
    <w:rsid w:val="00A5644A"/>
    <w:rsid w:val="00A56D86"/>
    <w:rsid w:val="00A5729F"/>
    <w:rsid w:val="00A6059F"/>
    <w:rsid w:val="00A61241"/>
    <w:rsid w:val="00A617C1"/>
    <w:rsid w:val="00A61F19"/>
    <w:rsid w:val="00A626C3"/>
    <w:rsid w:val="00A627DB"/>
    <w:rsid w:val="00A62A1F"/>
    <w:rsid w:val="00A635D0"/>
    <w:rsid w:val="00A63791"/>
    <w:rsid w:val="00A63D08"/>
    <w:rsid w:val="00A65B90"/>
    <w:rsid w:val="00A65E25"/>
    <w:rsid w:val="00A66AF6"/>
    <w:rsid w:val="00A677DA"/>
    <w:rsid w:val="00A711DD"/>
    <w:rsid w:val="00A72201"/>
    <w:rsid w:val="00A74607"/>
    <w:rsid w:val="00A74667"/>
    <w:rsid w:val="00A74B39"/>
    <w:rsid w:val="00A74B4C"/>
    <w:rsid w:val="00A74BA3"/>
    <w:rsid w:val="00A75201"/>
    <w:rsid w:val="00A754A8"/>
    <w:rsid w:val="00A76EA5"/>
    <w:rsid w:val="00A8060C"/>
    <w:rsid w:val="00A80B5E"/>
    <w:rsid w:val="00A8159A"/>
    <w:rsid w:val="00A81791"/>
    <w:rsid w:val="00A8187A"/>
    <w:rsid w:val="00A81ECF"/>
    <w:rsid w:val="00A826DF"/>
    <w:rsid w:val="00A83103"/>
    <w:rsid w:val="00A8311B"/>
    <w:rsid w:val="00A836D0"/>
    <w:rsid w:val="00A84469"/>
    <w:rsid w:val="00A84B2B"/>
    <w:rsid w:val="00A853F0"/>
    <w:rsid w:val="00A85418"/>
    <w:rsid w:val="00A859BE"/>
    <w:rsid w:val="00A85B39"/>
    <w:rsid w:val="00A85CBE"/>
    <w:rsid w:val="00A85D3C"/>
    <w:rsid w:val="00A85D93"/>
    <w:rsid w:val="00A85EFE"/>
    <w:rsid w:val="00A86056"/>
    <w:rsid w:val="00A866BC"/>
    <w:rsid w:val="00A869A3"/>
    <w:rsid w:val="00A86F62"/>
    <w:rsid w:val="00A873C9"/>
    <w:rsid w:val="00A8779A"/>
    <w:rsid w:val="00A87C60"/>
    <w:rsid w:val="00A87CA3"/>
    <w:rsid w:val="00A9079D"/>
    <w:rsid w:val="00A908FC"/>
    <w:rsid w:val="00A90BF5"/>
    <w:rsid w:val="00A91088"/>
    <w:rsid w:val="00A9154E"/>
    <w:rsid w:val="00A919B7"/>
    <w:rsid w:val="00A91D67"/>
    <w:rsid w:val="00A92D67"/>
    <w:rsid w:val="00A92FE3"/>
    <w:rsid w:val="00A93BB2"/>
    <w:rsid w:val="00A94945"/>
    <w:rsid w:val="00A94BC2"/>
    <w:rsid w:val="00A967C2"/>
    <w:rsid w:val="00A9681B"/>
    <w:rsid w:val="00A96EAF"/>
    <w:rsid w:val="00AA007E"/>
    <w:rsid w:val="00AA0611"/>
    <w:rsid w:val="00AA17C5"/>
    <w:rsid w:val="00AA2684"/>
    <w:rsid w:val="00AA2BA0"/>
    <w:rsid w:val="00AA32F9"/>
    <w:rsid w:val="00AA4E2D"/>
    <w:rsid w:val="00AA5BBB"/>
    <w:rsid w:val="00AA6723"/>
    <w:rsid w:val="00AA7262"/>
    <w:rsid w:val="00AA770B"/>
    <w:rsid w:val="00AA7BBE"/>
    <w:rsid w:val="00AB0098"/>
    <w:rsid w:val="00AB0718"/>
    <w:rsid w:val="00AB1B1B"/>
    <w:rsid w:val="00AB2618"/>
    <w:rsid w:val="00AB271B"/>
    <w:rsid w:val="00AB2B36"/>
    <w:rsid w:val="00AB33C9"/>
    <w:rsid w:val="00AB3515"/>
    <w:rsid w:val="00AB4397"/>
    <w:rsid w:val="00AB5DF8"/>
    <w:rsid w:val="00AB72E5"/>
    <w:rsid w:val="00AB730D"/>
    <w:rsid w:val="00AB75D4"/>
    <w:rsid w:val="00AB7F53"/>
    <w:rsid w:val="00AC029A"/>
    <w:rsid w:val="00AC1006"/>
    <w:rsid w:val="00AC228B"/>
    <w:rsid w:val="00AC240D"/>
    <w:rsid w:val="00AC242E"/>
    <w:rsid w:val="00AC2A0D"/>
    <w:rsid w:val="00AC2D62"/>
    <w:rsid w:val="00AC3AA3"/>
    <w:rsid w:val="00AC4C49"/>
    <w:rsid w:val="00AC56BB"/>
    <w:rsid w:val="00AC5CC9"/>
    <w:rsid w:val="00AC5E0E"/>
    <w:rsid w:val="00AC6710"/>
    <w:rsid w:val="00AD17CF"/>
    <w:rsid w:val="00AD197D"/>
    <w:rsid w:val="00AD1A5C"/>
    <w:rsid w:val="00AD2086"/>
    <w:rsid w:val="00AD26B1"/>
    <w:rsid w:val="00AD4020"/>
    <w:rsid w:val="00AD42FC"/>
    <w:rsid w:val="00AD51F7"/>
    <w:rsid w:val="00AD5D8F"/>
    <w:rsid w:val="00AD7428"/>
    <w:rsid w:val="00AD750A"/>
    <w:rsid w:val="00AD7BCA"/>
    <w:rsid w:val="00AD7E94"/>
    <w:rsid w:val="00AE0128"/>
    <w:rsid w:val="00AE08ED"/>
    <w:rsid w:val="00AE14CB"/>
    <w:rsid w:val="00AE1EF4"/>
    <w:rsid w:val="00AE307A"/>
    <w:rsid w:val="00AE35CB"/>
    <w:rsid w:val="00AE3A5E"/>
    <w:rsid w:val="00AE48BF"/>
    <w:rsid w:val="00AE4FA4"/>
    <w:rsid w:val="00AE4FE1"/>
    <w:rsid w:val="00AE5523"/>
    <w:rsid w:val="00AE56AA"/>
    <w:rsid w:val="00AE59F0"/>
    <w:rsid w:val="00AE5A49"/>
    <w:rsid w:val="00AE607A"/>
    <w:rsid w:val="00AE6C1D"/>
    <w:rsid w:val="00AE6D9E"/>
    <w:rsid w:val="00AE756E"/>
    <w:rsid w:val="00AE7CFE"/>
    <w:rsid w:val="00AE7ECE"/>
    <w:rsid w:val="00AF068F"/>
    <w:rsid w:val="00AF1189"/>
    <w:rsid w:val="00AF15FF"/>
    <w:rsid w:val="00AF162C"/>
    <w:rsid w:val="00AF19F0"/>
    <w:rsid w:val="00AF1C01"/>
    <w:rsid w:val="00AF1FFB"/>
    <w:rsid w:val="00AF20D2"/>
    <w:rsid w:val="00AF28AD"/>
    <w:rsid w:val="00AF2B6F"/>
    <w:rsid w:val="00AF2B97"/>
    <w:rsid w:val="00AF2CEA"/>
    <w:rsid w:val="00AF2FAA"/>
    <w:rsid w:val="00AF3453"/>
    <w:rsid w:val="00AF3CE7"/>
    <w:rsid w:val="00AF5A4D"/>
    <w:rsid w:val="00AF5C98"/>
    <w:rsid w:val="00AF5E80"/>
    <w:rsid w:val="00AF6321"/>
    <w:rsid w:val="00AF6ED1"/>
    <w:rsid w:val="00AF7F33"/>
    <w:rsid w:val="00B00EAF"/>
    <w:rsid w:val="00B0176E"/>
    <w:rsid w:val="00B02D4F"/>
    <w:rsid w:val="00B03465"/>
    <w:rsid w:val="00B0350C"/>
    <w:rsid w:val="00B03E71"/>
    <w:rsid w:val="00B04353"/>
    <w:rsid w:val="00B04A9D"/>
    <w:rsid w:val="00B0523C"/>
    <w:rsid w:val="00B05322"/>
    <w:rsid w:val="00B05F6F"/>
    <w:rsid w:val="00B072C8"/>
    <w:rsid w:val="00B0755B"/>
    <w:rsid w:val="00B079A5"/>
    <w:rsid w:val="00B07B2A"/>
    <w:rsid w:val="00B10D98"/>
    <w:rsid w:val="00B10E24"/>
    <w:rsid w:val="00B10F28"/>
    <w:rsid w:val="00B112E2"/>
    <w:rsid w:val="00B11D7F"/>
    <w:rsid w:val="00B16B13"/>
    <w:rsid w:val="00B1700A"/>
    <w:rsid w:val="00B17120"/>
    <w:rsid w:val="00B1723A"/>
    <w:rsid w:val="00B17802"/>
    <w:rsid w:val="00B17CD4"/>
    <w:rsid w:val="00B201E3"/>
    <w:rsid w:val="00B221F8"/>
    <w:rsid w:val="00B238B8"/>
    <w:rsid w:val="00B23E72"/>
    <w:rsid w:val="00B24B49"/>
    <w:rsid w:val="00B2524E"/>
    <w:rsid w:val="00B25250"/>
    <w:rsid w:val="00B258A4"/>
    <w:rsid w:val="00B26499"/>
    <w:rsid w:val="00B27481"/>
    <w:rsid w:val="00B27556"/>
    <w:rsid w:val="00B30BC4"/>
    <w:rsid w:val="00B321EE"/>
    <w:rsid w:val="00B3329A"/>
    <w:rsid w:val="00B338DC"/>
    <w:rsid w:val="00B340B0"/>
    <w:rsid w:val="00B351CF"/>
    <w:rsid w:val="00B357DC"/>
    <w:rsid w:val="00B363CA"/>
    <w:rsid w:val="00B37397"/>
    <w:rsid w:val="00B3767C"/>
    <w:rsid w:val="00B37925"/>
    <w:rsid w:val="00B4065D"/>
    <w:rsid w:val="00B406E2"/>
    <w:rsid w:val="00B41CF4"/>
    <w:rsid w:val="00B421B2"/>
    <w:rsid w:val="00B42E98"/>
    <w:rsid w:val="00B42EDE"/>
    <w:rsid w:val="00B442F8"/>
    <w:rsid w:val="00B445C8"/>
    <w:rsid w:val="00B44722"/>
    <w:rsid w:val="00B4483D"/>
    <w:rsid w:val="00B4483F"/>
    <w:rsid w:val="00B44A3F"/>
    <w:rsid w:val="00B456AC"/>
    <w:rsid w:val="00B45AE0"/>
    <w:rsid w:val="00B45DAA"/>
    <w:rsid w:val="00B46A07"/>
    <w:rsid w:val="00B47353"/>
    <w:rsid w:val="00B479BC"/>
    <w:rsid w:val="00B47AFD"/>
    <w:rsid w:val="00B47E02"/>
    <w:rsid w:val="00B502B4"/>
    <w:rsid w:val="00B50552"/>
    <w:rsid w:val="00B520F2"/>
    <w:rsid w:val="00B52F08"/>
    <w:rsid w:val="00B53239"/>
    <w:rsid w:val="00B54197"/>
    <w:rsid w:val="00B543E0"/>
    <w:rsid w:val="00B54799"/>
    <w:rsid w:val="00B554E3"/>
    <w:rsid w:val="00B56CBF"/>
    <w:rsid w:val="00B57A81"/>
    <w:rsid w:val="00B6028C"/>
    <w:rsid w:val="00B61745"/>
    <w:rsid w:val="00B619F4"/>
    <w:rsid w:val="00B620EB"/>
    <w:rsid w:val="00B62497"/>
    <w:rsid w:val="00B625F6"/>
    <w:rsid w:val="00B62A9C"/>
    <w:rsid w:val="00B63858"/>
    <w:rsid w:val="00B64020"/>
    <w:rsid w:val="00B648B5"/>
    <w:rsid w:val="00B64AF2"/>
    <w:rsid w:val="00B64B7D"/>
    <w:rsid w:val="00B650DA"/>
    <w:rsid w:val="00B65BDC"/>
    <w:rsid w:val="00B65F92"/>
    <w:rsid w:val="00B67F31"/>
    <w:rsid w:val="00B67F7E"/>
    <w:rsid w:val="00B7059A"/>
    <w:rsid w:val="00B725C8"/>
    <w:rsid w:val="00B7264B"/>
    <w:rsid w:val="00B72662"/>
    <w:rsid w:val="00B7276A"/>
    <w:rsid w:val="00B73C1A"/>
    <w:rsid w:val="00B7446B"/>
    <w:rsid w:val="00B747A3"/>
    <w:rsid w:val="00B751A8"/>
    <w:rsid w:val="00B75C38"/>
    <w:rsid w:val="00B76107"/>
    <w:rsid w:val="00B766B1"/>
    <w:rsid w:val="00B76C50"/>
    <w:rsid w:val="00B7737E"/>
    <w:rsid w:val="00B77651"/>
    <w:rsid w:val="00B77CB7"/>
    <w:rsid w:val="00B77F47"/>
    <w:rsid w:val="00B816D4"/>
    <w:rsid w:val="00B81C2E"/>
    <w:rsid w:val="00B82B33"/>
    <w:rsid w:val="00B82F7E"/>
    <w:rsid w:val="00B83177"/>
    <w:rsid w:val="00B83549"/>
    <w:rsid w:val="00B83633"/>
    <w:rsid w:val="00B83A25"/>
    <w:rsid w:val="00B84D68"/>
    <w:rsid w:val="00B853EF"/>
    <w:rsid w:val="00B8662F"/>
    <w:rsid w:val="00B86A1D"/>
    <w:rsid w:val="00B86F21"/>
    <w:rsid w:val="00B9012E"/>
    <w:rsid w:val="00B905FC"/>
    <w:rsid w:val="00B90C48"/>
    <w:rsid w:val="00B90D90"/>
    <w:rsid w:val="00B90EEF"/>
    <w:rsid w:val="00B91EEC"/>
    <w:rsid w:val="00B930F7"/>
    <w:rsid w:val="00B93BCA"/>
    <w:rsid w:val="00B94652"/>
    <w:rsid w:val="00B95029"/>
    <w:rsid w:val="00B968D2"/>
    <w:rsid w:val="00B96A13"/>
    <w:rsid w:val="00B97331"/>
    <w:rsid w:val="00B97821"/>
    <w:rsid w:val="00B97AF1"/>
    <w:rsid w:val="00BA13D9"/>
    <w:rsid w:val="00BA21B6"/>
    <w:rsid w:val="00BA2266"/>
    <w:rsid w:val="00BA2778"/>
    <w:rsid w:val="00BA33BF"/>
    <w:rsid w:val="00BA3532"/>
    <w:rsid w:val="00BA3D0F"/>
    <w:rsid w:val="00BA41B8"/>
    <w:rsid w:val="00BA58D2"/>
    <w:rsid w:val="00BA7C1A"/>
    <w:rsid w:val="00BA7C7F"/>
    <w:rsid w:val="00BB1601"/>
    <w:rsid w:val="00BB1659"/>
    <w:rsid w:val="00BB19BF"/>
    <w:rsid w:val="00BB1C09"/>
    <w:rsid w:val="00BB230B"/>
    <w:rsid w:val="00BB45B8"/>
    <w:rsid w:val="00BB4EC2"/>
    <w:rsid w:val="00BB4FFF"/>
    <w:rsid w:val="00BB5652"/>
    <w:rsid w:val="00BB5753"/>
    <w:rsid w:val="00BB613C"/>
    <w:rsid w:val="00BB6494"/>
    <w:rsid w:val="00BB6819"/>
    <w:rsid w:val="00BB7096"/>
    <w:rsid w:val="00BB714E"/>
    <w:rsid w:val="00BB7BAF"/>
    <w:rsid w:val="00BB7BB6"/>
    <w:rsid w:val="00BB7CD5"/>
    <w:rsid w:val="00BC0FED"/>
    <w:rsid w:val="00BC188B"/>
    <w:rsid w:val="00BC33D9"/>
    <w:rsid w:val="00BC389D"/>
    <w:rsid w:val="00BC4296"/>
    <w:rsid w:val="00BC480D"/>
    <w:rsid w:val="00BC52AA"/>
    <w:rsid w:val="00BC634B"/>
    <w:rsid w:val="00BC793C"/>
    <w:rsid w:val="00BC7C66"/>
    <w:rsid w:val="00BC7D03"/>
    <w:rsid w:val="00BD0062"/>
    <w:rsid w:val="00BD0575"/>
    <w:rsid w:val="00BD227C"/>
    <w:rsid w:val="00BD4FF2"/>
    <w:rsid w:val="00BD562F"/>
    <w:rsid w:val="00BD56D3"/>
    <w:rsid w:val="00BD64BD"/>
    <w:rsid w:val="00BD65A6"/>
    <w:rsid w:val="00BD6785"/>
    <w:rsid w:val="00BD6E79"/>
    <w:rsid w:val="00BD76FB"/>
    <w:rsid w:val="00BD7F44"/>
    <w:rsid w:val="00BE1DFB"/>
    <w:rsid w:val="00BE1EB1"/>
    <w:rsid w:val="00BE2946"/>
    <w:rsid w:val="00BE396E"/>
    <w:rsid w:val="00BE3E7D"/>
    <w:rsid w:val="00BE4CBE"/>
    <w:rsid w:val="00BE5645"/>
    <w:rsid w:val="00BE5901"/>
    <w:rsid w:val="00BE69CA"/>
    <w:rsid w:val="00BE69D1"/>
    <w:rsid w:val="00BF0961"/>
    <w:rsid w:val="00BF0B52"/>
    <w:rsid w:val="00BF1586"/>
    <w:rsid w:val="00BF1B04"/>
    <w:rsid w:val="00BF3338"/>
    <w:rsid w:val="00BF4295"/>
    <w:rsid w:val="00BF45AA"/>
    <w:rsid w:val="00BF5EDB"/>
    <w:rsid w:val="00BF6A14"/>
    <w:rsid w:val="00BF6F2B"/>
    <w:rsid w:val="00BF774C"/>
    <w:rsid w:val="00BF7D68"/>
    <w:rsid w:val="00C02447"/>
    <w:rsid w:val="00C026C4"/>
    <w:rsid w:val="00C02801"/>
    <w:rsid w:val="00C02ABE"/>
    <w:rsid w:val="00C02DF9"/>
    <w:rsid w:val="00C03AF5"/>
    <w:rsid w:val="00C03E4E"/>
    <w:rsid w:val="00C0465B"/>
    <w:rsid w:val="00C04741"/>
    <w:rsid w:val="00C048BF"/>
    <w:rsid w:val="00C059C7"/>
    <w:rsid w:val="00C06236"/>
    <w:rsid w:val="00C06EF4"/>
    <w:rsid w:val="00C06F1E"/>
    <w:rsid w:val="00C072D0"/>
    <w:rsid w:val="00C07395"/>
    <w:rsid w:val="00C074D5"/>
    <w:rsid w:val="00C07D6C"/>
    <w:rsid w:val="00C110B0"/>
    <w:rsid w:val="00C11555"/>
    <w:rsid w:val="00C11A7E"/>
    <w:rsid w:val="00C11BA6"/>
    <w:rsid w:val="00C12C87"/>
    <w:rsid w:val="00C12C8D"/>
    <w:rsid w:val="00C13225"/>
    <w:rsid w:val="00C133DD"/>
    <w:rsid w:val="00C13ACC"/>
    <w:rsid w:val="00C14090"/>
    <w:rsid w:val="00C140E4"/>
    <w:rsid w:val="00C1456D"/>
    <w:rsid w:val="00C156ED"/>
    <w:rsid w:val="00C168D1"/>
    <w:rsid w:val="00C1699A"/>
    <w:rsid w:val="00C17CAD"/>
    <w:rsid w:val="00C20492"/>
    <w:rsid w:val="00C20553"/>
    <w:rsid w:val="00C2065E"/>
    <w:rsid w:val="00C20D3C"/>
    <w:rsid w:val="00C21E1D"/>
    <w:rsid w:val="00C2221A"/>
    <w:rsid w:val="00C22270"/>
    <w:rsid w:val="00C224D1"/>
    <w:rsid w:val="00C22962"/>
    <w:rsid w:val="00C23575"/>
    <w:rsid w:val="00C237EE"/>
    <w:rsid w:val="00C23983"/>
    <w:rsid w:val="00C25CB7"/>
    <w:rsid w:val="00C25E8A"/>
    <w:rsid w:val="00C261AE"/>
    <w:rsid w:val="00C27B13"/>
    <w:rsid w:val="00C30FD1"/>
    <w:rsid w:val="00C310C7"/>
    <w:rsid w:val="00C31C63"/>
    <w:rsid w:val="00C329C3"/>
    <w:rsid w:val="00C329DE"/>
    <w:rsid w:val="00C33B9B"/>
    <w:rsid w:val="00C3420C"/>
    <w:rsid w:val="00C34451"/>
    <w:rsid w:val="00C34F6E"/>
    <w:rsid w:val="00C352F9"/>
    <w:rsid w:val="00C35529"/>
    <w:rsid w:val="00C35F4F"/>
    <w:rsid w:val="00C373E3"/>
    <w:rsid w:val="00C40611"/>
    <w:rsid w:val="00C40FE7"/>
    <w:rsid w:val="00C41050"/>
    <w:rsid w:val="00C41FF0"/>
    <w:rsid w:val="00C42AD9"/>
    <w:rsid w:val="00C43165"/>
    <w:rsid w:val="00C4347E"/>
    <w:rsid w:val="00C441A0"/>
    <w:rsid w:val="00C441C5"/>
    <w:rsid w:val="00C44437"/>
    <w:rsid w:val="00C449C5"/>
    <w:rsid w:val="00C46055"/>
    <w:rsid w:val="00C46CBE"/>
    <w:rsid w:val="00C47074"/>
    <w:rsid w:val="00C476D6"/>
    <w:rsid w:val="00C47A5D"/>
    <w:rsid w:val="00C47EB2"/>
    <w:rsid w:val="00C47F45"/>
    <w:rsid w:val="00C47F66"/>
    <w:rsid w:val="00C513B6"/>
    <w:rsid w:val="00C51F7E"/>
    <w:rsid w:val="00C527E7"/>
    <w:rsid w:val="00C52D75"/>
    <w:rsid w:val="00C54F76"/>
    <w:rsid w:val="00C55E4F"/>
    <w:rsid w:val="00C56F51"/>
    <w:rsid w:val="00C57007"/>
    <w:rsid w:val="00C574A0"/>
    <w:rsid w:val="00C576CC"/>
    <w:rsid w:val="00C57C8C"/>
    <w:rsid w:val="00C60E0F"/>
    <w:rsid w:val="00C61DAC"/>
    <w:rsid w:val="00C6284D"/>
    <w:rsid w:val="00C62E01"/>
    <w:rsid w:val="00C634DB"/>
    <w:rsid w:val="00C63A48"/>
    <w:rsid w:val="00C64657"/>
    <w:rsid w:val="00C64FE9"/>
    <w:rsid w:val="00C6594D"/>
    <w:rsid w:val="00C65DD1"/>
    <w:rsid w:val="00C65F10"/>
    <w:rsid w:val="00C665C3"/>
    <w:rsid w:val="00C666E3"/>
    <w:rsid w:val="00C66781"/>
    <w:rsid w:val="00C667D3"/>
    <w:rsid w:val="00C669F8"/>
    <w:rsid w:val="00C66BA8"/>
    <w:rsid w:val="00C67063"/>
    <w:rsid w:val="00C67A1D"/>
    <w:rsid w:val="00C67A6F"/>
    <w:rsid w:val="00C71064"/>
    <w:rsid w:val="00C7257C"/>
    <w:rsid w:val="00C73463"/>
    <w:rsid w:val="00C7362A"/>
    <w:rsid w:val="00C763EE"/>
    <w:rsid w:val="00C76CB0"/>
    <w:rsid w:val="00C77DF8"/>
    <w:rsid w:val="00C8038E"/>
    <w:rsid w:val="00C819D3"/>
    <w:rsid w:val="00C82BDB"/>
    <w:rsid w:val="00C8444D"/>
    <w:rsid w:val="00C8451C"/>
    <w:rsid w:val="00C85D2A"/>
    <w:rsid w:val="00C872A2"/>
    <w:rsid w:val="00C87A93"/>
    <w:rsid w:val="00C87F81"/>
    <w:rsid w:val="00C9092C"/>
    <w:rsid w:val="00C91028"/>
    <w:rsid w:val="00C916C6"/>
    <w:rsid w:val="00C9253F"/>
    <w:rsid w:val="00C93A49"/>
    <w:rsid w:val="00C94BC3"/>
    <w:rsid w:val="00C95023"/>
    <w:rsid w:val="00C9563F"/>
    <w:rsid w:val="00C95AC6"/>
    <w:rsid w:val="00C95E2C"/>
    <w:rsid w:val="00C95F8E"/>
    <w:rsid w:val="00C96123"/>
    <w:rsid w:val="00C97226"/>
    <w:rsid w:val="00C97433"/>
    <w:rsid w:val="00C97C73"/>
    <w:rsid w:val="00C97F69"/>
    <w:rsid w:val="00CA060E"/>
    <w:rsid w:val="00CA0CD7"/>
    <w:rsid w:val="00CA141A"/>
    <w:rsid w:val="00CA1659"/>
    <w:rsid w:val="00CA1F8F"/>
    <w:rsid w:val="00CA2152"/>
    <w:rsid w:val="00CA2C55"/>
    <w:rsid w:val="00CA2DE0"/>
    <w:rsid w:val="00CA3A91"/>
    <w:rsid w:val="00CA3F38"/>
    <w:rsid w:val="00CA3F42"/>
    <w:rsid w:val="00CA45E4"/>
    <w:rsid w:val="00CA4A1C"/>
    <w:rsid w:val="00CA6832"/>
    <w:rsid w:val="00CA6A20"/>
    <w:rsid w:val="00CA6EEF"/>
    <w:rsid w:val="00CA6FC8"/>
    <w:rsid w:val="00CB1182"/>
    <w:rsid w:val="00CB144A"/>
    <w:rsid w:val="00CB14DE"/>
    <w:rsid w:val="00CB1B1D"/>
    <w:rsid w:val="00CB1B4C"/>
    <w:rsid w:val="00CB1B4F"/>
    <w:rsid w:val="00CB1E56"/>
    <w:rsid w:val="00CB21ED"/>
    <w:rsid w:val="00CB2BB2"/>
    <w:rsid w:val="00CB2C55"/>
    <w:rsid w:val="00CB3071"/>
    <w:rsid w:val="00CB3097"/>
    <w:rsid w:val="00CB5593"/>
    <w:rsid w:val="00CB5ADA"/>
    <w:rsid w:val="00CB5E4B"/>
    <w:rsid w:val="00CB6144"/>
    <w:rsid w:val="00CC0809"/>
    <w:rsid w:val="00CC1CA7"/>
    <w:rsid w:val="00CC24DD"/>
    <w:rsid w:val="00CC287E"/>
    <w:rsid w:val="00CC2AB3"/>
    <w:rsid w:val="00CC2DDE"/>
    <w:rsid w:val="00CC3614"/>
    <w:rsid w:val="00CC3C5A"/>
    <w:rsid w:val="00CC5A27"/>
    <w:rsid w:val="00CC608A"/>
    <w:rsid w:val="00CC6424"/>
    <w:rsid w:val="00CC6C3E"/>
    <w:rsid w:val="00CC742F"/>
    <w:rsid w:val="00CC7621"/>
    <w:rsid w:val="00CC7A73"/>
    <w:rsid w:val="00CC7ABC"/>
    <w:rsid w:val="00CD0761"/>
    <w:rsid w:val="00CD0C55"/>
    <w:rsid w:val="00CD0F41"/>
    <w:rsid w:val="00CD125F"/>
    <w:rsid w:val="00CD15CA"/>
    <w:rsid w:val="00CD206A"/>
    <w:rsid w:val="00CD208F"/>
    <w:rsid w:val="00CD2E2A"/>
    <w:rsid w:val="00CD2EB1"/>
    <w:rsid w:val="00CD3984"/>
    <w:rsid w:val="00CD3BBF"/>
    <w:rsid w:val="00CD3DED"/>
    <w:rsid w:val="00CD4C9F"/>
    <w:rsid w:val="00CD4F43"/>
    <w:rsid w:val="00CD5669"/>
    <w:rsid w:val="00CD56F6"/>
    <w:rsid w:val="00CD5829"/>
    <w:rsid w:val="00CD601B"/>
    <w:rsid w:val="00CD66B7"/>
    <w:rsid w:val="00CD6F60"/>
    <w:rsid w:val="00CD6F97"/>
    <w:rsid w:val="00CE0658"/>
    <w:rsid w:val="00CE1D6A"/>
    <w:rsid w:val="00CE1DA4"/>
    <w:rsid w:val="00CE53E7"/>
    <w:rsid w:val="00CE5A65"/>
    <w:rsid w:val="00CE5C9D"/>
    <w:rsid w:val="00CE6777"/>
    <w:rsid w:val="00CE68A2"/>
    <w:rsid w:val="00CE69CA"/>
    <w:rsid w:val="00CE6C82"/>
    <w:rsid w:val="00CE6DE5"/>
    <w:rsid w:val="00CE7755"/>
    <w:rsid w:val="00CF1612"/>
    <w:rsid w:val="00CF1E4E"/>
    <w:rsid w:val="00CF2F14"/>
    <w:rsid w:val="00CF3653"/>
    <w:rsid w:val="00CF39DD"/>
    <w:rsid w:val="00CF3A0F"/>
    <w:rsid w:val="00CF5CFD"/>
    <w:rsid w:val="00CF6293"/>
    <w:rsid w:val="00CF64B2"/>
    <w:rsid w:val="00D006F5"/>
    <w:rsid w:val="00D01260"/>
    <w:rsid w:val="00D014B2"/>
    <w:rsid w:val="00D01E24"/>
    <w:rsid w:val="00D02C84"/>
    <w:rsid w:val="00D03232"/>
    <w:rsid w:val="00D032FE"/>
    <w:rsid w:val="00D0455C"/>
    <w:rsid w:val="00D04D00"/>
    <w:rsid w:val="00D05A8D"/>
    <w:rsid w:val="00D06B44"/>
    <w:rsid w:val="00D06D96"/>
    <w:rsid w:val="00D06E52"/>
    <w:rsid w:val="00D106AC"/>
    <w:rsid w:val="00D10BE0"/>
    <w:rsid w:val="00D10EB9"/>
    <w:rsid w:val="00D110D3"/>
    <w:rsid w:val="00D11726"/>
    <w:rsid w:val="00D1236D"/>
    <w:rsid w:val="00D12EA4"/>
    <w:rsid w:val="00D12ECB"/>
    <w:rsid w:val="00D135A2"/>
    <w:rsid w:val="00D13F2A"/>
    <w:rsid w:val="00D14035"/>
    <w:rsid w:val="00D14347"/>
    <w:rsid w:val="00D153F8"/>
    <w:rsid w:val="00D16410"/>
    <w:rsid w:val="00D16814"/>
    <w:rsid w:val="00D16B07"/>
    <w:rsid w:val="00D16C2A"/>
    <w:rsid w:val="00D177CF"/>
    <w:rsid w:val="00D20EE2"/>
    <w:rsid w:val="00D218A8"/>
    <w:rsid w:val="00D22C87"/>
    <w:rsid w:val="00D23AC4"/>
    <w:rsid w:val="00D23FE6"/>
    <w:rsid w:val="00D25ACB"/>
    <w:rsid w:val="00D2620B"/>
    <w:rsid w:val="00D266DA"/>
    <w:rsid w:val="00D267C0"/>
    <w:rsid w:val="00D269CD"/>
    <w:rsid w:val="00D26A93"/>
    <w:rsid w:val="00D27652"/>
    <w:rsid w:val="00D27C08"/>
    <w:rsid w:val="00D300DF"/>
    <w:rsid w:val="00D30431"/>
    <w:rsid w:val="00D309EA"/>
    <w:rsid w:val="00D30FD5"/>
    <w:rsid w:val="00D3181F"/>
    <w:rsid w:val="00D31B30"/>
    <w:rsid w:val="00D31CFC"/>
    <w:rsid w:val="00D329CB"/>
    <w:rsid w:val="00D32DF4"/>
    <w:rsid w:val="00D3353B"/>
    <w:rsid w:val="00D34A25"/>
    <w:rsid w:val="00D350D0"/>
    <w:rsid w:val="00D357C2"/>
    <w:rsid w:val="00D36002"/>
    <w:rsid w:val="00D36163"/>
    <w:rsid w:val="00D37820"/>
    <w:rsid w:val="00D40EF2"/>
    <w:rsid w:val="00D4125A"/>
    <w:rsid w:val="00D42908"/>
    <w:rsid w:val="00D42B73"/>
    <w:rsid w:val="00D437B7"/>
    <w:rsid w:val="00D44B92"/>
    <w:rsid w:val="00D44E30"/>
    <w:rsid w:val="00D4519D"/>
    <w:rsid w:val="00D452B2"/>
    <w:rsid w:val="00D45656"/>
    <w:rsid w:val="00D459A2"/>
    <w:rsid w:val="00D4620C"/>
    <w:rsid w:val="00D464F1"/>
    <w:rsid w:val="00D46673"/>
    <w:rsid w:val="00D50040"/>
    <w:rsid w:val="00D51203"/>
    <w:rsid w:val="00D5134E"/>
    <w:rsid w:val="00D525DF"/>
    <w:rsid w:val="00D52CBC"/>
    <w:rsid w:val="00D53187"/>
    <w:rsid w:val="00D533F6"/>
    <w:rsid w:val="00D54218"/>
    <w:rsid w:val="00D542AD"/>
    <w:rsid w:val="00D54B57"/>
    <w:rsid w:val="00D5570C"/>
    <w:rsid w:val="00D55A58"/>
    <w:rsid w:val="00D55F21"/>
    <w:rsid w:val="00D56891"/>
    <w:rsid w:val="00D574D3"/>
    <w:rsid w:val="00D57A82"/>
    <w:rsid w:val="00D6089E"/>
    <w:rsid w:val="00D608DD"/>
    <w:rsid w:val="00D60BA4"/>
    <w:rsid w:val="00D62148"/>
    <w:rsid w:val="00D6214F"/>
    <w:rsid w:val="00D62448"/>
    <w:rsid w:val="00D62682"/>
    <w:rsid w:val="00D6368F"/>
    <w:rsid w:val="00D63A4D"/>
    <w:rsid w:val="00D64006"/>
    <w:rsid w:val="00D6428D"/>
    <w:rsid w:val="00D64D02"/>
    <w:rsid w:val="00D64D10"/>
    <w:rsid w:val="00D64DBE"/>
    <w:rsid w:val="00D64E3B"/>
    <w:rsid w:val="00D65266"/>
    <w:rsid w:val="00D65B66"/>
    <w:rsid w:val="00D65C57"/>
    <w:rsid w:val="00D65DBC"/>
    <w:rsid w:val="00D66263"/>
    <w:rsid w:val="00D669A1"/>
    <w:rsid w:val="00D67451"/>
    <w:rsid w:val="00D67986"/>
    <w:rsid w:val="00D70134"/>
    <w:rsid w:val="00D70385"/>
    <w:rsid w:val="00D70749"/>
    <w:rsid w:val="00D70B51"/>
    <w:rsid w:val="00D70BF9"/>
    <w:rsid w:val="00D70D77"/>
    <w:rsid w:val="00D717DE"/>
    <w:rsid w:val="00D721E4"/>
    <w:rsid w:val="00D73429"/>
    <w:rsid w:val="00D745EF"/>
    <w:rsid w:val="00D754CB"/>
    <w:rsid w:val="00D75D3E"/>
    <w:rsid w:val="00D75ED2"/>
    <w:rsid w:val="00D77422"/>
    <w:rsid w:val="00D80389"/>
    <w:rsid w:val="00D806CA"/>
    <w:rsid w:val="00D80882"/>
    <w:rsid w:val="00D8088D"/>
    <w:rsid w:val="00D80A66"/>
    <w:rsid w:val="00D80F92"/>
    <w:rsid w:val="00D812E7"/>
    <w:rsid w:val="00D81538"/>
    <w:rsid w:val="00D81EFC"/>
    <w:rsid w:val="00D829C3"/>
    <w:rsid w:val="00D82FC5"/>
    <w:rsid w:val="00D83DD0"/>
    <w:rsid w:val="00D8465A"/>
    <w:rsid w:val="00D84C26"/>
    <w:rsid w:val="00D87108"/>
    <w:rsid w:val="00D92420"/>
    <w:rsid w:val="00D92560"/>
    <w:rsid w:val="00D92853"/>
    <w:rsid w:val="00D92BE8"/>
    <w:rsid w:val="00D93068"/>
    <w:rsid w:val="00D9313E"/>
    <w:rsid w:val="00D931B2"/>
    <w:rsid w:val="00D93AAD"/>
    <w:rsid w:val="00D9469D"/>
    <w:rsid w:val="00D94E82"/>
    <w:rsid w:val="00D952B5"/>
    <w:rsid w:val="00D9661B"/>
    <w:rsid w:val="00D96A19"/>
    <w:rsid w:val="00DA06A8"/>
    <w:rsid w:val="00DA184C"/>
    <w:rsid w:val="00DA2183"/>
    <w:rsid w:val="00DA21BF"/>
    <w:rsid w:val="00DA2894"/>
    <w:rsid w:val="00DA3D50"/>
    <w:rsid w:val="00DA3EF8"/>
    <w:rsid w:val="00DA4168"/>
    <w:rsid w:val="00DA48B8"/>
    <w:rsid w:val="00DA4B46"/>
    <w:rsid w:val="00DA4E1E"/>
    <w:rsid w:val="00DA531B"/>
    <w:rsid w:val="00DA5C10"/>
    <w:rsid w:val="00DA6FAE"/>
    <w:rsid w:val="00DA7344"/>
    <w:rsid w:val="00DA772C"/>
    <w:rsid w:val="00DB0ABB"/>
    <w:rsid w:val="00DB0DD9"/>
    <w:rsid w:val="00DB147C"/>
    <w:rsid w:val="00DB17E4"/>
    <w:rsid w:val="00DB1C36"/>
    <w:rsid w:val="00DB1FAC"/>
    <w:rsid w:val="00DB41E5"/>
    <w:rsid w:val="00DB4429"/>
    <w:rsid w:val="00DB4F9B"/>
    <w:rsid w:val="00DC0267"/>
    <w:rsid w:val="00DC03B0"/>
    <w:rsid w:val="00DC046B"/>
    <w:rsid w:val="00DC0AC4"/>
    <w:rsid w:val="00DC0B48"/>
    <w:rsid w:val="00DC14CC"/>
    <w:rsid w:val="00DC1675"/>
    <w:rsid w:val="00DC1839"/>
    <w:rsid w:val="00DC1E19"/>
    <w:rsid w:val="00DC1EAC"/>
    <w:rsid w:val="00DC23A2"/>
    <w:rsid w:val="00DC252E"/>
    <w:rsid w:val="00DC28F6"/>
    <w:rsid w:val="00DC2C8C"/>
    <w:rsid w:val="00DC3A71"/>
    <w:rsid w:val="00DC4490"/>
    <w:rsid w:val="00DC4897"/>
    <w:rsid w:val="00DC4D8A"/>
    <w:rsid w:val="00DC4F86"/>
    <w:rsid w:val="00DC63E1"/>
    <w:rsid w:val="00DC6513"/>
    <w:rsid w:val="00DC70D1"/>
    <w:rsid w:val="00DC76A9"/>
    <w:rsid w:val="00DD16A0"/>
    <w:rsid w:val="00DD217C"/>
    <w:rsid w:val="00DD2451"/>
    <w:rsid w:val="00DD3BD0"/>
    <w:rsid w:val="00DD54E3"/>
    <w:rsid w:val="00DD71E4"/>
    <w:rsid w:val="00DD7A11"/>
    <w:rsid w:val="00DE03CF"/>
    <w:rsid w:val="00DE0D12"/>
    <w:rsid w:val="00DE240F"/>
    <w:rsid w:val="00DE2F48"/>
    <w:rsid w:val="00DE33EF"/>
    <w:rsid w:val="00DE5349"/>
    <w:rsid w:val="00DE53D3"/>
    <w:rsid w:val="00DE5A8E"/>
    <w:rsid w:val="00DE5DDD"/>
    <w:rsid w:val="00DE6341"/>
    <w:rsid w:val="00DE7CF6"/>
    <w:rsid w:val="00DF059D"/>
    <w:rsid w:val="00DF2077"/>
    <w:rsid w:val="00DF2098"/>
    <w:rsid w:val="00DF2D01"/>
    <w:rsid w:val="00DF3621"/>
    <w:rsid w:val="00DF3672"/>
    <w:rsid w:val="00DF3AE7"/>
    <w:rsid w:val="00DF3B7A"/>
    <w:rsid w:val="00DF5670"/>
    <w:rsid w:val="00DF6185"/>
    <w:rsid w:val="00DF6D81"/>
    <w:rsid w:val="00DF6DF5"/>
    <w:rsid w:val="00DF6F49"/>
    <w:rsid w:val="00DF6FC1"/>
    <w:rsid w:val="00DF7727"/>
    <w:rsid w:val="00DF7DE8"/>
    <w:rsid w:val="00DF7ED1"/>
    <w:rsid w:val="00E0025B"/>
    <w:rsid w:val="00E00632"/>
    <w:rsid w:val="00E007A0"/>
    <w:rsid w:val="00E02245"/>
    <w:rsid w:val="00E0239E"/>
    <w:rsid w:val="00E02537"/>
    <w:rsid w:val="00E031DC"/>
    <w:rsid w:val="00E03250"/>
    <w:rsid w:val="00E03B19"/>
    <w:rsid w:val="00E03E79"/>
    <w:rsid w:val="00E0497A"/>
    <w:rsid w:val="00E04E32"/>
    <w:rsid w:val="00E04ED3"/>
    <w:rsid w:val="00E05AD5"/>
    <w:rsid w:val="00E05E6D"/>
    <w:rsid w:val="00E05FB4"/>
    <w:rsid w:val="00E0736A"/>
    <w:rsid w:val="00E07407"/>
    <w:rsid w:val="00E10DB1"/>
    <w:rsid w:val="00E111E5"/>
    <w:rsid w:val="00E1175D"/>
    <w:rsid w:val="00E11FE3"/>
    <w:rsid w:val="00E126BA"/>
    <w:rsid w:val="00E12FBC"/>
    <w:rsid w:val="00E14C78"/>
    <w:rsid w:val="00E14EFF"/>
    <w:rsid w:val="00E1581B"/>
    <w:rsid w:val="00E1587D"/>
    <w:rsid w:val="00E16DAA"/>
    <w:rsid w:val="00E16DEE"/>
    <w:rsid w:val="00E177B9"/>
    <w:rsid w:val="00E17B16"/>
    <w:rsid w:val="00E17B8F"/>
    <w:rsid w:val="00E17DF2"/>
    <w:rsid w:val="00E21136"/>
    <w:rsid w:val="00E21555"/>
    <w:rsid w:val="00E22F68"/>
    <w:rsid w:val="00E23B3A"/>
    <w:rsid w:val="00E24610"/>
    <w:rsid w:val="00E256A5"/>
    <w:rsid w:val="00E25E7A"/>
    <w:rsid w:val="00E2610F"/>
    <w:rsid w:val="00E261A4"/>
    <w:rsid w:val="00E264A3"/>
    <w:rsid w:val="00E265C3"/>
    <w:rsid w:val="00E270F2"/>
    <w:rsid w:val="00E27206"/>
    <w:rsid w:val="00E307C2"/>
    <w:rsid w:val="00E31007"/>
    <w:rsid w:val="00E3107E"/>
    <w:rsid w:val="00E31498"/>
    <w:rsid w:val="00E31F10"/>
    <w:rsid w:val="00E32EA3"/>
    <w:rsid w:val="00E32EAB"/>
    <w:rsid w:val="00E333FF"/>
    <w:rsid w:val="00E33C1A"/>
    <w:rsid w:val="00E351EC"/>
    <w:rsid w:val="00E352D0"/>
    <w:rsid w:val="00E366C3"/>
    <w:rsid w:val="00E367A6"/>
    <w:rsid w:val="00E375BC"/>
    <w:rsid w:val="00E376DB"/>
    <w:rsid w:val="00E37744"/>
    <w:rsid w:val="00E37897"/>
    <w:rsid w:val="00E379FF"/>
    <w:rsid w:val="00E37B4D"/>
    <w:rsid w:val="00E37D7D"/>
    <w:rsid w:val="00E37FE0"/>
    <w:rsid w:val="00E40F97"/>
    <w:rsid w:val="00E41E51"/>
    <w:rsid w:val="00E42574"/>
    <w:rsid w:val="00E42655"/>
    <w:rsid w:val="00E42E76"/>
    <w:rsid w:val="00E43114"/>
    <w:rsid w:val="00E432B2"/>
    <w:rsid w:val="00E43DF7"/>
    <w:rsid w:val="00E46AAC"/>
    <w:rsid w:val="00E47854"/>
    <w:rsid w:val="00E47878"/>
    <w:rsid w:val="00E479C0"/>
    <w:rsid w:val="00E50E99"/>
    <w:rsid w:val="00E51ABE"/>
    <w:rsid w:val="00E5206A"/>
    <w:rsid w:val="00E520E5"/>
    <w:rsid w:val="00E52EEE"/>
    <w:rsid w:val="00E530FF"/>
    <w:rsid w:val="00E533D6"/>
    <w:rsid w:val="00E53970"/>
    <w:rsid w:val="00E54BCF"/>
    <w:rsid w:val="00E54E89"/>
    <w:rsid w:val="00E55E26"/>
    <w:rsid w:val="00E5605A"/>
    <w:rsid w:val="00E56082"/>
    <w:rsid w:val="00E5767C"/>
    <w:rsid w:val="00E57D34"/>
    <w:rsid w:val="00E61517"/>
    <w:rsid w:val="00E61716"/>
    <w:rsid w:val="00E61DD6"/>
    <w:rsid w:val="00E625D0"/>
    <w:rsid w:val="00E6260A"/>
    <w:rsid w:val="00E62B02"/>
    <w:rsid w:val="00E6300E"/>
    <w:rsid w:val="00E6350E"/>
    <w:rsid w:val="00E636FA"/>
    <w:rsid w:val="00E63FCC"/>
    <w:rsid w:val="00E64CE0"/>
    <w:rsid w:val="00E64F82"/>
    <w:rsid w:val="00E660FF"/>
    <w:rsid w:val="00E66B27"/>
    <w:rsid w:val="00E6730C"/>
    <w:rsid w:val="00E6791A"/>
    <w:rsid w:val="00E70250"/>
    <w:rsid w:val="00E70832"/>
    <w:rsid w:val="00E70A18"/>
    <w:rsid w:val="00E70C54"/>
    <w:rsid w:val="00E7119A"/>
    <w:rsid w:val="00E711EC"/>
    <w:rsid w:val="00E71516"/>
    <w:rsid w:val="00E71E34"/>
    <w:rsid w:val="00E72F35"/>
    <w:rsid w:val="00E730ED"/>
    <w:rsid w:val="00E7311F"/>
    <w:rsid w:val="00E737D9"/>
    <w:rsid w:val="00E73AC0"/>
    <w:rsid w:val="00E73D5F"/>
    <w:rsid w:val="00E74133"/>
    <w:rsid w:val="00E74FAC"/>
    <w:rsid w:val="00E7665E"/>
    <w:rsid w:val="00E76739"/>
    <w:rsid w:val="00E77DFA"/>
    <w:rsid w:val="00E803BC"/>
    <w:rsid w:val="00E80513"/>
    <w:rsid w:val="00E80707"/>
    <w:rsid w:val="00E81AE1"/>
    <w:rsid w:val="00E8293B"/>
    <w:rsid w:val="00E82EA6"/>
    <w:rsid w:val="00E83AE7"/>
    <w:rsid w:val="00E83EF0"/>
    <w:rsid w:val="00E854C9"/>
    <w:rsid w:val="00E85952"/>
    <w:rsid w:val="00E86D63"/>
    <w:rsid w:val="00E86D6E"/>
    <w:rsid w:val="00E877FE"/>
    <w:rsid w:val="00E908F7"/>
    <w:rsid w:val="00E90F93"/>
    <w:rsid w:val="00E91619"/>
    <w:rsid w:val="00E94132"/>
    <w:rsid w:val="00E94185"/>
    <w:rsid w:val="00E96CE7"/>
    <w:rsid w:val="00E970BC"/>
    <w:rsid w:val="00E974DC"/>
    <w:rsid w:val="00EA0AB4"/>
    <w:rsid w:val="00EA2613"/>
    <w:rsid w:val="00EA2836"/>
    <w:rsid w:val="00EA2FFD"/>
    <w:rsid w:val="00EA3CE6"/>
    <w:rsid w:val="00EA4214"/>
    <w:rsid w:val="00EA47EE"/>
    <w:rsid w:val="00EA494B"/>
    <w:rsid w:val="00EA4FC9"/>
    <w:rsid w:val="00EA5109"/>
    <w:rsid w:val="00EA6B61"/>
    <w:rsid w:val="00EA7570"/>
    <w:rsid w:val="00EA7D3D"/>
    <w:rsid w:val="00EA7ECA"/>
    <w:rsid w:val="00EB0B47"/>
    <w:rsid w:val="00EB0BEF"/>
    <w:rsid w:val="00EB0CC0"/>
    <w:rsid w:val="00EB1680"/>
    <w:rsid w:val="00EB2490"/>
    <w:rsid w:val="00EB2633"/>
    <w:rsid w:val="00EB32E6"/>
    <w:rsid w:val="00EB33FA"/>
    <w:rsid w:val="00EB3A86"/>
    <w:rsid w:val="00EB3C75"/>
    <w:rsid w:val="00EB43E4"/>
    <w:rsid w:val="00EB50B0"/>
    <w:rsid w:val="00EB52BD"/>
    <w:rsid w:val="00EB6021"/>
    <w:rsid w:val="00EB69BF"/>
    <w:rsid w:val="00EC3499"/>
    <w:rsid w:val="00EC35E4"/>
    <w:rsid w:val="00EC3758"/>
    <w:rsid w:val="00EC37D4"/>
    <w:rsid w:val="00EC565A"/>
    <w:rsid w:val="00EC5EB9"/>
    <w:rsid w:val="00EC6A02"/>
    <w:rsid w:val="00EC7550"/>
    <w:rsid w:val="00ED03A1"/>
    <w:rsid w:val="00ED0B1C"/>
    <w:rsid w:val="00ED1BB6"/>
    <w:rsid w:val="00ED26AA"/>
    <w:rsid w:val="00ED31DA"/>
    <w:rsid w:val="00ED3EE4"/>
    <w:rsid w:val="00ED4BA7"/>
    <w:rsid w:val="00ED547B"/>
    <w:rsid w:val="00ED5CC4"/>
    <w:rsid w:val="00ED6742"/>
    <w:rsid w:val="00ED6A65"/>
    <w:rsid w:val="00ED77D4"/>
    <w:rsid w:val="00ED7BC5"/>
    <w:rsid w:val="00ED7C38"/>
    <w:rsid w:val="00ED7F14"/>
    <w:rsid w:val="00EE07DE"/>
    <w:rsid w:val="00EE0B67"/>
    <w:rsid w:val="00EE109B"/>
    <w:rsid w:val="00EE1766"/>
    <w:rsid w:val="00EE1D5C"/>
    <w:rsid w:val="00EE1E7F"/>
    <w:rsid w:val="00EE1EE4"/>
    <w:rsid w:val="00EE267E"/>
    <w:rsid w:val="00EE2D71"/>
    <w:rsid w:val="00EE5055"/>
    <w:rsid w:val="00EE59FD"/>
    <w:rsid w:val="00EE72A1"/>
    <w:rsid w:val="00EE7E06"/>
    <w:rsid w:val="00EF02CB"/>
    <w:rsid w:val="00EF1626"/>
    <w:rsid w:val="00EF1726"/>
    <w:rsid w:val="00EF1ACC"/>
    <w:rsid w:val="00EF25E3"/>
    <w:rsid w:val="00EF3B78"/>
    <w:rsid w:val="00EF40B4"/>
    <w:rsid w:val="00EF4138"/>
    <w:rsid w:val="00EF41E9"/>
    <w:rsid w:val="00EF5408"/>
    <w:rsid w:val="00EF5AEF"/>
    <w:rsid w:val="00EF60BF"/>
    <w:rsid w:val="00EF64BF"/>
    <w:rsid w:val="00EF7367"/>
    <w:rsid w:val="00EF7C58"/>
    <w:rsid w:val="00F0002E"/>
    <w:rsid w:val="00F002DC"/>
    <w:rsid w:val="00F0104A"/>
    <w:rsid w:val="00F01880"/>
    <w:rsid w:val="00F01B27"/>
    <w:rsid w:val="00F0233F"/>
    <w:rsid w:val="00F025EF"/>
    <w:rsid w:val="00F028CD"/>
    <w:rsid w:val="00F0376C"/>
    <w:rsid w:val="00F039B6"/>
    <w:rsid w:val="00F04422"/>
    <w:rsid w:val="00F04E46"/>
    <w:rsid w:val="00F052E8"/>
    <w:rsid w:val="00F05562"/>
    <w:rsid w:val="00F0634B"/>
    <w:rsid w:val="00F065C0"/>
    <w:rsid w:val="00F0688D"/>
    <w:rsid w:val="00F06B44"/>
    <w:rsid w:val="00F109CE"/>
    <w:rsid w:val="00F12B6F"/>
    <w:rsid w:val="00F13FBF"/>
    <w:rsid w:val="00F141D1"/>
    <w:rsid w:val="00F1435E"/>
    <w:rsid w:val="00F1487D"/>
    <w:rsid w:val="00F15609"/>
    <w:rsid w:val="00F15BAF"/>
    <w:rsid w:val="00F1608B"/>
    <w:rsid w:val="00F16147"/>
    <w:rsid w:val="00F16970"/>
    <w:rsid w:val="00F1742D"/>
    <w:rsid w:val="00F204C4"/>
    <w:rsid w:val="00F205B2"/>
    <w:rsid w:val="00F20614"/>
    <w:rsid w:val="00F221B9"/>
    <w:rsid w:val="00F22C75"/>
    <w:rsid w:val="00F22F27"/>
    <w:rsid w:val="00F23AD5"/>
    <w:rsid w:val="00F24559"/>
    <w:rsid w:val="00F24FF8"/>
    <w:rsid w:val="00F260A3"/>
    <w:rsid w:val="00F26E19"/>
    <w:rsid w:val="00F3113B"/>
    <w:rsid w:val="00F3130D"/>
    <w:rsid w:val="00F335C6"/>
    <w:rsid w:val="00F33747"/>
    <w:rsid w:val="00F33C00"/>
    <w:rsid w:val="00F34B61"/>
    <w:rsid w:val="00F34FE8"/>
    <w:rsid w:val="00F35667"/>
    <w:rsid w:val="00F35894"/>
    <w:rsid w:val="00F35C37"/>
    <w:rsid w:val="00F35E1F"/>
    <w:rsid w:val="00F4005A"/>
    <w:rsid w:val="00F4006E"/>
    <w:rsid w:val="00F40D1D"/>
    <w:rsid w:val="00F4159A"/>
    <w:rsid w:val="00F4170D"/>
    <w:rsid w:val="00F4257F"/>
    <w:rsid w:val="00F42603"/>
    <w:rsid w:val="00F42A0A"/>
    <w:rsid w:val="00F42E99"/>
    <w:rsid w:val="00F44141"/>
    <w:rsid w:val="00F441EE"/>
    <w:rsid w:val="00F45AF6"/>
    <w:rsid w:val="00F461F7"/>
    <w:rsid w:val="00F469E9"/>
    <w:rsid w:val="00F471B3"/>
    <w:rsid w:val="00F4750D"/>
    <w:rsid w:val="00F47B23"/>
    <w:rsid w:val="00F47D81"/>
    <w:rsid w:val="00F502C4"/>
    <w:rsid w:val="00F50E69"/>
    <w:rsid w:val="00F5103D"/>
    <w:rsid w:val="00F51E88"/>
    <w:rsid w:val="00F52B40"/>
    <w:rsid w:val="00F53870"/>
    <w:rsid w:val="00F545E0"/>
    <w:rsid w:val="00F549FB"/>
    <w:rsid w:val="00F54C3B"/>
    <w:rsid w:val="00F555DD"/>
    <w:rsid w:val="00F55CA0"/>
    <w:rsid w:val="00F56156"/>
    <w:rsid w:val="00F562E8"/>
    <w:rsid w:val="00F56FE1"/>
    <w:rsid w:val="00F60157"/>
    <w:rsid w:val="00F609FD"/>
    <w:rsid w:val="00F60D3E"/>
    <w:rsid w:val="00F61104"/>
    <w:rsid w:val="00F613D0"/>
    <w:rsid w:val="00F6218D"/>
    <w:rsid w:val="00F621F9"/>
    <w:rsid w:val="00F62FDF"/>
    <w:rsid w:val="00F63E16"/>
    <w:rsid w:val="00F64137"/>
    <w:rsid w:val="00F64C18"/>
    <w:rsid w:val="00F65087"/>
    <w:rsid w:val="00F6780C"/>
    <w:rsid w:val="00F707CE"/>
    <w:rsid w:val="00F70E08"/>
    <w:rsid w:val="00F712EE"/>
    <w:rsid w:val="00F71C90"/>
    <w:rsid w:val="00F7258A"/>
    <w:rsid w:val="00F7271B"/>
    <w:rsid w:val="00F72773"/>
    <w:rsid w:val="00F72783"/>
    <w:rsid w:val="00F75846"/>
    <w:rsid w:val="00F75A4C"/>
    <w:rsid w:val="00F75C08"/>
    <w:rsid w:val="00F765BE"/>
    <w:rsid w:val="00F7741A"/>
    <w:rsid w:val="00F775D3"/>
    <w:rsid w:val="00F775D7"/>
    <w:rsid w:val="00F77618"/>
    <w:rsid w:val="00F809AB"/>
    <w:rsid w:val="00F81256"/>
    <w:rsid w:val="00F81587"/>
    <w:rsid w:val="00F81F0A"/>
    <w:rsid w:val="00F829FA"/>
    <w:rsid w:val="00F82A0C"/>
    <w:rsid w:val="00F82E56"/>
    <w:rsid w:val="00F8311F"/>
    <w:rsid w:val="00F845A0"/>
    <w:rsid w:val="00F848F7"/>
    <w:rsid w:val="00F84C18"/>
    <w:rsid w:val="00F84C31"/>
    <w:rsid w:val="00F84DD3"/>
    <w:rsid w:val="00F86571"/>
    <w:rsid w:val="00F86EB5"/>
    <w:rsid w:val="00F87A9E"/>
    <w:rsid w:val="00F87BE7"/>
    <w:rsid w:val="00F90464"/>
    <w:rsid w:val="00F9279C"/>
    <w:rsid w:val="00F92A24"/>
    <w:rsid w:val="00F93061"/>
    <w:rsid w:val="00F9333E"/>
    <w:rsid w:val="00F93740"/>
    <w:rsid w:val="00F939ED"/>
    <w:rsid w:val="00F944F4"/>
    <w:rsid w:val="00F94787"/>
    <w:rsid w:val="00F948F4"/>
    <w:rsid w:val="00F9497C"/>
    <w:rsid w:val="00F94E14"/>
    <w:rsid w:val="00F952F5"/>
    <w:rsid w:val="00F95883"/>
    <w:rsid w:val="00F9617A"/>
    <w:rsid w:val="00F96947"/>
    <w:rsid w:val="00F96CFC"/>
    <w:rsid w:val="00F97CF0"/>
    <w:rsid w:val="00FA0752"/>
    <w:rsid w:val="00FA0758"/>
    <w:rsid w:val="00FA0ED8"/>
    <w:rsid w:val="00FA30A0"/>
    <w:rsid w:val="00FA32C8"/>
    <w:rsid w:val="00FA69CB"/>
    <w:rsid w:val="00FA6C32"/>
    <w:rsid w:val="00FA6D3D"/>
    <w:rsid w:val="00FA7031"/>
    <w:rsid w:val="00FA73FC"/>
    <w:rsid w:val="00FA7D5E"/>
    <w:rsid w:val="00FA7E85"/>
    <w:rsid w:val="00FB0A08"/>
    <w:rsid w:val="00FB0B7B"/>
    <w:rsid w:val="00FB1986"/>
    <w:rsid w:val="00FB3798"/>
    <w:rsid w:val="00FB3C75"/>
    <w:rsid w:val="00FB5B65"/>
    <w:rsid w:val="00FB79EE"/>
    <w:rsid w:val="00FB7CFC"/>
    <w:rsid w:val="00FC1870"/>
    <w:rsid w:val="00FC1DB8"/>
    <w:rsid w:val="00FC298C"/>
    <w:rsid w:val="00FC2E26"/>
    <w:rsid w:val="00FC3E99"/>
    <w:rsid w:val="00FC3F55"/>
    <w:rsid w:val="00FC6C9E"/>
    <w:rsid w:val="00FC7AE2"/>
    <w:rsid w:val="00FD02C0"/>
    <w:rsid w:val="00FD16C4"/>
    <w:rsid w:val="00FD1E8F"/>
    <w:rsid w:val="00FD1FDD"/>
    <w:rsid w:val="00FD213E"/>
    <w:rsid w:val="00FD28E2"/>
    <w:rsid w:val="00FD34CA"/>
    <w:rsid w:val="00FD372B"/>
    <w:rsid w:val="00FD4521"/>
    <w:rsid w:val="00FD544C"/>
    <w:rsid w:val="00FD5627"/>
    <w:rsid w:val="00FD5A56"/>
    <w:rsid w:val="00FD5A9B"/>
    <w:rsid w:val="00FD6135"/>
    <w:rsid w:val="00FD633D"/>
    <w:rsid w:val="00FD7131"/>
    <w:rsid w:val="00FD7A65"/>
    <w:rsid w:val="00FD7E15"/>
    <w:rsid w:val="00FE056F"/>
    <w:rsid w:val="00FE19CD"/>
    <w:rsid w:val="00FE2046"/>
    <w:rsid w:val="00FE23D1"/>
    <w:rsid w:val="00FE2AA8"/>
    <w:rsid w:val="00FE3983"/>
    <w:rsid w:val="00FE4815"/>
    <w:rsid w:val="00FE4A7B"/>
    <w:rsid w:val="00FE4AD1"/>
    <w:rsid w:val="00FE4C7D"/>
    <w:rsid w:val="00FE6523"/>
    <w:rsid w:val="00FE6785"/>
    <w:rsid w:val="00FE699C"/>
    <w:rsid w:val="00FE6D7F"/>
    <w:rsid w:val="00FE6E22"/>
    <w:rsid w:val="00FE6E56"/>
    <w:rsid w:val="00FF0285"/>
    <w:rsid w:val="00FF0DFD"/>
    <w:rsid w:val="00FF1808"/>
    <w:rsid w:val="00FF1C6C"/>
    <w:rsid w:val="00FF22CE"/>
    <w:rsid w:val="00FF22DD"/>
    <w:rsid w:val="00FF287E"/>
    <w:rsid w:val="00FF2970"/>
    <w:rsid w:val="00FF2A06"/>
    <w:rsid w:val="00FF44D0"/>
    <w:rsid w:val="00FF4812"/>
    <w:rsid w:val="00FF4A2D"/>
    <w:rsid w:val="00FF4E14"/>
    <w:rsid w:val="00FF6541"/>
    <w:rsid w:val="00FF65C0"/>
    <w:rsid w:val="00FF6FDA"/>
    <w:rsid w:val="00FF700D"/>
    <w:rsid w:val="00FF73E4"/>
    <w:rsid w:val="00FF7559"/>
    <w:rsid w:val="00FF76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white,#f2f2f2,#f8f8f8"/>
    </o:shapedefaults>
    <o:shapelayout v:ext="edit">
      <o:idmap v:ext="edit" data="2"/>
    </o:shapelayout>
  </w:shapeDefaults>
  <w:decimalSymbol w:val="."/>
  <w:listSeparator w:val=","/>
  <w14:docId w14:val="4AF3F382"/>
  <w14:defaultImageDpi w14:val="32767"/>
  <w15:chartTrackingRefBased/>
  <w15:docId w15:val="{FD62EBF3-42A2-4CDF-8052-E519D2C1A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aramond" w:eastAsiaTheme="minorHAnsi" w:hAnsi="Garamond"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0EEB"/>
    <w:pPr>
      <w:jc w:val="both"/>
    </w:pPr>
    <w:rPr>
      <w:rFonts w:ascii="Segoe UI Semilight" w:hAnsi="Segoe UI Semilight"/>
      <w:sz w:val="22"/>
    </w:rPr>
  </w:style>
  <w:style w:type="paragraph" w:styleId="Heading1">
    <w:name w:val="heading 1"/>
    <w:basedOn w:val="Normal"/>
    <w:next w:val="Normal"/>
    <w:link w:val="Heading1Char"/>
    <w:autoRedefine/>
    <w:uiPriority w:val="9"/>
    <w:qFormat/>
    <w:rsid w:val="0004673F"/>
    <w:pPr>
      <w:keepNext/>
      <w:keepLines/>
      <w:pageBreakBefore/>
      <w:framePr w:w="6804" w:wrap="notBeside" w:hAnchor="text" w:xAlign="right" w:y="1"/>
      <w:numPr>
        <w:numId w:val="17"/>
      </w:numPr>
      <w:spacing w:before="840" w:after="960" w:line="240" w:lineRule="auto"/>
      <w:ind w:left="357" w:hanging="357"/>
      <w:jc w:val="right"/>
      <w:outlineLvl w:val="0"/>
    </w:pPr>
    <w:rPr>
      <w:rFonts w:ascii="Grandview" w:eastAsiaTheme="majorEastAsia" w:hAnsi="Grandview" w:cstheme="majorBidi"/>
      <w:b/>
      <w:sz w:val="72"/>
      <w:szCs w:val="40"/>
    </w:rPr>
  </w:style>
  <w:style w:type="paragraph" w:styleId="Heading2">
    <w:name w:val="heading 2"/>
    <w:basedOn w:val="Normal"/>
    <w:next w:val="Normal"/>
    <w:link w:val="Heading2Char"/>
    <w:uiPriority w:val="9"/>
    <w:unhideWhenUsed/>
    <w:qFormat/>
    <w:rsid w:val="00062F38"/>
    <w:pPr>
      <w:keepNext/>
      <w:keepLines/>
      <w:numPr>
        <w:ilvl w:val="1"/>
        <w:numId w:val="17"/>
      </w:numPr>
      <w:spacing w:before="360"/>
      <w:ind w:left="794" w:hanging="737"/>
      <w:outlineLvl w:val="1"/>
    </w:pPr>
    <w:rPr>
      <w:rFonts w:ascii="Grandview" w:eastAsiaTheme="majorEastAsia" w:hAnsi="Grandview" w:cstheme="majorBidi"/>
      <w:b/>
      <w:sz w:val="30"/>
      <w:szCs w:val="32"/>
    </w:rPr>
  </w:style>
  <w:style w:type="paragraph" w:styleId="Heading3">
    <w:name w:val="heading 3"/>
    <w:basedOn w:val="Normal"/>
    <w:next w:val="Normal"/>
    <w:link w:val="Heading3Char"/>
    <w:uiPriority w:val="9"/>
    <w:unhideWhenUsed/>
    <w:qFormat/>
    <w:rsid w:val="00AE59F0"/>
    <w:pPr>
      <w:keepNext/>
      <w:keepLines/>
      <w:numPr>
        <w:ilvl w:val="2"/>
        <w:numId w:val="17"/>
      </w:numPr>
      <w:spacing w:before="240" w:after="80"/>
      <w:ind w:left="964" w:hanging="794"/>
      <w:jc w:val="left"/>
      <w:outlineLvl w:val="2"/>
    </w:pPr>
    <w:rPr>
      <w:rFonts w:ascii="Grandview" w:eastAsiaTheme="majorEastAsia" w:hAnsi="Grandview" w:cstheme="majorBidi"/>
      <w:b/>
      <w:sz w:val="26"/>
      <w:szCs w:val="28"/>
    </w:rPr>
  </w:style>
  <w:style w:type="paragraph" w:styleId="Heading4">
    <w:name w:val="heading 4"/>
    <w:basedOn w:val="Normal"/>
    <w:next w:val="Normal"/>
    <w:link w:val="Heading4Char"/>
    <w:uiPriority w:val="9"/>
    <w:unhideWhenUsed/>
    <w:qFormat/>
    <w:rsid w:val="00AE59F0"/>
    <w:pPr>
      <w:keepNext/>
      <w:keepLines/>
      <w:spacing w:before="80" w:after="40"/>
      <w:ind w:right="284"/>
      <w:outlineLvl w:val="3"/>
    </w:pPr>
    <w:rPr>
      <w:rFonts w:ascii="Grandview" w:eastAsiaTheme="majorEastAsia" w:hAnsi="Grandview" w:cstheme="majorBidi"/>
      <w:b/>
      <w:iCs/>
      <w:sz w:val="24"/>
    </w:rPr>
  </w:style>
  <w:style w:type="paragraph" w:styleId="Heading5">
    <w:name w:val="heading 5"/>
    <w:basedOn w:val="Normal"/>
    <w:next w:val="Normal"/>
    <w:link w:val="Heading5Char"/>
    <w:uiPriority w:val="9"/>
    <w:unhideWhenUsed/>
    <w:qFormat/>
    <w:rsid w:val="00954BE5"/>
    <w:pPr>
      <w:keepNext/>
      <w:keepLines/>
      <w:numPr>
        <w:ilvl w:val="4"/>
        <w:numId w:val="17"/>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1D48"/>
    <w:pPr>
      <w:keepNext/>
      <w:keepLines/>
      <w:numPr>
        <w:ilvl w:val="5"/>
        <w:numId w:val="17"/>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C1582"/>
    <w:pPr>
      <w:keepNext/>
      <w:keepLines/>
      <w:numPr>
        <w:ilvl w:val="6"/>
        <w:numId w:val="17"/>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C1582"/>
    <w:pPr>
      <w:keepNext/>
      <w:keepLines/>
      <w:numPr>
        <w:ilvl w:val="7"/>
        <w:numId w:val="17"/>
      </w:numPr>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C1582"/>
    <w:pPr>
      <w:keepNext/>
      <w:keepLines/>
      <w:numPr>
        <w:ilvl w:val="8"/>
        <w:numId w:val="17"/>
      </w:numPr>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673F"/>
    <w:rPr>
      <w:rFonts w:ascii="Grandview" w:eastAsiaTheme="majorEastAsia" w:hAnsi="Grandview" w:cstheme="majorBidi"/>
      <w:b/>
      <w:sz w:val="72"/>
      <w:szCs w:val="40"/>
    </w:rPr>
  </w:style>
  <w:style w:type="character" w:customStyle="1" w:styleId="Heading2Char">
    <w:name w:val="Heading 2 Char"/>
    <w:basedOn w:val="DefaultParagraphFont"/>
    <w:link w:val="Heading2"/>
    <w:uiPriority w:val="9"/>
    <w:rsid w:val="00062F38"/>
    <w:rPr>
      <w:rFonts w:ascii="Grandview" w:eastAsiaTheme="majorEastAsia" w:hAnsi="Grandview" w:cstheme="majorBidi"/>
      <w:b/>
      <w:sz w:val="30"/>
      <w:szCs w:val="32"/>
    </w:rPr>
  </w:style>
  <w:style w:type="character" w:customStyle="1" w:styleId="Heading3Char">
    <w:name w:val="Heading 3 Char"/>
    <w:basedOn w:val="DefaultParagraphFont"/>
    <w:link w:val="Heading3"/>
    <w:uiPriority w:val="9"/>
    <w:rsid w:val="00AE59F0"/>
    <w:rPr>
      <w:rFonts w:ascii="Grandview" w:eastAsiaTheme="majorEastAsia" w:hAnsi="Grandview" w:cstheme="majorBidi"/>
      <w:b/>
      <w:sz w:val="26"/>
      <w:szCs w:val="28"/>
    </w:rPr>
  </w:style>
  <w:style w:type="character" w:customStyle="1" w:styleId="Heading4Char">
    <w:name w:val="Heading 4 Char"/>
    <w:basedOn w:val="DefaultParagraphFont"/>
    <w:link w:val="Heading4"/>
    <w:uiPriority w:val="9"/>
    <w:rsid w:val="00AE59F0"/>
    <w:rPr>
      <w:rFonts w:ascii="Grandview" w:eastAsiaTheme="majorEastAsia" w:hAnsi="Grandview" w:cstheme="majorBidi"/>
      <w:b/>
      <w:iCs/>
    </w:rPr>
  </w:style>
  <w:style w:type="character" w:customStyle="1" w:styleId="Heading5Char">
    <w:name w:val="Heading 5 Char"/>
    <w:basedOn w:val="DefaultParagraphFont"/>
    <w:link w:val="Heading5"/>
    <w:uiPriority w:val="9"/>
    <w:rsid w:val="00954BE5"/>
    <w:rPr>
      <w:rFonts w:ascii="Segoe UI Semilight" w:eastAsiaTheme="majorEastAsia" w:hAnsi="Segoe UI Semilight" w:cstheme="majorBidi"/>
      <w:color w:val="0F4761" w:themeColor="accent1" w:themeShade="BF"/>
      <w:sz w:val="22"/>
    </w:rPr>
  </w:style>
  <w:style w:type="character" w:customStyle="1" w:styleId="Heading6Char">
    <w:name w:val="Heading 6 Char"/>
    <w:basedOn w:val="DefaultParagraphFont"/>
    <w:link w:val="Heading6"/>
    <w:uiPriority w:val="9"/>
    <w:semiHidden/>
    <w:rsid w:val="001C1582"/>
    <w:rPr>
      <w:rFonts w:asciiTheme="minorHAnsi" w:eastAsiaTheme="majorEastAsia" w:hAnsiTheme="minorHAnsi" w:cstheme="majorBidi"/>
      <w:i/>
      <w:iCs/>
      <w:color w:val="595959" w:themeColor="text1" w:themeTint="A6"/>
      <w:sz w:val="22"/>
    </w:rPr>
  </w:style>
  <w:style w:type="character" w:customStyle="1" w:styleId="Heading7Char">
    <w:name w:val="Heading 7 Char"/>
    <w:basedOn w:val="DefaultParagraphFont"/>
    <w:link w:val="Heading7"/>
    <w:uiPriority w:val="9"/>
    <w:semiHidden/>
    <w:rsid w:val="001C1582"/>
    <w:rPr>
      <w:rFonts w:asciiTheme="minorHAnsi" w:eastAsiaTheme="majorEastAsia" w:hAnsiTheme="minorHAnsi" w:cstheme="majorBidi"/>
      <w:color w:val="595959" w:themeColor="text1" w:themeTint="A6"/>
      <w:sz w:val="22"/>
    </w:rPr>
  </w:style>
  <w:style w:type="character" w:customStyle="1" w:styleId="Heading8Char">
    <w:name w:val="Heading 8 Char"/>
    <w:basedOn w:val="DefaultParagraphFont"/>
    <w:link w:val="Heading8"/>
    <w:uiPriority w:val="9"/>
    <w:semiHidden/>
    <w:rsid w:val="001C1582"/>
    <w:rPr>
      <w:rFonts w:asciiTheme="minorHAnsi" w:eastAsiaTheme="majorEastAsia" w:hAnsiTheme="minorHAnsi" w:cstheme="majorBidi"/>
      <w:i/>
      <w:iCs/>
      <w:color w:val="272727" w:themeColor="text1" w:themeTint="D8"/>
      <w:sz w:val="22"/>
    </w:rPr>
  </w:style>
  <w:style w:type="character" w:customStyle="1" w:styleId="Heading9Char">
    <w:name w:val="Heading 9 Char"/>
    <w:basedOn w:val="DefaultParagraphFont"/>
    <w:link w:val="Heading9"/>
    <w:uiPriority w:val="9"/>
    <w:semiHidden/>
    <w:rsid w:val="001C1582"/>
    <w:rPr>
      <w:rFonts w:asciiTheme="minorHAnsi" w:eastAsiaTheme="majorEastAsia" w:hAnsiTheme="minorHAnsi" w:cstheme="majorBidi"/>
      <w:color w:val="272727" w:themeColor="text1" w:themeTint="D8"/>
      <w:sz w:val="22"/>
    </w:rPr>
  </w:style>
  <w:style w:type="paragraph" w:styleId="Title">
    <w:name w:val="Title"/>
    <w:basedOn w:val="Normal"/>
    <w:next w:val="Normal"/>
    <w:link w:val="TitleChar"/>
    <w:uiPriority w:val="10"/>
    <w:qFormat/>
    <w:rsid w:val="00883512"/>
    <w:pPr>
      <w:spacing w:after="80" w:line="240" w:lineRule="auto"/>
      <w:contextualSpacing/>
    </w:pPr>
    <w:rPr>
      <w:rFonts w:eastAsiaTheme="majorEastAsia" w:cstheme="majorBidi"/>
      <w:b/>
      <w:color w:val="215E99" w:themeColor="text2" w:themeTint="BF"/>
      <w:spacing w:val="-10"/>
      <w:kern w:val="28"/>
      <w:sz w:val="56"/>
      <w:szCs w:val="56"/>
    </w:rPr>
  </w:style>
  <w:style w:type="character" w:customStyle="1" w:styleId="TitleChar">
    <w:name w:val="Title Char"/>
    <w:basedOn w:val="DefaultParagraphFont"/>
    <w:link w:val="Title"/>
    <w:uiPriority w:val="10"/>
    <w:rsid w:val="00883512"/>
    <w:rPr>
      <w:rFonts w:ascii="Segoe UI Semilight" w:eastAsiaTheme="majorEastAsia" w:hAnsi="Segoe UI Semilight" w:cstheme="majorBidi"/>
      <w:b/>
      <w:color w:val="215E99" w:themeColor="text2" w:themeTint="BF"/>
      <w:spacing w:val="-10"/>
      <w:kern w:val="28"/>
      <w:sz w:val="56"/>
      <w:szCs w:val="56"/>
    </w:rPr>
  </w:style>
  <w:style w:type="paragraph" w:styleId="Subtitle">
    <w:name w:val="Subtitle"/>
    <w:basedOn w:val="Normal"/>
    <w:next w:val="Normal"/>
    <w:link w:val="SubtitleChar"/>
    <w:uiPriority w:val="11"/>
    <w:qFormat/>
    <w:rsid w:val="00B035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350C"/>
    <w:rPr>
      <w:rFonts w:ascii="Segoe UI Semilight" w:eastAsiaTheme="majorEastAsia" w:hAnsi="Segoe UI Semilight" w:cstheme="majorBidi"/>
      <w:color w:val="595959" w:themeColor="text1" w:themeTint="A6"/>
      <w:spacing w:val="15"/>
      <w:sz w:val="28"/>
      <w:szCs w:val="28"/>
    </w:rPr>
  </w:style>
  <w:style w:type="paragraph" w:styleId="Quote">
    <w:name w:val="Quote"/>
    <w:basedOn w:val="Normal"/>
    <w:next w:val="Normal"/>
    <w:link w:val="QuoteChar"/>
    <w:uiPriority w:val="29"/>
    <w:qFormat/>
    <w:rsid w:val="00AA2BA0"/>
    <w:pPr>
      <w:pBdr>
        <w:left w:val="single" w:sz="4" w:space="4" w:color="262626" w:themeColor="text1" w:themeTint="D9"/>
      </w:pBdr>
      <w:spacing w:before="120" w:after="120" w:line="264" w:lineRule="auto"/>
      <w:ind w:left="284"/>
      <w:jc w:val="left"/>
    </w:pPr>
    <w:rPr>
      <w:rFonts w:ascii="Segoe Pro Light" w:hAnsi="Segoe Pro Light"/>
      <w:i/>
      <w:iCs/>
      <w:color w:val="215E99" w:themeColor="text2" w:themeTint="BF"/>
      <w:sz w:val="20"/>
    </w:rPr>
  </w:style>
  <w:style w:type="character" w:customStyle="1" w:styleId="QuoteChar">
    <w:name w:val="Quote Char"/>
    <w:basedOn w:val="DefaultParagraphFont"/>
    <w:link w:val="Quote"/>
    <w:uiPriority w:val="29"/>
    <w:rsid w:val="00AA2BA0"/>
    <w:rPr>
      <w:rFonts w:ascii="Segoe Pro Light" w:hAnsi="Segoe Pro Light"/>
      <w:i/>
      <w:iCs/>
      <w:color w:val="215E99" w:themeColor="text2" w:themeTint="BF"/>
      <w:sz w:val="20"/>
    </w:rPr>
  </w:style>
  <w:style w:type="paragraph" w:styleId="ListParagraph">
    <w:name w:val="List Paragraph"/>
    <w:basedOn w:val="Normal"/>
    <w:uiPriority w:val="34"/>
    <w:qFormat/>
    <w:rsid w:val="00415F80"/>
    <w:pPr>
      <w:numPr>
        <w:numId w:val="4"/>
      </w:numPr>
      <w:contextualSpacing/>
    </w:pPr>
  </w:style>
  <w:style w:type="character" w:styleId="IntenseEmphasis">
    <w:name w:val="Intense Emphasis"/>
    <w:basedOn w:val="DefaultParagraphFont"/>
    <w:uiPriority w:val="21"/>
    <w:qFormat/>
    <w:rsid w:val="00DC0267"/>
    <w:rPr>
      <w:b w:val="0"/>
      <w:i/>
      <w:iCs/>
      <w:color w:val="0A2F41" w:themeColor="accent1" w:themeShade="80"/>
    </w:rPr>
  </w:style>
  <w:style w:type="paragraph" w:styleId="IntenseQuote">
    <w:name w:val="Intense Quote"/>
    <w:basedOn w:val="Normal"/>
    <w:next w:val="Normal"/>
    <w:link w:val="IntenseQuoteChar"/>
    <w:uiPriority w:val="30"/>
    <w:qFormat/>
    <w:rsid w:val="00755388"/>
    <w:pPr>
      <w:pBdr>
        <w:top w:val="single" w:sz="4" w:space="10" w:color="0F4761" w:themeColor="accent1" w:themeShade="BF"/>
        <w:bottom w:val="single" w:sz="4" w:space="10" w:color="0F4761" w:themeColor="accent1" w:themeShade="BF"/>
      </w:pBdr>
      <w:spacing w:before="120"/>
      <w:ind w:left="862" w:right="862"/>
      <w:jc w:val="center"/>
    </w:pPr>
    <w:rPr>
      <w:i/>
      <w:iCs/>
      <w:color w:val="0F4761" w:themeColor="accent1" w:themeShade="BF"/>
    </w:rPr>
  </w:style>
  <w:style w:type="character" w:customStyle="1" w:styleId="IntenseQuoteChar">
    <w:name w:val="Intense Quote Char"/>
    <w:basedOn w:val="DefaultParagraphFont"/>
    <w:link w:val="IntenseQuote"/>
    <w:uiPriority w:val="30"/>
    <w:rsid w:val="00755388"/>
    <w:rPr>
      <w:i/>
      <w:iCs/>
      <w:color w:val="0F4761" w:themeColor="accent1" w:themeShade="BF"/>
      <w:sz w:val="26"/>
    </w:rPr>
  </w:style>
  <w:style w:type="character" w:styleId="IntenseReference">
    <w:name w:val="Intense Reference"/>
    <w:basedOn w:val="DefaultParagraphFont"/>
    <w:uiPriority w:val="32"/>
    <w:qFormat/>
    <w:rsid w:val="001C1582"/>
    <w:rPr>
      <w:b/>
      <w:bCs/>
      <w:smallCaps/>
      <w:color w:val="0F4761" w:themeColor="accent1" w:themeShade="BF"/>
      <w:spacing w:val="5"/>
    </w:rPr>
  </w:style>
  <w:style w:type="paragraph" w:styleId="NoSpacing">
    <w:name w:val="No Spacing"/>
    <w:link w:val="NoSpacingChar"/>
    <w:uiPriority w:val="1"/>
    <w:qFormat/>
    <w:rsid w:val="005F6629"/>
    <w:pPr>
      <w:spacing w:after="0" w:line="240" w:lineRule="auto"/>
    </w:pPr>
    <w:rPr>
      <w:rFonts w:asciiTheme="minorHAnsi" w:eastAsiaTheme="minorEastAsia" w:hAnsiTheme="minorHAnsi"/>
      <w:kern w:val="0"/>
      <w:sz w:val="22"/>
      <w:szCs w:val="22"/>
      <w:lang w:eastAsia="en-GB"/>
      <w14:ligatures w14:val="none"/>
    </w:rPr>
  </w:style>
  <w:style w:type="character" w:customStyle="1" w:styleId="NoSpacingChar">
    <w:name w:val="No Spacing Char"/>
    <w:basedOn w:val="DefaultParagraphFont"/>
    <w:link w:val="NoSpacing"/>
    <w:uiPriority w:val="1"/>
    <w:rsid w:val="005F6629"/>
    <w:rPr>
      <w:rFonts w:asciiTheme="minorHAnsi" w:eastAsiaTheme="minorEastAsia" w:hAnsiTheme="minorHAnsi"/>
      <w:kern w:val="0"/>
      <w:sz w:val="22"/>
      <w:szCs w:val="22"/>
      <w:lang w:eastAsia="en-GB"/>
      <w14:ligatures w14:val="none"/>
    </w:rPr>
  </w:style>
  <w:style w:type="character" w:styleId="SubtleEmphasis">
    <w:name w:val="Subtle Emphasis"/>
    <w:basedOn w:val="DefaultParagraphFont"/>
    <w:uiPriority w:val="19"/>
    <w:qFormat/>
    <w:rsid w:val="002F2678"/>
    <w:rPr>
      <w:i/>
      <w:iCs/>
      <w:color w:val="404040" w:themeColor="text1" w:themeTint="BF"/>
    </w:rPr>
  </w:style>
  <w:style w:type="character" w:styleId="BookTitle">
    <w:name w:val="Book Title"/>
    <w:basedOn w:val="DefaultParagraphFont"/>
    <w:uiPriority w:val="33"/>
    <w:qFormat/>
    <w:rsid w:val="002F2678"/>
    <w:rPr>
      <w:b/>
      <w:bCs/>
      <w:i/>
      <w:iCs/>
      <w:spacing w:val="5"/>
    </w:rPr>
  </w:style>
  <w:style w:type="character" w:styleId="SubtleReference">
    <w:name w:val="Subtle Reference"/>
    <w:basedOn w:val="DefaultParagraphFont"/>
    <w:uiPriority w:val="31"/>
    <w:qFormat/>
    <w:rsid w:val="002F2678"/>
    <w:rPr>
      <w:smallCaps/>
      <w:color w:val="5A5A5A" w:themeColor="text1" w:themeTint="A5"/>
    </w:rPr>
  </w:style>
  <w:style w:type="character" w:styleId="Hyperlink">
    <w:name w:val="Hyperlink"/>
    <w:basedOn w:val="DefaultParagraphFont"/>
    <w:uiPriority w:val="99"/>
    <w:unhideWhenUsed/>
    <w:rsid w:val="00130660"/>
    <w:rPr>
      <w:color w:val="467886" w:themeColor="hyperlink"/>
      <w:u w:val="single"/>
    </w:rPr>
  </w:style>
  <w:style w:type="character" w:styleId="UnresolvedMention">
    <w:name w:val="Unresolved Mention"/>
    <w:basedOn w:val="DefaultParagraphFont"/>
    <w:uiPriority w:val="99"/>
    <w:semiHidden/>
    <w:unhideWhenUsed/>
    <w:rsid w:val="00130660"/>
    <w:rPr>
      <w:color w:val="605E5C"/>
      <w:shd w:val="clear" w:color="auto" w:fill="E1DFDD"/>
    </w:rPr>
  </w:style>
  <w:style w:type="paragraph" w:styleId="Header">
    <w:name w:val="header"/>
    <w:basedOn w:val="Normal"/>
    <w:link w:val="HeaderChar"/>
    <w:uiPriority w:val="99"/>
    <w:unhideWhenUsed/>
    <w:rsid w:val="003028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28F5"/>
    <w:rPr>
      <w:rFonts w:ascii="CMU Serif" w:hAnsi="CMU Serif"/>
    </w:rPr>
  </w:style>
  <w:style w:type="paragraph" w:styleId="Footer">
    <w:name w:val="footer"/>
    <w:basedOn w:val="Normal"/>
    <w:link w:val="FooterChar"/>
    <w:uiPriority w:val="99"/>
    <w:unhideWhenUsed/>
    <w:rsid w:val="003028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28F5"/>
    <w:rPr>
      <w:rFonts w:ascii="CMU Serif" w:hAnsi="CMU Serif"/>
    </w:rPr>
  </w:style>
  <w:style w:type="paragraph" w:styleId="TOAHeading">
    <w:name w:val="toa heading"/>
    <w:basedOn w:val="Normal"/>
    <w:next w:val="Normal"/>
    <w:uiPriority w:val="99"/>
    <w:unhideWhenUsed/>
    <w:rsid w:val="006A4F9C"/>
    <w:pPr>
      <w:spacing w:before="120"/>
    </w:pPr>
    <w:rPr>
      <w:rFonts w:ascii="CMU Classical Serif" w:eastAsiaTheme="majorEastAsia" w:hAnsi="CMU Classical Serif" w:cstheme="majorBidi"/>
      <w:b/>
      <w:bCs/>
      <w:sz w:val="32"/>
    </w:rPr>
  </w:style>
  <w:style w:type="paragraph" w:styleId="TOCHeading">
    <w:name w:val="TOC Heading"/>
    <w:basedOn w:val="Heading1"/>
    <w:next w:val="Normal"/>
    <w:uiPriority w:val="39"/>
    <w:unhideWhenUsed/>
    <w:qFormat/>
    <w:rsid w:val="002A508B"/>
    <w:pPr>
      <w:framePr w:wrap="notBeside"/>
      <w:numPr>
        <w:numId w:val="0"/>
      </w:numPr>
      <w:spacing w:before="600" w:after="600" w:line="278" w:lineRule="auto"/>
      <w:outlineLvl w:val="9"/>
    </w:pPr>
    <w:rPr>
      <w:sz w:val="44"/>
      <w:szCs w:val="32"/>
    </w:rPr>
  </w:style>
  <w:style w:type="paragraph" w:styleId="TableofFigures">
    <w:name w:val="table of figures"/>
    <w:basedOn w:val="Normal"/>
    <w:next w:val="Normal"/>
    <w:uiPriority w:val="99"/>
    <w:unhideWhenUsed/>
    <w:rsid w:val="002A77F5"/>
    <w:pPr>
      <w:tabs>
        <w:tab w:val="right" w:leader="dot" w:pos="7904"/>
      </w:tabs>
      <w:spacing w:after="80" w:line="240" w:lineRule="auto"/>
      <w:ind w:left="1418" w:hanging="284"/>
      <w:jc w:val="left"/>
    </w:pPr>
    <w:rPr>
      <w:noProof/>
      <w:sz w:val="20"/>
    </w:rPr>
  </w:style>
  <w:style w:type="character" w:styleId="PageNumber">
    <w:name w:val="page number"/>
    <w:basedOn w:val="DefaultParagraphFont"/>
    <w:uiPriority w:val="99"/>
    <w:semiHidden/>
    <w:unhideWhenUsed/>
    <w:rsid w:val="006A4F9C"/>
    <w:rPr>
      <w:rFonts w:ascii="CMU Serif" w:hAnsi="CMU Serif"/>
      <w:sz w:val="20"/>
    </w:rPr>
  </w:style>
  <w:style w:type="paragraph" w:styleId="TOC1">
    <w:name w:val="toc 1"/>
    <w:basedOn w:val="Normal"/>
    <w:next w:val="Normal"/>
    <w:autoRedefine/>
    <w:uiPriority w:val="39"/>
    <w:unhideWhenUsed/>
    <w:rsid w:val="00E7311F"/>
    <w:pPr>
      <w:tabs>
        <w:tab w:val="left" w:pos="1134"/>
        <w:tab w:val="right" w:leader="dot" w:pos="7906"/>
      </w:tabs>
      <w:spacing w:before="80" w:after="0"/>
      <w:ind w:left="851"/>
      <w:jc w:val="left"/>
    </w:pPr>
    <w:rPr>
      <w:rFonts w:eastAsiaTheme="minorEastAsia"/>
      <w:b/>
      <w:bCs/>
      <w:noProof/>
      <w:lang w:eastAsia="en-GB"/>
    </w:rPr>
  </w:style>
  <w:style w:type="paragraph" w:styleId="TOC2">
    <w:name w:val="toc 2"/>
    <w:basedOn w:val="Normal"/>
    <w:next w:val="Normal"/>
    <w:autoRedefine/>
    <w:uiPriority w:val="39"/>
    <w:unhideWhenUsed/>
    <w:rsid w:val="00F0233F"/>
    <w:pPr>
      <w:tabs>
        <w:tab w:val="left" w:pos="1701"/>
        <w:tab w:val="right" w:leader="dot" w:pos="7906"/>
      </w:tabs>
      <w:spacing w:before="20" w:after="0"/>
      <w:ind w:left="1134"/>
      <w:jc w:val="left"/>
    </w:pPr>
    <w:rPr>
      <w:iCs/>
      <w:sz w:val="20"/>
      <w:szCs w:val="20"/>
    </w:rPr>
  </w:style>
  <w:style w:type="paragraph" w:styleId="Caption">
    <w:name w:val="caption"/>
    <w:basedOn w:val="Normal"/>
    <w:next w:val="Normal"/>
    <w:uiPriority w:val="35"/>
    <w:unhideWhenUsed/>
    <w:qFormat/>
    <w:rsid w:val="00F1487D"/>
    <w:pPr>
      <w:spacing w:after="200" w:line="240" w:lineRule="auto"/>
      <w:ind w:right="238"/>
      <w:jc w:val="right"/>
    </w:pPr>
    <w:rPr>
      <w:i/>
      <w:iCs/>
      <w:color w:val="215E99" w:themeColor="text2" w:themeTint="BF"/>
      <w:sz w:val="18"/>
      <w:szCs w:val="18"/>
    </w:rPr>
  </w:style>
  <w:style w:type="paragraph" w:styleId="TOC3">
    <w:name w:val="toc 3"/>
    <w:basedOn w:val="Normal"/>
    <w:next w:val="Normal"/>
    <w:autoRedefine/>
    <w:uiPriority w:val="39"/>
    <w:unhideWhenUsed/>
    <w:rsid w:val="00F0233F"/>
    <w:pPr>
      <w:tabs>
        <w:tab w:val="left" w:pos="1920"/>
        <w:tab w:val="right" w:leader="dot" w:pos="9016"/>
      </w:tabs>
      <w:spacing w:before="20" w:after="0"/>
      <w:ind w:left="1276"/>
      <w:jc w:val="left"/>
    </w:pPr>
    <w:rPr>
      <w:noProof/>
      <w:sz w:val="20"/>
      <w:szCs w:val="20"/>
    </w:rPr>
  </w:style>
  <w:style w:type="character" w:styleId="Strong">
    <w:name w:val="Strong"/>
    <w:basedOn w:val="DefaultParagraphFont"/>
    <w:uiPriority w:val="22"/>
    <w:qFormat/>
    <w:rsid w:val="00225C20"/>
    <w:rPr>
      <w:b/>
      <w:bCs/>
    </w:rPr>
  </w:style>
  <w:style w:type="paragraph" w:styleId="Bibliography">
    <w:name w:val="Bibliography"/>
    <w:basedOn w:val="Normal"/>
    <w:next w:val="Normal"/>
    <w:uiPriority w:val="37"/>
    <w:unhideWhenUsed/>
    <w:rsid w:val="00392E3C"/>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2B0CFB"/>
    <w:rPr>
      <w:sz w:val="16"/>
      <w:szCs w:val="16"/>
    </w:rPr>
  </w:style>
  <w:style w:type="paragraph" w:styleId="CommentText">
    <w:name w:val="annotation text"/>
    <w:basedOn w:val="Normal"/>
    <w:link w:val="CommentTextChar"/>
    <w:uiPriority w:val="99"/>
    <w:unhideWhenUsed/>
    <w:rsid w:val="00695AB1"/>
    <w:pPr>
      <w:spacing w:line="240" w:lineRule="auto"/>
    </w:pPr>
    <w:rPr>
      <w:sz w:val="16"/>
      <w:szCs w:val="20"/>
    </w:rPr>
  </w:style>
  <w:style w:type="character" w:customStyle="1" w:styleId="CommentTextChar">
    <w:name w:val="Comment Text Char"/>
    <w:basedOn w:val="DefaultParagraphFont"/>
    <w:link w:val="CommentText"/>
    <w:uiPriority w:val="99"/>
    <w:rsid w:val="00695AB1"/>
    <w:rPr>
      <w:rFonts w:ascii="CMU Serif" w:hAnsi="CMU Serif"/>
      <w:sz w:val="16"/>
      <w:szCs w:val="20"/>
    </w:rPr>
  </w:style>
  <w:style w:type="paragraph" w:styleId="FootnoteText">
    <w:name w:val="footnote text"/>
    <w:basedOn w:val="Normal"/>
    <w:link w:val="FootnoteTextChar"/>
    <w:uiPriority w:val="99"/>
    <w:unhideWhenUsed/>
    <w:rsid w:val="008868D2"/>
    <w:pPr>
      <w:spacing w:after="0" w:line="240" w:lineRule="auto"/>
    </w:pPr>
    <w:rPr>
      <w:i/>
      <w:sz w:val="16"/>
      <w:szCs w:val="20"/>
    </w:rPr>
  </w:style>
  <w:style w:type="character" w:customStyle="1" w:styleId="FootnoteTextChar">
    <w:name w:val="Footnote Text Char"/>
    <w:basedOn w:val="DefaultParagraphFont"/>
    <w:link w:val="FootnoteText"/>
    <w:uiPriority w:val="99"/>
    <w:rsid w:val="008868D2"/>
    <w:rPr>
      <w:rFonts w:ascii="Segoe UI Semilight" w:hAnsi="Segoe UI Semilight"/>
      <w:i/>
      <w:sz w:val="16"/>
      <w:szCs w:val="20"/>
    </w:rPr>
  </w:style>
  <w:style w:type="character" w:styleId="FootnoteReference">
    <w:name w:val="footnote reference"/>
    <w:basedOn w:val="DefaultParagraphFont"/>
    <w:uiPriority w:val="99"/>
    <w:semiHidden/>
    <w:unhideWhenUsed/>
    <w:rsid w:val="00284283"/>
    <w:rPr>
      <w:vertAlign w:val="superscript"/>
    </w:rPr>
  </w:style>
  <w:style w:type="paragraph" w:styleId="TOC4">
    <w:name w:val="toc 4"/>
    <w:basedOn w:val="Normal"/>
    <w:next w:val="Normal"/>
    <w:autoRedefine/>
    <w:uiPriority w:val="39"/>
    <w:unhideWhenUsed/>
    <w:rsid w:val="000A21F5"/>
    <w:pPr>
      <w:spacing w:after="0"/>
      <w:ind w:left="720"/>
      <w:jc w:val="left"/>
    </w:pPr>
    <w:rPr>
      <w:rFonts w:asciiTheme="minorHAnsi" w:hAnsiTheme="minorHAnsi"/>
      <w:sz w:val="20"/>
      <w:szCs w:val="20"/>
    </w:rPr>
  </w:style>
  <w:style w:type="character" w:styleId="Emphasis">
    <w:name w:val="Emphasis"/>
    <w:basedOn w:val="DefaultParagraphFont"/>
    <w:uiPriority w:val="20"/>
    <w:qFormat/>
    <w:rsid w:val="00DF2098"/>
    <w:rPr>
      <w:b/>
      <w:i/>
      <w:iCs/>
    </w:rPr>
  </w:style>
  <w:style w:type="paragraph" w:styleId="EndnoteText">
    <w:name w:val="endnote text"/>
    <w:basedOn w:val="Normal"/>
    <w:link w:val="EndnoteTextChar"/>
    <w:uiPriority w:val="99"/>
    <w:semiHidden/>
    <w:unhideWhenUsed/>
    <w:rsid w:val="002F6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F64BA"/>
    <w:rPr>
      <w:rFonts w:ascii="CMU Serif" w:hAnsi="CMU Serif"/>
      <w:sz w:val="20"/>
      <w:szCs w:val="20"/>
    </w:rPr>
  </w:style>
  <w:style w:type="character" w:styleId="EndnoteReference">
    <w:name w:val="endnote reference"/>
    <w:basedOn w:val="DefaultParagraphFont"/>
    <w:uiPriority w:val="99"/>
    <w:semiHidden/>
    <w:unhideWhenUsed/>
    <w:rsid w:val="002F64BA"/>
    <w:rPr>
      <w:vertAlign w:val="superscript"/>
    </w:rPr>
  </w:style>
  <w:style w:type="paragraph" w:styleId="List2">
    <w:name w:val="List 2"/>
    <w:basedOn w:val="Normal"/>
    <w:uiPriority w:val="99"/>
    <w:unhideWhenUsed/>
    <w:rsid w:val="00D70134"/>
    <w:pPr>
      <w:ind w:left="566" w:hanging="283"/>
      <w:contextualSpacing/>
    </w:pPr>
  </w:style>
  <w:style w:type="paragraph" w:styleId="List3">
    <w:name w:val="List 3"/>
    <w:basedOn w:val="Normal"/>
    <w:uiPriority w:val="99"/>
    <w:unhideWhenUsed/>
    <w:rsid w:val="00D70134"/>
    <w:pPr>
      <w:ind w:left="849" w:hanging="283"/>
      <w:contextualSpacing/>
    </w:pPr>
  </w:style>
  <w:style w:type="paragraph" w:styleId="ListBullet4">
    <w:name w:val="List Bullet 4"/>
    <w:basedOn w:val="Normal"/>
    <w:uiPriority w:val="99"/>
    <w:unhideWhenUsed/>
    <w:rsid w:val="00D70134"/>
    <w:pPr>
      <w:numPr>
        <w:numId w:val="6"/>
      </w:numPr>
      <w:contextualSpacing/>
    </w:pPr>
  </w:style>
  <w:style w:type="paragraph" w:styleId="ListContinue4">
    <w:name w:val="List Continue 4"/>
    <w:basedOn w:val="Normal"/>
    <w:uiPriority w:val="99"/>
    <w:unhideWhenUsed/>
    <w:rsid w:val="00D70134"/>
    <w:pPr>
      <w:ind w:left="1132"/>
      <w:contextualSpacing/>
    </w:pPr>
  </w:style>
  <w:style w:type="paragraph" w:styleId="List4">
    <w:name w:val="List 4"/>
    <w:basedOn w:val="Normal"/>
    <w:uiPriority w:val="99"/>
    <w:unhideWhenUsed/>
    <w:rsid w:val="0016716A"/>
    <w:pPr>
      <w:ind w:left="1132" w:hanging="283"/>
      <w:contextualSpacing/>
    </w:pPr>
  </w:style>
  <w:style w:type="character" w:styleId="LineNumber">
    <w:name w:val="line number"/>
    <w:basedOn w:val="DefaultParagraphFont"/>
    <w:uiPriority w:val="99"/>
    <w:unhideWhenUsed/>
    <w:rsid w:val="0016716A"/>
  </w:style>
  <w:style w:type="paragraph" w:styleId="ListNumber4">
    <w:name w:val="List Number 4"/>
    <w:basedOn w:val="Normal"/>
    <w:uiPriority w:val="99"/>
    <w:unhideWhenUsed/>
    <w:rsid w:val="0016716A"/>
    <w:pPr>
      <w:numPr>
        <w:numId w:val="7"/>
      </w:numPr>
      <w:contextualSpacing/>
    </w:pPr>
  </w:style>
  <w:style w:type="paragraph" w:styleId="NormalWeb">
    <w:name w:val="Normal (Web)"/>
    <w:basedOn w:val="Normal"/>
    <w:uiPriority w:val="99"/>
    <w:semiHidden/>
    <w:unhideWhenUsed/>
    <w:rsid w:val="002A708A"/>
    <w:rPr>
      <w:rFonts w:ascii="Times New Roman" w:hAnsi="Times New Roman" w:cs="Times New Roman"/>
    </w:rPr>
  </w:style>
  <w:style w:type="paragraph" w:styleId="BodyText">
    <w:name w:val="Body Text"/>
    <w:basedOn w:val="Normal"/>
    <w:link w:val="BodyTextChar"/>
    <w:uiPriority w:val="99"/>
    <w:unhideWhenUsed/>
    <w:rsid w:val="00275DEC"/>
  </w:style>
  <w:style w:type="character" w:customStyle="1" w:styleId="BodyTextChar">
    <w:name w:val="Body Text Char"/>
    <w:basedOn w:val="DefaultParagraphFont"/>
    <w:link w:val="BodyText"/>
    <w:uiPriority w:val="99"/>
    <w:rsid w:val="00275DEC"/>
    <w:rPr>
      <w:rFonts w:ascii="CMU Serif" w:hAnsi="CMU Serif"/>
    </w:rPr>
  </w:style>
  <w:style w:type="paragraph" w:customStyle="1" w:styleId="Photos">
    <w:name w:val="Photos"/>
    <w:basedOn w:val="BodyText"/>
    <w:link w:val="PhotosChar"/>
    <w:qFormat/>
    <w:rsid w:val="00892950"/>
    <w:pPr>
      <w:keepNext/>
      <w:pBdr>
        <w:right w:val="single" w:sz="4" w:space="4" w:color="A6A6A6" w:themeColor="background1" w:themeShade="A6"/>
      </w:pBdr>
      <w:spacing w:before="240" w:after="0"/>
      <w:ind w:left="357" w:right="238"/>
      <w:jc w:val="right"/>
    </w:pPr>
    <w:rPr>
      <w:bCs/>
    </w:rPr>
  </w:style>
  <w:style w:type="character" w:customStyle="1" w:styleId="PhotosChar">
    <w:name w:val="Photos Char"/>
    <w:basedOn w:val="BodyTextChar"/>
    <w:link w:val="Photos"/>
    <w:rsid w:val="00892950"/>
    <w:rPr>
      <w:rFonts w:ascii="Segoe UI Semilight" w:hAnsi="Segoe UI Semilight"/>
      <w:bCs/>
      <w:sz w:val="22"/>
    </w:rPr>
  </w:style>
  <w:style w:type="paragraph" w:styleId="TOC5">
    <w:name w:val="toc 5"/>
    <w:basedOn w:val="Normal"/>
    <w:next w:val="Normal"/>
    <w:autoRedefine/>
    <w:uiPriority w:val="39"/>
    <w:unhideWhenUsed/>
    <w:rsid w:val="00E5605A"/>
    <w:pPr>
      <w:spacing w:after="0"/>
      <w:ind w:left="960"/>
      <w:jc w:val="left"/>
    </w:pPr>
    <w:rPr>
      <w:rFonts w:asciiTheme="minorHAnsi" w:hAnsiTheme="minorHAnsi"/>
      <w:sz w:val="20"/>
      <w:szCs w:val="20"/>
    </w:rPr>
  </w:style>
  <w:style w:type="paragraph" w:styleId="TOC6">
    <w:name w:val="toc 6"/>
    <w:basedOn w:val="Normal"/>
    <w:next w:val="Normal"/>
    <w:autoRedefine/>
    <w:uiPriority w:val="39"/>
    <w:unhideWhenUsed/>
    <w:rsid w:val="00E5605A"/>
    <w:pPr>
      <w:spacing w:after="0"/>
      <w:ind w:left="1200"/>
      <w:jc w:val="left"/>
    </w:pPr>
    <w:rPr>
      <w:rFonts w:asciiTheme="minorHAnsi" w:hAnsiTheme="minorHAnsi"/>
      <w:sz w:val="20"/>
      <w:szCs w:val="20"/>
    </w:rPr>
  </w:style>
  <w:style w:type="paragraph" w:styleId="TOC7">
    <w:name w:val="toc 7"/>
    <w:basedOn w:val="Normal"/>
    <w:next w:val="Normal"/>
    <w:autoRedefine/>
    <w:uiPriority w:val="39"/>
    <w:unhideWhenUsed/>
    <w:rsid w:val="00E5605A"/>
    <w:pPr>
      <w:spacing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E5605A"/>
    <w:pPr>
      <w:spacing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E5605A"/>
    <w:pPr>
      <w:spacing w:after="0"/>
      <w:ind w:left="1920"/>
      <w:jc w:val="left"/>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695AB1"/>
    <w:pPr>
      <w:spacing w:after="120"/>
    </w:pPr>
    <w:rPr>
      <w:b/>
      <w:bCs/>
    </w:rPr>
  </w:style>
  <w:style w:type="character" w:customStyle="1" w:styleId="CommentSubjectChar">
    <w:name w:val="Comment Subject Char"/>
    <w:basedOn w:val="CommentTextChar"/>
    <w:link w:val="CommentSubject"/>
    <w:uiPriority w:val="99"/>
    <w:semiHidden/>
    <w:rsid w:val="00695AB1"/>
    <w:rPr>
      <w:rFonts w:ascii="CMU Serif" w:hAnsi="CMU Serif"/>
      <w:b/>
      <w:bCs/>
      <w:sz w:val="16"/>
      <w:szCs w:val="20"/>
    </w:rPr>
  </w:style>
  <w:style w:type="character" w:styleId="FollowedHyperlink">
    <w:name w:val="FollowedHyperlink"/>
    <w:basedOn w:val="DefaultParagraphFont"/>
    <w:uiPriority w:val="99"/>
    <w:semiHidden/>
    <w:unhideWhenUsed/>
    <w:rsid w:val="00DC6513"/>
    <w:rPr>
      <w:color w:val="96607D" w:themeColor="followedHyperlink"/>
      <w:u w:val="single"/>
    </w:rPr>
  </w:style>
  <w:style w:type="character" w:styleId="SmartLink">
    <w:name w:val="Smart Link"/>
    <w:basedOn w:val="DefaultParagraphFont"/>
    <w:uiPriority w:val="99"/>
    <w:semiHidden/>
    <w:unhideWhenUsed/>
    <w:rsid w:val="004843A7"/>
    <w:rPr>
      <w:i/>
      <w:color w:val="0000FF"/>
      <w:u w:val="single"/>
      <w:shd w:val="clear" w:color="auto" w:fill="F3F2F1"/>
    </w:rPr>
  </w:style>
  <w:style w:type="table" w:styleId="TableGrid">
    <w:name w:val="Table Grid"/>
    <w:basedOn w:val="TableNormal"/>
    <w:uiPriority w:val="39"/>
    <w:rsid w:val="008B10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8B101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1Light">
    <w:name w:val="List Table 1 Light"/>
    <w:basedOn w:val="TableNormal"/>
    <w:uiPriority w:val="46"/>
    <w:rsid w:val="00B2649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4E602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4E602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
    <w:name w:val="Grid Table 6 Colorful"/>
    <w:basedOn w:val="TableNormal"/>
    <w:uiPriority w:val="51"/>
    <w:rsid w:val="004E602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EF41E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EF41E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geheadsidhuvud">
    <w:name w:val="pagehead/sidhuvud"/>
    <w:basedOn w:val="Normal"/>
    <w:autoRedefine/>
    <w:qFormat/>
    <w:rsid w:val="00E41E51"/>
    <w:pPr>
      <w:spacing w:after="0" w:line="240" w:lineRule="auto"/>
      <w:jc w:val="right"/>
    </w:pPr>
    <w:rPr>
      <w:rFonts w:ascii="Segoe UI Light" w:eastAsia="Times New Roman" w:hAnsi="Segoe UI Light" w:cs="Segoe UI Light"/>
      <w:color w:val="000000"/>
      <w:kern w:val="0"/>
      <w:sz w:val="20"/>
      <w:szCs w:val="22"/>
      <w:lang w:val="sv-SE" w:eastAsia="sv-SE"/>
      <w14:ligatures w14:val="none"/>
    </w:rPr>
  </w:style>
  <w:style w:type="character" w:styleId="PlaceholderText">
    <w:name w:val="Placeholder Text"/>
    <w:basedOn w:val="DefaultParagraphFont"/>
    <w:uiPriority w:val="99"/>
    <w:semiHidden/>
    <w:rsid w:val="00FF22DD"/>
    <w:rPr>
      <w:color w:val="808080"/>
    </w:rPr>
  </w:style>
  <w:style w:type="paragraph" w:styleId="Revision">
    <w:name w:val="Revision"/>
    <w:hidden/>
    <w:uiPriority w:val="99"/>
    <w:semiHidden/>
    <w:rsid w:val="006D1A26"/>
    <w:pPr>
      <w:spacing w:after="0" w:line="240" w:lineRule="auto"/>
    </w:pPr>
    <w:rPr>
      <w:rFonts w:ascii="Segoe UI Semilight" w:hAnsi="Segoe UI Semilight"/>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28790">
      <w:bodyDiv w:val="1"/>
      <w:marLeft w:val="0"/>
      <w:marRight w:val="0"/>
      <w:marTop w:val="0"/>
      <w:marBottom w:val="0"/>
      <w:divBdr>
        <w:top w:val="none" w:sz="0" w:space="0" w:color="auto"/>
        <w:left w:val="none" w:sz="0" w:space="0" w:color="auto"/>
        <w:bottom w:val="none" w:sz="0" w:space="0" w:color="auto"/>
        <w:right w:val="none" w:sz="0" w:space="0" w:color="auto"/>
      </w:divBdr>
    </w:div>
    <w:div w:id="63260824">
      <w:bodyDiv w:val="1"/>
      <w:marLeft w:val="0"/>
      <w:marRight w:val="0"/>
      <w:marTop w:val="0"/>
      <w:marBottom w:val="0"/>
      <w:divBdr>
        <w:top w:val="none" w:sz="0" w:space="0" w:color="auto"/>
        <w:left w:val="none" w:sz="0" w:space="0" w:color="auto"/>
        <w:bottom w:val="none" w:sz="0" w:space="0" w:color="auto"/>
        <w:right w:val="none" w:sz="0" w:space="0" w:color="auto"/>
      </w:divBdr>
      <w:divsChild>
        <w:div w:id="1177814633">
          <w:marLeft w:val="0"/>
          <w:marRight w:val="0"/>
          <w:marTop w:val="0"/>
          <w:marBottom w:val="0"/>
          <w:divBdr>
            <w:top w:val="none" w:sz="0" w:space="0" w:color="auto"/>
            <w:left w:val="none" w:sz="0" w:space="0" w:color="auto"/>
            <w:bottom w:val="none" w:sz="0" w:space="0" w:color="auto"/>
            <w:right w:val="none" w:sz="0" w:space="0" w:color="auto"/>
          </w:divBdr>
        </w:div>
      </w:divsChild>
    </w:div>
    <w:div w:id="83839282">
      <w:bodyDiv w:val="1"/>
      <w:marLeft w:val="0"/>
      <w:marRight w:val="0"/>
      <w:marTop w:val="0"/>
      <w:marBottom w:val="0"/>
      <w:divBdr>
        <w:top w:val="none" w:sz="0" w:space="0" w:color="auto"/>
        <w:left w:val="none" w:sz="0" w:space="0" w:color="auto"/>
        <w:bottom w:val="none" w:sz="0" w:space="0" w:color="auto"/>
        <w:right w:val="none" w:sz="0" w:space="0" w:color="auto"/>
      </w:divBdr>
    </w:div>
    <w:div w:id="84037983">
      <w:bodyDiv w:val="1"/>
      <w:marLeft w:val="0"/>
      <w:marRight w:val="0"/>
      <w:marTop w:val="0"/>
      <w:marBottom w:val="0"/>
      <w:divBdr>
        <w:top w:val="none" w:sz="0" w:space="0" w:color="auto"/>
        <w:left w:val="none" w:sz="0" w:space="0" w:color="auto"/>
        <w:bottom w:val="none" w:sz="0" w:space="0" w:color="auto"/>
        <w:right w:val="none" w:sz="0" w:space="0" w:color="auto"/>
      </w:divBdr>
    </w:div>
    <w:div w:id="93212872">
      <w:bodyDiv w:val="1"/>
      <w:marLeft w:val="0"/>
      <w:marRight w:val="0"/>
      <w:marTop w:val="0"/>
      <w:marBottom w:val="0"/>
      <w:divBdr>
        <w:top w:val="none" w:sz="0" w:space="0" w:color="auto"/>
        <w:left w:val="none" w:sz="0" w:space="0" w:color="auto"/>
        <w:bottom w:val="none" w:sz="0" w:space="0" w:color="auto"/>
        <w:right w:val="none" w:sz="0" w:space="0" w:color="auto"/>
      </w:divBdr>
      <w:divsChild>
        <w:div w:id="1797799443">
          <w:marLeft w:val="0"/>
          <w:marRight w:val="0"/>
          <w:marTop w:val="0"/>
          <w:marBottom w:val="0"/>
          <w:divBdr>
            <w:top w:val="none" w:sz="0" w:space="0" w:color="auto"/>
            <w:left w:val="none" w:sz="0" w:space="0" w:color="auto"/>
            <w:bottom w:val="none" w:sz="0" w:space="0" w:color="auto"/>
            <w:right w:val="none" w:sz="0" w:space="0" w:color="auto"/>
          </w:divBdr>
        </w:div>
      </w:divsChild>
    </w:div>
    <w:div w:id="94444965">
      <w:bodyDiv w:val="1"/>
      <w:marLeft w:val="0"/>
      <w:marRight w:val="0"/>
      <w:marTop w:val="0"/>
      <w:marBottom w:val="0"/>
      <w:divBdr>
        <w:top w:val="none" w:sz="0" w:space="0" w:color="auto"/>
        <w:left w:val="none" w:sz="0" w:space="0" w:color="auto"/>
        <w:bottom w:val="none" w:sz="0" w:space="0" w:color="auto"/>
        <w:right w:val="none" w:sz="0" w:space="0" w:color="auto"/>
      </w:divBdr>
    </w:div>
    <w:div w:id="98835939">
      <w:bodyDiv w:val="1"/>
      <w:marLeft w:val="0"/>
      <w:marRight w:val="0"/>
      <w:marTop w:val="0"/>
      <w:marBottom w:val="0"/>
      <w:divBdr>
        <w:top w:val="none" w:sz="0" w:space="0" w:color="auto"/>
        <w:left w:val="none" w:sz="0" w:space="0" w:color="auto"/>
        <w:bottom w:val="none" w:sz="0" w:space="0" w:color="auto"/>
        <w:right w:val="none" w:sz="0" w:space="0" w:color="auto"/>
      </w:divBdr>
    </w:div>
    <w:div w:id="109477637">
      <w:bodyDiv w:val="1"/>
      <w:marLeft w:val="0"/>
      <w:marRight w:val="0"/>
      <w:marTop w:val="0"/>
      <w:marBottom w:val="0"/>
      <w:divBdr>
        <w:top w:val="none" w:sz="0" w:space="0" w:color="auto"/>
        <w:left w:val="none" w:sz="0" w:space="0" w:color="auto"/>
        <w:bottom w:val="none" w:sz="0" w:space="0" w:color="auto"/>
        <w:right w:val="none" w:sz="0" w:space="0" w:color="auto"/>
      </w:divBdr>
      <w:divsChild>
        <w:div w:id="1296528225">
          <w:marLeft w:val="0"/>
          <w:marRight w:val="0"/>
          <w:marTop w:val="0"/>
          <w:marBottom w:val="0"/>
          <w:divBdr>
            <w:top w:val="none" w:sz="0" w:space="0" w:color="auto"/>
            <w:left w:val="none" w:sz="0" w:space="0" w:color="auto"/>
            <w:bottom w:val="none" w:sz="0" w:space="0" w:color="auto"/>
            <w:right w:val="none" w:sz="0" w:space="0" w:color="auto"/>
          </w:divBdr>
        </w:div>
      </w:divsChild>
    </w:div>
    <w:div w:id="115569209">
      <w:bodyDiv w:val="1"/>
      <w:marLeft w:val="0"/>
      <w:marRight w:val="0"/>
      <w:marTop w:val="0"/>
      <w:marBottom w:val="0"/>
      <w:divBdr>
        <w:top w:val="none" w:sz="0" w:space="0" w:color="auto"/>
        <w:left w:val="none" w:sz="0" w:space="0" w:color="auto"/>
        <w:bottom w:val="none" w:sz="0" w:space="0" w:color="auto"/>
        <w:right w:val="none" w:sz="0" w:space="0" w:color="auto"/>
      </w:divBdr>
    </w:div>
    <w:div w:id="128203867">
      <w:bodyDiv w:val="1"/>
      <w:marLeft w:val="0"/>
      <w:marRight w:val="0"/>
      <w:marTop w:val="0"/>
      <w:marBottom w:val="0"/>
      <w:divBdr>
        <w:top w:val="none" w:sz="0" w:space="0" w:color="auto"/>
        <w:left w:val="none" w:sz="0" w:space="0" w:color="auto"/>
        <w:bottom w:val="none" w:sz="0" w:space="0" w:color="auto"/>
        <w:right w:val="none" w:sz="0" w:space="0" w:color="auto"/>
      </w:divBdr>
    </w:div>
    <w:div w:id="134109051">
      <w:bodyDiv w:val="1"/>
      <w:marLeft w:val="0"/>
      <w:marRight w:val="0"/>
      <w:marTop w:val="0"/>
      <w:marBottom w:val="0"/>
      <w:divBdr>
        <w:top w:val="none" w:sz="0" w:space="0" w:color="auto"/>
        <w:left w:val="none" w:sz="0" w:space="0" w:color="auto"/>
        <w:bottom w:val="none" w:sz="0" w:space="0" w:color="auto"/>
        <w:right w:val="none" w:sz="0" w:space="0" w:color="auto"/>
      </w:divBdr>
    </w:div>
    <w:div w:id="135998110">
      <w:bodyDiv w:val="1"/>
      <w:marLeft w:val="0"/>
      <w:marRight w:val="0"/>
      <w:marTop w:val="0"/>
      <w:marBottom w:val="0"/>
      <w:divBdr>
        <w:top w:val="none" w:sz="0" w:space="0" w:color="auto"/>
        <w:left w:val="none" w:sz="0" w:space="0" w:color="auto"/>
        <w:bottom w:val="none" w:sz="0" w:space="0" w:color="auto"/>
        <w:right w:val="none" w:sz="0" w:space="0" w:color="auto"/>
      </w:divBdr>
      <w:divsChild>
        <w:div w:id="814373574">
          <w:marLeft w:val="0"/>
          <w:marRight w:val="0"/>
          <w:marTop w:val="0"/>
          <w:marBottom w:val="0"/>
          <w:divBdr>
            <w:top w:val="none" w:sz="0" w:space="0" w:color="auto"/>
            <w:left w:val="none" w:sz="0" w:space="0" w:color="auto"/>
            <w:bottom w:val="none" w:sz="0" w:space="0" w:color="auto"/>
            <w:right w:val="none" w:sz="0" w:space="0" w:color="auto"/>
          </w:divBdr>
        </w:div>
      </w:divsChild>
    </w:div>
    <w:div w:id="158153679">
      <w:bodyDiv w:val="1"/>
      <w:marLeft w:val="0"/>
      <w:marRight w:val="0"/>
      <w:marTop w:val="0"/>
      <w:marBottom w:val="0"/>
      <w:divBdr>
        <w:top w:val="none" w:sz="0" w:space="0" w:color="auto"/>
        <w:left w:val="none" w:sz="0" w:space="0" w:color="auto"/>
        <w:bottom w:val="none" w:sz="0" w:space="0" w:color="auto"/>
        <w:right w:val="none" w:sz="0" w:space="0" w:color="auto"/>
      </w:divBdr>
    </w:div>
    <w:div w:id="161240912">
      <w:bodyDiv w:val="1"/>
      <w:marLeft w:val="0"/>
      <w:marRight w:val="0"/>
      <w:marTop w:val="0"/>
      <w:marBottom w:val="0"/>
      <w:divBdr>
        <w:top w:val="none" w:sz="0" w:space="0" w:color="auto"/>
        <w:left w:val="none" w:sz="0" w:space="0" w:color="auto"/>
        <w:bottom w:val="none" w:sz="0" w:space="0" w:color="auto"/>
        <w:right w:val="none" w:sz="0" w:space="0" w:color="auto"/>
      </w:divBdr>
    </w:div>
    <w:div w:id="168520531">
      <w:bodyDiv w:val="1"/>
      <w:marLeft w:val="0"/>
      <w:marRight w:val="0"/>
      <w:marTop w:val="0"/>
      <w:marBottom w:val="0"/>
      <w:divBdr>
        <w:top w:val="none" w:sz="0" w:space="0" w:color="auto"/>
        <w:left w:val="none" w:sz="0" w:space="0" w:color="auto"/>
        <w:bottom w:val="none" w:sz="0" w:space="0" w:color="auto"/>
        <w:right w:val="none" w:sz="0" w:space="0" w:color="auto"/>
      </w:divBdr>
      <w:divsChild>
        <w:div w:id="361444029">
          <w:marLeft w:val="0"/>
          <w:marRight w:val="0"/>
          <w:marTop w:val="0"/>
          <w:marBottom w:val="0"/>
          <w:divBdr>
            <w:top w:val="none" w:sz="0" w:space="0" w:color="auto"/>
            <w:left w:val="none" w:sz="0" w:space="0" w:color="auto"/>
            <w:bottom w:val="none" w:sz="0" w:space="0" w:color="auto"/>
            <w:right w:val="none" w:sz="0" w:space="0" w:color="auto"/>
          </w:divBdr>
        </w:div>
      </w:divsChild>
    </w:div>
    <w:div w:id="174997465">
      <w:bodyDiv w:val="1"/>
      <w:marLeft w:val="0"/>
      <w:marRight w:val="0"/>
      <w:marTop w:val="0"/>
      <w:marBottom w:val="0"/>
      <w:divBdr>
        <w:top w:val="none" w:sz="0" w:space="0" w:color="auto"/>
        <w:left w:val="none" w:sz="0" w:space="0" w:color="auto"/>
        <w:bottom w:val="none" w:sz="0" w:space="0" w:color="auto"/>
        <w:right w:val="none" w:sz="0" w:space="0" w:color="auto"/>
      </w:divBdr>
      <w:divsChild>
        <w:div w:id="1102998192">
          <w:marLeft w:val="0"/>
          <w:marRight w:val="0"/>
          <w:marTop w:val="0"/>
          <w:marBottom w:val="0"/>
          <w:divBdr>
            <w:top w:val="none" w:sz="0" w:space="0" w:color="auto"/>
            <w:left w:val="none" w:sz="0" w:space="0" w:color="auto"/>
            <w:bottom w:val="none" w:sz="0" w:space="0" w:color="auto"/>
            <w:right w:val="none" w:sz="0" w:space="0" w:color="auto"/>
          </w:divBdr>
        </w:div>
      </w:divsChild>
    </w:div>
    <w:div w:id="199317046">
      <w:bodyDiv w:val="1"/>
      <w:marLeft w:val="0"/>
      <w:marRight w:val="0"/>
      <w:marTop w:val="0"/>
      <w:marBottom w:val="0"/>
      <w:divBdr>
        <w:top w:val="none" w:sz="0" w:space="0" w:color="auto"/>
        <w:left w:val="none" w:sz="0" w:space="0" w:color="auto"/>
        <w:bottom w:val="none" w:sz="0" w:space="0" w:color="auto"/>
        <w:right w:val="none" w:sz="0" w:space="0" w:color="auto"/>
      </w:divBdr>
    </w:div>
    <w:div w:id="212235007">
      <w:bodyDiv w:val="1"/>
      <w:marLeft w:val="0"/>
      <w:marRight w:val="0"/>
      <w:marTop w:val="0"/>
      <w:marBottom w:val="0"/>
      <w:divBdr>
        <w:top w:val="none" w:sz="0" w:space="0" w:color="auto"/>
        <w:left w:val="none" w:sz="0" w:space="0" w:color="auto"/>
        <w:bottom w:val="none" w:sz="0" w:space="0" w:color="auto"/>
        <w:right w:val="none" w:sz="0" w:space="0" w:color="auto"/>
      </w:divBdr>
    </w:div>
    <w:div w:id="228031309">
      <w:bodyDiv w:val="1"/>
      <w:marLeft w:val="0"/>
      <w:marRight w:val="0"/>
      <w:marTop w:val="0"/>
      <w:marBottom w:val="0"/>
      <w:divBdr>
        <w:top w:val="none" w:sz="0" w:space="0" w:color="auto"/>
        <w:left w:val="none" w:sz="0" w:space="0" w:color="auto"/>
        <w:bottom w:val="none" w:sz="0" w:space="0" w:color="auto"/>
        <w:right w:val="none" w:sz="0" w:space="0" w:color="auto"/>
      </w:divBdr>
      <w:divsChild>
        <w:div w:id="1779906451">
          <w:marLeft w:val="0"/>
          <w:marRight w:val="0"/>
          <w:marTop w:val="0"/>
          <w:marBottom w:val="0"/>
          <w:divBdr>
            <w:top w:val="none" w:sz="0" w:space="0" w:color="auto"/>
            <w:left w:val="none" w:sz="0" w:space="0" w:color="auto"/>
            <w:bottom w:val="none" w:sz="0" w:space="0" w:color="auto"/>
            <w:right w:val="none" w:sz="0" w:space="0" w:color="auto"/>
          </w:divBdr>
        </w:div>
      </w:divsChild>
    </w:div>
    <w:div w:id="231158950">
      <w:bodyDiv w:val="1"/>
      <w:marLeft w:val="0"/>
      <w:marRight w:val="0"/>
      <w:marTop w:val="0"/>
      <w:marBottom w:val="0"/>
      <w:divBdr>
        <w:top w:val="none" w:sz="0" w:space="0" w:color="auto"/>
        <w:left w:val="none" w:sz="0" w:space="0" w:color="auto"/>
        <w:bottom w:val="none" w:sz="0" w:space="0" w:color="auto"/>
        <w:right w:val="none" w:sz="0" w:space="0" w:color="auto"/>
      </w:divBdr>
    </w:div>
    <w:div w:id="244075192">
      <w:bodyDiv w:val="1"/>
      <w:marLeft w:val="0"/>
      <w:marRight w:val="0"/>
      <w:marTop w:val="0"/>
      <w:marBottom w:val="0"/>
      <w:divBdr>
        <w:top w:val="none" w:sz="0" w:space="0" w:color="auto"/>
        <w:left w:val="none" w:sz="0" w:space="0" w:color="auto"/>
        <w:bottom w:val="none" w:sz="0" w:space="0" w:color="auto"/>
        <w:right w:val="none" w:sz="0" w:space="0" w:color="auto"/>
      </w:divBdr>
    </w:div>
    <w:div w:id="249389929">
      <w:bodyDiv w:val="1"/>
      <w:marLeft w:val="0"/>
      <w:marRight w:val="0"/>
      <w:marTop w:val="0"/>
      <w:marBottom w:val="0"/>
      <w:divBdr>
        <w:top w:val="none" w:sz="0" w:space="0" w:color="auto"/>
        <w:left w:val="none" w:sz="0" w:space="0" w:color="auto"/>
        <w:bottom w:val="none" w:sz="0" w:space="0" w:color="auto"/>
        <w:right w:val="none" w:sz="0" w:space="0" w:color="auto"/>
      </w:divBdr>
    </w:div>
    <w:div w:id="256180521">
      <w:bodyDiv w:val="1"/>
      <w:marLeft w:val="0"/>
      <w:marRight w:val="0"/>
      <w:marTop w:val="0"/>
      <w:marBottom w:val="0"/>
      <w:divBdr>
        <w:top w:val="none" w:sz="0" w:space="0" w:color="auto"/>
        <w:left w:val="none" w:sz="0" w:space="0" w:color="auto"/>
        <w:bottom w:val="none" w:sz="0" w:space="0" w:color="auto"/>
        <w:right w:val="none" w:sz="0" w:space="0" w:color="auto"/>
      </w:divBdr>
    </w:div>
    <w:div w:id="261492359">
      <w:bodyDiv w:val="1"/>
      <w:marLeft w:val="0"/>
      <w:marRight w:val="0"/>
      <w:marTop w:val="0"/>
      <w:marBottom w:val="0"/>
      <w:divBdr>
        <w:top w:val="none" w:sz="0" w:space="0" w:color="auto"/>
        <w:left w:val="none" w:sz="0" w:space="0" w:color="auto"/>
        <w:bottom w:val="none" w:sz="0" w:space="0" w:color="auto"/>
        <w:right w:val="none" w:sz="0" w:space="0" w:color="auto"/>
      </w:divBdr>
    </w:div>
    <w:div w:id="284581257">
      <w:bodyDiv w:val="1"/>
      <w:marLeft w:val="0"/>
      <w:marRight w:val="0"/>
      <w:marTop w:val="0"/>
      <w:marBottom w:val="0"/>
      <w:divBdr>
        <w:top w:val="none" w:sz="0" w:space="0" w:color="auto"/>
        <w:left w:val="none" w:sz="0" w:space="0" w:color="auto"/>
        <w:bottom w:val="none" w:sz="0" w:space="0" w:color="auto"/>
        <w:right w:val="none" w:sz="0" w:space="0" w:color="auto"/>
      </w:divBdr>
    </w:div>
    <w:div w:id="309554829">
      <w:bodyDiv w:val="1"/>
      <w:marLeft w:val="0"/>
      <w:marRight w:val="0"/>
      <w:marTop w:val="0"/>
      <w:marBottom w:val="0"/>
      <w:divBdr>
        <w:top w:val="none" w:sz="0" w:space="0" w:color="auto"/>
        <w:left w:val="none" w:sz="0" w:space="0" w:color="auto"/>
        <w:bottom w:val="none" w:sz="0" w:space="0" w:color="auto"/>
        <w:right w:val="none" w:sz="0" w:space="0" w:color="auto"/>
      </w:divBdr>
    </w:div>
    <w:div w:id="330908153">
      <w:bodyDiv w:val="1"/>
      <w:marLeft w:val="0"/>
      <w:marRight w:val="0"/>
      <w:marTop w:val="0"/>
      <w:marBottom w:val="0"/>
      <w:divBdr>
        <w:top w:val="none" w:sz="0" w:space="0" w:color="auto"/>
        <w:left w:val="none" w:sz="0" w:space="0" w:color="auto"/>
        <w:bottom w:val="none" w:sz="0" w:space="0" w:color="auto"/>
        <w:right w:val="none" w:sz="0" w:space="0" w:color="auto"/>
      </w:divBdr>
    </w:div>
    <w:div w:id="350765234">
      <w:bodyDiv w:val="1"/>
      <w:marLeft w:val="0"/>
      <w:marRight w:val="0"/>
      <w:marTop w:val="0"/>
      <w:marBottom w:val="0"/>
      <w:divBdr>
        <w:top w:val="none" w:sz="0" w:space="0" w:color="auto"/>
        <w:left w:val="none" w:sz="0" w:space="0" w:color="auto"/>
        <w:bottom w:val="none" w:sz="0" w:space="0" w:color="auto"/>
        <w:right w:val="none" w:sz="0" w:space="0" w:color="auto"/>
      </w:divBdr>
      <w:divsChild>
        <w:div w:id="506402197">
          <w:marLeft w:val="0"/>
          <w:marRight w:val="0"/>
          <w:marTop w:val="0"/>
          <w:marBottom w:val="0"/>
          <w:divBdr>
            <w:top w:val="none" w:sz="0" w:space="0" w:color="auto"/>
            <w:left w:val="none" w:sz="0" w:space="0" w:color="auto"/>
            <w:bottom w:val="none" w:sz="0" w:space="0" w:color="auto"/>
            <w:right w:val="none" w:sz="0" w:space="0" w:color="auto"/>
          </w:divBdr>
        </w:div>
      </w:divsChild>
    </w:div>
    <w:div w:id="354619976">
      <w:bodyDiv w:val="1"/>
      <w:marLeft w:val="0"/>
      <w:marRight w:val="0"/>
      <w:marTop w:val="0"/>
      <w:marBottom w:val="0"/>
      <w:divBdr>
        <w:top w:val="none" w:sz="0" w:space="0" w:color="auto"/>
        <w:left w:val="none" w:sz="0" w:space="0" w:color="auto"/>
        <w:bottom w:val="none" w:sz="0" w:space="0" w:color="auto"/>
        <w:right w:val="none" w:sz="0" w:space="0" w:color="auto"/>
      </w:divBdr>
      <w:divsChild>
        <w:div w:id="676616259">
          <w:marLeft w:val="0"/>
          <w:marRight w:val="0"/>
          <w:marTop w:val="0"/>
          <w:marBottom w:val="0"/>
          <w:divBdr>
            <w:top w:val="none" w:sz="0" w:space="0" w:color="auto"/>
            <w:left w:val="none" w:sz="0" w:space="0" w:color="auto"/>
            <w:bottom w:val="none" w:sz="0" w:space="0" w:color="auto"/>
            <w:right w:val="none" w:sz="0" w:space="0" w:color="auto"/>
          </w:divBdr>
        </w:div>
      </w:divsChild>
    </w:div>
    <w:div w:id="359824422">
      <w:bodyDiv w:val="1"/>
      <w:marLeft w:val="0"/>
      <w:marRight w:val="0"/>
      <w:marTop w:val="0"/>
      <w:marBottom w:val="0"/>
      <w:divBdr>
        <w:top w:val="none" w:sz="0" w:space="0" w:color="auto"/>
        <w:left w:val="none" w:sz="0" w:space="0" w:color="auto"/>
        <w:bottom w:val="none" w:sz="0" w:space="0" w:color="auto"/>
        <w:right w:val="none" w:sz="0" w:space="0" w:color="auto"/>
      </w:divBdr>
    </w:div>
    <w:div w:id="362285712">
      <w:bodyDiv w:val="1"/>
      <w:marLeft w:val="0"/>
      <w:marRight w:val="0"/>
      <w:marTop w:val="0"/>
      <w:marBottom w:val="0"/>
      <w:divBdr>
        <w:top w:val="none" w:sz="0" w:space="0" w:color="auto"/>
        <w:left w:val="none" w:sz="0" w:space="0" w:color="auto"/>
        <w:bottom w:val="none" w:sz="0" w:space="0" w:color="auto"/>
        <w:right w:val="none" w:sz="0" w:space="0" w:color="auto"/>
      </w:divBdr>
    </w:div>
    <w:div w:id="365981938">
      <w:bodyDiv w:val="1"/>
      <w:marLeft w:val="0"/>
      <w:marRight w:val="0"/>
      <w:marTop w:val="0"/>
      <w:marBottom w:val="0"/>
      <w:divBdr>
        <w:top w:val="none" w:sz="0" w:space="0" w:color="auto"/>
        <w:left w:val="none" w:sz="0" w:space="0" w:color="auto"/>
        <w:bottom w:val="none" w:sz="0" w:space="0" w:color="auto"/>
        <w:right w:val="none" w:sz="0" w:space="0" w:color="auto"/>
      </w:divBdr>
    </w:div>
    <w:div w:id="370568170">
      <w:bodyDiv w:val="1"/>
      <w:marLeft w:val="0"/>
      <w:marRight w:val="0"/>
      <w:marTop w:val="0"/>
      <w:marBottom w:val="0"/>
      <w:divBdr>
        <w:top w:val="none" w:sz="0" w:space="0" w:color="auto"/>
        <w:left w:val="none" w:sz="0" w:space="0" w:color="auto"/>
        <w:bottom w:val="none" w:sz="0" w:space="0" w:color="auto"/>
        <w:right w:val="none" w:sz="0" w:space="0" w:color="auto"/>
      </w:divBdr>
      <w:divsChild>
        <w:div w:id="755979757">
          <w:marLeft w:val="0"/>
          <w:marRight w:val="0"/>
          <w:marTop w:val="0"/>
          <w:marBottom w:val="0"/>
          <w:divBdr>
            <w:top w:val="none" w:sz="0" w:space="0" w:color="auto"/>
            <w:left w:val="none" w:sz="0" w:space="0" w:color="auto"/>
            <w:bottom w:val="none" w:sz="0" w:space="0" w:color="auto"/>
            <w:right w:val="none" w:sz="0" w:space="0" w:color="auto"/>
          </w:divBdr>
        </w:div>
      </w:divsChild>
    </w:div>
    <w:div w:id="380860784">
      <w:bodyDiv w:val="1"/>
      <w:marLeft w:val="0"/>
      <w:marRight w:val="0"/>
      <w:marTop w:val="0"/>
      <w:marBottom w:val="0"/>
      <w:divBdr>
        <w:top w:val="none" w:sz="0" w:space="0" w:color="auto"/>
        <w:left w:val="none" w:sz="0" w:space="0" w:color="auto"/>
        <w:bottom w:val="none" w:sz="0" w:space="0" w:color="auto"/>
        <w:right w:val="none" w:sz="0" w:space="0" w:color="auto"/>
      </w:divBdr>
    </w:div>
    <w:div w:id="381562846">
      <w:bodyDiv w:val="1"/>
      <w:marLeft w:val="0"/>
      <w:marRight w:val="0"/>
      <w:marTop w:val="0"/>
      <w:marBottom w:val="0"/>
      <w:divBdr>
        <w:top w:val="none" w:sz="0" w:space="0" w:color="auto"/>
        <w:left w:val="none" w:sz="0" w:space="0" w:color="auto"/>
        <w:bottom w:val="none" w:sz="0" w:space="0" w:color="auto"/>
        <w:right w:val="none" w:sz="0" w:space="0" w:color="auto"/>
      </w:divBdr>
      <w:divsChild>
        <w:div w:id="146484755">
          <w:marLeft w:val="0"/>
          <w:marRight w:val="0"/>
          <w:marTop w:val="0"/>
          <w:marBottom w:val="0"/>
          <w:divBdr>
            <w:top w:val="none" w:sz="0" w:space="0" w:color="auto"/>
            <w:left w:val="none" w:sz="0" w:space="0" w:color="auto"/>
            <w:bottom w:val="none" w:sz="0" w:space="0" w:color="auto"/>
            <w:right w:val="none" w:sz="0" w:space="0" w:color="auto"/>
          </w:divBdr>
        </w:div>
      </w:divsChild>
    </w:div>
    <w:div w:id="382170815">
      <w:bodyDiv w:val="1"/>
      <w:marLeft w:val="0"/>
      <w:marRight w:val="0"/>
      <w:marTop w:val="0"/>
      <w:marBottom w:val="0"/>
      <w:divBdr>
        <w:top w:val="none" w:sz="0" w:space="0" w:color="auto"/>
        <w:left w:val="none" w:sz="0" w:space="0" w:color="auto"/>
        <w:bottom w:val="none" w:sz="0" w:space="0" w:color="auto"/>
        <w:right w:val="none" w:sz="0" w:space="0" w:color="auto"/>
      </w:divBdr>
    </w:div>
    <w:div w:id="392117098">
      <w:bodyDiv w:val="1"/>
      <w:marLeft w:val="0"/>
      <w:marRight w:val="0"/>
      <w:marTop w:val="0"/>
      <w:marBottom w:val="0"/>
      <w:divBdr>
        <w:top w:val="none" w:sz="0" w:space="0" w:color="auto"/>
        <w:left w:val="none" w:sz="0" w:space="0" w:color="auto"/>
        <w:bottom w:val="none" w:sz="0" w:space="0" w:color="auto"/>
        <w:right w:val="none" w:sz="0" w:space="0" w:color="auto"/>
      </w:divBdr>
      <w:divsChild>
        <w:div w:id="1346783057">
          <w:marLeft w:val="0"/>
          <w:marRight w:val="0"/>
          <w:marTop w:val="0"/>
          <w:marBottom w:val="0"/>
          <w:divBdr>
            <w:top w:val="none" w:sz="0" w:space="0" w:color="auto"/>
            <w:left w:val="none" w:sz="0" w:space="0" w:color="auto"/>
            <w:bottom w:val="none" w:sz="0" w:space="0" w:color="auto"/>
            <w:right w:val="none" w:sz="0" w:space="0" w:color="auto"/>
          </w:divBdr>
        </w:div>
      </w:divsChild>
    </w:div>
    <w:div w:id="397674553">
      <w:bodyDiv w:val="1"/>
      <w:marLeft w:val="0"/>
      <w:marRight w:val="0"/>
      <w:marTop w:val="0"/>
      <w:marBottom w:val="0"/>
      <w:divBdr>
        <w:top w:val="none" w:sz="0" w:space="0" w:color="auto"/>
        <w:left w:val="none" w:sz="0" w:space="0" w:color="auto"/>
        <w:bottom w:val="none" w:sz="0" w:space="0" w:color="auto"/>
        <w:right w:val="none" w:sz="0" w:space="0" w:color="auto"/>
      </w:divBdr>
      <w:divsChild>
        <w:div w:id="727461585">
          <w:marLeft w:val="0"/>
          <w:marRight w:val="0"/>
          <w:marTop w:val="0"/>
          <w:marBottom w:val="0"/>
          <w:divBdr>
            <w:top w:val="none" w:sz="0" w:space="0" w:color="auto"/>
            <w:left w:val="none" w:sz="0" w:space="0" w:color="auto"/>
            <w:bottom w:val="none" w:sz="0" w:space="0" w:color="auto"/>
            <w:right w:val="none" w:sz="0" w:space="0" w:color="auto"/>
          </w:divBdr>
        </w:div>
      </w:divsChild>
    </w:div>
    <w:div w:id="410077942">
      <w:bodyDiv w:val="1"/>
      <w:marLeft w:val="0"/>
      <w:marRight w:val="0"/>
      <w:marTop w:val="0"/>
      <w:marBottom w:val="0"/>
      <w:divBdr>
        <w:top w:val="none" w:sz="0" w:space="0" w:color="auto"/>
        <w:left w:val="none" w:sz="0" w:space="0" w:color="auto"/>
        <w:bottom w:val="none" w:sz="0" w:space="0" w:color="auto"/>
        <w:right w:val="none" w:sz="0" w:space="0" w:color="auto"/>
      </w:divBdr>
      <w:divsChild>
        <w:div w:id="780807679">
          <w:marLeft w:val="0"/>
          <w:marRight w:val="0"/>
          <w:marTop w:val="0"/>
          <w:marBottom w:val="0"/>
          <w:divBdr>
            <w:top w:val="none" w:sz="0" w:space="0" w:color="auto"/>
            <w:left w:val="none" w:sz="0" w:space="0" w:color="auto"/>
            <w:bottom w:val="none" w:sz="0" w:space="0" w:color="auto"/>
            <w:right w:val="none" w:sz="0" w:space="0" w:color="auto"/>
          </w:divBdr>
        </w:div>
      </w:divsChild>
    </w:div>
    <w:div w:id="414590430">
      <w:bodyDiv w:val="1"/>
      <w:marLeft w:val="0"/>
      <w:marRight w:val="0"/>
      <w:marTop w:val="0"/>
      <w:marBottom w:val="0"/>
      <w:divBdr>
        <w:top w:val="none" w:sz="0" w:space="0" w:color="auto"/>
        <w:left w:val="none" w:sz="0" w:space="0" w:color="auto"/>
        <w:bottom w:val="none" w:sz="0" w:space="0" w:color="auto"/>
        <w:right w:val="none" w:sz="0" w:space="0" w:color="auto"/>
      </w:divBdr>
      <w:divsChild>
        <w:div w:id="496194697">
          <w:marLeft w:val="0"/>
          <w:marRight w:val="0"/>
          <w:marTop w:val="0"/>
          <w:marBottom w:val="0"/>
          <w:divBdr>
            <w:top w:val="none" w:sz="0" w:space="0" w:color="auto"/>
            <w:left w:val="none" w:sz="0" w:space="0" w:color="auto"/>
            <w:bottom w:val="none" w:sz="0" w:space="0" w:color="auto"/>
            <w:right w:val="none" w:sz="0" w:space="0" w:color="auto"/>
          </w:divBdr>
          <w:divsChild>
            <w:div w:id="1691224005">
              <w:marLeft w:val="0"/>
              <w:marRight w:val="0"/>
              <w:marTop w:val="0"/>
              <w:marBottom w:val="0"/>
              <w:divBdr>
                <w:top w:val="none" w:sz="0" w:space="0" w:color="auto"/>
                <w:left w:val="none" w:sz="0" w:space="0" w:color="auto"/>
                <w:bottom w:val="none" w:sz="0" w:space="0" w:color="auto"/>
                <w:right w:val="none" w:sz="0" w:space="0" w:color="auto"/>
              </w:divBdr>
              <w:divsChild>
                <w:div w:id="1982732456">
                  <w:marLeft w:val="0"/>
                  <w:marRight w:val="0"/>
                  <w:marTop w:val="0"/>
                  <w:marBottom w:val="0"/>
                  <w:divBdr>
                    <w:top w:val="none" w:sz="0" w:space="0" w:color="auto"/>
                    <w:left w:val="none" w:sz="0" w:space="0" w:color="auto"/>
                    <w:bottom w:val="none" w:sz="0" w:space="0" w:color="auto"/>
                    <w:right w:val="none" w:sz="0" w:space="0" w:color="auto"/>
                  </w:divBdr>
                  <w:divsChild>
                    <w:div w:id="314532567">
                      <w:marLeft w:val="0"/>
                      <w:marRight w:val="0"/>
                      <w:marTop w:val="0"/>
                      <w:marBottom w:val="0"/>
                      <w:divBdr>
                        <w:top w:val="none" w:sz="0" w:space="0" w:color="auto"/>
                        <w:left w:val="none" w:sz="0" w:space="0" w:color="auto"/>
                        <w:bottom w:val="none" w:sz="0" w:space="0" w:color="auto"/>
                        <w:right w:val="none" w:sz="0" w:space="0" w:color="auto"/>
                      </w:divBdr>
                      <w:divsChild>
                        <w:div w:id="1760515559">
                          <w:marLeft w:val="0"/>
                          <w:marRight w:val="0"/>
                          <w:marTop w:val="0"/>
                          <w:marBottom w:val="0"/>
                          <w:divBdr>
                            <w:top w:val="none" w:sz="0" w:space="0" w:color="auto"/>
                            <w:left w:val="none" w:sz="0" w:space="0" w:color="auto"/>
                            <w:bottom w:val="none" w:sz="0" w:space="0" w:color="auto"/>
                            <w:right w:val="none" w:sz="0" w:space="0" w:color="auto"/>
                          </w:divBdr>
                          <w:divsChild>
                            <w:div w:id="321929023">
                              <w:marLeft w:val="0"/>
                              <w:marRight w:val="0"/>
                              <w:marTop w:val="0"/>
                              <w:marBottom w:val="0"/>
                              <w:divBdr>
                                <w:top w:val="none" w:sz="0" w:space="0" w:color="auto"/>
                                <w:left w:val="none" w:sz="0" w:space="0" w:color="auto"/>
                                <w:bottom w:val="none" w:sz="0" w:space="0" w:color="auto"/>
                                <w:right w:val="none" w:sz="0" w:space="0" w:color="auto"/>
                              </w:divBdr>
                              <w:divsChild>
                                <w:div w:id="190267000">
                                  <w:marLeft w:val="0"/>
                                  <w:marRight w:val="0"/>
                                  <w:marTop w:val="0"/>
                                  <w:marBottom w:val="0"/>
                                  <w:divBdr>
                                    <w:top w:val="none" w:sz="0" w:space="0" w:color="auto"/>
                                    <w:left w:val="none" w:sz="0" w:space="0" w:color="auto"/>
                                    <w:bottom w:val="none" w:sz="0" w:space="0" w:color="auto"/>
                                    <w:right w:val="none" w:sz="0" w:space="0" w:color="auto"/>
                                  </w:divBdr>
                                  <w:divsChild>
                                    <w:div w:id="503399659">
                                      <w:marLeft w:val="0"/>
                                      <w:marRight w:val="0"/>
                                      <w:marTop w:val="0"/>
                                      <w:marBottom w:val="0"/>
                                      <w:divBdr>
                                        <w:top w:val="none" w:sz="0" w:space="0" w:color="auto"/>
                                        <w:left w:val="none" w:sz="0" w:space="0" w:color="auto"/>
                                        <w:bottom w:val="none" w:sz="0" w:space="0" w:color="auto"/>
                                        <w:right w:val="none" w:sz="0" w:space="0" w:color="auto"/>
                                      </w:divBdr>
                                      <w:divsChild>
                                        <w:div w:id="302472062">
                                          <w:marLeft w:val="0"/>
                                          <w:marRight w:val="0"/>
                                          <w:marTop w:val="0"/>
                                          <w:marBottom w:val="0"/>
                                          <w:divBdr>
                                            <w:top w:val="none" w:sz="0" w:space="0" w:color="auto"/>
                                            <w:left w:val="none" w:sz="0" w:space="0" w:color="auto"/>
                                            <w:bottom w:val="none" w:sz="0" w:space="0" w:color="auto"/>
                                            <w:right w:val="none" w:sz="0" w:space="0" w:color="auto"/>
                                          </w:divBdr>
                                          <w:divsChild>
                                            <w:div w:id="627588908">
                                              <w:marLeft w:val="0"/>
                                              <w:marRight w:val="0"/>
                                              <w:marTop w:val="0"/>
                                              <w:marBottom w:val="0"/>
                                              <w:divBdr>
                                                <w:top w:val="none" w:sz="0" w:space="0" w:color="auto"/>
                                                <w:left w:val="none" w:sz="0" w:space="0" w:color="auto"/>
                                                <w:bottom w:val="none" w:sz="0" w:space="0" w:color="auto"/>
                                                <w:right w:val="none" w:sz="0" w:space="0" w:color="auto"/>
                                              </w:divBdr>
                                              <w:divsChild>
                                                <w:div w:id="455486426">
                                                  <w:marLeft w:val="0"/>
                                                  <w:marRight w:val="0"/>
                                                  <w:marTop w:val="0"/>
                                                  <w:marBottom w:val="0"/>
                                                  <w:divBdr>
                                                    <w:top w:val="none" w:sz="0" w:space="0" w:color="auto"/>
                                                    <w:left w:val="none" w:sz="0" w:space="0" w:color="auto"/>
                                                    <w:bottom w:val="none" w:sz="0" w:space="0" w:color="auto"/>
                                                    <w:right w:val="none" w:sz="0" w:space="0" w:color="auto"/>
                                                  </w:divBdr>
                                                </w:div>
                                                <w:div w:id="736245479">
                                                  <w:marLeft w:val="0"/>
                                                  <w:marRight w:val="0"/>
                                                  <w:marTop w:val="0"/>
                                                  <w:marBottom w:val="0"/>
                                                  <w:divBdr>
                                                    <w:top w:val="none" w:sz="0" w:space="0" w:color="auto"/>
                                                    <w:left w:val="none" w:sz="0" w:space="0" w:color="auto"/>
                                                    <w:bottom w:val="none" w:sz="0" w:space="0" w:color="auto"/>
                                                    <w:right w:val="none" w:sz="0" w:space="0" w:color="auto"/>
                                                  </w:divBdr>
                                                </w:div>
                                                <w:div w:id="1153764083">
                                                  <w:marLeft w:val="0"/>
                                                  <w:marRight w:val="0"/>
                                                  <w:marTop w:val="0"/>
                                                  <w:marBottom w:val="0"/>
                                                  <w:divBdr>
                                                    <w:top w:val="none" w:sz="0" w:space="0" w:color="auto"/>
                                                    <w:left w:val="none" w:sz="0" w:space="0" w:color="auto"/>
                                                    <w:bottom w:val="none" w:sz="0" w:space="0" w:color="auto"/>
                                                    <w:right w:val="none" w:sz="0" w:space="0" w:color="auto"/>
                                                  </w:divBdr>
                                                </w:div>
                                                <w:div w:id="1431854325">
                                                  <w:marLeft w:val="0"/>
                                                  <w:marRight w:val="0"/>
                                                  <w:marTop w:val="0"/>
                                                  <w:marBottom w:val="0"/>
                                                  <w:divBdr>
                                                    <w:top w:val="none" w:sz="0" w:space="0" w:color="auto"/>
                                                    <w:left w:val="none" w:sz="0" w:space="0" w:color="auto"/>
                                                    <w:bottom w:val="none" w:sz="0" w:space="0" w:color="auto"/>
                                                    <w:right w:val="none" w:sz="0" w:space="0" w:color="auto"/>
                                                  </w:divBdr>
                                                </w:div>
                                                <w:div w:id="1567716651">
                                                  <w:marLeft w:val="0"/>
                                                  <w:marRight w:val="0"/>
                                                  <w:marTop w:val="0"/>
                                                  <w:marBottom w:val="0"/>
                                                  <w:divBdr>
                                                    <w:top w:val="none" w:sz="0" w:space="0" w:color="auto"/>
                                                    <w:left w:val="none" w:sz="0" w:space="0" w:color="auto"/>
                                                    <w:bottom w:val="none" w:sz="0" w:space="0" w:color="auto"/>
                                                    <w:right w:val="none" w:sz="0" w:space="0" w:color="auto"/>
                                                  </w:divBdr>
                                                </w:div>
                                              </w:divsChild>
                                            </w:div>
                                            <w:div w:id="158472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8396253">
          <w:marLeft w:val="0"/>
          <w:marRight w:val="0"/>
          <w:marTop w:val="0"/>
          <w:marBottom w:val="0"/>
          <w:divBdr>
            <w:top w:val="none" w:sz="0" w:space="0" w:color="auto"/>
            <w:left w:val="none" w:sz="0" w:space="0" w:color="auto"/>
            <w:bottom w:val="none" w:sz="0" w:space="0" w:color="auto"/>
            <w:right w:val="none" w:sz="0" w:space="0" w:color="auto"/>
          </w:divBdr>
          <w:divsChild>
            <w:div w:id="1383946628">
              <w:marLeft w:val="0"/>
              <w:marRight w:val="0"/>
              <w:marTop w:val="0"/>
              <w:marBottom w:val="0"/>
              <w:divBdr>
                <w:top w:val="none" w:sz="0" w:space="0" w:color="auto"/>
                <w:left w:val="none" w:sz="0" w:space="0" w:color="auto"/>
                <w:bottom w:val="none" w:sz="0" w:space="0" w:color="auto"/>
                <w:right w:val="none" w:sz="0" w:space="0" w:color="auto"/>
              </w:divBdr>
              <w:divsChild>
                <w:div w:id="472330823">
                  <w:marLeft w:val="0"/>
                  <w:marRight w:val="0"/>
                  <w:marTop w:val="0"/>
                  <w:marBottom w:val="0"/>
                  <w:divBdr>
                    <w:top w:val="none" w:sz="0" w:space="0" w:color="auto"/>
                    <w:left w:val="none" w:sz="0" w:space="0" w:color="auto"/>
                    <w:bottom w:val="none" w:sz="0" w:space="0" w:color="auto"/>
                    <w:right w:val="none" w:sz="0" w:space="0" w:color="auto"/>
                  </w:divBdr>
                  <w:divsChild>
                    <w:div w:id="1321958156">
                      <w:marLeft w:val="0"/>
                      <w:marRight w:val="0"/>
                      <w:marTop w:val="0"/>
                      <w:marBottom w:val="0"/>
                      <w:divBdr>
                        <w:top w:val="none" w:sz="0" w:space="0" w:color="auto"/>
                        <w:left w:val="none" w:sz="0" w:space="0" w:color="auto"/>
                        <w:bottom w:val="none" w:sz="0" w:space="0" w:color="auto"/>
                        <w:right w:val="none" w:sz="0" w:space="0" w:color="auto"/>
                      </w:divBdr>
                      <w:divsChild>
                        <w:div w:id="535775022">
                          <w:marLeft w:val="0"/>
                          <w:marRight w:val="0"/>
                          <w:marTop w:val="0"/>
                          <w:marBottom w:val="0"/>
                          <w:divBdr>
                            <w:top w:val="none" w:sz="0" w:space="0" w:color="auto"/>
                            <w:left w:val="none" w:sz="0" w:space="0" w:color="auto"/>
                            <w:bottom w:val="none" w:sz="0" w:space="0" w:color="auto"/>
                            <w:right w:val="none" w:sz="0" w:space="0" w:color="auto"/>
                          </w:divBdr>
                          <w:divsChild>
                            <w:div w:id="578908429">
                              <w:marLeft w:val="0"/>
                              <w:marRight w:val="0"/>
                              <w:marTop w:val="0"/>
                              <w:marBottom w:val="0"/>
                              <w:divBdr>
                                <w:top w:val="none" w:sz="0" w:space="0" w:color="auto"/>
                                <w:left w:val="none" w:sz="0" w:space="0" w:color="auto"/>
                                <w:bottom w:val="none" w:sz="0" w:space="0" w:color="auto"/>
                                <w:right w:val="none" w:sz="0" w:space="0" w:color="auto"/>
                              </w:divBdr>
                              <w:divsChild>
                                <w:div w:id="2021616939">
                                  <w:marLeft w:val="0"/>
                                  <w:marRight w:val="0"/>
                                  <w:marTop w:val="0"/>
                                  <w:marBottom w:val="0"/>
                                  <w:divBdr>
                                    <w:top w:val="none" w:sz="0" w:space="0" w:color="auto"/>
                                    <w:left w:val="none" w:sz="0" w:space="0" w:color="auto"/>
                                    <w:bottom w:val="none" w:sz="0" w:space="0" w:color="auto"/>
                                    <w:right w:val="none" w:sz="0" w:space="0" w:color="auto"/>
                                  </w:divBdr>
                                  <w:divsChild>
                                    <w:div w:id="163421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3920117">
                  <w:marLeft w:val="0"/>
                  <w:marRight w:val="0"/>
                  <w:marTop w:val="0"/>
                  <w:marBottom w:val="0"/>
                  <w:divBdr>
                    <w:top w:val="none" w:sz="0" w:space="0" w:color="auto"/>
                    <w:left w:val="none" w:sz="0" w:space="0" w:color="auto"/>
                    <w:bottom w:val="none" w:sz="0" w:space="0" w:color="auto"/>
                    <w:right w:val="none" w:sz="0" w:space="0" w:color="auto"/>
                  </w:divBdr>
                  <w:divsChild>
                    <w:div w:id="668599734">
                      <w:marLeft w:val="0"/>
                      <w:marRight w:val="0"/>
                      <w:marTop w:val="0"/>
                      <w:marBottom w:val="0"/>
                      <w:divBdr>
                        <w:top w:val="none" w:sz="0" w:space="0" w:color="auto"/>
                        <w:left w:val="none" w:sz="0" w:space="0" w:color="auto"/>
                        <w:bottom w:val="none" w:sz="0" w:space="0" w:color="auto"/>
                        <w:right w:val="none" w:sz="0" w:space="0" w:color="auto"/>
                      </w:divBdr>
                      <w:divsChild>
                        <w:div w:id="1439064846">
                          <w:marLeft w:val="0"/>
                          <w:marRight w:val="0"/>
                          <w:marTop w:val="0"/>
                          <w:marBottom w:val="0"/>
                          <w:divBdr>
                            <w:top w:val="none" w:sz="0" w:space="0" w:color="auto"/>
                            <w:left w:val="none" w:sz="0" w:space="0" w:color="auto"/>
                            <w:bottom w:val="none" w:sz="0" w:space="0" w:color="auto"/>
                            <w:right w:val="none" w:sz="0" w:space="0" w:color="auto"/>
                          </w:divBdr>
                          <w:divsChild>
                            <w:div w:id="1035883992">
                              <w:marLeft w:val="0"/>
                              <w:marRight w:val="0"/>
                              <w:marTop w:val="0"/>
                              <w:marBottom w:val="0"/>
                              <w:divBdr>
                                <w:top w:val="none" w:sz="0" w:space="0" w:color="auto"/>
                                <w:left w:val="none" w:sz="0" w:space="0" w:color="auto"/>
                                <w:bottom w:val="none" w:sz="0" w:space="0" w:color="auto"/>
                                <w:right w:val="none" w:sz="0" w:space="0" w:color="auto"/>
                              </w:divBdr>
                              <w:divsChild>
                                <w:div w:id="1513179590">
                                  <w:marLeft w:val="0"/>
                                  <w:marRight w:val="0"/>
                                  <w:marTop w:val="0"/>
                                  <w:marBottom w:val="0"/>
                                  <w:divBdr>
                                    <w:top w:val="none" w:sz="0" w:space="0" w:color="auto"/>
                                    <w:left w:val="none" w:sz="0" w:space="0" w:color="auto"/>
                                    <w:bottom w:val="none" w:sz="0" w:space="0" w:color="auto"/>
                                    <w:right w:val="none" w:sz="0" w:space="0" w:color="auto"/>
                                  </w:divBdr>
                                  <w:divsChild>
                                    <w:div w:id="69372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2496658">
          <w:marLeft w:val="0"/>
          <w:marRight w:val="0"/>
          <w:marTop w:val="0"/>
          <w:marBottom w:val="0"/>
          <w:divBdr>
            <w:top w:val="none" w:sz="0" w:space="0" w:color="auto"/>
            <w:left w:val="none" w:sz="0" w:space="0" w:color="auto"/>
            <w:bottom w:val="none" w:sz="0" w:space="0" w:color="auto"/>
            <w:right w:val="none" w:sz="0" w:space="0" w:color="auto"/>
          </w:divBdr>
          <w:divsChild>
            <w:div w:id="1594782570">
              <w:marLeft w:val="0"/>
              <w:marRight w:val="0"/>
              <w:marTop w:val="0"/>
              <w:marBottom w:val="0"/>
              <w:divBdr>
                <w:top w:val="none" w:sz="0" w:space="0" w:color="auto"/>
                <w:left w:val="none" w:sz="0" w:space="0" w:color="auto"/>
                <w:bottom w:val="none" w:sz="0" w:space="0" w:color="auto"/>
                <w:right w:val="none" w:sz="0" w:space="0" w:color="auto"/>
              </w:divBdr>
              <w:divsChild>
                <w:div w:id="764886967">
                  <w:marLeft w:val="0"/>
                  <w:marRight w:val="0"/>
                  <w:marTop w:val="0"/>
                  <w:marBottom w:val="0"/>
                  <w:divBdr>
                    <w:top w:val="none" w:sz="0" w:space="0" w:color="auto"/>
                    <w:left w:val="none" w:sz="0" w:space="0" w:color="auto"/>
                    <w:bottom w:val="none" w:sz="0" w:space="0" w:color="auto"/>
                    <w:right w:val="none" w:sz="0" w:space="0" w:color="auto"/>
                  </w:divBdr>
                  <w:divsChild>
                    <w:div w:id="1983188530">
                      <w:marLeft w:val="0"/>
                      <w:marRight w:val="0"/>
                      <w:marTop w:val="0"/>
                      <w:marBottom w:val="0"/>
                      <w:divBdr>
                        <w:top w:val="none" w:sz="0" w:space="0" w:color="auto"/>
                        <w:left w:val="none" w:sz="0" w:space="0" w:color="auto"/>
                        <w:bottom w:val="none" w:sz="0" w:space="0" w:color="auto"/>
                        <w:right w:val="none" w:sz="0" w:space="0" w:color="auto"/>
                      </w:divBdr>
                      <w:divsChild>
                        <w:div w:id="463693551">
                          <w:marLeft w:val="0"/>
                          <w:marRight w:val="0"/>
                          <w:marTop w:val="0"/>
                          <w:marBottom w:val="0"/>
                          <w:divBdr>
                            <w:top w:val="none" w:sz="0" w:space="0" w:color="auto"/>
                            <w:left w:val="none" w:sz="0" w:space="0" w:color="auto"/>
                            <w:bottom w:val="none" w:sz="0" w:space="0" w:color="auto"/>
                            <w:right w:val="none" w:sz="0" w:space="0" w:color="auto"/>
                          </w:divBdr>
                          <w:divsChild>
                            <w:div w:id="629364452">
                              <w:marLeft w:val="0"/>
                              <w:marRight w:val="0"/>
                              <w:marTop w:val="0"/>
                              <w:marBottom w:val="0"/>
                              <w:divBdr>
                                <w:top w:val="none" w:sz="0" w:space="0" w:color="auto"/>
                                <w:left w:val="none" w:sz="0" w:space="0" w:color="auto"/>
                                <w:bottom w:val="none" w:sz="0" w:space="0" w:color="auto"/>
                                <w:right w:val="none" w:sz="0" w:space="0" w:color="auto"/>
                              </w:divBdr>
                              <w:divsChild>
                                <w:div w:id="439640735">
                                  <w:marLeft w:val="0"/>
                                  <w:marRight w:val="0"/>
                                  <w:marTop w:val="0"/>
                                  <w:marBottom w:val="0"/>
                                  <w:divBdr>
                                    <w:top w:val="none" w:sz="0" w:space="0" w:color="auto"/>
                                    <w:left w:val="none" w:sz="0" w:space="0" w:color="auto"/>
                                    <w:bottom w:val="none" w:sz="0" w:space="0" w:color="auto"/>
                                    <w:right w:val="none" w:sz="0" w:space="0" w:color="auto"/>
                                  </w:divBdr>
                                  <w:divsChild>
                                    <w:div w:id="100151170">
                                      <w:marLeft w:val="0"/>
                                      <w:marRight w:val="0"/>
                                      <w:marTop w:val="0"/>
                                      <w:marBottom w:val="0"/>
                                      <w:divBdr>
                                        <w:top w:val="none" w:sz="0" w:space="0" w:color="auto"/>
                                        <w:left w:val="none" w:sz="0" w:space="0" w:color="auto"/>
                                        <w:bottom w:val="none" w:sz="0" w:space="0" w:color="auto"/>
                                        <w:right w:val="none" w:sz="0" w:space="0" w:color="auto"/>
                                      </w:divBdr>
                                      <w:divsChild>
                                        <w:div w:id="95224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5616749">
      <w:bodyDiv w:val="1"/>
      <w:marLeft w:val="0"/>
      <w:marRight w:val="0"/>
      <w:marTop w:val="0"/>
      <w:marBottom w:val="0"/>
      <w:divBdr>
        <w:top w:val="none" w:sz="0" w:space="0" w:color="auto"/>
        <w:left w:val="none" w:sz="0" w:space="0" w:color="auto"/>
        <w:bottom w:val="none" w:sz="0" w:space="0" w:color="auto"/>
        <w:right w:val="none" w:sz="0" w:space="0" w:color="auto"/>
      </w:divBdr>
    </w:div>
    <w:div w:id="429280284">
      <w:bodyDiv w:val="1"/>
      <w:marLeft w:val="0"/>
      <w:marRight w:val="0"/>
      <w:marTop w:val="0"/>
      <w:marBottom w:val="0"/>
      <w:divBdr>
        <w:top w:val="none" w:sz="0" w:space="0" w:color="auto"/>
        <w:left w:val="none" w:sz="0" w:space="0" w:color="auto"/>
        <w:bottom w:val="none" w:sz="0" w:space="0" w:color="auto"/>
        <w:right w:val="none" w:sz="0" w:space="0" w:color="auto"/>
      </w:divBdr>
    </w:div>
    <w:div w:id="433864635">
      <w:bodyDiv w:val="1"/>
      <w:marLeft w:val="0"/>
      <w:marRight w:val="0"/>
      <w:marTop w:val="0"/>
      <w:marBottom w:val="0"/>
      <w:divBdr>
        <w:top w:val="none" w:sz="0" w:space="0" w:color="auto"/>
        <w:left w:val="none" w:sz="0" w:space="0" w:color="auto"/>
        <w:bottom w:val="none" w:sz="0" w:space="0" w:color="auto"/>
        <w:right w:val="none" w:sz="0" w:space="0" w:color="auto"/>
      </w:divBdr>
    </w:div>
    <w:div w:id="437874100">
      <w:bodyDiv w:val="1"/>
      <w:marLeft w:val="0"/>
      <w:marRight w:val="0"/>
      <w:marTop w:val="0"/>
      <w:marBottom w:val="0"/>
      <w:divBdr>
        <w:top w:val="none" w:sz="0" w:space="0" w:color="auto"/>
        <w:left w:val="none" w:sz="0" w:space="0" w:color="auto"/>
        <w:bottom w:val="none" w:sz="0" w:space="0" w:color="auto"/>
        <w:right w:val="none" w:sz="0" w:space="0" w:color="auto"/>
      </w:divBdr>
      <w:divsChild>
        <w:div w:id="255407362">
          <w:marLeft w:val="0"/>
          <w:marRight w:val="0"/>
          <w:marTop w:val="0"/>
          <w:marBottom w:val="0"/>
          <w:divBdr>
            <w:top w:val="none" w:sz="0" w:space="0" w:color="auto"/>
            <w:left w:val="none" w:sz="0" w:space="0" w:color="auto"/>
            <w:bottom w:val="none" w:sz="0" w:space="0" w:color="auto"/>
            <w:right w:val="none" w:sz="0" w:space="0" w:color="auto"/>
          </w:divBdr>
        </w:div>
      </w:divsChild>
    </w:div>
    <w:div w:id="455219091">
      <w:bodyDiv w:val="1"/>
      <w:marLeft w:val="0"/>
      <w:marRight w:val="0"/>
      <w:marTop w:val="0"/>
      <w:marBottom w:val="0"/>
      <w:divBdr>
        <w:top w:val="none" w:sz="0" w:space="0" w:color="auto"/>
        <w:left w:val="none" w:sz="0" w:space="0" w:color="auto"/>
        <w:bottom w:val="none" w:sz="0" w:space="0" w:color="auto"/>
        <w:right w:val="none" w:sz="0" w:space="0" w:color="auto"/>
      </w:divBdr>
    </w:div>
    <w:div w:id="468523116">
      <w:bodyDiv w:val="1"/>
      <w:marLeft w:val="0"/>
      <w:marRight w:val="0"/>
      <w:marTop w:val="0"/>
      <w:marBottom w:val="0"/>
      <w:divBdr>
        <w:top w:val="none" w:sz="0" w:space="0" w:color="auto"/>
        <w:left w:val="none" w:sz="0" w:space="0" w:color="auto"/>
        <w:bottom w:val="none" w:sz="0" w:space="0" w:color="auto"/>
        <w:right w:val="none" w:sz="0" w:space="0" w:color="auto"/>
      </w:divBdr>
      <w:divsChild>
        <w:div w:id="1226604367">
          <w:marLeft w:val="0"/>
          <w:marRight w:val="0"/>
          <w:marTop w:val="0"/>
          <w:marBottom w:val="0"/>
          <w:divBdr>
            <w:top w:val="none" w:sz="0" w:space="0" w:color="auto"/>
            <w:left w:val="none" w:sz="0" w:space="0" w:color="auto"/>
            <w:bottom w:val="none" w:sz="0" w:space="0" w:color="auto"/>
            <w:right w:val="none" w:sz="0" w:space="0" w:color="auto"/>
          </w:divBdr>
        </w:div>
      </w:divsChild>
    </w:div>
    <w:div w:id="475604923">
      <w:bodyDiv w:val="1"/>
      <w:marLeft w:val="0"/>
      <w:marRight w:val="0"/>
      <w:marTop w:val="0"/>
      <w:marBottom w:val="0"/>
      <w:divBdr>
        <w:top w:val="none" w:sz="0" w:space="0" w:color="auto"/>
        <w:left w:val="none" w:sz="0" w:space="0" w:color="auto"/>
        <w:bottom w:val="none" w:sz="0" w:space="0" w:color="auto"/>
        <w:right w:val="none" w:sz="0" w:space="0" w:color="auto"/>
      </w:divBdr>
    </w:div>
    <w:div w:id="476722740">
      <w:bodyDiv w:val="1"/>
      <w:marLeft w:val="0"/>
      <w:marRight w:val="0"/>
      <w:marTop w:val="0"/>
      <w:marBottom w:val="0"/>
      <w:divBdr>
        <w:top w:val="none" w:sz="0" w:space="0" w:color="auto"/>
        <w:left w:val="none" w:sz="0" w:space="0" w:color="auto"/>
        <w:bottom w:val="none" w:sz="0" w:space="0" w:color="auto"/>
        <w:right w:val="none" w:sz="0" w:space="0" w:color="auto"/>
      </w:divBdr>
    </w:div>
    <w:div w:id="486243983">
      <w:bodyDiv w:val="1"/>
      <w:marLeft w:val="0"/>
      <w:marRight w:val="0"/>
      <w:marTop w:val="0"/>
      <w:marBottom w:val="0"/>
      <w:divBdr>
        <w:top w:val="none" w:sz="0" w:space="0" w:color="auto"/>
        <w:left w:val="none" w:sz="0" w:space="0" w:color="auto"/>
        <w:bottom w:val="none" w:sz="0" w:space="0" w:color="auto"/>
        <w:right w:val="none" w:sz="0" w:space="0" w:color="auto"/>
      </w:divBdr>
    </w:div>
    <w:div w:id="488375360">
      <w:bodyDiv w:val="1"/>
      <w:marLeft w:val="0"/>
      <w:marRight w:val="0"/>
      <w:marTop w:val="0"/>
      <w:marBottom w:val="0"/>
      <w:divBdr>
        <w:top w:val="none" w:sz="0" w:space="0" w:color="auto"/>
        <w:left w:val="none" w:sz="0" w:space="0" w:color="auto"/>
        <w:bottom w:val="none" w:sz="0" w:space="0" w:color="auto"/>
        <w:right w:val="none" w:sz="0" w:space="0" w:color="auto"/>
      </w:divBdr>
      <w:divsChild>
        <w:div w:id="2038196199">
          <w:marLeft w:val="0"/>
          <w:marRight w:val="0"/>
          <w:marTop w:val="0"/>
          <w:marBottom w:val="0"/>
          <w:divBdr>
            <w:top w:val="none" w:sz="0" w:space="0" w:color="auto"/>
            <w:left w:val="none" w:sz="0" w:space="0" w:color="auto"/>
            <w:bottom w:val="none" w:sz="0" w:space="0" w:color="auto"/>
            <w:right w:val="none" w:sz="0" w:space="0" w:color="auto"/>
          </w:divBdr>
        </w:div>
      </w:divsChild>
    </w:div>
    <w:div w:id="494146402">
      <w:bodyDiv w:val="1"/>
      <w:marLeft w:val="0"/>
      <w:marRight w:val="0"/>
      <w:marTop w:val="0"/>
      <w:marBottom w:val="0"/>
      <w:divBdr>
        <w:top w:val="none" w:sz="0" w:space="0" w:color="auto"/>
        <w:left w:val="none" w:sz="0" w:space="0" w:color="auto"/>
        <w:bottom w:val="none" w:sz="0" w:space="0" w:color="auto"/>
        <w:right w:val="none" w:sz="0" w:space="0" w:color="auto"/>
      </w:divBdr>
    </w:div>
    <w:div w:id="502014248">
      <w:bodyDiv w:val="1"/>
      <w:marLeft w:val="0"/>
      <w:marRight w:val="0"/>
      <w:marTop w:val="0"/>
      <w:marBottom w:val="0"/>
      <w:divBdr>
        <w:top w:val="none" w:sz="0" w:space="0" w:color="auto"/>
        <w:left w:val="none" w:sz="0" w:space="0" w:color="auto"/>
        <w:bottom w:val="none" w:sz="0" w:space="0" w:color="auto"/>
        <w:right w:val="none" w:sz="0" w:space="0" w:color="auto"/>
      </w:divBdr>
    </w:div>
    <w:div w:id="508299088">
      <w:bodyDiv w:val="1"/>
      <w:marLeft w:val="0"/>
      <w:marRight w:val="0"/>
      <w:marTop w:val="0"/>
      <w:marBottom w:val="0"/>
      <w:divBdr>
        <w:top w:val="none" w:sz="0" w:space="0" w:color="auto"/>
        <w:left w:val="none" w:sz="0" w:space="0" w:color="auto"/>
        <w:bottom w:val="none" w:sz="0" w:space="0" w:color="auto"/>
        <w:right w:val="none" w:sz="0" w:space="0" w:color="auto"/>
      </w:divBdr>
      <w:divsChild>
        <w:div w:id="874922837">
          <w:marLeft w:val="0"/>
          <w:marRight w:val="0"/>
          <w:marTop w:val="0"/>
          <w:marBottom w:val="0"/>
          <w:divBdr>
            <w:top w:val="none" w:sz="0" w:space="0" w:color="auto"/>
            <w:left w:val="none" w:sz="0" w:space="0" w:color="auto"/>
            <w:bottom w:val="none" w:sz="0" w:space="0" w:color="auto"/>
            <w:right w:val="none" w:sz="0" w:space="0" w:color="auto"/>
          </w:divBdr>
        </w:div>
      </w:divsChild>
    </w:div>
    <w:div w:id="516970855">
      <w:bodyDiv w:val="1"/>
      <w:marLeft w:val="0"/>
      <w:marRight w:val="0"/>
      <w:marTop w:val="0"/>
      <w:marBottom w:val="0"/>
      <w:divBdr>
        <w:top w:val="none" w:sz="0" w:space="0" w:color="auto"/>
        <w:left w:val="none" w:sz="0" w:space="0" w:color="auto"/>
        <w:bottom w:val="none" w:sz="0" w:space="0" w:color="auto"/>
        <w:right w:val="none" w:sz="0" w:space="0" w:color="auto"/>
      </w:divBdr>
    </w:div>
    <w:div w:id="517236759">
      <w:bodyDiv w:val="1"/>
      <w:marLeft w:val="0"/>
      <w:marRight w:val="0"/>
      <w:marTop w:val="0"/>
      <w:marBottom w:val="0"/>
      <w:divBdr>
        <w:top w:val="none" w:sz="0" w:space="0" w:color="auto"/>
        <w:left w:val="none" w:sz="0" w:space="0" w:color="auto"/>
        <w:bottom w:val="none" w:sz="0" w:space="0" w:color="auto"/>
        <w:right w:val="none" w:sz="0" w:space="0" w:color="auto"/>
      </w:divBdr>
    </w:div>
    <w:div w:id="526790815">
      <w:bodyDiv w:val="1"/>
      <w:marLeft w:val="0"/>
      <w:marRight w:val="0"/>
      <w:marTop w:val="0"/>
      <w:marBottom w:val="0"/>
      <w:divBdr>
        <w:top w:val="none" w:sz="0" w:space="0" w:color="auto"/>
        <w:left w:val="none" w:sz="0" w:space="0" w:color="auto"/>
        <w:bottom w:val="none" w:sz="0" w:space="0" w:color="auto"/>
        <w:right w:val="none" w:sz="0" w:space="0" w:color="auto"/>
      </w:divBdr>
      <w:divsChild>
        <w:div w:id="1987930630">
          <w:marLeft w:val="0"/>
          <w:marRight w:val="0"/>
          <w:marTop w:val="0"/>
          <w:marBottom w:val="0"/>
          <w:divBdr>
            <w:top w:val="none" w:sz="0" w:space="0" w:color="auto"/>
            <w:left w:val="none" w:sz="0" w:space="0" w:color="auto"/>
            <w:bottom w:val="none" w:sz="0" w:space="0" w:color="auto"/>
            <w:right w:val="none" w:sz="0" w:space="0" w:color="auto"/>
          </w:divBdr>
        </w:div>
      </w:divsChild>
    </w:div>
    <w:div w:id="529270033">
      <w:bodyDiv w:val="1"/>
      <w:marLeft w:val="0"/>
      <w:marRight w:val="0"/>
      <w:marTop w:val="0"/>
      <w:marBottom w:val="0"/>
      <w:divBdr>
        <w:top w:val="none" w:sz="0" w:space="0" w:color="auto"/>
        <w:left w:val="none" w:sz="0" w:space="0" w:color="auto"/>
        <w:bottom w:val="none" w:sz="0" w:space="0" w:color="auto"/>
        <w:right w:val="none" w:sz="0" w:space="0" w:color="auto"/>
      </w:divBdr>
    </w:div>
    <w:div w:id="534583004">
      <w:bodyDiv w:val="1"/>
      <w:marLeft w:val="0"/>
      <w:marRight w:val="0"/>
      <w:marTop w:val="0"/>
      <w:marBottom w:val="0"/>
      <w:divBdr>
        <w:top w:val="none" w:sz="0" w:space="0" w:color="auto"/>
        <w:left w:val="none" w:sz="0" w:space="0" w:color="auto"/>
        <w:bottom w:val="none" w:sz="0" w:space="0" w:color="auto"/>
        <w:right w:val="none" w:sz="0" w:space="0" w:color="auto"/>
      </w:divBdr>
    </w:div>
    <w:div w:id="536045410">
      <w:bodyDiv w:val="1"/>
      <w:marLeft w:val="0"/>
      <w:marRight w:val="0"/>
      <w:marTop w:val="0"/>
      <w:marBottom w:val="0"/>
      <w:divBdr>
        <w:top w:val="none" w:sz="0" w:space="0" w:color="auto"/>
        <w:left w:val="none" w:sz="0" w:space="0" w:color="auto"/>
        <w:bottom w:val="none" w:sz="0" w:space="0" w:color="auto"/>
        <w:right w:val="none" w:sz="0" w:space="0" w:color="auto"/>
      </w:divBdr>
    </w:div>
    <w:div w:id="543834771">
      <w:bodyDiv w:val="1"/>
      <w:marLeft w:val="0"/>
      <w:marRight w:val="0"/>
      <w:marTop w:val="0"/>
      <w:marBottom w:val="0"/>
      <w:divBdr>
        <w:top w:val="none" w:sz="0" w:space="0" w:color="auto"/>
        <w:left w:val="none" w:sz="0" w:space="0" w:color="auto"/>
        <w:bottom w:val="none" w:sz="0" w:space="0" w:color="auto"/>
        <w:right w:val="none" w:sz="0" w:space="0" w:color="auto"/>
      </w:divBdr>
    </w:div>
    <w:div w:id="562718620">
      <w:bodyDiv w:val="1"/>
      <w:marLeft w:val="0"/>
      <w:marRight w:val="0"/>
      <w:marTop w:val="0"/>
      <w:marBottom w:val="0"/>
      <w:divBdr>
        <w:top w:val="none" w:sz="0" w:space="0" w:color="auto"/>
        <w:left w:val="none" w:sz="0" w:space="0" w:color="auto"/>
        <w:bottom w:val="none" w:sz="0" w:space="0" w:color="auto"/>
        <w:right w:val="none" w:sz="0" w:space="0" w:color="auto"/>
      </w:divBdr>
    </w:div>
    <w:div w:id="590088440">
      <w:bodyDiv w:val="1"/>
      <w:marLeft w:val="0"/>
      <w:marRight w:val="0"/>
      <w:marTop w:val="0"/>
      <w:marBottom w:val="0"/>
      <w:divBdr>
        <w:top w:val="none" w:sz="0" w:space="0" w:color="auto"/>
        <w:left w:val="none" w:sz="0" w:space="0" w:color="auto"/>
        <w:bottom w:val="none" w:sz="0" w:space="0" w:color="auto"/>
        <w:right w:val="none" w:sz="0" w:space="0" w:color="auto"/>
      </w:divBdr>
    </w:div>
    <w:div w:id="592133450">
      <w:bodyDiv w:val="1"/>
      <w:marLeft w:val="0"/>
      <w:marRight w:val="0"/>
      <w:marTop w:val="0"/>
      <w:marBottom w:val="0"/>
      <w:divBdr>
        <w:top w:val="none" w:sz="0" w:space="0" w:color="auto"/>
        <w:left w:val="none" w:sz="0" w:space="0" w:color="auto"/>
        <w:bottom w:val="none" w:sz="0" w:space="0" w:color="auto"/>
        <w:right w:val="none" w:sz="0" w:space="0" w:color="auto"/>
      </w:divBdr>
      <w:divsChild>
        <w:div w:id="2075348968">
          <w:marLeft w:val="0"/>
          <w:marRight w:val="0"/>
          <w:marTop w:val="0"/>
          <w:marBottom w:val="0"/>
          <w:divBdr>
            <w:top w:val="none" w:sz="0" w:space="0" w:color="auto"/>
            <w:left w:val="none" w:sz="0" w:space="0" w:color="auto"/>
            <w:bottom w:val="none" w:sz="0" w:space="0" w:color="auto"/>
            <w:right w:val="none" w:sz="0" w:space="0" w:color="auto"/>
          </w:divBdr>
        </w:div>
      </w:divsChild>
    </w:div>
    <w:div w:id="606424928">
      <w:bodyDiv w:val="1"/>
      <w:marLeft w:val="0"/>
      <w:marRight w:val="0"/>
      <w:marTop w:val="0"/>
      <w:marBottom w:val="0"/>
      <w:divBdr>
        <w:top w:val="none" w:sz="0" w:space="0" w:color="auto"/>
        <w:left w:val="none" w:sz="0" w:space="0" w:color="auto"/>
        <w:bottom w:val="none" w:sz="0" w:space="0" w:color="auto"/>
        <w:right w:val="none" w:sz="0" w:space="0" w:color="auto"/>
      </w:divBdr>
      <w:divsChild>
        <w:div w:id="831872634">
          <w:marLeft w:val="0"/>
          <w:marRight w:val="0"/>
          <w:marTop w:val="0"/>
          <w:marBottom w:val="0"/>
          <w:divBdr>
            <w:top w:val="none" w:sz="0" w:space="0" w:color="auto"/>
            <w:left w:val="none" w:sz="0" w:space="0" w:color="auto"/>
            <w:bottom w:val="none" w:sz="0" w:space="0" w:color="auto"/>
            <w:right w:val="none" w:sz="0" w:space="0" w:color="auto"/>
          </w:divBdr>
        </w:div>
      </w:divsChild>
    </w:div>
    <w:div w:id="611978399">
      <w:bodyDiv w:val="1"/>
      <w:marLeft w:val="0"/>
      <w:marRight w:val="0"/>
      <w:marTop w:val="0"/>
      <w:marBottom w:val="0"/>
      <w:divBdr>
        <w:top w:val="none" w:sz="0" w:space="0" w:color="auto"/>
        <w:left w:val="none" w:sz="0" w:space="0" w:color="auto"/>
        <w:bottom w:val="none" w:sz="0" w:space="0" w:color="auto"/>
        <w:right w:val="none" w:sz="0" w:space="0" w:color="auto"/>
      </w:divBdr>
    </w:div>
    <w:div w:id="616761842">
      <w:bodyDiv w:val="1"/>
      <w:marLeft w:val="0"/>
      <w:marRight w:val="0"/>
      <w:marTop w:val="0"/>
      <w:marBottom w:val="0"/>
      <w:divBdr>
        <w:top w:val="none" w:sz="0" w:space="0" w:color="auto"/>
        <w:left w:val="none" w:sz="0" w:space="0" w:color="auto"/>
        <w:bottom w:val="none" w:sz="0" w:space="0" w:color="auto"/>
        <w:right w:val="none" w:sz="0" w:space="0" w:color="auto"/>
      </w:divBdr>
    </w:div>
    <w:div w:id="622662820">
      <w:bodyDiv w:val="1"/>
      <w:marLeft w:val="0"/>
      <w:marRight w:val="0"/>
      <w:marTop w:val="0"/>
      <w:marBottom w:val="0"/>
      <w:divBdr>
        <w:top w:val="none" w:sz="0" w:space="0" w:color="auto"/>
        <w:left w:val="none" w:sz="0" w:space="0" w:color="auto"/>
        <w:bottom w:val="none" w:sz="0" w:space="0" w:color="auto"/>
        <w:right w:val="none" w:sz="0" w:space="0" w:color="auto"/>
      </w:divBdr>
    </w:div>
    <w:div w:id="645476393">
      <w:bodyDiv w:val="1"/>
      <w:marLeft w:val="0"/>
      <w:marRight w:val="0"/>
      <w:marTop w:val="0"/>
      <w:marBottom w:val="0"/>
      <w:divBdr>
        <w:top w:val="none" w:sz="0" w:space="0" w:color="auto"/>
        <w:left w:val="none" w:sz="0" w:space="0" w:color="auto"/>
        <w:bottom w:val="none" w:sz="0" w:space="0" w:color="auto"/>
        <w:right w:val="none" w:sz="0" w:space="0" w:color="auto"/>
      </w:divBdr>
    </w:div>
    <w:div w:id="649023672">
      <w:bodyDiv w:val="1"/>
      <w:marLeft w:val="0"/>
      <w:marRight w:val="0"/>
      <w:marTop w:val="0"/>
      <w:marBottom w:val="0"/>
      <w:divBdr>
        <w:top w:val="none" w:sz="0" w:space="0" w:color="auto"/>
        <w:left w:val="none" w:sz="0" w:space="0" w:color="auto"/>
        <w:bottom w:val="none" w:sz="0" w:space="0" w:color="auto"/>
        <w:right w:val="none" w:sz="0" w:space="0" w:color="auto"/>
      </w:divBdr>
      <w:divsChild>
        <w:div w:id="964238682">
          <w:marLeft w:val="0"/>
          <w:marRight w:val="0"/>
          <w:marTop w:val="0"/>
          <w:marBottom w:val="0"/>
          <w:divBdr>
            <w:top w:val="none" w:sz="0" w:space="0" w:color="auto"/>
            <w:left w:val="none" w:sz="0" w:space="0" w:color="auto"/>
            <w:bottom w:val="none" w:sz="0" w:space="0" w:color="auto"/>
            <w:right w:val="none" w:sz="0" w:space="0" w:color="auto"/>
          </w:divBdr>
        </w:div>
      </w:divsChild>
    </w:div>
    <w:div w:id="654379364">
      <w:bodyDiv w:val="1"/>
      <w:marLeft w:val="0"/>
      <w:marRight w:val="0"/>
      <w:marTop w:val="0"/>
      <w:marBottom w:val="0"/>
      <w:divBdr>
        <w:top w:val="none" w:sz="0" w:space="0" w:color="auto"/>
        <w:left w:val="none" w:sz="0" w:space="0" w:color="auto"/>
        <w:bottom w:val="none" w:sz="0" w:space="0" w:color="auto"/>
        <w:right w:val="none" w:sz="0" w:space="0" w:color="auto"/>
      </w:divBdr>
    </w:div>
    <w:div w:id="655033228">
      <w:bodyDiv w:val="1"/>
      <w:marLeft w:val="0"/>
      <w:marRight w:val="0"/>
      <w:marTop w:val="0"/>
      <w:marBottom w:val="0"/>
      <w:divBdr>
        <w:top w:val="none" w:sz="0" w:space="0" w:color="auto"/>
        <w:left w:val="none" w:sz="0" w:space="0" w:color="auto"/>
        <w:bottom w:val="none" w:sz="0" w:space="0" w:color="auto"/>
        <w:right w:val="none" w:sz="0" w:space="0" w:color="auto"/>
      </w:divBdr>
    </w:div>
    <w:div w:id="675577636">
      <w:bodyDiv w:val="1"/>
      <w:marLeft w:val="0"/>
      <w:marRight w:val="0"/>
      <w:marTop w:val="0"/>
      <w:marBottom w:val="0"/>
      <w:divBdr>
        <w:top w:val="none" w:sz="0" w:space="0" w:color="auto"/>
        <w:left w:val="none" w:sz="0" w:space="0" w:color="auto"/>
        <w:bottom w:val="none" w:sz="0" w:space="0" w:color="auto"/>
        <w:right w:val="none" w:sz="0" w:space="0" w:color="auto"/>
      </w:divBdr>
    </w:div>
    <w:div w:id="686294757">
      <w:bodyDiv w:val="1"/>
      <w:marLeft w:val="0"/>
      <w:marRight w:val="0"/>
      <w:marTop w:val="0"/>
      <w:marBottom w:val="0"/>
      <w:divBdr>
        <w:top w:val="none" w:sz="0" w:space="0" w:color="auto"/>
        <w:left w:val="none" w:sz="0" w:space="0" w:color="auto"/>
        <w:bottom w:val="none" w:sz="0" w:space="0" w:color="auto"/>
        <w:right w:val="none" w:sz="0" w:space="0" w:color="auto"/>
      </w:divBdr>
    </w:div>
    <w:div w:id="694304798">
      <w:bodyDiv w:val="1"/>
      <w:marLeft w:val="0"/>
      <w:marRight w:val="0"/>
      <w:marTop w:val="0"/>
      <w:marBottom w:val="0"/>
      <w:divBdr>
        <w:top w:val="none" w:sz="0" w:space="0" w:color="auto"/>
        <w:left w:val="none" w:sz="0" w:space="0" w:color="auto"/>
        <w:bottom w:val="none" w:sz="0" w:space="0" w:color="auto"/>
        <w:right w:val="none" w:sz="0" w:space="0" w:color="auto"/>
      </w:divBdr>
      <w:divsChild>
        <w:div w:id="1681001701">
          <w:marLeft w:val="0"/>
          <w:marRight w:val="0"/>
          <w:marTop w:val="0"/>
          <w:marBottom w:val="0"/>
          <w:divBdr>
            <w:top w:val="none" w:sz="0" w:space="0" w:color="auto"/>
            <w:left w:val="none" w:sz="0" w:space="0" w:color="auto"/>
            <w:bottom w:val="none" w:sz="0" w:space="0" w:color="auto"/>
            <w:right w:val="none" w:sz="0" w:space="0" w:color="auto"/>
          </w:divBdr>
        </w:div>
      </w:divsChild>
    </w:div>
    <w:div w:id="694578197">
      <w:bodyDiv w:val="1"/>
      <w:marLeft w:val="0"/>
      <w:marRight w:val="0"/>
      <w:marTop w:val="0"/>
      <w:marBottom w:val="0"/>
      <w:divBdr>
        <w:top w:val="none" w:sz="0" w:space="0" w:color="auto"/>
        <w:left w:val="none" w:sz="0" w:space="0" w:color="auto"/>
        <w:bottom w:val="none" w:sz="0" w:space="0" w:color="auto"/>
        <w:right w:val="none" w:sz="0" w:space="0" w:color="auto"/>
      </w:divBdr>
    </w:div>
    <w:div w:id="705451692">
      <w:bodyDiv w:val="1"/>
      <w:marLeft w:val="0"/>
      <w:marRight w:val="0"/>
      <w:marTop w:val="0"/>
      <w:marBottom w:val="0"/>
      <w:divBdr>
        <w:top w:val="none" w:sz="0" w:space="0" w:color="auto"/>
        <w:left w:val="none" w:sz="0" w:space="0" w:color="auto"/>
        <w:bottom w:val="none" w:sz="0" w:space="0" w:color="auto"/>
        <w:right w:val="none" w:sz="0" w:space="0" w:color="auto"/>
      </w:divBdr>
    </w:div>
    <w:div w:id="707023730">
      <w:bodyDiv w:val="1"/>
      <w:marLeft w:val="0"/>
      <w:marRight w:val="0"/>
      <w:marTop w:val="0"/>
      <w:marBottom w:val="0"/>
      <w:divBdr>
        <w:top w:val="none" w:sz="0" w:space="0" w:color="auto"/>
        <w:left w:val="none" w:sz="0" w:space="0" w:color="auto"/>
        <w:bottom w:val="none" w:sz="0" w:space="0" w:color="auto"/>
        <w:right w:val="none" w:sz="0" w:space="0" w:color="auto"/>
      </w:divBdr>
    </w:div>
    <w:div w:id="712846422">
      <w:bodyDiv w:val="1"/>
      <w:marLeft w:val="0"/>
      <w:marRight w:val="0"/>
      <w:marTop w:val="0"/>
      <w:marBottom w:val="0"/>
      <w:divBdr>
        <w:top w:val="none" w:sz="0" w:space="0" w:color="auto"/>
        <w:left w:val="none" w:sz="0" w:space="0" w:color="auto"/>
        <w:bottom w:val="none" w:sz="0" w:space="0" w:color="auto"/>
        <w:right w:val="none" w:sz="0" w:space="0" w:color="auto"/>
      </w:divBdr>
      <w:divsChild>
        <w:div w:id="372115027">
          <w:marLeft w:val="0"/>
          <w:marRight w:val="0"/>
          <w:marTop w:val="0"/>
          <w:marBottom w:val="0"/>
          <w:divBdr>
            <w:top w:val="none" w:sz="0" w:space="0" w:color="auto"/>
            <w:left w:val="none" w:sz="0" w:space="0" w:color="auto"/>
            <w:bottom w:val="none" w:sz="0" w:space="0" w:color="auto"/>
            <w:right w:val="none" w:sz="0" w:space="0" w:color="auto"/>
          </w:divBdr>
        </w:div>
      </w:divsChild>
    </w:div>
    <w:div w:id="721440586">
      <w:bodyDiv w:val="1"/>
      <w:marLeft w:val="0"/>
      <w:marRight w:val="0"/>
      <w:marTop w:val="0"/>
      <w:marBottom w:val="0"/>
      <w:divBdr>
        <w:top w:val="none" w:sz="0" w:space="0" w:color="auto"/>
        <w:left w:val="none" w:sz="0" w:space="0" w:color="auto"/>
        <w:bottom w:val="none" w:sz="0" w:space="0" w:color="auto"/>
        <w:right w:val="none" w:sz="0" w:space="0" w:color="auto"/>
      </w:divBdr>
    </w:div>
    <w:div w:id="722559923">
      <w:bodyDiv w:val="1"/>
      <w:marLeft w:val="0"/>
      <w:marRight w:val="0"/>
      <w:marTop w:val="0"/>
      <w:marBottom w:val="0"/>
      <w:divBdr>
        <w:top w:val="none" w:sz="0" w:space="0" w:color="auto"/>
        <w:left w:val="none" w:sz="0" w:space="0" w:color="auto"/>
        <w:bottom w:val="none" w:sz="0" w:space="0" w:color="auto"/>
        <w:right w:val="none" w:sz="0" w:space="0" w:color="auto"/>
      </w:divBdr>
    </w:div>
    <w:div w:id="724567891">
      <w:bodyDiv w:val="1"/>
      <w:marLeft w:val="0"/>
      <w:marRight w:val="0"/>
      <w:marTop w:val="0"/>
      <w:marBottom w:val="0"/>
      <w:divBdr>
        <w:top w:val="none" w:sz="0" w:space="0" w:color="auto"/>
        <w:left w:val="none" w:sz="0" w:space="0" w:color="auto"/>
        <w:bottom w:val="none" w:sz="0" w:space="0" w:color="auto"/>
        <w:right w:val="none" w:sz="0" w:space="0" w:color="auto"/>
      </w:divBdr>
    </w:div>
    <w:div w:id="731926642">
      <w:bodyDiv w:val="1"/>
      <w:marLeft w:val="0"/>
      <w:marRight w:val="0"/>
      <w:marTop w:val="0"/>
      <w:marBottom w:val="0"/>
      <w:divBdr>
        <w:top w:val="none" w:sz="0" w:space="0" w:color="auto"/>
        <w:left w:val="none" w:sz="0" w:space="0" w:color="auto"/>
        <w:bottom w:val="none" w:sz="0" w:space="0" w:color="auto"/>
        <w:right w:val="none" w:sz="0" w:space="0" w:color="auto"/>
      </w:divBdr>
    </w:div>
    <w:div w:id="742146037">
      <w:bodyDiv w:val="1"/>
      <w:marLeft w:val="0"/>
      <w:marRight w:val="0"/>
      <w:marTop w:val="0"/>
      <w:marBottom w:val="0"/>
      <w:divBdr>
        <w:top w:val="none" w:sz="0" w:space="0" w:color="auto"/>
        <w:left w:val="none" w:sz="0" w:space="0" w:color="auto"/>
        <w:bottom w:val="none" w:sz="0" w:space="0" w:color="auto"/>
        <w:right w:val="none" w:sz="0" w:space="0" w:color="auto"/>
      </w:divBdr>
    </w:div>
    <w:div w:id="756906344">
      <w:bodyDiv w:val="1"/>
      <w:marLeft w:val="0"/>
      <w:marRight w:val="0"/>
      <w:marTop w:val="0"/>
      <w:marBottom w:val="0"/>
      <w:divBdr>
        <w:top w:val="none" w:sz="0" w:space="0" w:color="auto"/>
        <w:left w:val="none" w:sz="0" w:space="0" w:color="auto"/>
        <w:bottom w:val="none" w:sz="0" w:space="0" w:color="auto"/>
        <w:right w:val="none" w:sz="0" w:space="0" w:color="auto"/>
      </w:divBdr>
      <w:divsChild>
        <w:div w:id="1564871985">
          <w:marLeft w:val="0"/>
          <w:marRight w:val="0"/>
          <w:marTop w:val="0"/>
          <w:marBottom w:val="0"/>
          <w:divBdr>
            <w:top w:val="none" w:sz="0" w:space="0" w:color="auto"/>
            <w:left w:val="none" w:sz="0" w:space="0" w:color="auto"/>
            <w:bottom w:val="none" w:sz="0" w:space="0" w:color="auto"/>
            <w:right w:val="none" w:sz="0" w:space="0" w:color="auto"/>
          </w:divBdr>
        </w:div>
      </w:divsChild>
    </w:div>
    <w:div w:id="761879540">
      <w:bodyDiv w:val="1"/>
      <w:marLeft w:val="0"/>
      <w:marRight w:val="0"/>
      <w:marTop w:val="0"/>
      <w:marBottom w:val="0"/>
      <w:divBdr>
        <w:top w:val="none" w:sz="0" w:space="0" w:color="auto"/>
        <w:left w:val="none" w:sz="0" w:space="0" w:color="auto"/>
        <w:bottom w:val="none" w:sz="0" w:space="0" w:color="auto"/>
        <w:right w:val="none" w:sz="0" w:space="0" w:color="auto"/>
      </w:divBdr>
    </w:div>
    <w:div w:id="762065636">
      <w:bodyDiv w:val="1"/>
      <w:marLeft w:val="0"/>
      <w:marRight w:val="0"/>
      <w:marTop w:val="0"/>
      <w:marBottom w:val="0"/>
      <w:divBdr>
        <w:top w:val="none" w:sz="0" w:space="0" w:color="auto"/>
        <w:left w:val="none" w:sz="0" w:space="0" w:color="auto"/>
        <w:bottom w:val="none" w:sz="0" w:space="0" w:color="auto"/>
        <w:right w:val="none" w:sz="0" w:space="0" w:color="auto"/>
      </w:divBdr>
    </w:div>
    <w:div w:id="765617696">
      <w:bodyDiv w:val="1"/>
      <w:marLeft w:val="0"/>
      <w:marRight w:val="0"/>
      <w:marTop w:val="0"/>
      <w:marBottom w:val="0"/>
      <w:divBdr>
        <w:top w:val="none" w:sz="0" w:space="0" w:color="auto"/>
        <w:left w:val="none" w:sz="0" w:space="0" w:color="auto"/>
        <w:bottom w:val="none" w:sz="0" w:space="0" w:color="auto"/>
        <w:right w:val="none" w:sz="0" w:space="0" w:color="auto"/>
      </w:divBdr>
    </w:div>
    <w:div w:id="772938732">
      <w:bodyDiv w:val="1"/>
      <w:marLeft w:val="0"/>
      <w:marRight w:val="0"/>
      <w:marTop w:val="0"/>
      <w:marBottom w:val="0"/>
      <w:divBdr>
        <w:top w:val="none" w:sz="0" w:space="0" w:color="auto"/>
        <w:left w:val="none" w:sz="0" w:space="0" w:color="auto"/>
        <w:bottom w:val="none" w:sz="0" w:space="0" w:color="auto"/>
        <w:right w:val="none" w:sz="0" w:space="0" w:color="auto"/>
      </w:divBdr>
    </w:div>
    <w:div w:id="822702290">
      <w:bodyDiv w:val="1"/>
      <w:marLeft w:val="0"/>
      <w:marRight w:val="0"/>
      <w:marTop w:val="0"/>
      <w:marBottom w:val="0"/>
      <w:divBdr>
        <w:top w:val="none" w:sz="0" w:space="0" w:color="auto"/>
        <w:left w:val="none" w:sz="0" w:space="0" w:color="auto"/>
        <w:bottom w:val="none" w:sz="0" w:space="0" w:color="auto"/>
        <w:right w:val="none" w:sz="0" w:space="0" w:color="auto"/>
      </w:divBdr>
    </w:div>
    <w:div w:id="827747874">
      <w:bodyDiv w:val="1"/>
      <w:marLeft w:val="0"/>
      <w:marRight w:val="0"/>
      <w:marTop w:val="0"/>
      <w:marBottom w:val="0"/>
      <w:divBdr>
        <w:top w:val="none" w:sz="0" w:space="0" w:color="auto"/>
        <w:left w:val="none" w:sz="0" w:space="0" w:color="auto"/>
        <w:bottom w:val="none" w:sz="0" w:space="0" w:color="auto"/>
        <w:right w:val="none" w:sz="0" w:space="0" w:color="auto"/>
      </w:divBdr>
      <w:divsChild>
        <w:div w:id="1703825405">
          <w:marLeft w:val="0"/>
          <w:marRight w:val="0"/>
          <w:marTop w:val="0"/>
          <w:marBottom w:val="0"/>
          <w:divBdr>
            <w:top w:val="none" w:sz="0" w:space="0" w:color="auto"/>
            <w:left w:val="none" w:sz="0" w:space="0" w:color="auto"/>
            <w:bottom w:val="none" w:sz="0" w:space="0" w:color="auto"/>
            <w:right w:val="none" w:sz="0" w:space="0" w:color="auto"/>
          </w:divBdr>
          <w:divsChild>
            <w:div w:id="199290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591542">
      <w:bodyDiv w:val="1"/>
      <w:marLeft w:val="0"/>
      <w:marRight w:val="0"/>
      <w:marTop w:val="0"/>
      <w:marBottom w:val="0"/>
      <w:divBdr>
        <w:top w:val="none" w:sz="0" w:space="0" w:color="auto"/>
        <w:left w:val="none" w:sz="0" w:space="0" w:color="auto"/>
        <w:bottom w:val="none" w:sz="0" w:space="0" w:color="auto"/>
        <w:right w:val="none" w:sz="0" w:space="0" w:color="auto"/>
      </w:divBdr>
    </w:div>
    <w:div w:id="853573431">
      <w:bodyDiv w:val="1"/>
      <w:marLeft w:val="0"/>
      <w:marRight w:val="0"/>
      <w:marTop w:val="0"/>
      <w:marBottom w:val="0"/>
      <w:divBdr>
        <w:top w:val="none" w:sz="0" w:space="0" w:color="auto"/>
        <w:left w:val="none" w:sz="0" w:space="0" w:color="auto"/>
        <w:bottom w:val="none" w:sz="0" w:space="0" w:color="auto"/>
        <w:right w:val="none" w:sz="0" w:space="0" w:color="auto"/>
      </w:divBdr>
    </w:div>
    <w:div w:id="858273941">
      <w:bodyDiv w:val="1"/>
      <w:marLeft w:val="0"/>
      <w:marRight w:val="0"/>
      <w:marTop w:val="0"/>
      <w:marBottom w:val="0"/>
      <w:divBdr>
        <w:top w:val="none" w:sz="0" w:space="0" w:color="auto"/>
        <w:left w:val="none" w:sz="0" w:space="0" w:color="auto"/>
        <w:bottom w:val="none" w:sz="0" w:space="0" w:color="auto"/>
        <w:right w:val="none" w:sz="0" w:space="0" w:color="auto"/>
      </w:divBdr>
    </w:div>
    <w:div w:id="865338452">
      <w:bodyDiv w:val="1"/>
      <w:marLeft w:val="0"/>
      <w:marRight w:val="0"/>
      <w:marTop w:val="0"/>
      <w:marBottom w:val="0"/>
      <w:divBdr>
        <w:top w:val="none" w:sz="0" w:space="0" w:color="auto"/>
        <w:left w:val="none" w:sz="0" w:space="0" w:color="auto"/>
        <w:bottom w:val="none" w:sz="0" w:space="0" w:color="auto"/>
        <w:right w:val="none" w:sz="0" w:space="0" w:color="auto"/>
      </w:divBdr>
    </w:div>
    <w:div w:id="883175703">
      <w:bodyDiv w:val="1"/>
      <w:marLeft w:val="0"/>
      <w:marRight w:val="0"/>
      <w:marTop w:val="0"/>
      <w:marBottom w:val="0"/>
      <w:divBdr>
        <w:top w:val="none" w:sz="0" w:space="0" w:color="auto"/>
        <w:left w:val="none" w:sz="0" w:space="0" w:color="auto"/>
        <w:bottom w:val="none" w:sz="0" w:space="0" w:color="auto"/>
        <w:right w:val="none" w:sz="0" w:space="0" w:color="auto"/>
      </w:divBdr>
    </w:div>
    <w:div w:id="909075206">
      <w:bodyDiv w:val="1"/>
      <w:marLeft w:val="0"/>
      <w:marRight w:val="0"/>
      <w:marTop w:val="0"/>
      <w:marBottom w:val="0"/>
      <w:divBdr>
        <w:top w:val="none" w:sz="0" w:space="0" w:color="auto"/>
        <w:left w:val="none" w:sz="0" w:space="0" w:color="auto"/>
        <w:bottom w:val="none" w:sz="0" w:space="0" w:color="auto"/>
        <w:right w:val="none" w:sz="0" w:space="0" w:color="auto"/>
      </w:divBdr>
    </w:div>
    <w:div w:id="911544423">
      <w:bodyDiv w:val="1"/>
      <w:marLeft w:val="0"/>
      <w:marRight w:val="0"/>
      <w:marTop w:val="0"/>
      <w:marBottom w:val="0"/>
      <w:divBdr>
        <w:top w:val="none" w:sz="0" w:space="0" w:color="auto"/>
        <w:left w:val="none" w:sz="0" w:space="0" w:color="auto"/>
        <w:bottom w:val="none" w:sz="0" w:space="0" w:color="auto"/>
        <w:right w:val="none" w:sz="0" w:space="0" w:color="auto"/>
      </w:divBdr>
    </w:div>
    <w:div w:id="927545347">
      <w:bodyDiv w:val="1"/>
      <w:marLeft w:val="0"/>
      <w:marRight w:val="0"/>
      <w:marTop w:val="0"/>
      <w:marBottom w:val="0"/>
      <w:divBdr>
        <w:top w:val="none" w:sz="0" w:space="0" w:color="auto"/>
        <w:left w:val="none" w:sz="0" w:space="0" w:color="auto"/>
        <w:bottom w:val="none" w:sz="0" w:space="0" w:color="auto"/>
        <w:right w:val="none" w:sz="0" w:space="0" w:color="auto"/>
      </w:divBdr>
      <w:divsChild>
        <w:div w:id="2094088385">
          <w:marLeft w:val="0"/>
          <w:marRight w:val="0"/>
          <w:marTop w:val="0"/>
          <w:marBottom w:val="0"/>
          <w:divBdr>
            <w:top w:val="none" w:sz="0" w:space="0" w:color="auto"/>
            <w:left w:val="none" w:sz="0" w:space="0" w:color="auto"/>
            <w:bottom w:val="none" w:sz="0" w:space="0" w:color="auto"/>
            <w:right w:val="none" w:sz="0" w:space="0" w:color="auto"/>
          </w:divBdr>
        </w:div>
      </w:divsChild>
    </w:div>
    <w:div w:id="935794506">
      <w:bodyDiv w:val="1"/>
      <w:marLeft w:val="0"/>
      <w:marRight w:val="0"/>
      <w:marTop w:val="0"/>
      <w:marBottom w:val="0"/>
      <w:divBdr>
        <w:top w:val="none" w:sz="0" w:space="0" w:color="auto"/>
        <w:left w:val="none" w:sz="0" w:space="0" w:color="auto"/>
        <w:bottom w:val="none" w:sz="0" w:space="0" w:color="auto"/>
        <w:right w:val="none" w:sz="0" w:space="0" w:color="auto"/>
      </w:divBdr>
      <w:divsChild>
        <w:div w:id="612904381">
          <w:marLeft w:val="0"/>
          <w:marRight w:val="0"/>
          <w:marTop w:val="0"/>
          <w:marBottom w:val="0"/>
          <w:divBdr>
            <w:top w:val="none" w:sz="0" w:space="0" w:color="auto"/>
            <w:left w:val="none" w:sz="0" w:space="0" w:color="auto"/>
            <w:bottom w:val="none" w:sz="0" w:space="0" w:color="auto"/>
            <w:right w:val="none" w:sz="0" w:space="0" w:color="auto"/>
          </w:divBdr>
        </w:div>
      </w:divsChild>
    </w:div>
    <w:div w:id="942955371">
      <w:bodyDiv w:val="1"/>
      <w:marLeft w:val="0"/>
      <w:marRight w:val="0"/>
      <w:marTop w:val="0"/>
      <w:marBottom w:val="0"/>
      <w:divBdr>
        <w:top w:val="none" w:sz="0" w:space="0" w:color="auto"/>
        <w:left w:val="none" w:sz="0" w:space="0" w:color="auto"/>
        <w:bottom w:val="none" w:sz="0" w:space="0" w:color="auto"/>
        <w:right w:val="none" w:sz="0" w:space="0" w:color="auto"/>
      </w:divBdr>
      <w:divsChild>
        <w:div w:id="287712557">
          <w:marLeft w:val="0"/>
          <w:marRight w:val="0"/>
          <w:marTop w:val="0"/>
          <w:marBottom w:val="0"/>
          <w:divBdr>
            <w:top w:val="none" w:sz="0" w:space="0" w:color="auto"/>
            <w:left w:val="none" w:sz="0" w:space="0" w:color="auto"/>
            <w:bottom w:val="none" w:sz="0" w:space="0" w:color="auto"/>
            <w:right w:val="none" w:sz="0" w:space="0" w:color="auto"/>
          </w:divBdr>
        </w:div>
      </w:divsChild>
    </w:div>
    <w:div w:id="1019895130">
      <w:bodyDiv w:val="1"/>
      <w:marLeft w:val="0"/>
      <w:marRight w:val="0"/>
      <w:marTop w:val="0"/>
      <w:marBottom w:val="0"/>
      <w:divBdr>
        <w:top w:val="none" w:sz="0" w:space="0" w:color="auto"/>
        <w:left w:val="none" w:sz="0" w:space="0" w:color="auto"/>
        <w:bottom w:val="none" w:sz="0" w:space="0" w:color="auto"/>
        <w:right w:val="none" w:sz="0" w:space="0" w:color="auto"/>
      </w:divBdr>
    </w:div>
    <w:div w:id="1020082178">
      <w:bodyDiv w:val="1"/>
      <w:marLeft w:val="0"/>
      <w:marRight w:val="0"/>
      <w:marTop w:val="0"/>
      <w:marBottom w:val="0"/>
      <w:divBdr>
        <w:top w:val="none" w:sz="0" w:space="0" w:color="auto"/>
        <w:left w:val="none" w:sz="0" w:space="0" w:color="auto"/>
        <w:bottom w:val="none" w:sz="0" w:space="0" w:color="auto"/>
        <w:right w:val="none" w:sz="0" w:space="0" w:color="auto"/>
      </w:divBdr>
    </w:div>
    <w:div w:id="1022514431">
      <w:bodyDiv w:val="1"/>
      <w:marLeft w:val="0"/>
      <w:marRight w:val="0"/>
      <w:marTop w:val="0"/>
      <w:marBottom w:val="0"/>
      <w:divBdr>
        <w:top w:val="none" w:sz="0" w:space="0" w:color="auto"/>
        <w:left w:val="none" w:sz="0" w:space="0" w:color="auto"/>
        <w:bottom w:val="none" w:sz="0" w:space="0" w:color="auto"/>
        <w:right w:val="none" w:sz="0" w:space="0" w:color="auto"/>
      </w:divBdr>
    </w:div>
    <w:div w:id="1024795191">
      <w:bodyDiv w:val="1"/>
      <w:marLeft w:val="0"/>
      <w:marRight w:val="0"/>
      <w:marTop w:val="0"/>
      <w:marBottom w:val="0"/>
      <w:divBdr>
        <w:top w:val="none" w:sz="0" w:space="0" w:color="auto"/>
        <w:left w:val="none" w:sz="0" w:space="0" w:color="auto"/>
        <w:bottom w:val="none" w:sz="0" w:space="0" w:color="auto"/>
        <w:right w:val="none" w:sz="0" w:space="0" w:color="auto"/>
      </w:divBdr>
      <w:divsChild>
        <w:div w:id="1166481868">
          <w:marLeft w:val="0"/>
          <w:marRight w:val="0"/>
          <w:marTop w:val="0"/>
          <w:marBottom w:val="0"/>
          <w:divBdr>
            <w:top w:val="none" w:sz="0" w:space="0" w:color="auto"/>
            <w:left w:val="none" w:sz="0" w:space="0" w:color="auto"/>
            <w:bottom w:val="none" w:sz="0" w:space="0" w:color="auto"/>
            <w:right w:val="none" w:sz="0" w:space="0" w:color="auto"/>
          </w:divBdr>
        </w:div>
        <w:div w:id="1142575244">
          <w:marLeft w:val="0"/>
          <w:marRight w:val="0"/>
          <w:marTop w:val="0"/>
          <w:marBottom w:val="0"/>
          <w:divBdr>
            <w:top w:val="none" w:sz="0" w:space="0" w:color="auto"/>
            <w:left w:val="none" w:sz="0" w:space="0" w:color="auto"/>
            <w:bottom w:val="none" w:sz="0" w:space="0" w:color="auto"/>
            <w:right w:val="none" w:sz="0" w:space="0" w:color="auto"/>
          </w:divBdr>
        </w:div>
        <w:div w:id="816921782">
          <w:marLeft w:val="0"/>
          <w:marRight w:val="0"/>
          <w:marTop w:val="0"/>
          <w:marBottom w:val="0"/>
          <w:divBdr>
            <w:top w:val="none" w:sz="0" w:space="0" w:color="auto"/>
            <w:left w:val="none" w:sz="0" w:space="0" w:color="auto"/>
            <w:bottom w:val="none" w:sz="0" w:space="0" w:color="auto"/>
            <w:right w:val="none" w:sz="0" w:space="0" w:color="auto"/>
          </w:divBdr>
        </w:div>
      </w:divsChild>
    </w:div>
    <w:div w:id="1031490773">
      <w:bodyDiv w:val="1"/>
      <w:marLeft w:val="0"/>
      <w:marRight w:val="0"/>
      <w:marTop w:val="0"/>
      <w:marBottom w:val="0"/>
      <w:divBdr>
        <w:top w:val="none" w:sz="0" w:space="0" w:color="auto"/>
        <w:left w:val="none" w:sz="0" w:space="0" w:color="auto"/>
        <w:bottom w:val="none" w:sz="0" w:space="0" w:color="auto"/>
        <w:right w:val="none" w:sz="0" w:space="0" w:color="auto"/>
      </w:divBdr>
    </w:div>
    <w:div w:id="1040057339">
      <w:bodyDiv w:val="1"/>
      <w:marLeft w:val="0"/>
      <w:marRight w:val="0"/>
      <w:marTop w:val="0"/>
      <w:marBottom w:val="0"/>
      <w:divBdr>
        <w:top w:val="none" w:sz="0" w:space="0" w:color="auto"/>
        <w:left w:val="none" w:sz="0" w:space="0" w:color="auto"/>
        <w:bottom w:val="none" w:sz="0" w:space="0" w:color="auto"/>
        <w:right w:val="none" w:sz="0" w:space="0" w:color="auto"/>
      </w:divBdr>
    </w:div>
    <w:div w:id="1059596842">
      <w:bodyDiv w:val="1"/>
      <w:marLeft w:val="0"/>
      <w:marRight w:val="0"/>
      <w:marTop w:val="0"/>
      <w:marBottom w:val="0"/>
      <w:divBdr>
        <w:top w:val="none" w:sz="0" w:space="0" w:color="auto"/>
        <w:left w:val="none" w:sz="0" w:space="0" w:color="auto"/>
        <w:bottom w:val="none" w:sz="0" w:space="0" w:color="auto"/>
        <w:right w:val="none" w:sz="0" w:space="0" w:color="auto"/>
      </w:divBdr>
    </w:div>
    <w:div w:id="1060061041">
      <w:bodyDiv w:val="1"/>
      <w:marLeft w:val="0"/>
      <w:marRight w:val="0"/>
      <w:marTop w:val="0"/>
      <w:marBottom w:val="0"/>
      <w:divBdr>
        <w:top w:val="none" w:sz="0" w:space="0" w:color="auto"/>
        <w:left w:val="none" w:sz="0" w:space="0" w:color="auto"/>
        <w:bottom w:val="none" w:sz="0" w:space="0" w:color="auto"/>
        <w:right w:val="none" w:sz="0" w:space="0" w:color="auto"/>
      </w:divBdr>
    </w:div>
    <w:div w:id="1079404327">
      <w:bodyDiv w:val="1"/>
      <w:marLeft w:val="0"/>
      <w:marRight w:val="0"/>
      <w:marTop w:val="0"/>
      <w:marBottom w:val="0"/>
      <w:divBdr>
        <w:top w:val="none" w:sz="0" w:space="0" w:color="auto"/>
        <w:left w:val="none" w:sz="0" w:space="0" w:color="auto"/>
        <w:bottom w:val="none" w:sz="0" w:space="0" w:color="auto"/>
        <w:right w:val="none" w:sz="0" w:space="0" w:color="auto"/>
      </w:divBdr>
    </w:div>
    <w:div w:id="1083527178">
      <w:bodyDiv w:val="1"/>
      <w:marLeft w:val="0"/>
      <w:marRight w:val="0"/>
      <w:marTop w:val="0"/>
      <w:marBottom w:val="0"/>
      <w:divBdr>
        <w:top w:val="none" w:sz="0" w:space="0" w:color="auto"/>
        <w:left w:val="none" w:sz="0" w:space="0" w:color="auto"/>
        <w:bottom w:val="none" w:sz="0" w:space="0" w:color="auto"/>
        <w:right w:val="none" w:sz="0" w:space="0" w:color="auto"/>
      </w:divBdr>
    </w:div>
    <w:div w:id="1096941766">
      <w:bodyDiv w:val="1"/>
      <w:marLeft w:val="0"/>
      <w:marRight w:val="0"/>
      <w:marTop w:val="0"/>
      <w:marBottom w:val="0"/>
      <w:divBdr>
        <w:top w:val="none" w:sz="0" w:space="0" w:color="auto"/>
        <w:left w:val="none" w:sz="0" w:space="0" w:color="auto"/>
        <w:bottom w:val="none" w:sz="0" w:space="0" w:color="auto"/>
        <w:right w:val="none" w:sz="0" w:space="0" w:color="auto"/>
      </w:divBdr>
    </w:div>
    <w:div w:id="1120143704">
      <w:bodyDiv w:val="1"/>
      <w:marLeft w:val="0"/>
      <w:marRight w:val="0"/>
      <w:marTop w:val="0"/>
      <w:marBottom w:val="0"/>
      <w:divBdr>
        <w:top w:val="none" w:sz="0" w:space="0" w:color="auto"/>
        <w:left w:val="none" w:sz="0" w:space="0" w:color="auto"/>
        <w:bottom w:val="none" w:sz="0" w:space="0" w:color="auto"/>
        <w:right w:val="none" w:sz="0" w:space="0" w:color="auto"/>
      </w:divBdr>
    </w:div>
    <w:div w:id="1123117014">
      <w:bodyDiv w:val="1"/>
      <w:marLeft w:val="0"/>
      <w:marRight w:val="0"/>
      <w:marTop w:val="0"/>
      <w:marBottom w:val="0"/>
      <w:divBdr>
        <w:top w:val="none" w:sz="0" w:space="0" w:color="auto"/>
        <w:left w:val="none" w:sz="0" w:space="0" w:color="auto"/>
        <w:bottom w:val="none" w:sz="0" w:space="0" w:color="auto"/>
        <w:right w:val="none" w:sz="0" w:space="0" w:color="auto"/>
      </w:divBdr>
    </w:div>
    <w:div w:id="1134323971">
      <w:bodyDiv w:val="1"/>
      <w:marLeft w:val="0"/>
      <w:marRight w:val="0"/>
      <w:marTop w:val="0"/>
      <w:marBottom w:val="0"/>
      <w:divBdr>
        <w:top w:val="none" w:sz="0" w:space="0" w:color="auto"/>
        <w:left w:val="none" w:sz="0" w:space="0" w:color="auto"/>
        <w:bottom w:val="none" w:sz="0" w:space="0" w:color="auto"/>
        <w:right w:val="none" w:sz="0" w:space="0" w:color="auto"/>
      </w:divBdr>
    </w:div>
    <w:div w:id="1136876933">
      <w:bodyDiv w:val="1"/>
      <w:marLeft w:val="0"/>
      <w:marRight w:val="0"/>
      <w:marTop w:val="0"/>
      <w:marBottom w:val="0"/>
      <w:divBdr>
        <w:top w:val="none" w:sz="0" w:space="0" w:color="auto"/>
        <w:left w:val="none" w:sz="0" w:space="0" w:color="auto"/>
        <w:bottom w:val="none" w:sz="0" w:space="0" w:color="auto"/>
        <w:right w:val="none" w:sz="0" w:space="0" w:color="auto"/>
      </w:divBdr>
    </w:div>
    <w:div w:id="1138720374">
      <w:bodyDiv w:val="1"/>
      <w:marLeft w:val="0"/>
      <w:marRight w:val="0"/>
      <w:marTop w:val="0"/>
      <w:marBottom w:val="0"/>
      <w:divBdr>
        <w:top w:val="none" w:sz="0" w:space="0" w:color="auto"/>
        <w:left w:val="none" w:sz="0" w:space="0" w:color="auto"/>
        <w:bottom w:val="none" w:sz="0" w:space="0" w:color="auto"/>
        <w:right w:val="none" w:sz="0" w:space="0" w:color="auto"/>
      </w:divBdr>
    </w:div>
    <w:div w:id="1139109186">
      <w:bodyDiv w:val="1"/>
      <w:marLeft w:val="0"/>
      <w:marRight w:val="0"/>
      <w:marTop w:val="0"/>
      <w:marBottom w:val="0"/>
      <w:divBdr>
        <w:top w:val="none" w:sz="0" w:space="0" w:color="auto"/>
        <w:left w:val="none" w:sz="0" w:space="0" w:color="auto"/>
        <w:bottom w:val="none" w:sz="0" w:space="0" w:color="auto"/>
        <w:right w:val="none" w:sz="0" w:space="0" w:color="auto"/>
      </w:divBdr>
    </w:div>
    <w:div w:id="1142044465">
      <w:bodyDiv w:val="1"/>
      <w:marLeft w:val="0"/>
      <w:marRight w:val="0"/>
      <w:marTop w:val="0"/>
      <w:marBottom w:val="0"/>
      <w:divBdr>
        <w:top w:val="none" w:sz="0" w:space="0" w:color="auto"/>
        <w:left w:val="none" w:sz="0" w:space="0" w:color="auto"/>
        <w:bottom w:val="none" w:sz="0" w:space="0" w:color="auto"/>
        <w:right w:val="none" w:sz="0" w:space="0" w:color="auto"/>
      </w:divBdr>
    </w:div>
    <w:div w:id="1145856725">
      <w:bodyDiv w:val="1"/>
      <w:marLeft w:val="0"/>
      <w:marRight w:val="0"/>
      <w:marTop w:val="0"/>
      <w:marBottom w:val="0"/>
      <w:divBdr>
        <w:top w:val="none" w:sz="0" w:space="0" w:color="auto"/>
        <w:left w:val="none" w:sz="0" w:space="0" w:color="auto"/>
        <w:bottom w:val="none" w:sz="0" w:space="0" w:color="auto"/>
        <w:right w:val="none" w:sz="0" w:space="0" w:color="auto"/>
      </w:divBdr>
    </w:div>
    <w:div w:id="1165558946">
      <w:bodyDiv w:val="1"/>
      <w:marLeft w:val="0"/>
      <w:marRight w:val="0"/>
      <w:marTop w:val="0"/>
      <w:marBottom w:val="0"/>
      <w:divBdr>
        <w:top w:val="none" w:sz="0" w:space="0" w:color="auto"/>
        <w:left w:val="none" w:sz="0" w:space="0" w:color="auto"/>
        <w:bottom w:val="none" w:sz="0" w:space="0" w:color="auto"/>
        <w:right w:val="none" w:sz="0" w:space="0" w:color="auto"/>
      </w:divBdr>
    </w:div>
    <w:div w:id="1176312460">
      <w:bodyDiv w:val="1"/>
      <w:marLeft w:val="0"/>
      <w:marRight w:val="0"/>
      <w:marTop w:val="0"/>
      <w:marBottom w:val="0"/>
      <w:divBdr>
        <w:top w:val="none" w:sz="0" w:space="0" w:color="auto"/>
        <w:left w:val="none" w:sz="0" w:space="0" w:color="auto"/>
        <w:bottom w:val="none" w:sz="0" w:space="0" w:color="auto"/>
        <w:right w:val="none" w:sz="0" w:space="0" w:color="auto"/>
      </w:divBdr>
    </w:div>
    <w:div w:id="1230118356">
      <w:bodyDiv w:val="1"/>
      <w:marLeft w:val="0"/>
      <w:marRight w:val="0"/>
      <w:marTop w:val="0"/>
      <w:marBottom w:val="0"/>
      <w:divBdr>
        <w:top w:val="none" w:sz="0" w:space="0" w:color="auto"/>
        <w:left w:val="none" w:sz="0" w:space="0" w:color="auto"/>
        <w:bottom w:val="none" w:sz="0" w:space="0" w:color="auto"/>
        <w:right w:val="none" w:sz="0" w:space="0" w:color="auto"/>
      </w:divBdr>
      <w:divsChild>
        <w:div w:id="1926649584">
          <w:marLeft w:val="0"/>
          <w:marRight w:val="0"/>
          <w:marTop w:val="0"/>
          <w:marBottom w:val="0"/>
          <w:divBdr>
            <w:top w:val="none" w:sz="0" w:space="0" w:color="auto"/>
            <w:left w:val="none" w:sz="0" w:space="0" w:color="auto"/>
            <w:bottom w:val="none" w:sz="0" w:space="0" w:color="auto"/>
            <w:right w:val="none" w:sz="0" w:space="0" w:color="auto"/>
          </w:divBdr>
        </w:div>
      </w:divsChild>
    </w:div>
    <w:div w:id="1232470639">
      <w:bodyDiv w:val="1"/>
      <w:marLeft w:val="0"/>
      <w:marRight w:val="0"/>
      <w:marTop w:val="0"/>
      <w:marBottom w:val="0"/>
      <w:divBdr>
        <w:top w:val="none" w:sz="0" w:space="0" w:color="auto"/>
        <w:left w:val="none" w:sz="0" w:space="0" w:color="auto"/>
        <w:bottom w:val="none" w:sz="0" w:space="0" w:color="auto"/>
        <w:right w:val="none" w:sz="0" w:space="0" w:color="auto"/>
      </w:divBdr>
    </w:div>
    <w:div w:id="1236361554">
      <w:bodyDiv w:val="1"/>
      <w:marLeft w:val="0"/>
      <w:marRight w:val="0"/>
      <w:marTop w:val="0"/>
      <w:marBottom w:val="0"/>
      <w:divBdr>
        <w:top w:val="none" w:sz="0" w:space="0" w:color="auto"/>
        <w:left w:val="none" w:sz="0" w:space="0" w:color="auto"/>
        <w:bottom w:val="none" w:sz="0" w:space="0" w:color="auto"/>
        <w:right w:val="none" w:sz="0" w:space="0" w:color="auto"/>
      </w:divBdr>
    </w:div>
    <w:div w:id="1238857293">
      <w:bodyDiv w:val="1"/>
      <w:marLeft w:val="0"/>
      <w:marRight w:val="0"/>
      <w:marTop w:val="0"/>
      <w:marBottom w:val="0"/>
      <w:divBdr>
        <w:top w:val="none" w:sz="0" w:space="0" w:color="auto"/>
        <w:left w:val="none" w:sz="0" w:space="0" w:color="auto"/>
        <w:bottom w:val="none" w:sz="0" w:space="0" w:color="auto"/>
        <w:right w:val="none" w:sz="0" w:space="0" w:color="auto"/>
      </w:divBdr>
      <w:divsChild>
        <w:div w:id="1193032987">
          <w:marLeft w:val="0"/>
          <w:marRight w:val="0"/>
          <w:marTop w:val="0"/>
          <w:marBottom w:val="0"/>
          <w:divBdr>
            <w:top w:val="none" w:sz="0" w:space="0" w:color="auto"/>
            <w:left w:val="none" w:sz="0" w:space="0" w:color="auto"/>
            <w:bottom w:val="none" w:sz="0" w:space="0" w:color="auto"/>
            <w:right w:val="none" w:sz="0" w:space="0" w:color="auto"/>
          </w:divBdr>
        </w:div>
      </w:divsChild>
    </w:div>
    <w:div w:id="1241138523">
      <w:bodyDiv w:val="1"/>
      <w:marLeft w:val="0"/>
      <w:marRight w:val="0"/>
      <w:marTop w:val="0"/>
      <w:marBottom w:val="0"/>
      <w:divBdr>
        <w:top w:val="none" w:sz="0" w:space="0" w:color="auto"/>
        <w:left w:val="none" w:sz="0" w:space="0" w:color="auto"/>
        <w:bottom w:val="none" w:sz="0" w:space="0" w:color="auto"/>
        <w:right w:val="none" w:sz="0" w:space="0" w:color="auto"/>
      </w:divBdr>
    </w:div>
    <w:div w:id="1258292997">
      <w:bodyDiv w:val="1"/>
      <w:marLeft w:val="0"/>
      <w:marRight w:val="0"/>
      <w:marTop w:val="0"/>
      <w:marBottom w:val="0"/>
      <w:divBdr>
        <w:top w:val="none" w:sz="0" w:space="0" w:color="auto"/>
        <w:left w:val="none" w:sz="0" w:space="0" w:color="auto"/>
        <w:bottom w:val="none" w:sz="0" w:space="0" w:color="auto"/>
        <w:right w:val="none" w:sz="0" w:space="0" w:color="auto"/>
      </w:divBdr>
    </w:div>
    <w:div w:id="1261719820">
      <w:bodyDiv w:val="1"/>
      <w:marLeft w:val="0"/>
      <w:marRight w:val="0"/>
      <w:marTop w:val="0"/>
      <w:marBottom w:val="0"/>
      <w:divBdr>
        <w:top w:val="none" w:sz="0" w:space="0" w:color="auto"/>
        <w:left w:val="none" w:sz="0" w:space="0" w:color="auto"/>
        <w:bottom w:val="none" w:sz="0" w:space="0" w:color="auto"/>
        <w:right w:val="none" w:sz="0" w:space="0" w:color="auto"/>
      </w:divBdr>
    </w:div>
    <w:div w:id="1263608426">
      <w:bodyDiv w:val="1"/>
      <w:marLeft w:val="0"/>
      <w:marRight w:val="0"/>
      <w:marTop w:val="0"/>
      <w:marBottom w:val="0"/>
      <w:divBdr>
        <w:top w:val="none" w:sz="0" w:space="0" w:color="auto"/>
        <w:left w:val="none" w:sz="0" w:space="0" w:color="auto"/>
        <w:bottom w:val="none" w:sz="0" w:space="0" w:color="auto"/>
        <w:right w:val="none" w:sz="0" w:space="0" w:color="auto"/>
      </w:divBdr>
    </w:div>
    <w:div w:id="1269511118">
      <w:bodyDiv w:val="1"/>
      <w:marLeft w:val="0"/>
      <w:marRight w:val="0"/>
      <w:marTop w:val="0"/>
      <w:marBottom w:val="0"/>
      <w:divBdr>
        <w:top w:val="none" w:sz="0" w:space="0" w:color="auto"/>
        <w:left w:val="none" w:sz="0" w:space="0" w:color="auto"/>
        <w:bottom w:val="none" w:sz="0" w:space="0" w:color="auto"/>
        <w:right w:val="none" w:sz="0" w:space="0" w:color="auto"/>
      </w:divBdr>
    </w:div>
    <w:div w:id="1277911759">
      <w:bodyDiv w:val="1"/>
      <w:marLeft w:val="0"/>
      <w:marRight w:val="0"/>
      <w:marTop w:val="0"/>
      <w:marBottom w:val="0"/>
      <w:divBdr>
        <w:top w:val="none" w:sz="0" w:space="0" w:color="auto"/>
        <w:left w:val="none" w:sz="0" w:space="0" w:color="auto"/>
        <w:bottom w:val="none" w:sz="0" w:space="0" w:color="auto"/>
        <w:right w:val="none" w:sz="0" w:space="0" w:color="auto"/>
      </w:divBdr>
    </w:div>
    <w:div w:id="1284001201">
      <w:bodyDiv w:val="1"/>
      <w:marLeft w:val="0"/>
      <w:marRight w:val="0"/>
      <w:marTop w:val="0"/>
      <w:marBottom w:val="0"/>
      <w:divBdr>
        <w:top w:val="none" w:sz="0" w:space="0" w:color="auto"/>
        <w:left w:val="none" w:sz="0" w:space="0" w:color="auto"/>
        <w:bottom w:val="none" w:sz="0" w:space="0" w:color="auto"/>
        <w:right w:val="none" w:sz="0" w:space="0" w:color="auto"/>
      </w:divBdr>
    </w:div>
    <w:div w:id="1295255866">
      <w:bodyDiv w:val="1"/>
      <w:marLeft w:val="0"/>
      <w:marRight w:val="0"/>
      <w:marTop w:val="0"/>
      <w:marBottom w:val="0"/>
      <w:divBdr>
        <w:top w:val="none" w:sz="0" w:space="0" w:color="auto"/>
        <w:left w:val="none" w:sz="0" w:space="0" w:color="auto"/>
        <w:bottom w:val="none" w:sz="0" w:space="0" w:color="auto"/>
        <w:right w:val="none" w:sz="0" w:space="0" w:color="auto"/>
      </w:divBdr>
    </w:div>
    <w:div w:id="1297292899">
      <w:bodyDiv w:val="1"/>
      <w:marLeft w:val="0"/>
      <w:marRight w:val="0"/>
      <w:marTop w:val="0"/>
      <w:marBottom w:val="0"/>
      <w:divBdr>
        <w:top w:val="none" w:sz="0" w:space="0" w:color="auto"/>
        <w:left w:val="none" w:sz="0" w:space="0" w:color="auto"/>
        <w:bottom w:val="none" w:sz="0" w:space="0" w:color="auto"/>
        <w:right w:val="none" w:sz="0" w:space="0" w:color="auto"/>
      </w:divBdr>
      <w:divsChild>
        <w:div w:id="2041393004">
          <w:marLeft w:val="0"/>
          <w:marRight w:val="0"/>
          <w:marTop w:val="0"/>
          <w:marBottom w:val="0"/>
          <w:divBdr>
            <w:top w:val="none" w:sz="0" w:space="0" w:color="auto"/>
            <w:left w:val="none" w:sz="0" w:space="0" w:color="auto"/>
            <w:bottom w:val="none" w:sz="0" w:space="0" w:color="auto"/>
            <w:right w:val="none" w:sz="0" w:space="0" w:color="auto"/>
          </w:divBdr>
        </w:div>
      </w:divsChild>
    </w:div>
    <w:div w:id="1322539981">
      <w:bodyDiv w:val="1"/>
      <w:marLeft w:val="0"/>
      <w:marRight w:val="0"/>
      <w:marTop w:val="0"/>
      <w:marBottom w:val="0"/>
      <w:divBdr>
        <w:top w:val="none" w:sz="0" w:space="0" w:color="auto"/>
        <w:left w:val="none" w:sz="0" w:space="0" w:color="auto"/>
        <w:bottom w:val="none" w:sz="0" w:space="0" w:color="auto"/>
        <w:right w:val="none" w:sz="0" w:space="0" w:color="auto"/>
      </w:divBdr>
    </w:div>
    <w:div w:id="1343360551">
      <w:bodyDiv w:val="1"/>
      <w:marLeft w:val="0"/>
      <w:marRight w:val="0"/>
      <w:marTop w:val="0"/>
      <w:marBottom w:val="0"/>
      <w:divBdr>
        <w:top w:val="none" w:sz="0" w:space="0" w:color="auto"/>
        <w:left w:val="none" w:sz="0" w:space="0" w:color="auto"/>
        <w:bottom w:val="none" w:sz="0" w:space="0" w:color="auto"/>
        <w:right w:val="none" w:sz="0" w:space="0" w:color="auto"/>
      </w:divBdr>
    </w:div>
    <w:div w:id="1353073224">
      <w:bodyDiv w:val="1"/>
      <w:marLeft w:val="0"/>
      <w:marRight w:val="0"/>
      <w:marTop w:val="0"/>
      <w:marBottom w:val="0"/>
      <w:divBdr>
        <w:top w:val="none" w:sz="0" w:space="0" w:color="auto"/>
        <w:left w:val="none" w:sz="0" w:space="0" w:color="auto"/>
        <w:bottom w:val="none" w:sz="0" w:space="0" w:color="auto"/>
        <w:right w:val="none" w:sz="0" w:space="0" w:color="auto"/>
      </w:divBdr>
    </w:div>
    <w:div w:id="1354720901">
      <w:bodyDiv w:val="1"/>
      <w:marLeft w:val="0"/>
      <w:marRight w:val="0"/>
      <w:marTop w:val="0"/>
      <w:marBottom w:val="0"/>
      <w:divBdr>
        <w:top w:val="none" w:sz="0" w:space="0" w:color="auto"/>
        <w:left w:val="none" w:sz="0" w:space="0" w:color="auto"/>
        <w:bottom w:val="none" w:sz="0" w:space="0" w:color="auto"/>
        <w:right w:val="none" w:sz="0" w:space="0" w:color="auto"/>
      </w:divBdr>
    </w:div>
    <w:div w:id="1359627513">
      <w:bodyDiv w:val="1"/>
      <w:marLeft w:val="0"/>
      <w:marRight w:val="0"/>
      <w:marTop w:val="0"/>
      <w:marBottom w:val="0"/>
      <w:divBdr>
        <w:top w:val="none" w:sz="0" w:space="0" w:color="auto"/>
        <w:left w:val="none" w:sz="0" w:space="0" w:color="auto"/>
        <w:bottom w:val="none" w:sz="0" w:space="0" w:color="auto"/>
        <w:right w:val="none" w:sz="0" w:space="0" w:color="auto"/>
      </w:divBdr>
      <w:divsChild>
        <w:div w:id="730349201">
          <w:marLeft w:val="0"/>
          <w:marRight w:val="0"/>
          <w:marTop w:val="0"/>
          <w:marBottom w:val="0"/>
          <w:divBdr>
            <w:top w:val="none" w:sz="0" w:space="0" w:color="auto"/>
            <w:left w:val="none" w:sz="0" w:space="0" w:color="auto"/>
            <w:bottom w:val="none" w:sz="0" w:space="0" w:color="auto"/>
            <w:right w:val="none" w:sz="0" w:space="0" w:color="auto"/>
          </w:divBdr>
        </w:div>
      </w:divsChild>
    </w:div>
    <w:div w:id="1360231495">
      <w:bodyDiv w:val="1"/>
      <w:marLeft w:val="0"/>
      <w:marRight w:val="0"/>
      <w:marTop w:val="0"/>
      <w:marBottom w:val="0"/>
      <w:divBdr>
        <w:top w:val="none" w:sz="0" w:space="0" w:color="auto"/>
        <w:left w:val="none" w:sz="0" w:space="0" w:color="auto"/>
        <w:bottom w:val="none" w:sz="0" w:space="0" w:color="auto"/>
        <w:right w:val="none" w:sz="0" w:space="0" w:color="auto"/>
      </w:divBdr>
    </w:div>
    <w:div w:id="1370380448">
      <w:bodyDiv w:val="1"/>
      <w:marLeft w:val="0"/>
      <w:marRight w:val="0"/>
      <w:marTop w:val="0"/>
      <w:marBottom w:val="0"/>
      <w:divBdr>
        <w:top w:val="none" w:sz="0" w:space="0" w:color="auto"/>
        <w:left w:val="none" w:sz="0" w:space="0" w:color="auto"/>
        <w:bottom w:val="none" w:sz="0" w:space="0" w:color="auto"/>
        <w:right w:val="none" w:sz="0" w:space="0" w:color="auto"/>
      </w:divBdr>
    </w:div>
    <w:div w:id="1392343071">
      <w:bodyDiv w:val="1"/>
      <w:marLeft w:val="0"/>
      <w:marRight w:val="0"/>
      <w:marTop w:val="0"/>
      <w:marBottom w:val="0"/>
      <w:divBdr>
        <w:top w:val="none" w:sz="0" w:space="0" w:color="auto"/>
        <w:left w:val="none" w:sz="0" w:space="0" w:color="auto"/>
        <w:bottom w:val="none" w:sz="0" w:space="0" w:color="auto"/>
        <w:right w:val="none" w:sz="0" w:space="0" w:color="auto"/>
      </w:divBdr>
    </w:div>
    <w:div w:id="1393654187">
      <w:bodyDiv w:val="1"/>
      <w:marLeft w:val="0"/>
      <w:marRight w:val="0"/>
      <w:marTop w:val="0"/>
      <w:marBottom w:val="0"/>
      <w:divBdr>
        <w:top w:val="none" w:sz="0" w:space="0" w:color="auto"/>
        <w:left w:val="none" w:sz="0" w:space="0" w:color="auto"/>
        <w:bottom w:val="none" w:sz="0" w:space="0" w:color="auto"/>
        <w:right w:val="none" w:sz="0" w:space="0" w:color="auto"/>
      </w:divBdr>
      <w:divsChild>
        <w:div w:id="1636446620">
          <w:marLeft w:val="0"/>
          <w:marRight w:val="0"/>
          <w:marTop w:val="0"/>
          <w:marBottom w:val="0"/>
          <w:divBdr>
            <w:top w:val="none" w:sz="0" w:space="0" w:color="auto"/>
            <w:left w:val="none" w:sz="0" w:space="0" w:color="auto"/>
            <w:bottom w:val="none" w:sz="0" w:space="0" w:color="auto"/>
            <w:right w:val="none" w:sz="0" w:space="0" w:color="auto"/>
          </w:divBdr>
        </w:div>
      </w:divsChild>
    </w:div>
    <w:div w:id="1397322083">
      <w:bodyDiv w:val="1"/>
      <w:marLeft w:val="0"/>
      <w:marRight w:val="0"/>
      <w:marTop w:val="0"/>
      <w:marBottom w:val="0"/>
      <w:divBdr>
        <w:top w:val="none" w:sz="0" w:space="0" w:color="auto"/>
        <w:left w:val="none" w:sz="0" w:space="0" w:color="auto"/>
        <w:bottom w:val="none" w:sz="0" w:space="0" w:color="auto"/>
        <w:right w:val="none" w:sz="0" w:space="0" w:color="auto"/>
      </w:divBdr>
      <w:divsChild>
        <w:div w:id="1161968753">
          <w:marLeft w:val="0"/>
          <w:marRight w:val="0"/>
          <w:marTop w:val="0"/>
          <w:marBottom w:val="0"/>
          <w:divBdr>
            <w:top w:val="none" w:sz="0" w:space="0" w:color="auto"/>
            <w:left w:val="none" w:sz="0" w:space="0" w:color="auto"/>
            <w:bottom w:val="none" w:sz="0" w:space="0" w:color="auto"/>
            <w:right w:val="none" w:sz="0" w:space="0" w:color="auto"/>
          </w:divBdr>
        </w:div>
      </w:divsChild>
    </w:div>
    <w:div w:id="1408922972">
      <w:bodyDiv w:val="1"/>
      <w:marLeft w:val="0"/>
      <w:marRight w:val="0"/>
      <w:marTop w:val="0"/>
      <w:marBottom w:val="0"/>
      <w:divBdr>
        <w:top w:val="none" w:sz="0" w:space="0" w:color="auto"/>
        <w:left w:val="none" w:sz="0" w:space="0" w:color="auto"/>
        <w:bottom w:val="none" w:sz="0" w:space="0" w:color="auto"/>
        <w:right w:val="none" w:sz="0" w:space="0" w:color="auto"/>
      </w:divBdr>
      <w:divsChild>
        <w:div w:id="1846624272">
          <w:marLeft w:val="0"/>
          <w:marRight w:val="0"/>
          <w:marTop w:val="0"/>
          <w:marBottom w:val="0"/>
          <w:divBdr>
            <w:top w:val="none" w:sz="0" w:space="0" w:color="auto"/>
            <w:left w:val="none" w:sz="0" w:space="0" w:color="auto"/>
            <w:bottom w:val="none" w:sz="0" w:space="0" w:color="auto"/>
            <w:right w:val="none" w:sz="0" w:space="0" w:color="auto"/>
          </w:divBdr>
        </w:div>
      </w:divsChild>
    </w:div>
    <w:div w:id="1415395897">
      <w:bodyDiv w:val="1"/>
      <w:marLeft w:val="0"/>
      <w:marRight w:val="0"/>
      <w:marTop w:val="0"/>
      <w:marBottom w:val="0"/>
      <w:divBdr>
        <w:top w:val="none" w:sz="0" w:space="0" w:color="auto"/>
        <w:left w:val="none" w:sz="0" w:space="0" w:color="auto"/>
        <w:bottom w:val="none" w:sz="0" w:space="0" w:color="auto"/>
        <w:right w:val="none" w:sz="0" w:space="0" w:color="auto"/>
      </w:divBdr>
    </w:div>
    <w:div w:id="1439636882">
      <w:bodyDiv w:val="1"/>
      <w:marLeft w:val="0"/>
      <w:marRight w:val="0"/>
      <w:marTop w:val="0"/>
      <w:marBottom w:val="0"/>
      <w:divBdr>
        <w:top w:val="none" w:sz="0" w:space="0" w:color="auto"/>
        <w:left w:val="none" w:sz="0" w:space="0" w:color="auto"/>
        <w:bottom w:val="none" w:sz="0" w:space="0" w:color="auto"/>
        <w:right w:val="none" w:sz="0" w:space="0" w:color="auto"/>
      </w:divBdr>
    </w:div>
    <w:div w:id="1445924374">
      <w:bodyDiv w:val="1"/>
      <w:marLeft w:val="0"/>
      <w:marRight w:val="0"/>
      <w:marTop w:val="0"/>
      <w:marBottom w:val="0"/>
      <w:divBdr>
        <w:top w:val="none" w:sz="0" w:space="0" w:color="auto"/>
        <w:left w:val="none" w:sz="0" w:space="0" w:color="auto"/>
        <w:bottom w:val="none" w:sz="0" w:space="0" w:color="auto"/>
        <w:right w:val="none" w:sz="0" w:space="0" w:color="auto"/>
      </w:divBdr>
    </w:div>
    <w:div w:id="1458909540">
      <w:bodyDiv w:val="1"/>
      <w:marLeft w:val="0"/>
      <w:marRight w:val="0"/>
      <w:marTop w:val="0"/>
      <w:marBottom w:val="0"/>
      <w:divBdr>
        <w:top w:val="none" w:sz="0" w:space="0" w:color="auto"/>
        <w:left w:val="none" w:sz="0" w:space="0" w:color="auto"/>
        <w:bottom w:val="none" w:sz="0" w:space="0" w:color="auto"/>
        <w:right w:val="none" w:sz="0" w:space="0" w:color="auto"/>
      </w:divBdr>
    </w:div>
    <w:div w:id="1479760083">
      <w:bodyDiv w:val="1"/>
      <w:marLeft w:val="0"/>
      <w:marRight w:val="0"/>
      <w:marTop w:val="0"/>
      <w:marBottom w:val="0"/>
      <w:divBdr>
        <w:top w:val="none" w:sz="0" w:space="0" w:color="auto"/>
        <w:left w:val="none" w:sz="0" w:space="0" w:color="auto"/>
        <w:bottom w:val="none" w:sz="0" w:space="0" w:color="auto"/>
        <w:right w:val="none" w:sz="0" w:space="0" w:color="auto"/>
      </w:divBdr>
    </w:div>
    <w:div w:id="1481800434">
      <w:bodyDiv w:val="1"/>
      <w:marLeft w:val="0"/>
      <w:marRight w:val="0"/>
      <w:marTop w:val="0"/>
      <w:marBottom w:val="0"/>
      <w:divBdr>
        <w:top w:val="none" w:sz="0" w:space="0" w:color="auto"/>
        <w:left w:val="none" w:sz="0" w:space="0" w:color="auto"/>
        <w:bottom w:val="none" w:sz="0" w:space="0" w:color="auto"/>
        <w:right w:val="none" w:sz="0" w:space="0" w:color="auto"/>
      </w:divBdr>
    </w:div>
    <w:div w:id="1493569889">
      <w:bodyDiv w:val="1"/>
      <w:marLeft w:val="0"/>
      <w:marRight w:val="0"/>
      <w:marTop w:val="0"/>
      <w:marBottom w:val="0"/>
      <w:divBdr>
        <w:top w:val="none" w:sz="0" w:space="0" w:color="auto"/>
        <w:left w:val="none" w:sz="0" w:space="0" w:color="auto"/>
        <w:bottom w:val="none" w:sz="0" w:space="0" w:color="auto"/>
        <w:right w:val="none" w:sz="0" w:space="0" w:color="auto"/>
      </w:divBdr>
    </w:div>
    <w:div w:id="1495219121">
      <w:bodyDiv w:val="1"/>
      <w:marLeft w:val="0"/>
      <w:marRight w:val="0"/>
      <w:marTop w:val="0"/>
      <w:marBottom w:val="0"/>
      <w:divBdr>
        <w:top w:val="none" w:sz="0" w:space="0" w:color="auto"/>
        <w:left w:val="none" w:sz="0" w:space="0" w:color="auto"/>
        <w:bottom w:val="none" w:sz="0" w:space="0" w:color="auto"/>
        <w:right w:val="none" w:sz="0" w:space="0" w:color="auto"/>
      </w:divBdr>
      <w:divsChild>
        <w:div w:id="690491375">
          <w:marLeft w:val="0"/>
          <w:marRight w:val="0"/>
          <w:marTop w:val="0"/>
          <w:marBottom w:val="0"/>
          <w:divBdr>
            <w:top w:val="none" w:sz="0" w:space="0" w:color="auto"/>
            <w:left w:val="none" w:sz="0" w:space="0" w:color="auto"/>
            <w:bottom w:val="none" w:sz="0" w:space="0" w:color="auto"/>
            <w:right w:val="none" w:sz="0" w:space="0" w:color="auto"/>
          </w:divBdr>
        </w:div>
      </w:divsChild>
    </w:div>
    <w:div w:id="1504276688">
      <w:bodyDiv w:val="1"/>
      <w:marLeft w:val="0"/>
      <w:marRight w:val="0"/>
      <w:marTop w:val="0"/>
      <w:marBottom w:val="0"/>
      <w:divBdr>
        <w:top w:val="none" w:sz="0" w:space="0" w:color="auto"/>
        <w:left w:val="none" w:sz="0" w:space="0" w:color="auto"/>
        <w:bottom w:val="none" w:sz="0" w:space="0" w:color="auto"/>
        <w:right w:val="none" w:sz="0" w:space="0" w:color="auto"/>
      </w:divBdr>
    </w:div>
    <w:div w:id="1508642492">
      <w:bodyDiv w:val="1"/>
      <w:marLeft w:val="0"/>
      <w:marRight w:val="0"/>
      <w:marTop w:val="0"/>
      <w:marBottom w:val="0"/>
      <w:divBdr>
        <w:top w:val="none" w:sz="0" w:space="0" w:color="auto"/>
        <w:left w:val="none" w:sz="0" w:space="0" w:color="auto"/>
        <w:bottom w:val="none" w:sz="0" w:space="0" w:color="auto"/>
        <w:right w:val="none" w:sz="0" w:space="0" w:color="auto"/>
      </w:divBdr>
    </w:div>
    <w:div w:id="1519540342">
      <w:bodyDiv w:val="1"/>
      <w:marLeft w:val="0"/>
      <w:marRight w:val="0"/>
      <w:marTop w:val="0"/>
      <w:marBottom w:val="0"/>
      <w:divBdr>
        <w:top w:val="none" w:sz="0" w:space="0" w:color="auto"/>
        <w:left w:val="none" w:sz="0" w:space="0" w:color="auto"/>
        <w:bottom w:val="none" w:sz="0" w:space="0" w:color="auto"/>
        <w:right w:val="none" w:sz="0" w:space="0" w:color="auto"/>
      </w:divBdr>
    </w:div>
    <w:div w:id="1536507786">
      <w:bodyDiv w:val="1"/>
      <w:marLeft w:val="0"/>
      <w:marRight w:val="0"/>
      <w:marTop w:val="0"/>
      <w:marBottom w:val="0"/>
      <w:divBdr>
        <w:top w:val="none" w:sz="0" w:space="0" w:color="auto"/>
        <w:left w:val="none" w:sz="0" w:space="0" w:color="auto"/>
        <w:bottom w:val="none" w:sz="0" w:space="0" w:color="auto"/>
        <w:right w:val="none" w:sz="0" w:space="0" w:color="auto"/>
      </w:divBdr>
    </w:div>
    <w:div w:id="1546408209">
      <w:bodyDiv w:val="1"/>
      <w:marLeft w:val="0"/>
      <w:marRight w:val="0"/>
      <w:marTop w:val="0"/>
      <w:marBottom w:val="0"/>
      <w:divBdr>
        <w:top w:val="none" w:sz="0" w:space="0" w:color="auto"/>
        <w:left w:val="none" w:sz="0" w:space="0" w:color="auto"/>
        <w:bottom w:val="none" w:sz="0" w:space="0" w:color="auto"/>
        <w:right w:val="none" w:sz="0" w:space="0" w:color="auto"/>
      </w:divBdr>
    </w:div>
    <w:div w:id="1576863926">
      <w:bodyDiv w:val="1"/>
      <w:marLeft w:val="0"/>
      <w:marRight w:val="0"/>
      <w:marTop w:val="0"/>
      <w:marBottom w:val="0"/>
      <w:divBdr>
        <w:top w:val="none" w:sz="0" w:space="0" w:color="auto"/>
        <w:left w:val="none" w:sz="0" w:space="0" w:color="auto"/>
        <w:bottom w:val="none" w:sz="0" w:space="0" w:color="auto"/>
        <w:right w:val="none" w:sz="0" w:space="0" w:color="auto"/>
      </w:divBdr>
      <w:divsChild>
        <w:div w:id="1191994968">
          <w:marLeft w:val="0"/>
          <w:marRight w:val="0"/>
          <w:marTop w:val="0"/>
          <w:marBottom w:val="0"/>
          <w:divBdr>
            <w:top w:val="none" w:sz="0" w:space="0" w:color="auto"/>
            <w:left w:val="none" w:sz="0" w:space="0" w:color="auto"/>
            <w:bottom w:val="none" w:sz="0" w:space="0" w:color="auto"/>
            <w:right w:val="none" w:sz="0" w:space="0" w:color="auto"/>
          </w:divBdr>
        </w:div>
      </w:divsChild>
    </w:div>
    <w:div w:id="1579512471">
      <w:bodyDiv w:val="1"/>
      <w:marLeft w:val="0"/>
      <w:marRight w:val="0"/>
      <w:marTop w:val="0"/>
      <w:marBottom w:val="0"/>
      <w:divBdr>
        <w:top w:val="none" w:sz="0" w:space="0" w:color="auto"/>
        <w:left w:val="none" w:sz="0" w:space="0" w:color="auto"/>
        <w:bottom w:val="none" w:sz="0" w:space="0" w:color="auto"/>
        <w:right w:val="none" w:sz="0" w:space="0" w:color="auto"/>
      </w:divBdr>
    </w:div>
    <w:div w:id="1581452288">
      <w:bodyDiv w:val="1"/>
      <w:marLeft w:val="0"/>
      <w:marRight w:val="0"/>
      <w:marTop w:val="0"/>
      <w:marBottom w:val="0"/>
      <w:divBdr>
        <w:top w:val="none" w:sz="0" w:space="0" w:color="auto"/>
        <w:left w:val="none" w:sz="0" w:space="0" w:color="auto"/>
        <w:bottom w:val="none" w:sz="0" w:space="0" w:color="auto"/>
        <w:right w:val="none" w:sz="0" w:space="0" w:color="auto"/>
      </w:divBdr>
    </w:div>
    <w:div w:id="1581982183">
      <w:bodyDiv w:val="1"/>
      <w:marLeft w:val="0"/>
      <w:marRight w:val="0"/>
      <w:marTop w:val="0"/>
      <w:marBottom w:val="0"/>
      <w:divBdr>
        <w:top w:val="none" w:sz="0" w:space="0" w:color="auto"/>
        <w:left w:val="none" w:sz="0" w:space="0" w:color="auto"/>
        <w:bottom w:val="none" w:sz="0" w:space="0" w:color="auto"/>
        <w:right w:val="none" w:sz="0" w:space="0" w:color="auto"/>
      </w:divBdr>
    </w:div>
    <w:div w:id="1598175844">
      <w:bodyDiv w:val="1"/>
      <w:marLeft w:val="0"/>
      <w:marRight w:val="0"/>
      <w:marTop w:val="0"/>
      <w:marBottom w:val="0"/>
      <w:divBdr>
        <w:top w:val="none" w:sz="0" w:space="0" w:color="auto"/>
        <w:left w:val="none" w:sz="0" w:space="0" w:color="auto"/>
        <w:bottom w:val="none" w:sz="0" w:space="0" w:color="auto"/>
        <w:right w:val="none" w:sz="0" w:space="0" w:color="auto"/>
      </w:divBdr>
    </w:div>
    <w:div w:id="1608467338">
      <w:bodyDiv w:val="1"/>
      <w:marLeft w:val="0"/>
      <w:marRight w:val="0"/>
      <w:marTop w:val="0"/>
      <w:marBottom w:val="0"/>
      <w:divBdr>
        <w:top w:val="none" w:sz="0" w:space="0" w:color="auto"/>
        <w:left w:val="none" w:sz="0" w:space="0" w:color="auto"/>
        <w:bottom w:val="none" w:sz="0" w:space="0" w:color="auto"/>
        <w:right w:val="none" w:sz="0" w:space="0" w:color="auto"/>
      </w:divBdr>
    </w:div>
    <w:div w:id="1610507103">
      <w:bodyDiv w:val="1"/>
      <w:marLeft w:val="0"/>
      <w:marRight w:val="0"/>
      <w:marTop w:val="0"/>
      <w:marBottom w:val="0"/>
      <w:divBdr>
        <w:top w:val="none" w:sz="0" w:space="0" w:color="auto"/>
        <w:left w:val="none" w:sz="0" w:space="0" w:color="auto"/>
        <w:bottom w:val="none" w:sz="0" w:space="0" w:color="auto"/>
        <w:right w:val="none" w:sz="0" w:space="0" w:color="auto"/>
      </w:divBdr>
    </w:div>
    <w:div w:id="1648438627">
      <w:bodyDiv w:val="1"/>
      <w:marLeft w:val="0"/>
      <w:marRight w:val="0"/>
      <w:marTop w:val="0"/>
      <w:marBottom w:val="0"/>
      <w:divBdr>
        <w:top w:val="none" w:sz="0" w:space="0" w:color="auto"/>
        <w:left w:val="none" w:sz="0" w:space="0" w:color="auto"/>
        <w:bottom w:val="none" w:sz="0" w:space="0" w:color="auto"/>
        <w:right w:val="none" w:sz="0" w:space="0" w:color="auto"/>
      </w:divBdr>
    </w:div>
    <w:div w:id="1656910642">
      <w:bodyDiv w:val="1"/>
      <w:marLeft w:val="0"/>
      <w:marRight w:val="0"/>
      <w:marTop w:val="0"/>
      <w:marBottom w:val="0"/>
      <w:divBdr>
        <w:top w:val="none" w:sz="0" w:space="0" w:color="auto"/>
        <w:left w:val="none" w:sz="0" w:space="0" w:color="auto"/>
        <w:bottom w:val="none" w:sz="0" w:space="0" w:color="auto"/>
        <w:right w:val="none" w:sz="0" w:space="0" w:color="auto"/>
      </w:divBdr>
      <w:divsChild>
        <w:div w:id="1754204080">
          <w:marLeft w:val="0"/>
          <w:marRight w:val="0"/>
          <w:marTop w:val="0"/>
          <w:marBottom w:val="0"/>
          <w:divBdr>
            <w:top w:val="none" w:sz="0" w:space="0" w:color="auto"/>
            <w:left w:val="none" w:sz="0" w:space="0" w:color="auto"/>
            <w:bottom w:val="none" w:sz="0" w:space="0" w:color="auto"/>
            <w:right w:val="none" w:sz="0" w:space="0" w:color="auto"/>
          </w:divBdr>
        </w:div>
      </w:divsChild>
    </w:div>
    <w:div w:id="1674529600">
      <w:bodyDiv w:val="1"/>
      <w:marLeft w:val="0"/>
      <w:marRight w:val="0"/>
      <w:marTop w:val="0"/>
      <w:marBottom w:val="0"/>
      <w:divBdr>
        <w:top w:val="none" w:sz="0" w:space="0" w:color="auto"/>
        <w:left w:val="none" w:sz="0" w:space="0" w:color="auto"/>
        <w:bottom w:val="none" w:sz="0" w:space="0" w:color="auto"/>
        <w:right w:val="none" w:sz="0" w:space="0" w:color="auto"/>
      </w:divBdr>
      <w:divsChild>
        <w:div w:id="756051705">
          <w:marLeft w:val="0"/>
          <w:marRight w:val="0"/>
          <w:marTop w:val="0"/>
          <w:marBottom w:val="0"/>
          <w:divBdr>
            <w:top w:val="none" w:sz="0" w:space="0" w:color="auto"/>
            <w:left w:val="none" w:sz="0" w:space="0" w:color="auto"/>
            <w:bottom w:val="none" w:sz="0" w:space="0" w:color="auto"/>
            <w:right w:val="none" w:sz="0" w:space="0" w:color="auto"/>
          </w:divBdr>
        </w:div>
      </w:divsChild>
    </w:div>
    <w:div w:id="1680229908">
      <w:bodyDiv w:val="1"/>
      <w:marLeft w:val="0"/>
      <w:marRight w:val="0"/>
      <w:marTop w:val="0"/>
      <w:marBottom w:val="0"/>
      <w:divBdr>
        <w:top w:val="none" w:sz="0" w:space="0" w:color="auto"/>
        <w:left w:val="none" w:sz="0" w:space="0" w:color="auto"/>
        <w:bottom w:val="none" w:sz="0" w:space="0" w:color="auto"/>
        <w:right w:val="none" w:sz="0" w:space="0" w:color="auto"/>
      </w:divBdr>
      <w:divsChild>
        <w:div w:id="687298071">
          <w:marLeft w:val="0"/>
          <w:marRight w:val="0"/>
          <w:marTop w:val="0"/>
          <w:marBottom w:val="0"/>
          <w:divBdr>
            <w:top w:val="none" w:sz="0" w:space="0" w:color="auto"/>
            <w:left w:val="none" w:sz="0" w:space="0" w:color="auto"/>
            <w:bottom w:val="none" w:sz="0" w:space="0" w:color="auto"/>
            <w:right w:val="none" w:sz="0" w:space="0" w:color="auto"/>
          </w:divBdr>
        </w:div>
      </w:divsChild>
    </w:div>
    <w:div w:id="1702049444">
      <w:bodyDiv w:val="1"/>
      <w:marLeft w:val="0"/>
      <w:marRight w:val="0"/>
      <w:marTop w:val="0"/>
      <w:marBottom w:val="0"/>
      <w:divBdr>
        <w:top w:val="none" w:sz="0" w:space="0" w:color="auto"/>
        <w:left w:val="none" w:sz="0" w:space="0" w:color="auto"/>
        <w:bottom w:val="none" w:sz="0" w:space="0" w:color="auto"/>
        <w:right w:val="none" w:sz="0" w:space="0" w:color="auto"/>
      </w:divBdr>
      <w:divsChild>
        <w:div w:id="1176848241">
          <w:marLeft w:val="0"/>
          <w:marRight w:val="0"/>
          <w:marTop w:val="0"/>
          <w:marBottom w:val="0"/>
          <w:divBdr>
            <w:top w:val="none" w:sz="0" w:space="0" w:color="auto"/>
            <w:left w:val="none" w:sz="0" w:space="0" w:color="auto"/>
            <w:bottom w:val="none" w:sz="0" w:space="0" w:color="auto"/>
            <w:right w:val="none" w:sz="0" w:space="0" w:color="auto"/>
          </w:divBdr>
        </w:div>
      </w:divsChild>
    </w:div>
    <w:div w:id="1714038600">
      <w:bodyDiv w:val="1"/>
      <w:marLeft w:val="0"/>
      <w:marRight w:val="0"/>
      <w:marTop w:val="0"/>
      <w:marBottom w:val="0"/>
      <w:divBdr>
        <w:top w:val="none" w:sz="0" w:space="0" w:color="auto"/>
        <w:left w:val="none" w:sz="0" w:space="0" w:color="auto"/>
        <w:bottom w:val="none" w:sz="0" w:space="0" w:color="auto"/>
        <w:right w:val="none" w:sz="0" w:space="0" w:color="auto"/>
      </w:divBdr>
      <w:divsChild>
        <w:div w:id="196552162">
          <w:marLeft w:val="0"/>
          <w:marRight w:val="0"/>
          <w:marTop w:val="0"/>
          <w:marBottom w:val="0"/>
          <w:divBdr>
            <w:top w:val="none" w:sz="0" w:space="0" w:color="auto"/>
            <w:left w:val="none" w:sz="0" w:space="0" w:color="auto"/>
            <w:bottom w:val="none" w:sz="0" w:space="0" w:color="auto"/>
            <w:right w:val="none" w:sz="0" w:space="0" w:color="auto"/>
          </w:divBdr>
          <w:divsChild>
            <w:div w:id="172113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762847">
      <w:bodyDiv w:val="1"/>
      <w:marLeft w:val="0"/>
      <w:marRight w:val="0"/>
      <w:marTop w:val="0"/>
      <w:marBottom w:val="0"/>
      <w:divBdr>
        <w:top w:val="none" w:sz="0" w:space="0" w:color="auto"/>
        <w:left w:val="none" w:sz="0" w:space="0" w:color="auto"/>
        <w:bottom w:val="none" w:sz="0" w:space="0" w:color="auto"/>
        <w:right w:val="none" w:sz="0" w:space="0" w:color="auto"/>
      </w:divBdr>
    </w:div>
    <w:div w:id="1732389073">
      <w:bodyDiv w:val="1"/>
      <w:marLeft w:val="0"/>
      <w:marRight w:val="0"/>
      <w:marTop w:val="0"/>
      <w:marBottom w:val="0"/>
      <w:divBdr>
        <w:top w:val="none" w:sz="0" w:space="0" w:color="auto"/>
        <w:left w:val="none" w:sz="0" w:space="0" w:color="auto"/>
        <w:bottom w:val="none" w:sz="0" w:space="0" w:color="auto"/>
        <w:right w:val="none" w:sz="0" w:space="0" w:color="auto"/>
      </w:divBdr>
    </w:div>
    <w:div w:id="1738624700">
      <w:bodyDiv w:val="1"/>
      <w:marLeft w:val="0"/>
      <w:marRight w:val="0"/>
      <w:marTop w:val="0"/>
      <w:marBottom w:val="0"/>
      <w:divBdr>
        <w:top w:val="none" w:sz="0" w:space="0" w:color="auto"/>
        <w:left w:val="none" w:sz="0" w:space="0" w:color="auto"/>
        <w:bottom w:val="none" w:sz="0" w:space="0" w:color="auto"/>
        <w:right w:val="none" w:sz="0" w:space="0" w:color="auto"/>
      </w:divBdr>
      <w:divsChild>
        <w:div w:id="2029990972">
          <w:marLeft w:val="0"/>
          <w:marRight w:val="0"/>
          <w:marTop w:val="0"/>
          <w:marBottom w:val="0"/>
          <w:divBdr>
            <w:top w:val="none" w:sz="0" w:space="0" w:color="auto"/>
            <w:left w:val="none" w:sz="0" w:space="0" w:color="auto"/>
            <w:bottom w:val="none" w:sz="0" w:space="0" w:color="auto"/>
            <w:right w:val="none" w:sz="0" w:space="0" w:color="auto"/>
          </w:divBdr>
        </w:div>
      </w:divsChild>
    </w:div>
    <w:div w:id="1749114288">
      <w:bodyDiv w:val="1"/>
      <w:marLeft w:val="0"/>
      <w:marRight w:val="0"/>
      <w:marTop w:val="0"/>
      <w:marBottom w:val="0"/>
      <w:divBdr>
        <w:top w:val="none" w:sz="0" w:space="0" w:color="auto"/>
        <w:left w:val="none" w:sz="0" w:space="0" w:color="auto"/>
        <w:bottom w:val="none" w:sz="0" w:space="0" w:color="auto"/>
        <w:right w:val="none" w:sz="0" w:space="0" w:color="auto"/>
      </w:divBdr>
    </w:div>
    <w:div w:id="1764371583">
      <w:bodyDiv w:val="1"/>
      <w:marLeft w:val="0"/>
      <w:marRight w:val="0"/>
      <w:marTop w:val="0"/>
      <w:marBottom w:val="0"/>
      <w:divBdr>
        <w:top w:val="none" w:sz="0" w:space="0" w:color="auto"/>
        <w:left w:val="none" w:sz="0" w:space="0" w:color="auto"/>
        <w:bottom w:val="none" w:sz="0" w:space="0" w:color="auto"/>
        <w:right w:val="none" w:sz="0" w:space="0" w:color="auto"/>
      </w:divBdr>
      <w:divsChild>
        <w:div w:id="2061436407">
          <w:marLeft w:val="0"/>
          <w:marRight w:val="0"/>
          <w:marTop w:val="0"/>
          <w:marBottom w:val="0"/>
          <w:divBdr>
            <w:top w:val="none" w:sz="0" w:space="0" w:color="auto"/>
            <w:left w:val="none" w:sz="0" w:space="0" w:color="auto"/>
            <w:bottom w:val="none" w:sz="0" w:space="0" w:color="auto"/>
            <w:right w:val="none" w:sz="0" w:space="0" w:color="auto"/>
          </w:divBdr>
        </w:div>
      </w:divsChild>
    </w:div>
    <w:div w:id="1765763254">
      <w:bodyDiv w:val="1"/>
      <w:marLeft w:val="0"/>
      <w:marRight w:val="0"/>
      <w:marTop w:val="0"/>
      <w:marBottom w:val="0"/>
      <w:divBdr>
        <w:top w:val="none" w:sz="0" w:space="0" w:color="auto"/>
        <w:left w:val="none" w:sz="0" w:space="0" w:color="auto"/>
        <w:bottom w:val="none" w:sz="0" w:space="0" w:color="auto"/>
        <w:right w:val="none" w:sz="0" w:space="0" w:color="auto"/>
      </w:divBdr>
      <w:divsChild>
        <w:div w:id="2103840228">
          <w:marLeft w:val="0"/>
          <w:marRight w:val="0"/>
          <w:marTop w:val="0"/>
          <w:marBottom w:val="0"/>
          <w:divBdr>
            <w:top w:val="none" w:sz="0" w:space="0" w:color="auto"/>
            <w:left w:val="none" w:sz="0" w:space="0" w:color="auto"/>
            <w:bottom w:val="none" w:sz="0" w:space="0" w:color="auto"/>
            <w:right w:val="none" w:sz="0" w:space="0" w:color="auto"/>
          </w:divBdr>
        </w:div>
      </w:divsChild>
    </w:div>
    <w:div w:id="1793132959">
      <w:bodyDiv w:val="1"/>
      <w:marLeft w:val="0"/>
      <w:marRight w:val="0"/>
      <w:marTop w:val="0"/>
      <w:marBottom w:val="0"/>
      <w:divBdr>
        <w:top w:val="none" w:sz="0" w:space="0" w:color="auto"/>
        <w:left w:val="none" w:sz="0" w:space="0" w:color="auto"/>
        <w:bottom w:val="none" w:sz="0" w:space="0" w:color="auto"/>
        <w:right w:val="none" w:sz="0" w:space="0" w:color="auto"/>
      </w:divBdr>
      <w:divsChild>
        <w:div w:id="435173369">
          <w:marLeft w:val="0"/>
          <w:marRight w:val="0"/>
          <w:marTop w:val="0"/>
          <w:marBottom w:val="0"/>
          <w:divBdr>
            <w:top w:val="none" w:sz="0" w:space="0" w:color="auto"/>
            <w:left w:val="none" w:sz="0" w:space="0" w:color="auto"/>
            <w:bottom w:val="none" w:sz="0" w:space="0" w:color="auto"/>
            <w:right w:val="none" w:sz="0" w:space="0" w:color="auto"/>
          </w:divBdr>
        </w:div>
      </w:divsChild>
    </w:div>
    <w:div w:id="1803495140">
      <w:bodyDiv w:val="1"/>
      <w:marLeft w:val="0"/>
      <w:marRight w:val="0"/>
      <w:marTop w:val="0"/>
      <w:marBottom w:val="0"/>
      <w:divBdr>
        <w:top w:val="none" w:sz="0" w:space="0" w:color="auto"/>
        <w:left w:val="none" w:sz="0" w:space="0" w:color="auto"/>
        <w:bottom w:val="none" w:sz="0" w:space="0" w:color="auto"/>
        <w:right w:val="none" w:sz="0" w:space="0" w:color="auto"/>
      </w:divBdr>
      <w:divsChild>
        <w:div w:id="1721322260">
          <w:marLeft w:val="0"/>
          <w:marRight w:val="0"/>
          <w:marTop w:val="0"/>
          <w:marBottom w:val="0"/>
          <w:divBdr>
            <w:top w:val="none" w:sz="0" w:space="0" w:color="auto"/>
            <w:left w:val="none" w:sz="0" w:space="0" w:color="auto"/>
            <w:bottom w:val="none" w:sz="0" w:space="0" w:color="auto"/>
            <w:right w:val="none" w:sz="0" w:space="0" w:color="auto"/>
          </w:divBdr>
        </w:div>
      </w:divsChild>
    </w:div>
    <w:div w:id="1821996091">
      <w:bodyDiv w:val="1"/>
      <w:marLeft w:val="0"/>
      <w:marRight w:val="0"/>
      <w:marTop w:val="0"/>
      <w:marBottom w:val="0"/>
      <w:divBdr>
        <w:top w:val="none" w:sz="0" w:space="0" w:color="auto"/>
        <w:left w:val="none" w:sz="0" w:space="0" w:color="auto"/>
        <w:bottom w:val="none" w:sz="0" w:space="0" w:color="auto"/>
        <w:right w:val="none" w:sz="0" w:space="0" w:color="auto"/>
      </w:divBdr>
    </w:div>
    <w:div w:id="1863591876">
      <w:bodyDiv w:val="1"/>
      <w:marLeft w:val="0"/>
      <w:marRight w:val="0"/>
      <w:marTop w:val="0"/>
      <w:marBottom w:val="0"/>
      <w:divBdr>
        <w:top w:val="none" w:sz="0" w:space="0" w:color="auto"/>
        <w:left w:val="none" w:sz="0" w:space="0" w:color="auto"/>
        <w:bottom w:val="none" w:sz="0" w:space="0" w:color="auto"/>
        <w:right w:val="none" w:sz="0" w:space="0" w:color="auto"/>
      </w:divBdr>
      <w:divsChild>
        <w:div w:id="95486448">
          <w:marLeft w:val="0"/>
          <w:marRight w:val="0"/>
          <w:marTop w:val="0"/>
          <w:marBottom w:val="0"/>
          <w:divBdr>
            <w:top w:val="none" w:sz="0" w:space="0" w:color="auto"/>
            <w:left w:val="none" w:sz="0" w:space="0" w:color="auto"/>
            <w:bottom w:val="none" w:sz="0" w:space="0" w:color="auto"/>
            <w:right w:val="none" w:sz="0" w:space="0" w:color="auto"/>
          </w:divBdr>
        </w:div>
      </w:divsChild>
    </w:div>
    <w:div w:id="1870877199">
      <w:bodyDiv w:val="1"/>
      <w:marLeft w:val="0"/>
      <w:marRight w:val="0"/>
      <w:marTop w:val="0"/>
      <w:marBottom w:val="0"/>
      <w:divBdr>
        <w:top w:val="none" w:sz="0" w:space="0" w:color="auto"/>
        <w:left w:val="none" w:sz="0" w:space="0" w:color="auto"/>
        <w:bottom w:val="none" w:sz="0" w:space="0" w:color="auto"/>
        <w:right w:val="none" w:sz="0" w:space="0" w:color="auto"/>
      </w:divBdr>
    </w:div>
    <w:div w:id="1875969811">
      <w:bodyDiv w:val="1"/>
      <w:marLeft w:val="0"/>
      <w:marRight w:val="0"/>
      <w:marTop w:val="0"/>
      <w:marBottom w:val="0"/>
      <w:divBdr>
        <w:top w:val="none" w:sz="0" w:space="0" w:color="auto"/>
        <w:left w:val="none" w:sz="0" w:space="0" w:color="auto"/>
        <w:bottom w:val="none" w:sz="0" w:space="0" w:color="auto"/>
        <w:right w:val="none" w:sz="0" w:space="0" w:color="auto"/>
      </w:divBdr>
      <w:divsChild>
        <w:div w:id="1660186568">
          <w:marLeft w:val="0"/>
          <w:marRight w:val="0"/>
          <w:marTop w:val="0"/>
          <w:marBottom w:val="0"/>
          <w:divBdr>
            <w:top w:val="none" w:sz="0" w:space="0" w:color="auto"/>
            <w:left w:val="none" w:sz="0" w:space="0" w:color="auto"/>
            <w:bottom w:val="none" w:sz="0" w:space="0" w:color="auto"/>
            <w:right w:val="none" w:sz="0" w:space="0" w:color="auto"/>
          </w:divBdr>
        </w:div>
      </w:divsChild>
    </w:div>
    <w:div w:id="1880707568">
      <w:bodyDiv w:val="1"/>
      <w:marLeft w:val="0"/>
      <w:marRight w:val="0"/>
      <w:marTop w:val="0"/>
      <w:marBottom w:val="0"/>
      <w:divBdr>
        <w:top w:val="none" w:sz="0" w:space="0" w:color="auto"/>
        <w:left w:val="none" w:sz="0" w:space="0" w:color="auto"/>
        <w:bottom w:val="none" w:sz="0" w:space="0" w:color="auto"/>
        <w:right w:val="none" w:sz="0" w:space="0" w:color="auto"/>
      </w:divBdr>
      <w:divsChild>
        <w:div w:id="430510521">
          <w:marLeft w:val="0"/>
          <w:marRight w:val="0"/>
          <w:marTop w:val="0"/>
          <w:marBottom w:val="0"/>
          <w:divBdr>
            <w:top w:val="none" w:sz="0" w:space="0" w:color="auto"/>
            <w:left w:val="none" w:sz="0" w:space="0" w:color="auto"/>
            <w:bottom w:val="none" w:sz="0" w:space="0" w:color="auto"/>
            <w:right w:val="none" w:sz="0" w:space="0" w:color="auto"/>
          </w:divBdr>
        </w:div>
      </w:divsChild>
    </w:div>
    <w:div w:id="1884367638">
      <w:bodyDiv w:val="1"/>
      <w:marLeft w:val="0"/>
      <w:marRight w:val="0"/>
      <w:marTop w:val="0"/>
      <w:marBottom w:val="0"/>
      <w:divBdr>
        <w:top w:val="none" w:sz="0" w:space="0" w:color="auto"/>
        <w:left w:val="none" w:sz="0" w:space="0" w:color="auto"/>
        <w:bottom w:val="none" w:sz="0" w:space="0" w:color="auto"/>
        <w:right w:val="none" w:sz="0" w:space="0" w:color="auto"/>
      </w:divBdr>
    </w:div>
    <w:div w:id="1891453029">
      <w:bodyDiv w:val="1"/>
      <w:marLeft w:val="0"/>
      <w:marRight w:val="0"/>
      <w:marTop w:val="0"/>
      <w:marBottom w:val="0"/>
      <w:divBdr>
        <w:top w:val="none" w:sz="0" w:space="0" w:color="auto"/>
        <w:left w:val="none" w:sz="0" w:space="0" w:color="auto"/>
        <w:bottom w:val="none" w:sz="0" w:space="0" w:color="auto"/>
        <w:right w:val="none" w:sz="0" w:space="0" w:color="auto"/>
      </w:divBdr>
    </w:div>
    <w:div w:id="1896356680">
      <w:bodyDiv w:val="1"/>
      <w:marLeft w:val="0"/>
      <w:marRight w:val="0"/>
      <w:marTop w:val="0"/>
      <w:marBottom w:val="0"/>
      <w:divBdr>
        <w:top w:val="none" w:sz="0" w:space="0" w:color="auto"/>
        <w:left w:val="none" w:sz="0" w:space="0" w:color="auto"/>
        <w:bottom w:val="none" w:sz="0" w:space="0" w:color="auto"/>
        <w:right w:val="none" w:sz="0" w:space="0" w:color="auto"/>
      </w:divBdr>
    </w:div>
    <w:div w:id="1900094611">
      <w:bodyDiv w:val="1"/>
      <w:marLeft w:val="0"/>
      <w:marRight w:val="0"/>
      <w:marTop w:val="0"/>
      <w:marBottom w:val="0"/>
      <w:divBdr>
        <w:top w:val="none" w:sz="0" w:space="0" w:color="auto"/>
        <w:left w:val="none" w:sz="0" w:space="0" w:color="auto"/>
        <w:bottom w:val="none" w:sz="0" w:space="0" w:color="auto"/>
        <w:right w:val="none" w:sz="0" w:space="0" w:color="auto"/>
      </w:divBdr>
    </w:div>
    <w:div w:id="1908682926">
      <w:bodyDiv w:val="1"/>
      <w:marLeft w:val="0"/>
      <w:marRight w:val="0"/>
      <w:marTop w:val="0"/>
      <w:marBottom w:val="0"/>
      <w:divBdr>
        <w:top w:val="none" w:sz="0" w:space="0" w:color="auto"/>
        <w:left w:val="none" w:sz="0" w:space="0" w:color="auto"/>
        <w:bottom w:val="none" w:sz="0" w:space="0" w:color="auto"/>
        <w:right w:val="none" w:sz="0" w:space="0" w:color="auto"/>
      </w:divBdr>
      <w:divsChild>
        <w:div w:id="2006273749">
          <w:marLeft w:val="0"/>
          <w:marRight w:val="0"/>
          <w:marTop w:val="0"/>
          <w:marBottom w:val="0"/>
          <w:divBdr>
            <w:top w:val="none" w:sz="0" w:space="0" w:color="auto"/>
            <w:left w:val="none" w:sz="0" w:space="0" w:color="auto"/>
            <w:bottom w:val="none" w:sz="0" w:space="0" w:color="auto"/>
            <w:right w:val="none" w:sz="0" w:space="0" w:color="auto"/>
          </w:divBdr>
        </w:div>
        <w:div w:id="1825395241">
          <w:marLeft w:val="0"/>
          <w:marRight w:val="0"/>
          <w:marTop w:val="0"/>
          <w:marBottom w:val="0"/>
          <w:divBdr>
            <w:top w:val="none" w:sz="0" w:space="0" w:color="auto"/>
            <w:left w:val="none" w:sz="0" w:space="0" w:color="auto"/>
            <w:bottom w:val="none" w:sz="0" w:space="0" w:color="auto"/>
            <w:right w:val="none" w:sz="0" w:space="0" w:color="auto"/>
          </w:divBdr>
        </w:div>
        <w:div w:id="146555908">
          <w:marLeft w:val="0"/>
          <w:marRight w:val="0"/>
          <w:marTop w:val="0"/>
          <w:marBottom w:val="0"/>
          <w:divBdr>
            <w:top w:val="none" w:sz="0" w:space="0" w:color="auto"/>
            <w:left w:val="none" w:sz="0" w:space="0" w:color="auto"/>
            <w:bottom w:val="none" w:sz="0" w:space="0" w:color="auto"/>
            <w:right w:val="none" w:sz="0" w:space="0" w:color="auto"/>
          </w:divBdr>
        </w:div>
      </w:divsChild>
    </w:div>
    <w:div w:id="1909533828">
      <w:bodyDiv w:val="1"/>
      <w:marLeft w:val="0"/>
      <w:marRight w:val="0"/>
      <w:marTop w:val="0"/>
      <w:marBottom w:val="0"/>
      <w:divBdr>
        <w:top w:val="none" w:sz="0" w:space="0" w:color="auto"/>
        <w:left w:val="none" w:sz="0" w:space="0" w:color="auto"/>
        <w:bottom w:val="none" w:sz="0" w:space="0" w:color="auto"/>
        <w:right w:val="none" w:sz="0" w:space="0" w:color="auto"/>
      </w:divBdr>
      <w:divsChild>
        <w:div w:id="792212727">
          <w:marLeft w:val="0"/>
          <w:marRight w:val="0"/>
          <w:marTop w:val="0"/>
          <w:marBottom w:val="0"/>
          <w:divBdr>
            <w:top w:val="none" w:sz="0" w:space="0" w:color="auto"/>
            <w:left w:val="none" w:sz="0" w:space="0" w:color="auto"/>
            <w:bottom w:val="none" w:sz="0" w:space="0" w:color="auto"/>
            <w:right w:val="none" w:sz="0" w:space="0" w:color="auto"/>
          </w:divBdr>
          <w:divsChild>
            <w:div w:id="1454402599">
              <w:marLeft w:val="0"/>
              <w:marRight w:val="0"/>
              <w:marTop w:val="0"/>
              <w:marBottom w:val="0"/>
              <w:divBdr>
                <w:top w:val="none" w:sz="0" w:space="0" w:color="auto"/>
                <w:left w:val="none" w:sz="0" w:space="0" w:color="auto"/>
                <w:bottom w:val="none" w:sz="0" w:space="0" w:color="auto"/>
                <w:right w:val="none" w:sz="0" w:space="0" w:color="auto"/>
              </w:divBdr>
              <w:divsChild>
                <w:div w:id="1370109931">
                  <w:marLeft w:val="0"/>
                  <w:marRight w:val="0"/>
                  <w:marTop w:val="0"/>
                  <w:marBottom w:val="0"/>
                  <w:divBdr>
                    <w:top w:val="none" w:sz="0" w:space="0" w:color="auto"/>
                    <w:left w:val="none" w:sz="0" w:space="0" w:color="auto"/>
                    <w:bottom w:val="none" w:sz="0" w:space="0" w:color="auto"/>
                    <w:right w:val="none" w:sz="0" w:space="0" w:color="auto"/>
                  </w:divBdr>
                  <w:divsChild>
                    <w:div w:id="1974939723">
                      <w:marLeft w:val="0"/>
                      <w:marRight w:val="0"/>
                      <w:marTop w:val="0"/>
                      <w:marBottom w:val="0"/>
                      <w:divBdr>
                        <w:top w:val="none" w:sz="0" w:space="0" w:color="auto"/>
                        <w:left w:val="none" w:sz="0" w:space="0" w:color="auto"/>
                        <w:bottom w:val="none" w:sz="0" w:space="0" w:color="auto"/>
                        <w:right w:val="none" w:sz="0" w:space="0" w:color="auto"/>
                      </w:divBdr>
                      <w:divsChild>
                        <w:div w:id="1297566598">
                          <w:marLeft w:val="0"/>
                          <w:marRight w:val="0"/>
                          <w:marTop w:val="0"/>
                          <w:marBottom w:val="0"/>
                          <w:divBdr>
                            <w:top w:val="none" w:sz="0" w:space="0" w:color="auto"/>
                            <w:left w:val="none" w:sz="0" w:space="0" w:color="auto"/>
                            <w:bottom w:val="none" w:sz="0" w:space="0" w:color="auto"/>
                            <w:right w:val="none" w:sz="0" w:space="0" w:color="auto"/>
                          </w:divBdr>
                          <w:divsChild>
                            <w:div w:id="721635568">
                              <w:marLeft w:val="0"/>
                              <w:marRight w:val="0"/>
                              <w:marTop w:val="0"/>
                              <w:marBottom w:val="0"/>
                              <w:divBdr>
                                <w:top w:val="none" w:sz="0" w:space="0" w:color="auto"/>
                                <w:left w:val="none" w:sz="0" w:space="0" w:color="auto"/>
                                <w:bottom w:val="none" w:sz="0" w:space="0" w:color="auto"/>
                                <w:right w:val="none" w:sz="0" w:space="0" w:color="auto"/>
                              </w:divBdr>
                              <w:divsChild>
                                <w:div w:id="207030120">
                                  <w:marLeft w:val="0"/>
                                  <w:marRight w:val="0"/>
                                  <w:marTop w:val="0"/>
                                  <w:marBottom w:val="0"/>
                                  <w:divBdr>
                                    <w:top w:val="none" w:sz="0" w:space="0" w:color="auto"/>
                                    <w:left w:val="none" w:sz="0" w:space="0" w:color="auto"/>
                                    <w:bottom w:val="none" w:sz="0" w:space="0" w:color="auto"/>
                                    <w:right w:val="none" w:sz="0" w:space="0" w:color="auto"/>
                                  </w:divBdr>
                                  <w:divsChild>
                                    <w:div w:id="110527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2962299">
                  <w:marLeft w:val="0"/>
                  <w:marRight w:val="0"/>
                  <w:marTop w:val="0"/>
                  <w:marBottom w:val="0"/>
                  <w:divBdr>
                    <w:top w:val="none" w:sz="0" w:space="0" w:color="auto"/>
                    <w:left w:val="none" w:sz="0" w:space="0" w:color="auto"/>
                    <w:bottom w:val="none" w:sz="0" w:space="0" w:color="auto"/>
                    <w:right w:val="none" w:sz="0" w:space="0" w:color="auto"/>
                  </w:divBdr>
                  <w:divsChild>
                    <w:div w:id="1444961069">
                      <w:marLeft w:val="0"/>
                      <w:marRight w:val="0"/>
                      <w:marTop w:val="0"/>
                      <w:marBottom w:val="0"/>
                      <w:divBdr>
                        <w:top w:val="none" w:sz="0" w:space="0" w:color="auto"/>
                        <w:left w:val="none" w:sz="0" w:space="0" w:color="auto"/>
                        <w:bottom w:val="none" w:sz="0" w:space="0" w:color="auto"/>
                        <w:right w:val="none" w:sz="0" w:space="0" w:color="auto"/>
                      </w:divBdr>
                      <w:divsChild>
                        <w:div w:id="47144935">
                          <w:marLeft w:val="0"/>
                          <w:marRight w:val="0"/>
                          <w:marTop w:val="0"/>
                          <w:marBottom w:val="0"/>
                          <w:divBdr>
                            <w:top w:val="none" w:sz="0" w:space="0" w:color="auto"/>
                            <w:left w:val="none" w:sz="0" w:space="0" w:color="auto"/>
                            <w:bottom w:val="none" w:sz="0" w:space="0" w:color="auto"/>
                            <w:right w:val="none" w:sz="0" w:space="0" w:color="auto"/>
                          </w:divBdr>
                          <w:divsChild>
                            <w:div w:id="2103211690">
                              <w:marLeft w:val="0"/>
                              <w:marRight w:val="0"/>
                              <w:marTop w:val="0"/>
                              <w:marBottom w:val="0"/>
                              <w:divBdr>
                                <w:top w:val="none" w:sz="0" w:space="0" w:color="auto"/>
                                <w:left w:val="none" w:sz="0" w:space="0" w:color="auto"/>
                                <w:bottom w:val="none" w:sz="0" w:space="0" w:color="auto"/>
                                <w:right w:val="none" w:sz="0" w:space="0" w:color="auto"/>
                              </w:divBdr>
                              <w:divsChild>
                                <w:div w:id="1702584533">
                                  <w:marLeft w:val="0"/>
                                  <w:marRight w:val="0"/>
                                  <w:marTop w:val="0"/>
                                  <w:marBottom w:val="0"/>
                                  <w:divBdr>
                                    <w:top w:val="none" w:sz="0" w:space="0" w:color="auto"/>
                                    <w:left w:val="none" w:sz="0" w:space="0" w:color="auto"/>
                                    <w:bottom w:val="none" w:sz="0" w:space="0" w:color="auto"/>
                                    <w:right w:val="none" w:sz="0" w:space="0" w:color="auto"/>
                                  </w:divBdr>
                                  <w:divsChild>
                                    <w:div w:id="199217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1529840">
          <w:marLeft w:val="0"/>
          <w:marRight w:val="0"/>
          <w:marTop w:val="0"/>
          <w:marBottom w:val="0"/>
          <w:divBdr>
            <w:top w:val="none" w:sz="0" w:space="0" w:color="auto"/>
            <w:left w:val="none" w:sz="0" w:space="0" w:color="auto"/>
            <w:bottom w:val="none" w:sz="0" w:space="0" w:color="auto"/>
            <w:right w:val="none" w:sz="0" w:space="0" w:color="auto"/>
          </w:divBdr>
          <w:divsChild>
            <w:div w:id="655375770">
              <w:marLeft w:val="0"/>
              <w:marRight w:val="0"/>
              <w:marTop w:val="0"/>
              <w:marBottom w:val="0"/>
              <w:divBdr>
                <w:top w:val="none" w:sz="0" w:space="0" w:color="auto"/>
                <w:left w:val="none" w:sz="0" w:space="0" w:color="auto"/>
                <w:bottom w:val="none" w:sz="0" w:space="0" w:color="auto"/>
                <w:right w:val="none" w:sz="0" w:space="0" w:color="auto"/>
              </w:divBdr>
              <w:divsChild>
                <w:div w:id="641887237">
                  <w:marLeft w:val="0"/>
                  <w:marRight w:val="0"/>
                  <w:marTop w:val="0"/>
                  <w:marBottom w:val="0"/>
                  <w:divBdr>
                    <w:top w:val="none" w:sz="0" w:space="0" w:color="auto"/>
                    <w:left w:val="none" w:sz="0" w:space="0" w:color="auto"/>
                    <w:bottom w:val="none" w:sz="0" w:space="0" w:color="auto"/>
                    <w:right w:val="none" w:sz="0" w:space="0" w:color="auto"/>
                  </w:divBdr>
                  <w:divsChild>
                    <w:div w:id="645402416">
                      <w:marLeft w:val="0"/>
                      <w:marRight w:val="0"/>
                      <w:marTop w:val="0"/>
                      <w:marBottom w:val="0"/>
                      <w:divBdr>
                        <w:top w:val="none" w:sz="0" w:space="0" w:color="auto"/>
                        <w:left w:val="none" w:sz="0" w:space="0" w:color="auto"/>
                        <w:bottom w:val="none" w:sz="0" w:space="0" w:color="auto"/>
                        <w:right w:val="none" w:sz="0" w:space="0" w:color="auto"/>
                      </w:divBdr>
                      <w:divsChild>
                        <w:div w:id="213273796">
                          <w:marLeft w:val="0"/>
                          <w:marRight w:val="0"/>
                          <w:marTop w:val="0"/>
                          <w:marBottom w:val="0"/>
                          <w:divBdr>
                            <w:top w:val="none" w:sz="0" w:space="0" w:color="auto"/>
                            <w:left w:val="none" w:sz="0" w:space="0" w:color="auto"/>
                            <w:bottom w:val="none" w:sz="0" w:space="0" w:color="auto"/>
                            <w:right w:val="none" w:sz="0" w:space="0" w:color="auto"/>
                          </w:divBdr>
                          <w:divsChild>
                            <w:div w:id="1621183407">
                              <w:marLeft w:val="0"/>
                              <w:marRight w:val="0"/>
                              <w:marTop w:val="0"/>
                              <w:marBottom w:val="0"/>
                              <w:divBdr>
                                <w:top w:val="none" w:sz="0" w:space="0" w:color="auto"/>
                                <w:left w:val="none" w:sz="0" w:space="0" w:color="auto"/>
                                <w:bottom w:val="none" w:sz="0" w:space="0" w:color="auto"/>
                                <w:right w:val="none" w:sz="0" w:space="0" w:color="auto"/>
                              </w:divBdr>
                              <w:divsChild>
                                <w:div w:id="1672176766">
                                  <w:marLeft w:val="0"/>
                                  <w:marRight w:val="0"/>
                                  <w:marTop w:val="0"/>
                                  <w:marBottom w:val="0"/>
                                  <w:divBdr>
                                    <w:top w:val="none" w:sz="0" w:space="0" w:color="auto"/>
                                    <w:left w:val="none" w:sz="0" w:space="0" w:color="auto"/>
                                    <w:bottom w:val="none" w:sz="0" w:space="0" w:color="auto"/>
                                    <w:right w:val="none" w:sz="0" w:space="0" w:color="auto"/>
                                  </w:divBdr>
                                  <w:divsChild>
                                    <w:div w:id="41369176">
                                      <w:marLeft w:val="0"/>
                                      <w:marRight w:val="0"/>
                                      <w:marTop w:val="0"/>
                                      <w:marBottom w:val="0"/>
                                      <w:divBdr>
                                        <w:top w:val="none" w:sz="0" w:space="0" w:color="auto"/>
                                        <w:left w:val="none" w:sz="0" w:space="0" w:color="auto"/>
                                        <w:bottom w:val="none" w:sz="0" w:space="0" w:color="auto"/>
                                        <w:right w:val="none" w:sz="0" w:space="0" w:color="auto"/>
                                      </w:divBdr>
                                      <w:divsChild>
                                        <w:div w:id="1521819076">
                                          <w:marLeft w:val="0"/>
                                          <w:marRight w:val="0"/>
                                          <w:marTop w:val="0"/>
                                          <w:marBottom w:val="0"/>
                                          <w:divBdr>
                                            <w:top w:val="none" w:sz="0" w:space="0" w:color="auto"/>
                                            <w:left w:val="none" w:sz="0" w:space="0" w:color="auto"/>
                                            <w:bottom w:val="none" w:sz="0" w:space="0" w:color="auto"/>
                                            <w:right w:val="none" w:sz="0" w:space="0" w:color="auto"/>
                                          </w:divBdr>
                                          <w:divsChild>
                                            <w:div w:id="950671327">
                                              <w:marLeft w:val="0"/>
                                              <w:marRight w:val="0"/>
                                              <w:marTop w:val="0"/>
                                              <w:marBottom w:val="0"/>
                                              <w:divBdr>
                                                <w:top w:val="none" w:sz="0" w:space="0" w:color="auto"/>
                                                <w:left w:val="none" w:sz="0" w:space="0" w:color="auto"/>
                                                <w:bottom w:val="none" w:sz="0" w:space="0" w:color="auto"/>
                                                <w:right w:val="none" w:sz="0" w:space="0" w:color="auto"/>
                                              </w:divBdr>
                                              <w:divsChild>
                                                <w:div w:id="218829778">
                                                  <w:marLeft w:val="0"/>
                                                  <w:marRight w:val="0"/>
                                                  <w:marTop w:val="0"/>
                                                  <w:marBottom w:val="0"/>
                                                  <w:divBdr>
                                                    <w:top w:val="none" w:sz="0" w:space="0" w:color="auto"/>
                                                    <w:left w:val="none" w:sz="0" w:space="0" w:color="auto"/>
                                                    <w:bottom w:val="none" w:sz="0" w:space="0" w:color="auto"/>
                                                    <w:right w:val="none" w:sz="0" w:space="0" w:color="auto"/>
                                                  </w:divBdr>
                                                </w:div>
                                                <w:div w:id="317736798">
                                                  <w:marLeft w:val="0"/>
                                                  <w:marRight w:val="0"/>
                                                  <w:marTop w:val="0"/>
                                                  <w:marBottom w:val="0"/>
                                                  <w:divBdr>
                                                    <w:top w:val="none" w:sz="0" w:space="0" w:color="auto"/>
                                                    <w:left w:val="none" w:sz="0" w:space="0" w:color="auto"/>
                                                    <w:bottom w:val="none" w:sz="0" w:space="0" w:color="auto"/>
                                                    <w:right w:val="none" w:sz="0" w:space="0" w:color="auto"/>
                                                  </w:divBdr>
                                                </w:div>
                                                <w:div w:id="1489857617">
                                                  <w:marLeft w:val="0"/>
                                                  <w:marRight w:val="0"/>
                                                  <w:marTop w:val="0"/>
                                                  <w:marBottom w:val="0"/>
                                                  <w:divBdr>
                                                    <w:top w:val="none" w:sz="0" w:space="0" w:color="auto"/>
                                                    <w:left w:val="none" w:sz="0" w:space="0" w:color="auto"/>
                                                    <w:bottom w:val="none" w:sz="0" w:space="0" w:color="auto"/>
                                                    <w:right w:val="none" w:sz="0" w:space="0" w:color="auto"/>
                                                  </w:divBdr>
                                                </w:div>
                                                <w:div w:id="1761488350">
                                                  <w:marLeft w:val="0"/>
                                                  <w:marRight w:val="0"/>
                                                  <w:marTop w:val="0"/>
                                                  <w:marBottom w:val="0"/>
                                                  <w:divBdr>
                                                    <w:top w:val="none" w:sz="0" w:space="0" w:color="auto"/>
                                                    <w:left w:val="none" w:sz="0" w:space="0" w:color="auto"/>
                                                    <w:bottom w:val="none" w:sz="0" w:space="0" w:color="auto"/>
                                                    <w:right w:val="none" w:sz="0" w:space="0" w:color="auto"/>
                                                  </w:divBdr>
                                                </w:div>
                                                <w:div w:id="1936010449">
                                                  <w:marLeft w:val="0"/>
                                                  <w:marRight w:val="0"/>
                                                  <w:marTop w:val="0"/>
                                                  <w:marBottom w:val="0"/>
                                                  <w:divBdr>
                                                    <w:top w:val="none" w:sz="0" w:space="0" w:color="auto"/>
                                                    <w:left w:val="none" w:sz="0" w:space="0" w:color="auto"/>
                                                    <w:bottom w:val="none" w:sz="0" w:space="0" w:color="auto"/>
                                                    <w:right w:val="none" w:sz="0" w:space="0" w:color="auto"/>
                                                  </w:divBdr>
                                                </w:div>
                                              </w:divsChild>
                                            </w:div>
                                            <w:div w:id="110854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6067869">
          <w:marLeft w:val="0"/>
          <w:marRight w:val="0"/>
          <w:marTop w:val="0"/>
          <w:marBottom w:val="0"/>
          <w:divBdr>
            <w:top w:val="none" w:sz="0" w:space="0" w:color="auto"/>
            <w:left w:val="none" w:sz="0" w:space="0" w:color="auto"/>
            <w:bottom w:val="none" w:sz="0" w:space="0" w:color="auto"/>
            <w:right w:val="none" w:sz="0" w:space="0" w:color="auto"/>
          </w:divBdr>
          <w:divsChild>
            <w:div w:id="2063552363">
              <w:marLeft w:val="0"/>
              <w:marRight w:val="0"/>
              <w:marTop w:val="0"/>
              <w:marBottom w:val="0"/>
              <w:divBdr>
                <w:top w:val="none" w:sz="0" w:space="0" w:color="auto"/>
                <w:left w:val="none" w:sz="0" w:space="0" w:color="auto"/>
                <w:bottom w:val="none" w:sz="0" w:space="0" w:color="auto"/>
                <w:right w:val="none" w:sz="0" w:space="0" w:color="auto"/>
              </w:divBdr>
              <w:divsChild>
                <w:div w:id="395125625">
                  <w:marLeft w:val="0"/>
                  <w:marRight w:val="0"/>
                  <w:marTop w:val="0"/>
                  <w:marBottom w:val="0"/>
                  <w:divBdr>
                    <w:top w:val="none" w:sz="0" w:space="0" w:color="auto"/>
                    <w:left w:val="none" w:sz="0" w:space="0" w:color="auto"/>
                    <w:bottom w:val="none" w:sz="0" w:space="0" w:color="auto"/>
                    <w:right w:val="none" w:sz="0" w:space="0" w:color="auto"/>
                  </w:divBdr>
                  <w:divsChild>
                    <w:div w:id="694814941">
                      <w:marLeft w:val="0"/>
                      <w:marRight w:val="0"/>
                      <w:marTop w:val="0"/>
                      <w:marBottom w:val="0"/>
                      <w:divBdr>
                        <w:top w:val="none" w:sz="0" w:space="0" w:color="auto"/>
                        <w:left w:val="none" w:sz="0" w:space="0" w:color="auto"/>
                        <w:bottom w:val="none" w:sz="0" w:space="0" w:color="auto"/>
                        <w:right w:val="none" w:sz="0" w:space="0" w:color="auto"/>
                      </w:divBdr>
                      <w:divsChild>
                        <w:div w:id="460004448">
                          <w:marLeft w:val="0"/>
                          <w:marRight w:val="0"/>
                          <w:marTop w:val="0"/>
                          <w:marBottom w:val="0"/>
                          <w:divBdr>
                            <w:top w:val="none" w:sz="0" w:space="0" w:color="auto"/>
                            <w:left w:val="none" w:sz="0" w:space="0" w:color="auto"/>
                            <w:bottom w:val="none" w:sz="0" w:space="0" w:color="auto"/>
                            <w:right w:val="none" w:sz="0" w:space="0" w:color="auto"/>
                          </w:divBdr>
                          <w:divsChild>
                            <w:div w:id="1917664411">
                              <w:marLeft w:val="0"/>
                              <w:marRight w:val="0"/>
                              <w:marTop w:val="0"/>
                              <w:marBottom w:val="0"/>
                              <w:divBdr>
                                <w:top w:val="none" w:sz="0" w:space="0" w:color="auto"/>
                                <w:left w:val="none" w:sz="0" w:space="0" w:color="auto"/>
                                <w:bottom w:val="none" w:sz="0" w:space="0" w:color="auto"/>
                                <w:right w:val="none" w:sz="0" w:space="0" w:color="auto"/>
                              </w:divBdr>
                              <w:divsChild>
                                <w:div w:id="84345595">
                                  <w:marLeft w:val="0"/>
                                  <w:marRight w:val="0"/>
                                  <w:marTop w:val="0"/>
                                  <w:marBottom w:val="0"/>
                                  <w:divBdr>
                                    <w:top w:val="none" w:sz="0" w:space="0" w:color="auto"/>
                                    <w:left w:val="none" w:sz="0" w:space="0" w:color="auto"/>
                                    <w:bottom w:val="none" w:sz="0" w:space="0" w:color="auto"/>
                                    <w:right w:val="none" w:sz="0" w:space="0" w:color="auto"/>
                                  </w:divBdr>
                                  <w:divsChild>
                                    <w:div w:id="1613976161">
                                      <w:marLeft w:val="0"/>
                                      <w:marRight w:val="0"/>
                                      <w:marTop w:val="0"/>
                                      <w:marBottom w:val="0"/>
                                      <w:divBdr>
                                        <w:top w:val="none" w:sz="0" w:space="0" w:color="auto"/>
                                        <w:left w:val="none" w:sz="0" w:space="0" w:color="auto"/>
                                        <w:bottom w:val="none" w:sz="0" w:space="0" w:color="auto"/>
                                        <w:right w:val="none" w:sz="0" w:space="0" w:color="auto"/>
                                      </w:divBdr>
                                      <w:divsChild>
                                        <w:div w:id="141997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1771615">
      <w:bodyDiv w:val="1"/>
      <w:marLeft w:val="0"/>
      <w:marRight w:val="0"/>
      <w:marTop w:val="0"/>
      <w:marBottom w:val="0"/>
      <w:divBdr>
        <w:top w:val="none" w:sz="0" w:space="0" w:color="auto"/>
        <w:left w:val="none" w:sz="0" w:space="0" w:color="auto"/>
        <w:bottom w:val="none" w:sz="0" w:space="0" w:color="auto"/>
        <w:right w:val="none" w:sz="0" w:space="0" w:color="auto"/>
      </w:divBdr>
    </w:div>
    <w:div w:id="1923223662">
      <w:bodyDiv w:val="1"/>
      <w:marLeft w:val="0"/>
      <w:marRight w:val="0"/>
      <w:marTop w:val="0"/>
      <w:marBottom w:val="0"/>
      <w:divBdr>
        <w:top w:val="none" w:sz="0" w:space="0" w:color="auto"/>
        <w:left w:val="none" w:sz="0" w:space="0" w:color="auto"/>
        <w:bottom w:val="none" w:sz="0" w:space="0" w:color="auto"/>
        <w:right w:val="none" w:sz="0" w:space="0" w:color="auto"/>
      </w:divBdr>
    </w:div>
    <w:div w:id="1939559395">
      <w:bodyDiv w:val="1"/>
      <w:marLeft w:val="0"/>
      <w:marRight w:val="0"/>
      <w:marTop w:val="0"/>
      <w:marBottom w:val="0"/>
      <w:divBdr>
        <w:top w:val="none" w:sz="0" w:space="0" w:color="auto"/>
        <w:left w:val="none" w:sz="0" w:space="0" w:color="auto"/>
        <w:bottom w:val="none" w:sz="0" w:space="0" w:color="auto"/>
        <w:right w:val="none" w:sz="0" w:space="0" w:color="auto"/>
      </w:divBdr>
      <w:divsChild>
        <w:div w:id="1956516501">
          <w:marLeft w:val="0"/>
          <w:marRight w:val="0"/>
          <w:marTop w:val="0"/>
          <w:marBottom w:val="0"/>
          <w:divBdr>
            <w:top w:val="none" w:sz="0" w:space="0" w:color="auto"/>
            <w:left w:val="none" w:sz="0" w:space="0" w:color="auto"/>
            <w:bottom w:val="none" w:sz="0" w:space="0" w:color="auto"/>
            <w:right w:val="none" w:sz="0" w:space="0" w:color="auto"/>
          </w:divBdr>
        </w:div>
      </w:divsChild>
    </w:div>
    <w:div w:id="1943957260">
      <w:bodyDiv w:val="1"/>
      <w:marLeft w:val="0"/>
      <w:marRight w:val="0"/>
      <w:marTop w:val="0"/>
      <w:marBottom w:val="0"/>
      <w:divBdr>
        <w:top w:val="none" w:sz="0" w:space="0" w:color="auto"/>
        <w:left w:val="none" w:sz="0" w:space="0" w:color="auto"/>
        <w:bottom w:val="none" w:sz="0" w:space="0" w:color="auto"/>
        <w:right w:val="none" w:sz="0" w:space="0" w:color="auto"/>
      </w:divBdr>
    </w:div>
    <w:div w:id="1954285136">
      <w:bodyDiv w:val="1"/>
      <w:marLeft w:val="0"/>
      <w:marRight w:val="0"/>
      <w:marTop w:val="0"/>
      <w:marBottom w:val="0"/>
      <w:divBdr>
        <w:top w:val="none" w:sz="0" w:space="0" w:color="auto"/>
        <w:left w:val="none" w:sz="0" w:space="0" w:color="auto"/>
        <w:bottom w:val="none" w:sz="0" w:space="0" w:color="auto"/>
        <w:right w:val="none" w:sz="0" w:space="0" w:color="auto"/>
      </w:divBdr>
    </w:div>
    <w:div w:id="1955671887">
      <w:bodyDiv w:val="1"/>
      <w:marLeft w:val="0"/>
      <w:marRight w:val="0"/>
      <w:marTop w:val="0"/>
      <w:marBottom w:val="0"/>
      <w:divBdr>
        <w:top w:val="none" w:sz="0" w:space="0" w:color="auto"/>
        <w:left w:val="none" w:sz="0" w:space="0" w:color="auto"/>
        <w:bottom w:val="none" w:sz="0" w:space="0" w:color="auto"/>
        <w:right w:val="none" w:sz="0" w:space="0" w:color="auto"/>
      </w:divBdr>
      <w:divsChild>
        <w:div w:id="1182746322">
          <w:marLeft w:val="0"/>
          <w:marRight w:val="0"/>
          <w:marTop w:val="0"/>
          <w:marBottom w:val="0"/>
          <w:divBdr>
            <w:top w:val="none" w:sz="0" w:space="0" w:color="auto"/>
            <w:left w:val="none" w:sz="0" w:space="0" w:color="auto"/>
            <w:bottom w:val="none" w:sz="0" w:space="0" w:color="auto"/>
            <w:right w:val="none" w:sz="0" w:space="0" w:color="auto"/>
          </w:divBdr>
        </w:div>
      </w:divsChild>
    </w:div>
    <w:div w:id="1966765850">
      <w:bodyDiv w:val="1"/>
      <w:marLeft w:val="0"/>
      <w:marRight w:val="0"/>
      <w:marTop w:val="0"/>
      <w:marBottom w:val="0"/>
      <w:divBdr>
        <w:top w:val="none" w:sz="0" w:space="0" w:color="auto"/>
        <w:left w:val="none" w:sz="0" w:space="0" w:color="auto"/>
        <w:bottom w:val="none" w:sz="0" w:space="0" w:color="auto"/>
        <w:right w:val="none" w:sz="0" w:space="0" w:color="auto"/>
      </w:divBdr>
    </w:div>
    <w:div w:id="1969167359">
      <w:bodyDiv w:val="1"/>
      <w:marLeft w:val="0"/>
      <w:marRight w:val="0"/>
      <w:marTop w:val="0"/>
      <w:marBottom w:val="0"/>
      <w:divBdr>
        <w:top w:val="none" w:sz="0" w:space="0" w:color="auto"/>
        <w:left w:val="none" w:sz="0" w:space="0" w:color="auto"/>
        <w:bottom w:val="none" w:sz="0" w:space="0" w:color="auto"/>
        <w:right w:val="none" w:sz="0" w:space="0" w:color="auto"/>
      </w:divBdr>
    </w:div>
    <w:div w:id="1983269045">
      <w:bodyDiv w:val="1"/>
      <w:marLeft w:val="0"/>
      <w:marRight w:val="0"/>
      <w:marTop w:val="0"/>
      <w:marBottom w:val="0"/>
      <w:divBdr>
        <w:top w:val="none" w:sz="0" w:space="0" w:color="auto"/>
        <w:left w:val="none" w:sz="0" w:space="0" w:color="auto"/>
        <w:bottom w:val="none" w:sz="0" w:space="0" w:color="auto"/>
        <w:right w:val="none" w:sz="0" w:space="0" w:color="auto"/>
      </w:divBdr>
    </w:div>
    <w:div w:id="1989550078">
      <w:bodyDiv w:val="1"/>
      <w:marLeft w:val="0"/>
      <w:marRight w:val="0"/>
      <w:marTop w:val="0"/>
      <w:marBottom w:val="0"/>
      <w:divBdr>
        <w:top w:val="none" w:sz="0" w:space="0" w:color="auto"/>
        <w:left w:val="none" w:sz="0" w:space="0" w:color="auto"/>
        <w:bottom w:val="none" w:sz="0" w:space="0" w:color="auto"/>
        <w:right w:val="none" w:sz="0" w:space="0" w:color="auto"/>
      </w:divBdr>
    </w:div>
    <w:div w:id="1996180431">
      <w:bodyDiv w:val="1"/>
      <w:marLeft w:val="0"/>
      <w:marRight w:val="0"/>
      <w:marTop w:val="0"/>
      <w:marBottom w:val="0"/>
      <w:divBdr>
        <w:top w:val="none" w:sz="0" w:space="0" w:color="auto"/>
        <w:left w:val="none" w:sz="0" w:space="0" w:color="auto"/>
        <w:bottom w:val="none" w:sz="0" w:space="0" w:color="auto"/>
        <w:right w:val="none" w:sz="0" w:space="0" w:color="auto"/>
      </w:divBdr>
      <w:divsChild>
        <w:div w:id="399910577">
          <w:marLeft w:val="0"/>
          <w:marRight w:val="0"/>
          <w:marTop w:val="0"/>
          <w:marBottom w:val="0"/>
          <w:divBdr>
            <w:top w:val="none" w:sz="0" w:space="0" w:color="auto"/>
            <w:left w:val="none" w:sz="0" w:space="0" w:color="auto"/>
            <w:bottom w:val="none" w:sz="0" w:space="0" w:color="auto"/>
            <w:right w:val="none" w:sz="0" w:space="0" w:color="auto"/>
          </w:divBdr>
        </w:div>
      </w:divsChild>
    </w:div>
    <w:div w:id="1996448560">
      <w:bodyDiv w:val="1"/>
      <w:marLeft w:val="0"/>
      <w:marRight w:val="0"/>
      <w:marTop w:val="0"/>
      <w:marBottom w:val="0"/>
      <w:divBdr>
        <w:top w:val="none" w:sz="0" w:space="0" w:color="auto"/>
        <w:left w:val="none" w:sz="0" w:space="0" w:color="auto"/>
        <w:bottom w:val="none" w:sz="0" w:space="0" w:color="auto"/>
        <w:right w:val="none" w:sz="0" w:space="0" w:color="auto"/>
      </w:divBdr>
    </w:div>
    <w:div w:id="1998530722">
      <w:bodyDiv w:val="1"/>
      <w:marLeft w:val="0"/>
      <w:marRight w:val="0"/>
      <w:marTop w:val="0"/>
      <w:marBottom w:val="0"/>
      <w:divBdr>
        <w:top w:val="none" w:sz="0" w:space="0" w:color="auto"/>
        <w:left w:val="none" w:sz="0" w:space="0" w:color="auto"/>
        <w:bottom w:val="none" w:sz="0" w:space="0" w:color="auto"/>
        <w:right w:val="none" w:sz="0" w:space="0" w:color="auto"/>
      </w:divBdr>
    </w:div>
    <w:div w:id="2012485881">
      <w:bodyDiv w:val="1"/>
      <w:marLeft w:val="0"/>
      <w:marRight w:val="0"/>
      <w:marTop w:val="0"/>
      <w:marBottom w:val="0"/>
      <w:divBdr>
        <w:top w:val="none" w:sz="0" w:space="0" w:color="auto"/>
        <w:left w:val="none" w:sz="0" w:space="0" w:color="auto"/>
        <w:bottom w:val="none" w:sz="0" w:space="0" w:color="auto"/>
        <w:right w:val="none" w:sz="0" w:space="0" w:color="auto"/>
      </w:divBdr>
    </w:div>
    <w:div w:id="2014910239">
      <w:bodyDiv w:val="1"/>
      <w:marLeft w:val="0"/>
      <w:marRight w:val="0"/>
      <w:marTop w:val="0"/>
      <w:marBottom w:val="0"/>
      <w:divBdr>
        <w:top w:val="none" w:sz="0" w:space="0" w:color="auto"/>
        <w:left w:val="none" w:sz="0" w:space="0" w:color="auto"/>
        <w:bottom w:val="none" w:sz="0" w:space="0" w:color="auto"/>
        <w:right w:val="none" w:sz="0" w:space="0" w:color="auto"/>
      </w:divBdr>
    </w:div>
    <w:div w:id="2016766177">
      <w:bodyDiv w:val="1"/>
      <w:marLeft w:val="0"/>
      <w:marRight w:val="0"/>
      <w:marTop w:val="0"/>
      <w:marBottom w:val="0"/>
      <w:divBdr>
        <w:top w:val="none" w:sz="0" w:space="0" w:color="auto"/>
        <w:left w:val="none" w:sz="0" w:space="0" w:color="auto"/>
        <w:bottom w:val="none" w:sz="0" w:space="0" w:color="auto"/>
        <w:right w:val="none" w:sz="0" w:space="0" w:color="auto"/>
      </w:divBdr>
    </w:div>
    <w:div w:id="2023242757">
      <w:bodyDiv w:val="1"/>
      <w:marLeft w:val="0"/>
      <w:marRight w:val="0"/>
      <w:marTop w:val="0"/>
      <w:marBottom w:val="0"/>
      <w:divBdr>
        <w:top w:val="none" w:sz="0" w:space="0" w:color="auto"/>
        <w:left w:val="none" w:sz="0" w:space="0" w:color="auto"/>
        <w:bottom w:val="none" w:sz="0" w:space="0" w:color="auto"/>
        <w:right w:val="none" w:sz="0" w:space="0" w:color="auto"/>
      </w:divBdr>
    </w:div>
    <w:div w:id="2023587259">
      <w:bodyDiv w:val="1"/>
      <w:marLeft w:val="0"/>
      <w:marRight w:val="0"/>
      <w:marTop w:val="0"/>
      <w:marBottom w:val="0"/>
      <w:divBdr>
        <w:top w:val="none" w:sz="0" w:space="0" w:color="auto"/>
        <w:left w:val="none" w:sz="0" w:space="0" w:color="auto"/>
        <w:bottom w:val="none" w:sz="0" w:space="0" w:color="auto"/>
        <w:right w:val="none" w:sz="0" w:space="0" w:color="auto"/>
      </w:divBdr>
    </w:div>
    <w:div w:id="2062751949">
      <w:bodyDiv w:val="1"/>
      <w:marLeft w:val="0"/>
      <w:marRight w:val="0"/>
      <w:marTop w:val="0"/>
      <w:marBottom w:val="0"/>
      <w:divBdr>
        <w:top w:val="none" w:sz="0" w:space="0" w:color="auto"/>
        <w:left w:val="none" w:sz="0" w:space="0" w:color="auto"/>
        <w:bottom w:val="none" w:sz="0" w:space="0" w:color="auto"/>
        <w:right w:val="none" w:sz="0" w:space="0" w:color="auto"/>
      </w:divBdr>
    </w:div>
    <w:div w:id="2086222050">
      <w:bodyDiv w:val="1"/>
      <w:marLeft w:val="0"/>
      <w:marRight w:val="0"/>
      <w:marTop w:val="0"/>
      <w:marBottom w:val="0"/>
      <w:divBdr>
        <w:top w:val="none" w:sz="0" w:space="0" w:color="auto"/>
        <w:left w:val="none" w:sz="0" w:space="0" w:color="auto"/>
        <w:bottom w:val="none" w:sz="0" w:space="0" w:color="auto"/>
        <w:right w:val="none" w:sz="0" w:space="0" w:color="auto"/>
      </w:divBdr>
    </w:div>
    <w:div w:id="2108235878">
      <w:bodyDiv w:val="1"/>
      <w:marLeft w:val="0"/>
      <w:marRight w:val="0"/>
      <w:marTop w:val="0"/>
      <w:marBottom w:val="0"/>
      <w:divBdr>
        <w:top w:val="none" w:sz="0" w:space="0" w:color="auto"/>
        <w:left w:val="none" w:sz="0" w:space="0" w:color="auto"/>
        <w:bottom w:val="none" w:sz="0" w:space="0" w:color="auto"/>
        <w:right w:val="none" w:sz="0" w:space="0" w:color="auto"/>
      </w:divBdr>
    </w:div>
    <w:div w:id="2111971184">
      <w:bodyDiv w:val="1"/>
      <w:marLeft w:val="0"/>
      <w:marRight w:val="0"/>
      <w:marTop w:val="0"/>
      <w:marBottom w:val="0"/>
      <w:divBdr>
        <w:top w:val="none" w:sz="0" w:space="0" w:color="auto"/>
        <w:left w:val="none" w:sz="0" w:space="0" w:color="auto"/>
        <w:bottom w:val="none" w:sz="0" w:space="0" w:color="auto"/>
        <w:right w:val="none" w:sz="0" w:space="0" w:color="auto"/>
      </w:divBdr>
    </w:div>
    <w:div w:id="2129157667">
      <w:bodyDiv w:val="1"/>
      <w:marLeft w:val="0"/>
      <w:marRight w:val="0"/>
      <w:marTop w:val="0"/>
      <w:marBottom w:val="0"/>
      <w:divBdr>
        <w:top w:val="none" w:sz="0" w:space="0" w:color="auto"/>
        <w:left w:val="none" w:sz="0" w:space="0" w:color="auto"/>
        <w:bottom w:val="none" w:sz="0" w:space="0" w:color="auto"/>
        <w:right w:val="none" w:sz="0" w:space="0" w:color="auto"/>
      </w:divBdr>
      <w:divsChild>
        <w:div w:id="580794475">
          <w:marLeft w:val="0"/>
          <w:marRight w:val="0"/>
          <w:marTop w:val="0"/>
          <w:marBottom w:val="0"/>
          <w:divBdr>
            <w:top w:val="none" w:sz="0" w:space="0" w:color="auto"/>
            <w:left w:val="none" w:sz="0" w:space="0" w:color="auto"/>
            <w:bottom w:val="none" w:sz="0" w:space="0" w:color="auto"/>
            <w:right w:val="none" w:sz="0" w:space="0" w:color="auto"/>
          </w:divBdr>
        </w:div>
      </w:divsChild>
    </w:div>
    <w:div w:id="2141874121">
      <w:bodyDiv w:val="1"/>
      <w:marLeft w:val="0"/>
      <w:marRight w:val="0"/>
      <w:marTop w:val="0"/>
      <w:marBottom w:val="0"/>
      <w:divBdr>
        <w:top w:val="none" w:sz="0" w:space="0" w:color="auto"/>
        <w:left w:val="none" w:sz="0" w:space="0" w:color="auto"/>
        <w:bottom w:val="none" w:sz="0" w:space="0" w:color="auto"/>
        <w:right w:val="none" w:sz="0" w:space="0" w:color="auto"/>
      </w:divBdr>
    </w:div>
    <w:div w:id="2144736337">
      <w:bodyDiv w:val="1"/>
      <w:marLeft w:val="0"/>
      <w:marRight w:val="0"/>
      <w:marTop w:val="0"/>
      <w:marBottom w:val="0"/>
      <w:divBdr>
        <w:top w:val="none" w:sz="0" w:space="0" w:color="auto"/>
        <w:left w:val="none" w:sz="0" w:space="0" w:color="auto"/>
        <w:bottom w:val="none" w:sz="0" w:space="0" w:color="auto"/>
        <w:right w:val="none" w:sz="0" w:space="0" w:color="auto"/>
      </w:divBdr>
    </w:div>
    <w:div w:id="2145807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liu.se/en/employee/mehta77" TargetMode="External"/><Relationship Id="rId26" Type="http://schemas.openxmlformats.org/officeDocument/2006/relationships/image" Target="media/image6.png"/><Relationship Id="rId39" Type="http://schemas.openxmlformats.org/officeDocument/2006/relationships/image" Target="media/image18.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header" Target="header6.xml"/><Relationship Id="rId50" Type="http://schemas.openxmlformats.org/officeDocument/2006/relationships/hyperlink" Target="https://doi.org/10.48550/arXiv.2103.00020" TargetMode="External"/><Relationship Id="rId55" Type="http://schemas.openxmlformats.org/officeDocument/2006/relationships/oleObject" Target="embeddings/oleObject1.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liu.se/"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header" Target="header5.xml"/><Relationship Id="rId53" Type="http://schemas.openxmlformats.org/officeDocument/2006/relationships/footer" Target="footer6.xml"/><Relationship Id="rId58"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s://liu.se/en/employee/johpe82" TargetMode="External"/><Relationship Id="rId14" Type="http://schemas.openxmlformats.org/officeDocument/2006/relationships/image" Target="media/image1.png"/><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s://doi.org/10.48550/arXiv.2204.01691" TargetMode="External"/><Relationship Id="rId56" Type="http://schemas.openxmlformats.org/officeDocument/2006/relationships/header" Target="header8.xml"/><Relationship Id="rId8" Type="http://schemas.openxmlformats.org/officeDocument/2006/relationships/header" Target="header1.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www.linkedin.com/in/ikechuquoscar/" TargetMode="External"/><Relationship Id="rId25" Type="http://schemas.openxmlformats.org/officeDocument/2006/relationships/image" Target="media/image5.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oter" Target="footer5.xml"/><Relationship Id="rId59"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liu.se/"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5.png"/><Relationship Id="rId49" Type="http://schemas.openxmlformats.org/officeDocument/2006/relationships/hyperlink" Target="https://doi.org/10.48550/arXiv.2005.14165" TargetMode="External"/><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eader" Target="header7.xml"/><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8" Type="http://schemas.openxmlformats.org/officeDocument/2006/relationships/hyperlink" Target="https://python-sounddevice.readthedocs.io/" TargetMode="External"/><Relationship Id="rId3" Type="http://schemas.openxmlformats.org/officeDocument/2006/relationships/hyperlink" Target="https://face-recognition.readthedocs.io/" TargetMode="External"/><Relationship Id="rId7" Type="http://schemas.openxmlformats.org/officeDocument/2006/relationships/hyperlink" Target="https://www.intelrealsense.com/depth-camera-d435i/" TargetMode="External"/><Relationship Id="rId2" Type="http://schemas.openxmlformats.org/officeDocument/2006/relationships/hyperlink" Target="https://opencv.org/" TargetMode="External"/><Relationship Id="rId1" Type="http://schemas.openxmlformats.org/officeDocument/2006/relationships/hyperlink" Target="https://www.knack.com/rapid-application-development-phases/" TargetMode="External"/><Relationship Id="rId6" Type="http://schemas.openxmlformats.org/officeDocument/2006/relationships/hyperlink" Target="https://pypi.org/project/Resemblyzer/" TargetMode="External"/><Relationship Id="rId11" Type="http://schemas.openxmlformats.org/officeDocument/2006/relationships/hyperlink" Target="https://ai.google.dev/edge/mediapipe/solutions/vision/gesture_recognizer" TargetMode="External"/><Relationship Id="rId5" Type="http://schemas.openxmlformats.org/officeDocument/2006/relationships/hyperlink" Target="https://pypi.org/project/SpeechRecognition/" TargetMode="External"/><Relationship Id="rId10" Type="http://schemas.openxmlformats.org/officeDocument/2006/relationships/hyperlink" Target="https://github.com/openai/whisper" TargetMode="External"/><Relationship Id="rId4" Type="http://schemas.openxmlformats.org/officeDocument/2006/relationships/hyperlink" Target="https://github.com/facebookresearch/faiss" TargetMode="External"/><Relationship Id="rId9" Type="http://schemas.openxmlformats.org/officeDocument/2006/relationships/hyperlink" Target="https://github.com/openai/whispe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85568CB0B9347E4AC3C49D2F41E2DA8"/>
        <w:category>
          <w:name w:val="General"/>
          <w:gallery w:val="placeholder"/>
        </w:category>
        <w:types>
          <w:type w:val="bbPlcHdr"/>
        </w:types>
        <w:behaviors>
          <w:behavior w:val="content"/>
        </w:behaviors>
        <w:guid w:val="{CBFC31F5-787E-4F8A-8DF9-2E2D8CD684A8}"/>
      </w:docPartPr>
      <w:docPartBody>
        <w:p w:rsidR="00AE0B9D" w:rsidRDefault="00E42A45" w:rsidP="00E42A45">
          <w:pPr>
            <w:pStyle w:val="A85568CB0B9347E4AC3C49D2F41E2DA8"/>
          </w:pPr>
          <w:r w:rsidRPr="007F3C0C">
            <w:rPr>
              <w:rStyle w:val="PlaceholderText"/>
            </w:rPr>
            <w:t>Typ av uppsats, xx hp/Type of thesis (master, bachelor etc.)</w:t>
          </w:r>
        </w:p>
      </w:docPartBody>
    </w:docPart>
    <w:docPart>
      <w:docPartPr>
        <w:name w:val="CAAFA349AF5A4A26A7B3A93708B0D464"/>
        <w:category>
          <w:name w:val="General"/>
          <w:gallery w:val="placeholder"/>
        </w:category>
        <w:types>
          <w:type w:val="bbPlcHdr"/>
        </w:types>
        <w:behaviors>
          <w:behavior w:val="content"/>
        </w:behaviors>
        <w:guid w:val="{58F4C03B-A362-4F00-A9F8-AF34A9D48A66}"/>
      </w:docPartPr>
      <w:docPartBody>
        <w:p w:rsidR="00AE0B9D" w:rsidRDefault="00E42A45" w:rsidP="00E42A45">
          <w:pPr>
            <w:pStyle w:val="CAAFA349AF5A4A26A7B3A93708B0D464"/>
          </w:pPr>
          <w:r w:rsidRPr="007F3C0C">
            <w:rPr>
              <w:rStyle w:val="PlaceholderText"/>
            </w:rPr>
            <w:t>Programområde/Educational Program</w:t>
          </w:r>
        </w:p>
      </w:docPartBody>
    </w:docPart>
    <w:docPart>
      <w:docPartPr>
        <w:name w:val="4E0ADC2ADCA14D38873C91D0AC5BE8B2"/>
        <w:category>
          <w:name w:val="General"/>
          <w:gallery w:val="placeholder"/>
        </w:category>
        <w:types>
          <w:type w:val="bbPlcHdr"/>
        </w:types>
        <w:behaviors>
          <w:behavior w:val="content"/>
        </w:behaviors>
        <w:guid w:val="{A62FA1B9-854F-45F7-AF92-141BC2470B71}"/>
      </w:docPartPr>
      <w:docPartBody>
        <w:p w:rsidR="00AE0B9D" w:rsidRDefault="00E42A45" w:rsidP="00E42A45">
          <w:pPr>
            <w:pStyle w:val="4E0ADC2ADCA14D38873C91D0AC5BE8B2"/>
          </w:pPr>
          <w:r w:rsidRPr="007F3C0C">
            <w:rPr>
              <w:rStyle w:val="PlaceholderText"/>
            </w:rPr>
            <w:t>Vår- eller höstterminen/Spring or Autumn term 20xx</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emilight">
    <w:panose1 w:val="020B0402040204020203"/>
    <w:charset w:val="00"/>
    <w:family w:val="swiss"/>
    <w:pitch w:val="variable"/>
    <w:sig w:usb0="E4002EFF" w:usb1="C000E47F" w:usb2="00000009" w:usb3="00000000" w:csb0="000001FF" w:csb1="00000000"/>
  </w:font>
  <w:font w:name="CMU Serif">
    <w:panose1 w:val="02000603000000000000"/>
    <w:charset w:val="00"/>
    <w:family w:val="auto"/>
    <w:pitch w:val="variable"/>
    <w:sig w:usb0="E10002FF" w:usb1="5201E9EB" w:usb2="02020004" w:usb3="00000000" w:csb0="0000019F" w:csb1="00000000"/>
  </w:font>
  <w:font w:name="Garamond">
    <w:altName w:val="Cambria"/>
    <w:panose1 w:val="02020404030301010803"/>
    <w:charset w:val="00"/>
    <w:family w:val="roman"/>
    <w:pitch w:val="variable"/>
    <w:sig w:usb0="00000287" w:usb1="00000000" w:usb2="00000000" w:usb3="00000000" w:csb0="0000009F" w:csb1="00000000"/>
  </w:font>
  <w:font w:name="Grandview">
    <w:charset w:val="00"/>
    <w:family w:val="swiss"/>
    <w:pitch w:val="variable"/>
    <w:sig w:usb0="A00002C7" w:usb1="00000002" w:usb2="00000000" w:usb3="00000000" w:csb0="0000019F" w:csb1="00000000"/>
  </w:font>
  <w:font w:name="Segoe Pro Light">
    <w:charset w:val="00"/>
    <w:family w:val="swiss"/>
    <w:pitch w:val="variable"/>
    <w:sig w:usb0="A00002AF" w:usb1="4000205B" w:usb2="00000000" w:usb3="00000000" w:csb0="0000009F" w:csb1="00000000"/>
  </w:font>
  <w:font w:name="CMU Classical Serif">
    <w:panose1 w:val="02000603000000000000"/>
    <w:charset w:val="00"/>
    <w:family w:val="auto"/>
    <w:pitch w:val="variable"/>
    <w:sig w:usb0="E10002FF" w:usb1="5201E1EB" w:usb2="00020004" w:usb3="00000000" w:csb0="0000011F"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A45"/>
    <w:rsid w:val="000C23C5"/>
    <w:rsid w:val="00162E1E"/>
    <w:rsid w:val="00166742"/>
    <w:rsid w:val="001B49A3"/>
    <w:rsid w:val="00334F72"/>
    <w:rsid w:val="00352191"/>
    <w:rsid w:val="004005A8"/>
    <w:rsid w:val="005072DA"/>
    <w:rsid w:val="00520FD1"/>
    <w:rsid w:val="0065332C"/>
    <w:rsid w:val="007949DF"/>
    <w:rsid w:val="007A0562"/>
    <w:rsid w:val="00AA3594"/>
    <w:rsid w:val="00AE0B9D"/>
    <w:rsid w:val="00B45DAA"/>
    <w:rsid w:val="00D65C57"/>
    <w:rsid w:val="00E42655"/>
    <w:rsid w:val="00E42A45"/>
    <w:rsid w:val="00E57E45"/>
    <w:rsid w:val="00E81C13"/>
    <w:rsid w:val="00F26E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42A45"/>
    <w:rPr>
      <w:color w:val="808080"/>
    </w:rPr>
  </w:style>
  <w:style w:type="paragraph" w:customStyle="1" w:styleId="A85568CB0B9347E4AC3C49D2F41E2DA8">
    <w:name w:val="A85568CB0B9347E4AC3C49D2F41E2DA8"/>
    <w:rsid w:val="00E42A45"/>
  </w:style>
  <w:style w:type="paragraph" w:customStyle="1" w:styleId="CAAFA349AF5A4A26A7B3A93708B0D464">
    <w:name w:val="CAAFA349AF5A4A26A7B3A93708B0D464"/>
    <w:rsid w:val="00E42A45"/>
  </w:style>
  <w:style w:type="paragraph" w:customStyle="1" w:styleId="4E0ADC2ADCA14D38873C91D0AC5BE8B2">
    <w:name w:val="4E0ADC2ADCA14D38873C91D0AC5BE8B2"/>
    <w:rsid w:val="00E42A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Grandview"/>
        <a:ea typeface=""/>
        <a:cs typeface=""/>
      </a:majorFont>
      <a:minorFont>
        <a:latin typeface="CMU Serif"/>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BABFF4-0000-4526-9F56-1FA7A1EE5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78</TotalTime>
  <Pages>49</Pages>
  <Words>30982</Words>
  <Characters>176603</Characters>
  <Application>Microsoft Office Word</Application>
  <DocSecurity>0</DocSecurity>
  <Lines>1471</Lines>
  <Paragraphs>414</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Integrating Vision, Language Models, and Robotic Control for Personalized Learning-Based Task Planning and Execution in Omniverse Simulation</vt:lpstr>
      <vt:lpstr>Introduction</vt:lpstr>
      <vt:lpstr>    Motivation </vt:lpstr>
      <vt:lpstr>    Background</vt:lpstr>
      <vt:lpstr>        Evolution of Human-Robot Interaction</vt:lpstr>
      <vt:lpstr>        Vision-Based Perception:</vt:lpstr>
      <vt:lpstr>        Language Understanding with LLMs</vt:lpstr>
      <vt:lpstr>        Robotic Control and Simulation</vt:lpstr>
      <vt:lpstr>        Personalization and Ethical Implications</vt:lpstr>
      <vt:lpstr>    Aims &amp; Goals</vt:lpstr>
      <vt:lpstr>    Research Questions</vt:lpstr>
      <vt:lpstr>    Limitations &amp; Delimitations</vt:lpstr>
      <vt:lpstr>        Limitations (external constraints)</vt:lpstr>
      <vt:lpstr>        Delimitations (strategic choices)</vt:lpstr>
      <vt:lpstr>    Expected Outcomes</vt:lpstr>
      <vt:lpstr>        Planned deliverables</vt:lpstr>
      <vt:lpstr>    Key Topics</vt:lpstr>
      <vt:lpstr>    Thesis Outline</vt:lpstr>
      <vt:lpstr>Literature Review </vt:lpstr>
      <vt:lpstr>    Theoretical Framework</vt:lpstr>
      <vt:lpstr>    Evolution of Cobots: from Scripted to Adaptive</vt:lpstr>
      <vt:lpstr>    Vision Systems: Object Detection to User-Centric Context</vt:lpstr>
      <vt:lpstr>        Seeing the world through cameras</vt:lpstr>
      <vt:lpstr>        Biometrics as the first step to personalization</vt:lpstr>
      <vt:lpstr>    Language Models: Translating Intent into Actionable Code</vt:lpstr>
      <vt:lpstr>        NLP in robotics: “syntax to semantics”</vt:lpstr>
      <vt:lpstr>        Limits of LLMs in embodied robotics</vt:lpstr>
    </vt:vector>
  </TitlesOfParts>
  <Company>Linköping University | Department of Management and Engineering | Product Realization Division</Company>
  <LinksUpToDate>false</LinksUpToDate>
  <CharactersWithSpaces>207171</CharactersWithSpaces>
  <SharedDoc>false</SharedDoc>
  <HyperlinkBase>https://www.liu.se/thesis/2025</HyperlinkBase>
  <HLinks>
    <vt:vector size="246" baseType="variant">
      <vt:variant>
        <vt:i4>4456518</vt:i4>
      </vt:variant>
      <vt:variant>
        <vt:i4>195</vt:i4>
      </vt:variant>
      <vt:variant>
        <vt:i4>0</vt:i4>
      </vt:variant>
      <vt:variant>
        <vt:i4>5</vt:i4>
      </vt:variant>
      <vt:variant>
        <vt:lpwstr>https://www.weforum.org/</vt:lpwstr>
      </vt:variant>
      <vt:variant>
        <vt:lpwstr/>
      </vt:variant>
      <vt:variant>
        <vt:i4>786500</vt:i4>
      </vt:variant>
      <vt:variant>
        <vt:i4>192</vt:i4>
      </vt:variant>
      <vt:variant>
        <vt:i4>0</vt:i4>
      </vt:variant>
      <vt:variant>
        <vt:i4>5</vt:i4>
      </vt:variant>
      <vt:variant>
        <vt:lpwstr>https://doi.org/10.1109/IROS.2017.8202133</vt:lpwstr>
      </vt:variant>
      <vt:variant>
        <vt:lpwstr/>
      </vt:variant>
      <vt:variant>
        <vt:i4>1245270</vt:i4>
      </vt:variant>
      <vt:variant>
        <vt:i4>189</vt:i4>
      </vt:variant>
      <vt:variant>
        <vt:i4>0</vt:i4>
      </vt:variant>
      <vt:variant>
        <vt:i4>5</vt:i4>
      </vt:variant>
      <vt:variant>
        <vt:lpwstr>https://doi.org/10.1146/annurev-control-100719-064848</vt:lpwstr>
      </vt:variant>
      <vt:variant>
        <vt:lpwstr/>
      </vt:variant>
      <vt:variant>
        <vt:i4>5046350</vt:i4>
      </vt:variant>
      <vt:variant>
        <vt:i4>186</vt:i4>
      </vt:variant>
      <vt:variant>
        <vt:i4>0</vt:i4>
      </vt:variant>
      <vt:variant>
        <vt:i4>5</vt:i4>
      </vt:variant>
      <vt:variant>
        <vt:lpwstr>https://doi.org/10.48550/arXiv.2203.11331</vt:lpwstr>
      </vt:variant>
      <vt:variant>
        <vt:lpwstr/>
      </vt:variant>
      <vt:variant>
        <vt:i4>524370</vt:i4>
      </vt:variant>
      <vt:variant>
        <vt:i4>183</vt:i4>
      </vt:variant>
      <vt:variant>
        <vt:i4>0</vt:i4>
      </vt:variant>
      <vt:variant>
        <vt:i4>5</vt:i4>
      </vt:variant>
      <vt:variant>
        <vt:lpwstr>https://doi.org/10.1109/CVPR.2015.7298682</vt:lpwstr>
      </vt:variant>
      <vt:variant>
        <vt:lpwstr/>
      </vt:variant>
      <vt:variant>
        <vt:i4>720976</vt:i4>
      </vt:variant>
      <vt:variant>
        <vt:i4>180</vt:i4>
      </vt:variant>
      <vt:variant>
        <vt:i4>0</vt:i4>
      </vt:variant>
      <vt:variant>
        <vt:i4>5</vt:i4>
      </vt:variant>
      <vt:variant>
        <vt:lpwstr>https://doi.org/10.1109/CVPR.2016.91</vt:lpwstr>
      </vt:variant>
      <vt:variant>
        <vt:lpwstr/>
      </vt:variant>
      <vt:variant>
        <vt:i4>5046351</vt:i4>
      </vt:variant>
      <vt:variant>
        <vt:i4>177</vt:i4>
      </vt:variant>
      <vt:variant>
        <vt:i4>0</vt:i4>
      </vt:variant>
      <vt:variant>
        <vt:i4>5</vt:i4>
      </vt:variant>
      <vt:variant>
        <vt:lpwstr>https://doi.org/10.48550/arXiv.2103.00020</vt:lpwstr>
      </vt:variant>
      <vt:variant>
        <vt:lpwstr/>
      </vt:variant>
      <vt:variant>
        <vt:i4>6815850</vt:i4>
      </vt:variant>
      <vt:variant>
        <vt:i4>174</vt:i4>
      </vt:variant>
      <vt:variant>
        <vt:i4>0</vt:i4>
      </vt:variant>
      <vt:variant>
        <vt:i4>5</vt:i4>
      </vt:variant>
      <vt:variant>
        <vt:lpwstr>https://openai.com/</vt:lpwstr>
      </vt:variant>
      <vt:variant>
        <vt:lpwstr/>
      </vt:variant>
      <vt:variant>
        <vt:i4>4980821</vt:i4>
      </vt:variant>
      <vt:variant>
        <vt:i4>171</vt:i4>
      </vt:variant>
      <vt:variant>
        <vt:i4>0</vt:i4>
      </vt:variant>
      <vt:variant>
        <vt:i4>5</vt:i4>
      </vt:variant>
      <vt:variant>
        <vt:lpwstr>https://developer.nvidia.com/gtc-2023</vt:lpwstr>
      </vt:variant>
      <vt:variant>
        <vt:lpwstr/>
      </vt:variant>
      <vt:variant>
        <vt:i4>7143464</vt:i4>
      </vt:variant>
      <vt:variant>
        <vt:i4>168</vt:i4>
      </vt:variant>
      <vt:variant>
        <vt:i4>0</vt:i4>
      </vt:variant>
      <vt:variant>
        <vt:i4>5</vt:i4>
      </vt:variant>
      <vt:variant>
        <vt:lpwstr>https://docs.omniverse.nvidia.com/</vt:lpwstr>
      </vt:variant>
      <vt:variant>
        <vt:lpwstr/>
      </vt:variant>
      <vt:variant>
        <vt:i4>3145839</vt:i4>
      </vt:variant>
      <vt:variant>
        <vt:i4>165</vt:i4>
      </vt:variant>
      <vt:variant>
        <vt:i4>0</vt:i4>
      </vt:variant>
      <vt:variant>
        <vt:i4>5</vt:i4>
      </vt:variant>
      <vt:variant>
        <vt:lpwstr>https://doi.org/10.5555/2946645.2946684</vt:lpwstr>
      </vt:variant>
      <vt:variant>
        <vt:lpwstr/>
      </vt:variant>
      <vt:variant>
        <vt:i4>8126567</vt:i4>
      </vt:variant>
      <vt:variant>
        <vt:i4>162</vt:i4>
      </vt:variant>
      <vt:variant>
        <vt:i4>0</vt:i4>
      </vt:variant>
      <vt:variant>
        <vt:i4>5</vt:i4>
      </vt:variant>
      <vt:variant>
        <vt:lpwstr>https://github.com/ultralytics/ultralytics</vt:lpwstr>
      </vt:variant>
      <vt:variant>
        <vt:lpwstr/>
      </vt:variant>
      <vt:variant>
        <vt:i4>262227</vt:i4>
      </vt:variant>
      <vt:variant>
        <vt:i4>159</vt:i4>
      </vt:variant>
      <vt:variant>
        <vt:i4>0</vt:i4>
      </vt:variant>
      <vt:variant>
        <vt:i4>5</vt:i4>
      </vt:variant>
      <vt:variant>
        <vt:lpwstr>https://ifr.org/</vt:lpwstr>
      </vt:variant>
      <vt:variant>
        <vt:lpwstr/>
      </vt:variant>
      <vt:variant>
        <vt:i4>4784205</vt:i4>
      </vt:variant>
      <vt:variant>
        <vt:i4>156</vt:i4>
      </vt:variant>
      <vt:variant>
        <vt:i4>0</vt:i4>
      </vt:variant>
      <vt:variant>
        <vt:i4>5</vt:i4>
      </vt:variant>
      <vt:variant>
        <vt:lpwstr>https://doi.org/10.48550/arXiv.1810.04805</vt:lpwstr>
      </vt:variant>
      <vt:variant>
        <vt:lpwstr/>
      </vt:variant>
      <vt:variant>
        <vt:i4>917575</vt:i4>
      </vt:variant>
      <vt:variant>
        <vt:i4>153</vt:i4>
      </vt:variant>
      <vt:variant>
        <vt:i4>0</vt:i4>
      </vt:variant>
      <vt:variant>
        <vt:i4>5</vt:i4>
      </vt:variant>
      <vt:variant>
        <vt:lpwstr>https://www.ces.tech/</vt:lpwstr>
      </vt:variant>
      <vt:variant>
        <vt:lpwstr/>
      </vt:variant>
      <vt:variant>
        <vt:i4>5046344</vt:i4>
      </vt:variant>
      <vt:variant>
        <vt:i4>150</vt:i4>
      </vt:variant>
      <vt:variant>
        <vt:i4>0</vt:i4>
      </vt:variant>
      <vt:variant>
        <vt:i4>5</vt:i4>
      </vt:variant>
      <vt:variant>
        <vt:lpwstr>https://doi.org/10.48550/arXiv.2005.14165</vt:lpwstr>
      </vt:variant>
      <vt:variant>
        <vt:lpwstr/>
      </vt:variant>
      <vt:variant>
        <vt:i4>4653133</vt:i4>
      </vt:variant>
      <vt:variant>
        <vt:i4>147</vt:i4>
      </vt:variant>
      <vt:variant>
        <vt:i4>0</vt:i4>
      </vt:variant>
      <vt:variant>
        <vt:i4>5</vt:i4>
      </vt:variant>
      <vt:variant>
        <vt:lpwstr>https://doi.org/10.48550/arXiv.2204.01691</vt:lpwstr>
      </vt:variant>
      <vt:variant>
        <vt:lpwstr/>
      </vt:variant>
      <vt:variant>
        <vt:i4>1900605</vt:i4>
      </vt:variant>
      <vt:variant>
        <vt:i4>134</vt:i4>
      </vt:variant>
      <vt:variant>
        <vt:i4>0</vt:i4>
      </vt:variant>
      <vt:variant>
        <vt:i4>5</vt:i4>
      </vt:variant>
      <vt:variant>
        <vt:lpwstr/>
      </vt:variant>
      <vt:variant>
        <vt:lpwstr>_Toc189636624</vt:lpwstr>
      </vt:variant>
      <vt:variant>
        <vt:i4>1900605</vt:i4>
      </vt:variant>
      <vt:variant>
        <vt:i4>128</vt:i4>
      </vt:variant>
      <vt:variant>
        <vt:i4>0</vt:i4>
      </vt:variant>
      <vt:variant>
        <vt:i4>5</vt:i4>
      </vt:variant>
      <vt:variant>
        <vt:lpwstr/>
      </vt:variant>
      <vt:variant>
        <vt:lpwstr>_Toc189636623</vt:lpwstr>
      </vt:variant>
      <vt:variant>
        <vt:i4>1900605</vt:i4>
      </vt:variant>
      <vt:variant>
        <vt:i4>122</vt:i4>
      </vt:variant>
      <vt:variant>
        <vt:i4>0</vt:i4>
      </vt:variant>
      <vt:variant>
        <vt:i4>5</vt:i4>
      </vt:variant>
      <vt:variant>
        <vt:lpwstr/>
      </vt:variant>
      <vt:variant>
        <vt:lpwstr>_Toc189636622</vt:lpwstr>
      </vt:variant>
      <vt:variant>
        <vt:i4>1900605</vt:i4>
      </vt:variant>
      <vt:variant>
        <vt:i4>116</vt:i4>
      </vt:variant>
      <vt:variant>
        <vt:i4>0</vt:i4>
      </vt:variant>
      <vt:variant>
        <vt:i4>5</vt:i4>
      </vt:variant>
      <vt:variant>
        <vt:lpwstr/>
      </vt:variant>
      <vt:variant>
        <vt:lpwstr>_Toc189636621</vt:lpwstr>
      </vt:variant>
      <vt:variant>
        <vt:i4>1900605</vt:i4>
      </vt:variant>
      <vt:variant>
        <vt:i4>110</vt:i4>
      </vt:variant>
      <vt:variant>
        <vt:i4>0</vt:i4>
      </vt:variant>
      <vt:variant>
        <vt:i4>5</vt:i4>
      </vt:variant>
      <vt:variant>
        <vt:lpwstr/>
      </vt:variant>
      <vt:variant>
        <vt:lpwstr>_Toc189636620</vt:lpwstr>
      </vt:variant>
      <vt:variant>
        <vt:i4>1966141</vt:i4>
      </vt:variant>
      <vt:variant>
        <vt:i4>104</vt:i4>
      </vt:variant>
      <vt:variant>
        <vt:i4>0</vt:i4>
      </vt:variant>
      <vt:variant>
        <vt:i4>5</vt:i4>
      </vt:variant>
      <vt:variant>
        <vt:lpwstr/>
      </vt:variant>
      <vt:variant>
        <vt:lpwstr>_Toc189636619</vt:lpwstr>
      </vt:variant>
      <vt:variant>
        <vt:i4>1966141</vt:i4>
      </vt:variant>
      <vt:variant>
        <vt:i4>98</vt:i4>
      </vt:variant>
      <vt:variant>
        <vt:i4>0</vt:i4>
      </vt:variant>
      <vt:variant>
        <vt:i4>5</vt:i4>
      </vt:variant>
      <vt:variant>
        <vt:lpwstr/>
      </vt:variant>
      <vt:variant>
        <vt:lpwstr>_Toc189636618</vt:lpwstr>
      </vt:variant>
      <vt:variant>
        <vt:i4>1966141</vt:i4>
      </vt:variant>
      <vt:variant>
        <vt:i4>92</vt:i4>
      </vt:variant>
      <vt:variant>
        <vt:i4>0</vt:i4>
      </vt:variant>
      <vt:variant>
        <vt:i4>5</vt:i4>
      </vt:variant>
      <vt:variant>
        <vt:lpwstr/>
      </vt:variant>
      <vt:variant>
        <vt:lpwstr>_Toc189636617</vt:lpwstr>
      </vt:variant>
      <vt:variant>
        <vt:i4>1966141</vt:i4>
      </vt:variant>
      <vt:variant>
        <vt:i4>86</vt:i4>
      </vt:variant>
      <vt:variant>
        <vt:i4>0</vt:i4>
      </vt:variant>
      <vt:variant>
        <vt:i4>5</vt:i4>
      </vt:variant>
      <vt:variant>
        <vt:lpwstr/>
      </vt:variant>
      <vt:variant>
        <vt:lpwstr>_Toc189636616</vt:lpwstr>
      </vt:variant>
      <vt:variant>
        <vt:i4>1966141</vt:i4>
      </vt:variant>
      <vt:variant>
        <vt:i4>80</vt:i4>
      </vt:variant>
      <vt:variant>
        <vt:i4>0</vt:i4>
      </vt:variant>
      <vt:variant>
        <vt:i4>5</vt:i4>
      </vt:variant>
      <vt:variant>
        <vt:lpwstr/>
      </vt:variant>
      <vt:variant>
        <vt:lpwstr>_Toc189636615</vt:lpwstr>
      </vt:variant>
      <vt:variant>
        <vt:i4>1966141</vt:i4>
      </vt:variant>
      <vt:variant>
        <vt:i4>74</vt:i4>
      </vt:variant>
      <vt:variant>
        <vt:i4>0</vt:i4>
      </vt:variant>
      <vt:variant>
        <vt:i4>5</vt:i4>
      </vt:variant>
      <vt:variant>
        <vt:lpwstr/>
      </vt:variant>
      <vt:variant>
        <vt:lpwstr>_Toc189636614</vt:lpwstr>
      </vt:variant>
      <vt:variant>
        <vt:i4>1966141</vt:i4>
      </vt:variant>
      <vt:variant>
        <vt:i4>68</vt:i4>
      </vt:variant>
      <vt:variant>
        <vt:i4>0</vt:i4>
      </vt:variant>
      <vt:variant>
        <vt:i4>5</vt:i4>
      </vt:variant>
      <vt:variant>
        <vt:lpwstr/>
      </vt:variant>
      <vt:variant>
        <vt:lpwstr>_Toc189636613</vt:lpwstr>
      </vt:variant>
      <vt:variant>
        <vt:i4>1966141</vt:i4>
      </vt:variant>
      <vt:variant>
        <vt:i4>62</vt:i4>
      </vt:variant>
      <vt:variant>
        <vt:i4>0</vt:i4>
      </vt:variant>
      <vt:variant>
        <vt:i4>5</vt:i4>
      </vt:variant>
      <vt:variant>
        <vt:lpwstr/>
      </vt:variant>
      <vt:variant>
        <vt:lpwstr>_Toc189636612</vt:lpwstr>
      </vt:variant>
      <vt:variant>
        <vt:i4>1966141</vt:i4>
      </vt:variant>
      <vt:variant>
        <vt:i4>56</vt:i4>
      </vt:variant>
      <vt:variant>
        <vt:i4>0</vt:i4>
      </vt:variant>
      <vt:variant>
        <vt:i4>5</vt:i4>
      </vt:variant>
      <vt:variant>
        <vt:lpwstr/>
      </vt:variant>
      <vt:variant>
        <vt:lpwstr>_Toc189636611</vt:lpwstr>
      </vt:variant>
      <vt:variant>
        <vt:i4>1966141</vt:i4>
      </vt:variant>
      <vt:variant>
        <vt:i4>50</vt:i4>
      </vt:variant>
      <vt:variant>
        <vt:i4>0</vt:i4>
      </vt:variant>
      <vt:variant>
        <vt:i4>5</vt:i4>
      </vt:variant>
      <vt:variant>
        <vt:lpwstr/>
      </vt:variant>
      <vt:variant>
        <vt:lpwstr>_Toc189636610</vt:lpwstr>
      </vt:variant>
      <vt:variant>
        <vt:i4>2031677</vt:i4>
      </vt:variant>
      <vt:variant>
        <vt:i4>44</vt:i4>
      </vt:variant>
      <vt:variant>
        <vt:i4>0</vt:i4>
      </vt:variant>
      <vt:variant>
        <vt:i4>5</vt:i4>
      </vt:variant>
      <vt:variant>
        <vt:lpwstr/>
      </vt:variant>
      <vt:variant>
        <vt:lpwstr>_Toc189636609</vt:lpwstr>
      </vt:variant>
      <vt:variant>
        <vt:i4>2031677</vt:i4>
      </vt:variant>
      <vt:variant>
        <vt:i4>38</vt:i4>
      </vt:variant>
      <vt:variant>
        <vt:i4>0</vt:i4>
      </vt:variant>
      <vt:variant>
        <vt:i4>5</vt:i4>
      </vt:variant>
      <vt:variant>
        <vt:lpwstr/>
      </vt:variant>
      <vt:variant>
        <vt:lpwstr>_Toc189636608</vt:lpwstr>
      </vt:variant>
      <vt:variant>
        <vt:i4>2031677</vt:i4>
      </vt:variant>
      <vt:variant>
        <vt:i4>32</vt:i4>
      </vt:variant>
      <vt:variant>
        <vt:i4>0</vt:i4>
      </vt:variant>
      <vt:variant>
        <vt:i4>5</vt:i4>
      </vt:variant>
      <vt:variant>
        <vt:lpwstr/>
      </vt:variant>
      <vt:variant>
        <vt:lpwstr>_Toc189636607</vt:lpwstr>
      </vt:variant>
      <vt:variant>
        <vt:i4>2031677</vt:i4>
      </vt:variant>
      <vt:variant>
        <vt:i4>26</vt:i4>
      </vt:variant>
      <vt:variant>
        <vt:i4>0</vt:i4>
      </vt:variant>
      <vt:variant>
        <vt:i4>5</vt:i4>
      </vt:variant>
      <vt:variant>
        <vt:lpwstr/>
      </vt:variant>
      <vt:variant>
        <vt:lpwstr>_Toc189636606</vt:lpwstr>
      </vt:variant>
      <vt:variant>
        <vt:i4>2031677</vt:i4>
      </vt:variant>
      <vt:variant>
        <vt:i4>20</vt:i4>
      </vt:variant>
      <vt:variant>
        <vt:i4>0</vt:i4>
      </vt:variant>
      <vt:variant>
        <vt:i4>5</vt:i4>
      </vt:variant>
      <vt:variant>
        <vt:lpwstr/>
      </vt:variant>
      <vt:variant>
        <vt:lpwstr>_Toc189636605</vt:lpwstr>
      </vt:variant>
      <vt:variant>
        <vt:i4>2031677</vt:i4>
      </vt:variant>
      <vt:variant>
        <vt:i4>14</vt:i4>
      </vt:variant>
      <vt:variant>
        <vt:i4>0</vt:i4>
      </vt:variant>
      <vt:variant>
        <vt:i4>5</vt:i4>
      </vt:variant>
      <vt:variant>
        <vt:lpwstr/>
      </vt:variant>
      <vt:variant>
        <vt:lpwstr>_Toc189636604</vt:lpwstr>
      </vt:variant>
      <vt:variant>
        <vt:i4>2031677</vt:i4>
      </vt:variant>
      <vt:variant>
        <vt:i4>8</vt:i4>
      </vt:variant>
      <vt:variant>
        <vt:i4>0</vt:i4>
      </vt:variant>
      <vt:variant>
        <vt:i4>5</vt:i4>
      </vt:variant>
      <vt:variant>
        <vt:lpwstr/>
      </vt:variant>
      <vt:variant>
        <vt:lpwstr>_Toc189636603</vt:lpwstr>
      </vt:variant>
      <vt:variant>
        <vt:i4>2031677</vt:i4>
      </vt:variant>
      <vt:variant>
        <vt:i4>2</vt:i4>
      </vt:variant>
      <vt:variant>
        <vt:i4>0</vt:i4>
      </vt:variant>
      <vt:variant>
        <vt:i4>5</vt:i4>
      </vt:variant>
      <vt:variant>
        <vt:lpwstr/>
      </vt:variant>
      <vt:variant>
        <vt:lpwstr>_Toc189636602</vt:lpwstr>
      </vt:variant>
      <vt:variant>
        <vt:i4>7209074</vt:i4>
      </vt:variant>
      <vt:variant>
        <vt:i4>3</vt:i4>
      </vt:variant>
      <vt:variant>
        <vt:i4>0</vt:i4>
      </vt:variant>
      <vt:variant>
        <vt:i4>5</vt:i4>
      </vt:variant>
      <vt:variant>
        <vt:lpwstr>http://www.liu.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ng Vision, Language Models, and Robotic Control for Personalized Task Execution in Virtual Environments</dc:title>
  <dc:subject>Research on the integration of computer vision, large language models, and robotic control for personalized task planning and execution in a virtual simulation environment.</dc:subject>
  <dc:creator>Oscar Chigozie Ikechukwu</dc:creator>
  <cp:keywords>Robotics; AI; Computer Vision; Natural Language Processing; Omniverse; Simulation; Machine Learning; Large Language Models;</cp:keywords>
  <dc:description>This thesis investigates how combining computer vision, language models, and robotic control can enable personalized and efficient task execution in Omniverse simulation. Results aim to advance the field of multi-modal task planning for autonomous systems.</dc:description>
  <cp:lastModifiedBy>Oscar Chigozie Ikechukwu</cp:lastModifiedBy>
  <cp:revision>1481</cp:revision>
  <cp:lastPrinted>2025-05-01T12:46:00Z</cp:lastPrinted>
  <dcterms:created xsi:type="dcterms:W3CDTF">2025-03-08T17:13:00Z</dcterms:created>
  <dcterms:modified xsi:type="dcterms:W3CDTF">2025-05-10T03:14:00Z</dcterms:modified>
  <cp:category>Robotics, Simulation, AI &amp; Machine Learning</cp:category>
  <cp:contentStatus>In Progress</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iPYfFKO"/&gt;&lt;style id="http://www.zotero.org/styles/ieee" locale="en-GB" hasBibliography="1" bibliographyStyleHasBeenSet="1"/&gt;&lt;prefs&gt;&lt;pref name="fieldType" value="Field"/&gt;&lt;/prefs&gt;&lt;/data&gt;</vt:lpwstr>
  </property>
</Properties>
</file>